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431E0" w14:textId="26B08A72" w:rsidR="00684A48" w:rsidRPr="002A11B9" w:rsidRDefault="2DFB23B4" w:rsidP="00D248E5">
      <w:pPr>
        <w:pStyle w:val="Title"/>
        <w:suppressAutoHyphens/>
      </w:pPr>
      <w:r w:rsidRPr="002A11B9">
        <w:t xml:space="preserve">Biliary </w:t>
      </w:r>
      <w:r w:rsidR="0033782A" w:rsidRPr="002A11B9">
        <w:t xml:space="preserve">tract </w:t>
      </w:r>
      <w:r w:rsidRPr="002A11B9">
        <w:t>cancer: ESMO Clinical Practice Guideline for diagnosis, treatment and follow-up</w:t>
      </w:r>
      <w:r w:rsidRPr="002A11B9">
        <w:rPr>
          <w:vertAlign w:val="superscript"/>
        </w:rPr>
        <w:t>†</w:t>
      </w:r>
    </w:p>
    <w:p w14:paraId="75E1B461" w14:textId="25FCFE05" w:rsidR="00511D40" w:rsidRPr="002A11B9" w:rsidRDefault="00D743DB" w:rsidP="00D248E5">
      <w:pPr>
        <w:suppressAutoHyphens/>
        <w:rPr>
          <w:color w:val="000000"/>
          <w:szCs w:val="24"/>
        </w:rPr>
      </w:pPr>
      <w:bookmarkStart w:id="0" w:name="_30j0zll" w:colFirst="0" w:colLast="0"/>
      <w:bookmarkStart w:id="1" w:name="_Hlk97643644"/>
      <w:bookmarkEnd w:id="0"/>
      <w:r w:rsidRPr="002A11B9">
        <w:rPr>
          <w:color w:val="000000"/>
          <w:szCs w:val="24"/>
        </w:rPr>
        <w:t>A. Vogel</w:t>
      </w:r>
      <w:r w:rsidRPr="002A11B9">
        <w:rPr>
          <w:color w:val="000000"/>
          <w:szCs w:val="24"/>
          <w:vertAlign w:val="superscript"/>
        </w:rPr>
        <w:t>1</w:t>
      </w:r>
      <w:r w:rsidRPr="002A11B9">
        <w:rPr>
          <w:color w:val="000000"/>
          <w:szCs w:val="24"/>
        </w:rPr>
        <w:t>, J. Bridgewater</w:t>
      </w:r>
      <w:r w:rsidRPr="002A11B9">
        <w:rPr>
          <w:color w:val="000000"/>
          <w:szCs w:val="24"/>
          <w:vertAlign w:val="superscript"/>
        </w:rPr>
        <w:t>2</w:t>
      </w:r>
      <w:r w:rsidRPr="002A11B9">
        <w:rPr>
          <w:color w:val="000000"/>
          <w:szCs w:val="24"/>
        </w:rPr>
        <w:t>, J. Edeline</w:t>
      </w:r>
      <w:r w:rsidRPr="002A11B9">
        <w:rPr>
          <w:color w:val="000000"/>
          <w:szCs w:val="24"/>
          <w:vertAlign w:val="superscript"/>
        </w:rPr>
        <w:t>3</w:t>
      </w:r>
      <w:r w:rsidR="008E1AC3" w:rsidRPr="002A11B9">
        <w:rPr>
          <w:color w:val="000000"/>
          <w:szCs w:val="24"/>
          <w:vertAlign w:val="superscript"/>
        </w:rPr>
        <w:t>,4</w:t>
      </w:r>
      <w:r w:rsidRPr="002A11B9">
        <w:rPr>
          <w:color w:val="000000"/>
          <w:szCs w:val="24"/>
        </w:rPr>
        <w:t>, R.</w:t>
      </w:r>
      <w:r w:rsidR="000757F8" w:rsidRPr="002A11B9">
        <w:rPr>
          <w:color w:val="000000"/>
          <w:szCs w:val="24"/>
        </w:rPr>
        <w:t xml:space="preserve"> </w:t>
      </w:r>
      <w:r w:rsidRPr="002A11B9">
        <w:rPr>
          <w:color w:val="000000"/>
          <w:szCs w:val="24"/>
        </w:rPr>
        <w:t>K. Kelley</w:t>
      </w:r>
      <w:r w:rsidR="008E1AC3" w:rsidRPr="002A11B9">
        <w:rPr>
          <w:color w:val="000000"/>
          <w:szCs w:val="24"/>
          <w:vertAlign w:val="superscript"/>
        </w:rPr>
        <w:t>5</w:t>
      </w:r>
      <w:r w:rsidRPr="002A11B9">
        <w:rPr>
          <w:color w:val="000000"/>
          <w:szCs w:val="24"/>
        </w:rPr>
        <w:t xml:space="preserve">, </w:t>
      </w:r>
      <w:r w:rsidR="004B4B15" w:rsidRPr="002A11B9">
        <w:rPr>
          <w:color w:val="000000"/>
          <w:szCs w:val="24"/>
        </w:rPr>
        <w:t>H. J</w:t>
      </w:r>
      <w:r w:rsidR="00451518" w:rsidRPr="002A11B9">
        <w:rPr>
          <w:color w:val="000000"/>
          <w:szCs w:val="24"/>
        </w:rPr>
        <w:t>. Kl</w:t>
      </w:r>
      <w:r w:rsidR="004B4B15" w:rsidRPr="002A11B9">
        <w:rPr>
          <w:color w:val="000000"/>
          <w:szCs w:val="24"/>
        </w:rPr>
        <w:t>ü</w:t>
      </w:r>
      <w:r w:rsidR="00451518" w:rsidRPr="002A11B9">
        <w:rPr>
          <w:color w:val="000000"/>
          <w:szCs w:val="24"/>
        </w:rPr>
        <w:t>mpen,</w:t>
      </w:r>
      <w:r w:rsidR="007925C6" w:rsidRPr="002A11B9">
        <w:rPr>
          <w:color w:val="000000"/>
          <w:szCs w:val="24"/>
          <w:vertAlign w:val="superscript"/>
        </w:rPr>
        <w:t>6</w:t>
      </w:r>
      <w:r w:rsidR="00451518" w:rsidRPr="002A11B9">
        <w:rPr>
          <w:color w:val="000000"/>
          <w:szCs w:val="24"/>
        </w:rPr>
        <w:t xml:space="preserve"> </w:t>
      </w:r>
      <w:r w:rsidRPr="002A11B9">
        <w:rPr>
          <w:color w:val="000000"/>
          <w:szCs w:val="24"/>
        </w:rPr>
        <w:t>D. Malka</w:t>
      </w:r>
      <w:r w:rsidR="007925C6" w:rsidRPr="002A11B9">
        <w:rPr>
          <w:color w:val="000000"/>
          <w:szCs w:val="24"/>
          <w:vertAlign w:val="superscript"/>
        </w:rPr>
        <w:t>7</w:t>
      </w:r>
      <w:r w:rsidR="00395A30" w:rsidRPr="002A11B9">
        <w:rPr>
          <w:color w:val="000000"/>
          <w:szCs w:val="24"/>
          <w:vertAlign w:val="superscript"/>
        </w:rPr>
        <w:t>,</w:t>
      </w:r>
      <w:r w:rsidR="007925C6" w:rsidRPr="002A11B9">
        <w:rPr>
          <w:color w:val="000000"/>
          <w:szCs w:val="24"/>
          <w:vertAlign w:val="superscript"/>
        </w:rPr>
        <w:t>8</w:t>
      </w:r>
      <w:r w:rsidRPr="002A11B9">
        <w:rPr>
          <w:color w:val="000000"/>
          <w:szCs w:val="24"/>
        </w:rPr>
        <w:t>, J.</w:t>
      </w:r>
      <w:r w:rsidR="000757F8" w:rsidRPr="002A11B9">
        <w:rPr>
          <w:color w:val="000000"/>
          <w:szCs w:val="24"/>
        </w:rPr>
        <w:t xml:space="preserve"> </w:t>
      </w:r>
      <w:r w:rsidRPr="002A11B9">
        <w:rPr>
          <w:color w:val="000000"/>
          <w:szCs w:val="24"/>
        </w:rPr>
        <w:t>N. Primrose</w:t>
      </w:r>
      <w:r w:rsidR="007925C6" w:rsidRPr="002A11B9">
        <w:rPr>
          <w:color w:val="000000"/>
          <w:szCs w:val="24"/>
          <w:vertAlign w:val="superscript"/>
        </w:rPr>
        <w:t>9</w:t>
      </w:r>
      <w:r w:rsidRPr="002A11B9">
        <w:rPr>
          <w:color w:val="000000"/>
          <w:szCs w:val="24"/>
        </w:rPr>
        <w:t>, L. Rimassa</w:t>
      </w:r>
      <w:r w:rsidR="007925C6" w:rsidRPr="002A11B9">
        <w:rPr>
          <w:color w:val="000000"/>
          <w:szCs w:val="24"/>
          <w:vertAlign w:val="superscript"/>
        </w:rPr>
        <w:t>10</w:t>
      </w:r>
      <w:r w:rsidR="00395A30" w:rsidRPr="002A11B9">
        <w:rPr>
          <w:color w:val="000000"/>
          <w:szCs w:val="24"/>
          <w:vertAlign w:val="superscript"/>
        </w:rPr>
        <w:t>,1</w:t>
      </w:r>
      <w:r w:rsidR="007925C6" w:rsidRPr="002A11B9">
        <w:rPr>
          <w:color w:val="000000"/>
          <w:szCs w:val="24"/>
          <w:vertAlign w:val="superscript"/>
        </w:rPr>
        <w:t>1</w:t>
      </w:r>
      <w:r w:rsidRPr="002A11B9">
        <w:rPr>
          <w:color w:val="000000"/>
          <w:szCs w:val="24"/>
        </w:rPr>
        <w:t>, A. Stenzinger</w:t>
      </w:r>
      <w:r w:rsidR="00862B16" w:rsidRPr="002A11B9">
        <w:rPr>
          <w:color w:val="000000"/>
          <w:szCs w:val="24"/>
          <w:vertAlign w:val="superscript"/>
        </w:rPr>
        <w:t>1</w:t>
      </w:r>
      <w:r w:rsidR="007925C6" w:rsidRPr="002A11B9">
        <w:rPr>
          <w:color w:val="000000"/>
          <w:szCs w:val="24"/>
          <w:vertAlign w:val="superscript"/>
        </w:rPr>
        <w:t>2</w:t>
      </w:r>
      <w:r w:rsidRPr="002A11B9">
        <w:rPr>
          <w:color w:val="000000"/>
          <w:szCs w:val="24"/>
        </w:rPr>
        <w:t>, J.</w:t>
      </w:r>
      <w:r w:rsidR="000757F8" w:rsidRPr="002A11B9">
        <w:rPr>
          <w:color w:val="000000"/>
          <w:szCs w:val="24"/>
        </w:rPr>
        <w:t xml:space="preserve"> </w:t>
      </w:r>
      <w:r w:rsidRPr="002A11B9">
        <w:rPr>
          <w:color w:val="000000"/>
          <w:szCs w:val="24"/>
        </w:rPr>
        <w:t>W. Valle</w:t>
      </w:r>
      <w:r w:rsidR="00862B16" w:rsidRPr="002A11B9">
        <w:rPr>
          <w:color w:val="000000"/>
          <w:szCs w:val="24"/>
          <w:vertAlign w:val="superscript"/>
        </w:rPr>
        <w:t>1</w:t>
      </w:r>
      <w:r w:rsidR="007925C6" w:rsidRPr="002A11B9">
        <w:rPr>
          <w:color w:val="000000"/>
          <w:szCs w:val="24"/>
          <w:vertAlign w:val="superscript"/>
        </w:rPr>
        <w:t>3</w:t>
      </w:r>
      <w:r w:rsidR="00D248E5" w:rsidRPr="002A11B9">
        <w:rPr>
          <w:color w:val="000000"/>
          <w:szCs w:val="24"/>
          <w:vertAlign w:val="superscript"/>
        </w:rPr>
        <w:t>,1</w:t>
      </w:r>
      <w:r w:rsidR="007925C6" w:rsidRPr="002A11B9">
        <w:rPr>
          <w:color w:val="000000"/>
          <w:szCs w:val="24"/>
          <w:vertAlign w:val="superscript"/>
        </w:rPr>
        <w:t>4</w:t>
      </w:r>
      <w:r w:rsidRPr="002A11B9">
        <w:rPr>
          <w:color w:val="000000"/>
          <w:szCs w:val="24"/>
        </w:rPr>
        <w:t xml:space="preserve"> &amp; M. Ducreux</w:t>
      </w:r>
      <w:bookmarkEnd w:id="1"/>
      <w:r w:rsidR="00517693" w:rsidRPr="00517693">
        <w:rPr>
          <w:color w:val="000000"/>
          <w:szCs w:val="24"/>
          <w:vertAlign w:val="superscript"/>
        </w:rPr>
        <w:t>8,</w:t>
      </w:r>
      <w:r w:rsidR="00517693">
        <w:rPr>
          <w:color w:val="000000"/>
          <w:szCs w:val="24"/>
          <w:vertAlign w:val="superscript"/>
        </w:rPr>
        <w:t>15</w:t>
      </w:r>
      <w:r w:rsidR="00511D40" w:rsidRPr="002A11B9">
        <w:rPr>
          <w:color w:val="000000"/>
          <w:szCs w:val="24"/>
        </w:rPr>
        <w:t>, on behalf of the ESMO Guidelines Committee*</w:t>
      </w:r>
    </w:p>
    <w:p w14:paraId="6672FDE0" w14:textId="6DAF0C29" w:rsidR="005A1481" w:rsidRPr="002A11B9" w:rsidRDefault="005A1481" w:rsidP="00D248E5">
      <w:pPr>
        <w:suppressAutoHyphens/>
        <w:rPr>
          <w:color w:val="000000"/>
          <w:szCs w:val="24"/>
        </w:rPr>
      </w:pPr>
      <w:r w:rsidRPr="002A11B9">
        <w:rPr>
          <w:color w:val="000000"/>
          <w:szCs w:val="24"/>
          <w:vertAlign w:val="superscript"/>
        </w:rPr>
        <w:t>1</w:t>
      </w:r>
      <w:r w:rsidRPr="002A11B9">
        <w:rPr>
          <w:color w:val="000000"/>
          <w:szCs w:val="24"/>
        </w:rPr>
        <w:t>Department of Gastroenterology, Hepatology and Endocrinology, Medical School of Hannover, Hannover, Germany;</w:t>
      </w:r>
      <w:r w:rsidR="00D248E5" w:rsidRPr="002A11B9">
        <w:rPr>
          <w:color w:val="000000"/>
          <w:szCs w:val="24"/>
        </w:rPr>
        <w:t xml:space="preserve"> </w:t>
      </w:r>
      <w:r w:rsidRPr="002A11B9">
        <w:rPr>
          <w:color w:val="000000"/>
          <w:szCs w:val="24"/>
          <w:vertAlign w:val="superscript"/>
        </w:rPr>
        <w:t>2</w:t>
      </w:r>
      <w:r w:rsidRPr="002A11B9">
        <w:rPr>
          <w:color w:val="000000"/>
          <w:szCs w:val="24"/>
        </w:rPr>
        <w:t>Cancer Institute, University College London (UCL), London, UK;</w:t>
      </w:r>
      <w:r w:rsidR="00D248E5" w:rsidRPr="002A11B9">
        <w:rPr>
          <w:color w:val="000000"/>
          <w:szCs w:val="24"/>
        </w:rPr>
        <w:t xml:space="preserve"> </w:t>
      </w:r>
      <w:r w:rsidRPr="002A11B9">
        <w:rPr>
          <w:color w:val="000000"/>
          <w:szCs w:val="24"/>
          <w:vertAlign w:val="superscript"/>
        </w:rPr>
        <w:t>3</w:t>
      </w:r>
      <w:r w:rsidRPr="002A11B9">
        <w:rPr>
          <w:color w:val="000000"/>
          <w:szCs w:val="24"/>
        </w:rPr>
        <w:t xml:space="preserve">Department of Medical Oncology, </w:t>
      </w:r>
      <w:r w:rsidR="009A19FD" w:rsidRPr="002A11B9">
        <w:rPr>
          <w:color w:val="000000"/>
          <w:szCs w:val="24"/>
        </w:rPr>
        <w:t>CLCC Eugène Marquis, Rennes</w:t>
      </w:r>
      <w:r w:rsidR="008E1AC3" w:rsidRPr="002A11B9">
        <w:rPr>
          <w:color w:val="000000"/>
          <w:szCs w:val="24"/>
        </w:rPr>
        <w:t>;</w:t>
      </w:r>
      <w:r w:rsidRPr="002A11B9">
        <w:rPr>
          <w:color w:val="000000"/>
          <w:szCs w:val="24"/>
        </w:rPr>
        <w:t xml:space="preserve"> </w:t>
      </w:r>
      <w:r w:rsidR="005C5CF8" w:rsidRPr="002A11B9">
        <w:rPr>
          <w:color w:val="000000"/>
          <w:szCs w:val="24"/>
          <w:vertAlign w:val="superscript"/>
        </w:rPr>
        <w:t>4</w:t>
      </w:r>
      <w:r w:rsidR="005C5CF8" w:rsidRPr="002A11B9">
        <w:rPr>
          <w:color w:val="000000"/>
          <w:szCs w:val="24"/>
        </w:rPr>
        <w:t xml:space="preserve">Chemistry, Oncogenesis, Stress and </w:t>
      </w:r>
      <w:proofErr w:type="spellStart"/>
      <w:r w:rsidR="005C5CF8" w:rsidRPr="002A11B9">
        <w:rPr>
          <w:color w:val="000000"/>
          <w:szCs w:val="24"/>
        </w:rPr>
        <w:t>Signaling</w:t>
      </w:r>
      <w:proofErr w:type="spellEnd"/>
      <w:r w:rsidR="005C5CF8" w:rsidRPr="002A11B9">
        <w:rPr>
          <w:color w:val="000000"/>
          <w:szCs w:val="24"/>
        </w:rPr>
        <w:t xml:space="preserve"> (COSS), </w:t>
      </w:r>
      <w:r w:rsidR="009A19FD" w:rsidRPr="002A11B9">
        <w:rPr>
          <w:color w:val="000000"/>
          <w:szCs w:val="24"/>
        </w:rPr>
        <w:t>INSERM, University of Rennes, Rennes</w:t>
      </w:r>
      <w:r w:rsidRPr="002A11B9">
        <w:rPr>
          <w:color w:val="000000"/>
          <w:szCs w:val="24"/>
        </w:rPr>
        <w:t>, France</w:t>
      </w:r>
      <w:r w:rsidR="008E1AC3" w:rsidRPr="002A11B9">
        <w:rPr>
          <w:color w:val="000000"/>
          <w:szCs w:val="24"/>
        </w:rPr>
        <w:t>;</w:t>
      </w:r>
      <w:r w:rsidR="00D248E5" w:rsidRPr="002A11B9">
        <w:rPr>
          <w:color w:val="000000"/>
          <w:szCs w:val="24"/>
        </w:rPr>
        <w:t xml:space="preserve"> </w:t>
      </w:r>
      <w:r w:rsidR="008E1AC3" w:rsidRPr="002A11B9">
        <w:rPr>
          <w:color w:val="000000"/>
          <w:szCs w:val="24"/>
          <w:vertAlign w:val="superscript"/>
        </w:rPr>
        <w:t>5</w:t>
      </w:r>
      <w:r w:rsidR="008E1AC3" w:rsidRPr="002A11B9">
        <w:rPr>
          <w:color w:val="000000"/>
          <w:szCs w:val="24"/>
        </w:rPr>
        <w:t xml:space="preserve">Helen Diller Family Comprehensive Cancer </w:t>
      </w:r>
      <w:proofErr w:type="spellStart"/>
      <w:r w:rsidR="008E1AC3" w:rsidRPr="002A11B9">
        <w:rPr>
          <w:color w:val="000000"/>
          <w:szCs w:val="24"/>
        </w:rPr>
        <w:t>Center</w:t>
      </w:r>
      <w:proofErr w:type="spellEnd"/>
      <w:r w:rsidR="008E1AC3" w:rsidRPr="002A11B9">
        <w:rPr>
          <w:color w:val="000000"/>
          <w:szCs w:val="24"/>
        </w:rPr>
        <w:t>, University of California, San Francisco, CA, USA;</w:t>
      </w:r>
      <w:r w:rsidR="00D248E5" w:rsidRPr="002A11B9">
        <w:rPr>
          <w:color w:val="000000"/>
          <w:szCs w:val="24"/>
        </w:rPr>
        <w:t xml:space="preserve"> </w:t>
      </w:r>
      <w:r w:rsidR="007925C6" w:rsidRPr="002A11B9">
        <w:rPr>
          <w:color w:val="000000"/>
          <w:szCs w:val="24"/>
          <w:vertAlign w:val="superscript"/>
        </w:rPr>
        <w:t>6</w:t>
      </w:r>
      <w:r w:rsidR="004B4B15" w:rsidRPr="002A11B9">
        <w:rPr>
          <w:color w:val="000000"/>
          <w:szCs w:val="24"/>
        </w:rPr>
        <w:t xml:space="preserve">Department of Medical Oncology, </w:t>
      </w:r>
      <w:r w:rsidR="001B1881" w:rsidRPr="002A11B9">
        <w:rPr>
          <w:color w:val="000000"/>
          <w:szCs w:val="24"/>
        </w:rPr>
        <w:t>Amsterdam UMC location University of Amsterdam,</w:t>
      </w:r>
      <w:r w:rsidR="007925C6" w:rsidRPr="002A11B9">
        <w:rPr>
          <w:color w:val="000000"/>
          <w:szCs w:val="24"/>
        </w:rPr>
        <w:t xml:space="preserve"> Amsterdam, The Netherlands</w:t>
      </w:r>
      <w:r w:rsidR="004B4B15" w:rsidRPr="002A11B9">
        <w:rPr>
          <w:color w:val="000000"/>
          <w:szCs w:val="24"/>
        </w:rPr>
        <w:t xml:space="preserve">; </w:t>
      </w:r>
      <w:r w:rsidR="007925C6" w:rsidRPr="002A11B9">
        <w:rPr>
          <w:color w:val="000000"/>
          <w:szCs w:val="24"/>
          <w:vertAlign w:val="superscript"/>
        </w:rPr>
        <w:t>7</w:t>
      </w:r>
      <w:r w:rsidR="008E1AC3" w:rsidRPr="002A11B9">
        <w:rPr>
          <w:color w:val="000000"/>
          <w:szCs w:val="24"/>
        </w:rPr>
        <w:t xml:space="preserve">Department of </w:t>
      </w:r>
      <w:r w:rsidR="00395A30" w:rsidRPr="002A11B9">
        <w:rPr>
          <w:color w:val="000000"/>
          <w:szCs w:val="24"/>
        </w:rPr>
        <w:t xml:space="preserve">Medical Oncology, </w:t>
      </w:r>
      <w:proofErr w:type="spellStart"/>
      <w:r w:rsidR="00395A30" w:rsidRPr="002A11B9">
        <w:rPr>
          <w:color w:val="000000"/>
          <w:szCs w:val="24"/>
        </w:rPr>
        <w:t>Institut</w:t>
      </w:r>
      <w:proofErr w:type="spellEnd"/>
      <w:r w:rsidR="00395A30" w:rsidRPr="002A11B9">
        <w:rPr>
          <w:color w:val="000000"/>
          <w:szCs w:val="24"/>
        </w:rPr>
        <w:t xml:space="preserve"> </w:t>
      </w:r>
      <w:proofErr w:type="spellStart"/>
      <w:r w:rsidR="00395A30" w:rsidRPr="002A11B9">
        <w:rPr>
          <w:color w:val="000000"/>
          <w:szCs w:val="24"/>
        </w:rPr>
        <w:t>Mutualiste</w:t>
      </w:r>
      <w:proofErr w:type="spellEnd"/>
      <w:r w:rsidR="00395A30" w:rsidRPr="002A11B9">
        <w:rPr>
          <w:color w:val="000000"/>
          <w:szCs w:val="24"/>
        </w:rPr>
        <w:t xml:space="preserve"> </w:t>
      </w:r>
      <w:proofErr w:type="spellStart"/>
      <w:r w:rsidR="00395A30" w:rsidRPr="002A11B9">
        <w:rPr>
          <w:color w:val="000000"/>
          <w:szCs w:val="24"/>
        </w:rPr>
        <w:t>Montsouris</w:t>
      </w:r>
      <w:proofErr w:type="spellEnd"/>
      <w:r w:rsidR="00395A30" w:rsidRPr="002A11B9">
        <w:rPr>
          <w:color w:val="000000"/>
          <w:szCs w:val="24"/>
        </w:rPr>
        <w:t xml:space="preserve">, Paris; </w:t>
      </w:r>
      <w:r w:rsidR="007925C6" w:rsidRPr="002A11B9">
        <w:rPr>
          <w:color w:val="000000"/>
          <w:szCs w:val="24"/>
          <w:vertAlign w:val="superscript"/>
        </w:rPr>
        <w:t>8</w:t>
      </w:r>
      <w:r w:rsidR="008E1AC3" w:rsidRPr="002A11B9">
        <w:rPr>
          <w:color w:val="000000"/>
          <w:szCs w:val="24"/>
        </w:rPr>
        <w:t>INSERM</w:t>
      </w:r>
      <w:r w:rsidR="00D248E5" w:rsidRPr="002A11B9">
        <w:rPr>
          <w:color w:val="000000"/>
          <w:szCs w:val="24"/>
        </w:rPr>
        <w:t xml:space="preserve"> U1279</w:t>
      </w:r>
      <w:r w:rsidR="008E1AC3" w:rsidRPr="002A11B9">
        <w:rPr>
          <w:color w:val="000000"/>
          <w:szCs w:val="24"/>
        </w:rPr>
        <w:t xml:space="preserve">, </w:t>
      </w:r>
      <w:r w:rsidR="005C5CF8" w:rsidRPr="002A11B9">
        <w:rPr>
          <w:color w:val="000000"/>
          <w:szCs w:val="24"/>
        </w:rPr>
        <w:t>Université Paris-</w:t>
      </w:r>
      <w:proofErr w:type="spellStart"/>
      <w:r w:rsidR="005C5CF8" w:rsidRPr="002A11B9">
        <w:rPr>
          <w:color w:val="000000"/>
          <w:szCs w:val="24"/>
        </w:rPr>
        <w:t>Saclay</w:t>
      </w:r>
      <w:proofErr w:type="spellEnd"/>
      <w:r w:rsidR="008E1AC3" w:rsidRPr="002A11B9">
        <w:rPr>
          <w:color w:val="000000"/>
          <w:szCs w:val="24"/>
        </w:rPr>
        <w:t>, Villejuif, France;</w:t>
      </w:r>
      <w:r w:rsidR="00D248E5" w:rsidRPr="002A11B9">
        <w:rPr>
          <w:color w:val="000000"/>
          <w:szCs w:val="24"/>
        </w:rPr>
        <w:t xml:space="preserve"> </w:t>
      </w:r>
      <w:r w:rsidR="007925C6" w:rsidRPr="002A11B9">
        <w:rPr>
          <w:color w:val="000000"/>
          <w:szCs w:val="24"/>
          <w:vertAlign w:val="superscript"/>
        </w:rPr>
        <w:t>9</w:t>
      </w:r>
      <w:r w:rsidR="00395A30" w:rsidRPr="002A11B9">
        <w:rPr>
          <w:color w:val="000000"/>
          <w:szCs w:val="24"/>
        </w:rPr>
        <w:t>University D</w:t>
      </w:r>
      <w:r w:rsidR="008E1AC3" w:rsidRPr="002A11B9">
        <w:rPr>
          <w:color w:val="000000"/>
          <w:szCs w:val="24"/>
        </w:rPr>
        <w:t xml:space="preserve">epartment of </w:t>
      </w:r>
      <w:r w:rsidR="00D64BA2" w:rsidRPr="002A11B9">
        <w:rPr>
          <w:color w:val="000000"/>
          <w:szCs w:val="24"/>
        </w:rPr>
        <w:t>Surgery</w:t>
      </w:r>
      <w:r w:rsidR="008E1AC3" w:rsidRPr="002A11B9">
        <w:rPr>
          <w:color w:val="000000"/>
          <w:szCs w:val="24"/>
        </w:rPr>
        <w:t xml:space="preserve">, </w:t>
      </w:r>
      <w:r w:rsidR="00395A30" w:rsidRPr="002A11B9">
        <w:rPr>
          <w:color w:val="000000"/>
          <w:szCs w:val="24"/>
        </w:rPr>
        <w:t xml:space="preserve">University Hospital </w:t>
      </w:r>
      <w:r w:rsidR="008E1AC3" w:rsidRPr="002A11B9">
        <w:rPr>
          <w:color w:val="000000"/>
          <w:szCs w:val="24"/>
        </w:rPr>
        <w:t xml:space="preserve">Southampton, Southampton, UK; </w:t>
      </w:r>
      <w:r w:rsidR="007925C6" w:rsidRPr="002A11B9">
        <w:rPr>
          <w:color w:val="000000"/>
          <w:szCs w:val="24"/>
          <w:vertAlign w:val="superscript"/>
        </w:rPr>
        <w:t>10</w:t>
      </w:r>
      <w:r w:rsidR="00862B16" w:rsidRPr="002A11B9">
        <w:rPr>
          <w:color w:val="000000"/>
          <w:szCs w:val="24"/>
        </w:rPr>
        <w:t xml:space="preserve">Department of Biomedical Sciences, </w:t>
      </w:r>
      <w:proofErr w:type="spellStart"/>
      <w:r w:rsidR="00862B16" w:rsidRPr="002A11B9">
        <w:rPr>
          <w:color w:val="000000"/>
          <w:szCs w:val="24"/>
        </w:rPr>
        <w:t>Humanitas</w:t>
      </w:r>
      <w:proofErr w:type="spellEnd"/>
      <w:r w:rsidR="00862B16" w:rsidRPr="002A11B9">
        <w:rPr>
          <w:color w:val="000000"/>
          <w:szCs w:val="24"/>
        </w:rPr>
        <w:t xml:space="preserve"> University, </w:t>
      </w:r>
      <w:r w:rsidR="00192E08" w:rsidRPr="002A11B9">
        <w:rPr>
          <w:color w:val="000000"/>
          <w:szCs w:val="24"/>
        </w:rPr>
        <w:t>Pieve Emanuele</w:t>
      </w:r>
      <w:r w:rsidR="0074133E">
        <w:rPr>
          <w:color w:val="000000"/>
          <w:szCs w:val="24"/>
        </w:rPr>
        <w:t>,</w:t>
      </w:r>
      <w:r w:rsidR="00192E08" w:rsidRPr="002A11B9">
        <w:rPr>
          <w:color w:val="000000"/>
          <w:szCs w:val="24"/>
        </w:rPr>
        <w:t xml:space="preserve"> </w:t>
      </w:r>
      <w:r w:rsidR="00862B16" w:rsidRPr="002A11B9">
        <w:rPr>
          <w:color w:val="000000"/>
          <w:szCs w:val="24"/>
        </w:rPr>
        <w:t>Milan;</w:t>
      </w:r>
      <w:r w:rsidR="00D248E5" w:rsidRPr="002A11B9">
        <w:rPr>
          <w:color w:val="000000"/>
          <w:szCs w:val="24"/>
        </w:rPr>
        <w:t xml:space="preserve"> </w:t>
      </w:r>
      <w:r w:rsidR="00395A30" w:rsidRPr="002A11B9">
        <w:rPr>
          <w:color w:val="000000"/>
          <w:szCs w:val="24"/>
          <w:vertAlign w:val="superscript"/>
        </w:rPr>
        <w:t>1</w:t>
      </w:r>
      <w:r w:rsidR="007925C6" w:rsidRPr="002A11B9">
        <w:rPr>
          <w:color w:val="000000"/>
          <w:szCs w:val="24"/>
          <w:vertAlign w:val="superscript"/>
        </w:rPr>
        <w:t>1</w:t>
      </w:r>
      <w:r w:rsidR="00862B16" w:rsidRPr="002A11B9">
        <w:rPr>
          <w:color w:val="000000"/>
          <w:szCs w:val="24"/>
        </w:rPr>
        <w:t xml:space="preserve">Medical Oncology and </w:t>
      </w:r>
      <w:proofErr w:type="spellStart"/>
      <w:r w:rsidR="00862B16" w:rsidRPr="002A11B9">
        <w:rPr>
          <w:color w:val="000000"/>
          <w:szCs w:val="24"/>
        </w:rPr>
        <w:t>Hematology</w:t>
      </w:r>
      <w:proofErr w:type="spellEnd"/>
      <w:r w:rsidR="00862B16" w:rsidRPr="002A11B9">
        <w:rPr>
          <w:color w:val="000000"/>
          <w:szCs w:val="24"/>
        </w:rPr>
        <w:t xml:space="preserve"> Unit, </w:t>
      </w:r>
      <w:proofErr w:type="spellStart"/>
      <w:r w:rsidR="00862B16" w:rsidRPr="002A11B9">
        <w:rPr>
          <w:color w:val="000000"/>
          <w:szCs w:val="24"/>
        </w:rPr>
        <w:t>Humanitas</w:t>
      </w:r>
      <w:proofErr w:type="spellEnd"/>
      <w:r w:rsidR="00862B16" w:rsidRPr="002A11B9">
        <w:rPr>
          <w:color w:val="000000"/>
          <w:szCs w:val="24"/>
        </w:rPr>
        <w:t xml:space="preserve"> Cancer </w:t>
      </w:r>
      <w:proofErr w:type="spellStart"/>
      <w:r w:rsidR="00862B16" w:rsidRPr="002A11B9">
        <w:rPr>
          <w:color w:val="000000"/>
          <w:szCs w:val="24"/>
        </w:rPr>
        <w:t>Center</w:t>
      </w:r>
      <w:proofErr w:type="spellEnd"/>
      <w:r w:rsidR="00862B16" w:rsidRPr="002A11B9">
        <w:rPr>
          <w:color w:val="000000"/>
          <w:szCs w:val="24"/>
        </w:rPr>
        <w:t xml:space="preserve">, IRCCS </w:t>
      </w:r>
      <w:proofErr w:type="spellStart"/>
      <w:r w:rsidR="00862B16" w:rsidRPr="002A11B9">
        <w:rPr>
          <w:color w:val="000000"/>
          <w:szCs w:val="24"/>
        </w:rPr>
        <w:t>Humanitas</w:t>
      </w:r>
      <w:proofErr w:type="spellEnd"/>
      <w:r w:rsidR="00862B16" w:rsidRPr="002A11B9">
        <w:rPr>
          <w:color w:val="000000"/>
          <w:szCs w:val="24"/>
        </w:rPr>
        <w:t xml:space="preserve"> Research Hospital, </w:t>
      </w:r>
      <w:proofErr w:type="spellStart"/>
      <w:r w:rsidR="00192E08" w:rsidRPr="002A11B9">
        <w:rPr>
          <w:color w:val="000000"/>
          <w:szCs w:val="24"/>
        </w:rPr>
        <w:t>Rozzano</w:t>
      </w:r>
      <w:proofErr w:type="spellEnd"/>
      <w:r w:rsidR="0074133E">
        <w:rPr>
          <w:color w:val="000000"/>
          <w:szCs w:val="24"/>
        </w:rPr>
        <w:t>,</w:t>
      </w:r>
      <w:r w:rsidR="00192E08" w:rsidRPr="002A11B9">
        <w:rPr>
          <w:color w:val="000000"/>
          <w:szCs w:val="24"/>
        </w:rPr>
        <w:t xml:space="preserve"> </w:t>
      </w:r>
      <w:r w:rsidR="00862B16" w:rsidRPr="002A11B9">
        <w:rPr>
          <w:color w:val="000000"/>
          <w:szCs w:val="24"/>
        </w:rPr>
        <w:t>Milan, Italy;</w:t>
      </w:r>
      <w:r w:rsidR="00D248E5" w:rsidRPr="002A11B9">
        <w:rPr>
          <w:color w:val="000000"/>
          <w:szCs w:val="24"/>
        </w:rPr>
        <w:t xml:space="preserve"> </w:t>
      </w:r>
      <w:r w:rsidR="00862B16" w:rsidRPr="002A11B9">
        <w:rPr>
          <w:color w:val="000000"/>
          <w:szCs w:val="24"/>
          <w:vertAlign w:val="superscript"/>
        </w:rPr>
        <w:t>1</w:t>
      </w:r>
      <w:r w:rsidR="007925C6" w:rsidRPr="002A11B9">
        <w:rPr>
          <w:color w:val="000000"/>
          <w:szCs w:val="24"/>
          <w:vertAlign w:val="superscript"/>
        </w:rPr>
        <w:t>2</w:t>
      </w:r>
      <w:r w:rsidR="00862B16" w:rsidRPr="002A11B9">
        <w:rPr>
          <w:color w:val="000000"/>
          <w:szCs w:val="24"/>
        </w:rPr>
        <w:t>Institute of Pathology, University Hospital Heidelberg, Heidelberg, Germany;</w:t>
      </w:r>
      <w:r w:rsidR="00D248E5" w:rsidRPr="002A11B9">
        <w:rPr>
          <w:color w:val="000000"/>
          <w:szCs w:val="24"/>
        </w:rPr>
        <w:t xml:space="preserve"> </w:t>
      </w:r>
      <w:r w:rsidR="00D248E5" w:rsidRPr="002A11B9">
        <w:rPr>
          <w:color w:val="000000"/>
          <w:szCs w:val="24"/>
          <w:vertAlign w:val="superscript"/>
        </w:rPr>
        <w:t>1</w:t>
      </w:r>
      <w:r w:rsidR="007925C6" w:rsidRPr="002A11B9">
        <w:rPr>
          <w:color w:val="000000"/>
          <w:szCs w:val="24"/>
          <w:vertAlign w:val="superscript"/>
        </w:rPr>
        <w:t>3</w:t>
      </w:r>
      <w:r w:rsidR="00D248E5" w:rsidRPr="002A11B9">
        <w:rPr>
          <w:color w:val="000000"/>
          <w:szCs w:val="24"/>
        </w:rPr>
        <w:t xml:space="preserve">Division of Cancer Sciences, University of Manchester, Manchester; </w:t>
      </w:r>
      <w:r w:rsidR="00D248E5" w:rsidRPr="002A11B9">
        <w:rPr>
          <w:color w:val="000000"/>
          <w:szCs w:val="24"/>
          <w:vertAlign w:val="superscript"/>
        </w:rPr>
        <w:t>1</w:t>
      </w:r>
      <w:r w:rsidR="007925C6" w:rsidRPr="002A11B9">
        <w:rPr>
          <w:color w:val="000000"/>
          <w:szCs w:val="24"/>
          <w:vertAlign w:val="superscript"/>
        </w:rPr>
        <w:t>4</w:t>
      </w:r>
      <w:r w:rsidR="00D248E5" w:rsidRPr="002A11B9">
        <w:rPr>
          <w:color w:val="000000"/>
          <w:szCs w:val="24"/>
        </w:rPr>
        <w:t>Department of Medical Oncology, The Christie NHS Foundation Trust, Manchester, UK</w:t>
      </w:r>
      <w:r w:rsidR="00517693">
        <w:rPr>
          <w:color w:val="000000"/>
          <w:szCs w:val="24"/>
        </w:rPr>
        <w:t xml:space="preserve">; </w:t>
      </w:r>
      <w:r w:rsidR="00517693" w:rsidRPr="00517693">
        <w:rPr>
          <w:color w:val="000000"/>
          <w:szCs w:val="24"/>
          <w:vertAlign w:val="superscript"/>
        </w:rPr>
        <w:t>15</w:t>
      </w:r>
      <w:r w:rsidR="00517693" w:rsidRPr="002A11B9">
        <w:rPr>
          <w:color w:val="000000"/>
          <w:szCs w:val="24"/>
        </w:rPr>
        <w:t xml:space="preserve">Department of Cancer Medicine, Gustave </w:t>
      </w:r>
      <w:proofErr w:type="spellStart"/>
      <w:r w:rsidR="00517693" w:rsidRPr="002A11B9">
        <w:rPr>
          <w:color w:val="000000"/>
          <w:szCs w:val="24"/>
        </w:rPr>
        <w:t>Roussy</w:t>
      </w:r>
      <w:proofErr w:type="spellEnd"/>
      <w:r w:rsidR="00517693" w:rsidRPr="002A11B9">
        <w:rPr>
          <w:color w:val="000000"/>
          <w:szCs w:val="24"/>
        </w:rPr>
        <w:t>, Villejuif, France</w:t>
      </w:r>
    </w:p>
    <w:p w14:paraId="7B56ACF0" w14:textId="77777777" w:rsidR="003633D7" w:rsidRPr="002A11B9" w:rsidRDefault="003633D7" w:rsidP="00D248E5">
      <w:pPr>
        <w:suppressAutoHyphens/>
        <w:spacing w:after="0" w:line="240" w:lineRule="auto"/>
        <w:rPr>
          <w:color w:val="000000"/>
          <w:sz w:val="22"/>
        </w:rPr>
      </w:pPr>
    </w:p>
    <w:p w14:paraId="0C11B5D7" w14:textId="09461042" w:rsidR="00160122" w:rsidRPr="002A11B9" w:rsidRDefault="00160122" w:rsidP="00D248E5">
      <w:pPr>
        <w:suppressAutoHyphens/>
        <w:spacing w:after="0" w:line="240" w:lineRule="auto"/>
        <w:rPr>
          <w:color w:val="000000"/>
          <w:sz w:val="22"/>
        </w:rPr>
      </w:pPr>
    </w:p>
    <w:p w14:paraId="3F8DCE0F" w14:textId="77777777" w:rsidR="00684A48" w:rsidRPr="002A11B9" w:rsidRDefault="00914840" w:rsidP="00D248E5">
      <w:pPr>
        <w:suppressAutoHyphens/>
        <w:spacing w:after="120"/>
        <w:rPr>
          <w:szCs w:val="24"/>
        </w:rPr>
      </w:pPr>
      <w:r w:rsidRPr="002A11B9">
        <w:rPr>
          <w:i/>
          <w:szCs w:val="24"/>
        </w:rPr>
        <w:t>*Correspondence to:</w:t>
      </w:r>
      <w:r w:rsidRPr="002A11B9">
        <w:rPr>
          <w:szCs w:val="24"/>
        </w:rPr>
        <w:t xml:space="preserve"> ESMO Guidelines Committee, ESMO Head Office, Via Ginevra 4, CH-6900 Lugano, Switzerland. E-mail: clinicalguidelines@esmo.org</w:t>
      </w:r>
    </w:p>
    <w:p w14:paraId="73FA2119" w14:textId="1A207EBD" w:rsidR="00D04C32" w:rsidRPr="002A11B9" w:rsidRDefault="00D04C32" w:rsidP="00D248E5">
      <w:pPr>
        <w:suppressAutoHyphens/>
        <w:rPr>
          <w:color w:val="000000"/>
          <w:szCs w:val="24"/>
        </w:rPr>
      </w:pPr>
      <w:r w:rsidRPr="002A11B9">
        <w:rPr>
          <w:color w:val="000000"/>
          <w:szCs w:val="24"/>
          <w:vertAlign w:val="superscript"/>
        </w:rPr>
        <w:t>†</w:t>
      </w:r>
      <w:r w:rsidRPr="002A11B9">
        <w:rPr>
          <w:color w:val="000000"/>
          <w:szCs w:val="24"/>
        </w:rPr>
        <w:t xml:space="preserve">Approved by the ESMO Guidelines Committee: </w:t>
      </w:r>
      <w:r w:rsidR="00D248E5" w:rsidRPr="002A11B9">
        <w:rPr>
          <w:color w:val="000000"/>
          <w:szCs w:val="24"/>
        </w:rPr>
        <w:t>September 2016, last update</w:t>
      </w:r>
      <w:r w:rsidR="001D3A67">
        <w:rPr>
          <w:color w:val="000000"/>
          <w:szCs w:val="24"/>
        </w:rPr>
        <w:t xml:space="preserve"> June 2022</w:t>
      </w:r>
      <w:r w:rsidR="00D248E5" w:rsidRPr="002A11B9">
        <w:rPr>
          <w:color w:val="000000"/>
          <w:szCs w:val="24"/>
        </w:rPr>
        <w:t xml:space="preserve">. </w:t>
      </w:r>
      <w:r w:rsidR="00D248E5" w:rsidRPr="002A11B9">
        <w:rPr>
          <w:color w:val="000000"/>
        </w:rPr>
        <w:t>This publication supersedes the previously published version—Ann Oncol 2016;27 (</w:t>
      </w:r>
      <w:proofErr w:type="spellStart"/>
      <w:r w:rsidR="00D248E5" w:rsidRPr="002A11B9">
        <w:rPr>
          <w:color w:val="000000"/>
        </w:rPr>
        <w:t>suppl</w:t>
      </w:r>
      <w:proofErr w:type="spellEnd"/>
      <w:r w:rsidR="00D248E5" w:rsidRPr="002A11B9">
        <w:rPr>
          <w:color w:val="000000"/>
        </w:rPr>
        <w:t xml:space="preserve"> 5): v</w:t>
      </w:r>
      <w:r w:rsidR="00E84C8D" w:rsidRPr="002A11B9">
        <w:rPr>
          <w:color w:val="000000"/>
        </w:rPr>
        <w:t>2</w:t>
      </w:r>
      <w:r w:rsidR="00D248E5" w:rsidRPr="002A11B9">
        <w:rPr>
          <w:color w:val="000000"/>
        </w:rPr>
        <w:t>8-v</w:t>
      </w:r>
      <w:r w:rsidR="00E84C8D" w:rsidRPr="002A11B9">
        <w:rPr>
          <w:color w:val="000000"/>
        </w:rPr>
        <w:t>37</w:t>
      </w:r>
      <w:r w:rsidR="00D248E5" w:rsidRPr="002A11B9">
        <w:rPr>
          <w:color w:val="000000"/>
        </w:rPr>
        <w:t>.</w:t>
      </w:r>
      <w:r w:rsidR="00D248E5" w:rsidRPr="002A11B9">
        <w:rPr>
          <w:color w:val="000000"/>
          <w:szCs w:val="24"/>
        </w:rPr>
        <w:t xml:space="preserve"> </w:t>
      </w:r>
    </w:p>
    <w:p w14:paraId="2F018855" w14:textId="77777777" w:rsidR="00A33B99" w:rsidRPr="002A11B9" w:rsidRDefault="00A33B99" w:rsidP="00D248E5">
      <w:pPr>
        <w:suppressAutoHyphens/>
        <w:rPr>
          <w:color w:val="000000"/>
          <w:szCs w:val="24"/>
        </w:rPr>
      </w:pPr>
    </w:p>
    <w:p w14:paraId="7AFE912E" w14:textId="4B5B8785" w:rsidR="00665E7E" w:rsidRPr="002A11B9" w:rsidRDefault="00D04C32" w:rsidP="00D248E5">
      <w:pPr>
        <w:suppressAutoHyphens/>
        <w:rPr>
          <w:b/>
          <w:szCs w:val="24"/>
        </w:rPr>
      </w:pPr>
      <w:r w:rsidRPr="002A11B9">
        <w:rPr>
          <w:b/>
          <w:szCs w:val="24"/>
        </w:rPr>
        <w:t>Running header</w:t>
      </w:r>
      <w:r w:rsidRPr="002A11B9">
        <w:rPr>
          <w:szCs w:val="24"/>
        </w:rPr>
        <w:t xml:space="preserve">: ESMO Clinical Practice Guideline </w:t>
      </w:r>
      <w:r w:rsidR="006B0232" w:rsidRPr="002A11B9">
        <w:rPr>
          <w:szCs w:val="24"/>
        </w:rPr>
        <w:t xml:space="preserve">for </w:t>
      </w:r>
      <w:r w:rsidR="00665E7E" w:rsidRPr="002A11B9">
        <w:t>biliary tract cancer</w:t>
      </w:r>
      <w:r w:rsidR="00665E7E" w:rsidRPr="002A11B9">
        <w:rPr>
          <w:b/>
          <w:szCs w:val="24"/>
        </w:rPr>
        <w:t xml:space="preserve"> </w:t>
      </w:r>
    </w:p>
    <w:p w14:paraId="40826A6D" w14:textId="2279A002" w:rsidR="00D04C32" w:rsidRPr="002A11B9" w:rsidRDefault="00D04C32" w:rsidP="00D248E5">
      <w:pPr>
        <w:suppressAutoHyphens/>
        <w:rPr>
          <w:szCs w:val="24"/>
        </w:rPr>
      </w:pPr>
      <w:r w:rsidRPr="002A11B9">
        <w:rPr>
          <w:b/>
          <w:szCs w:val="24"/>
        </w:rPr>
        <w:lastRenderedPageBreak/>
        <w:t>Word count</w:t>
      </w:r>
      <w:r w:rsidRPr="002A11B9">
        <w:rPr>
          <w:szCs w:val="24"/>
        </w:rPr>
        <w:t xml:space="preserve">: </w:t>
      </w:r>
      <w:r w:rsidR="00967E4E" w:rsidRPr="002A11B9">
        <w:rPr>
          <w:szCs w:val="24"/>
        </w:rPr>
        <w:t xml:space="preserve">10 </w:t>
      </w:r>
      <w:r w:rsidR="00BF2584">
        <w:rPr>
          <w:szCs w:val="24"/>
        </w:rPr>
        <w:t>175</w:t>
      </w:r>
      <w:r w:rsidR="00BF2584" w:rsidRPr="002A11B9">
        <w:rPr>
          <w:szCs w:val="24"/>
        </w:rPr>
        <w:t xml:space="preserve"> </w:t>
      </w:r>
      <w:r w:rsidRPr="002A11B9">
        <w:rPr>
          <w:szCs w:val="24"/>
        </w:rPr>
        <w:t xml:space="preserve">(excluding </w:t>
      </w:r>
      <w:r w:rsidR="00E95826" w:rsidRPr="002A11B9">
        <w:rPr>
          <w:szCs w:val="24"/>
        </w:rPr>
        <w:t>title page</w:t>
      </w:r>
      <w:r w:rsidRPr="002A11B9">
        <w:rPr>
          <w:szCs w:val="24"/>
        </w:rPr>
        <w:t>, acknowledgements</w:t>
      </w:r>
      <w:r w:rsidR="00E95826" w:rsidRPr="002A11B9">
        <w:rPr>
          <w:szCs w:val="24"/>
        </w:rPr>
        <w:t>,</w:t>
      </w:r>
      <w:r w:rsidRPr="002A11B9">
        <w:rPr>
          <w:szCs w:val="24"/>
        </w:rPr>
        <w:t xml:space="preserve"> funding </w:t>
      </w:r>
      <w:r w:rsidR="00E95826" w:rsidRPr="002A11B9">
        <w:rPr>
          <w:szCs w:val="24"/>
        </w:rPr>
        <w:t>and disclosure sections)</w:t>
      </w:r>
      <w:r w:rsidRPr="002A11B9">
        <w:rPr>
          <w:szCs w:val="24"/>
        </w:rPr>
        <w:t xml:space="preserve">; </w:t>
      </w:r>
      <w:r w:rsidR="00CA4FDF" w:rsidRPr="002A11B9">
        <w:rPr>
          <w:szCs w:val="24"/>
        </w:rPr>
        <w:t xml:space="preserve">References: </w:t>
      </w:r>
      <w:r w:rsidR="00216A0F" w:rsidRPr="002A11B9">
        <w:rPr>
          <w:szCs w:val="24"/>
        </w:rPr>
        <w:t>10</w:t>
      </w:r>
      <w:r w:rsidR="00F0618F">
        <w:rPr>
          <w:szCs w:val="24"/>
        </w:rPr>
        <w:t>9</w:t>
      </w:r>
      <w:r w:rsidR="00CA4FDF" w:rsidRPr="002A11B9">
        <w:rPr>
          <w:szCs w:val="24"/>
        </w:rPr>
        <w:t xml:space="preserve">; </w:t>
      </w:r>
      <w:r w:rsidRPr="002A11B9">
        <w:rPr>
          <w:szCs w:val="24"/>
        </w:rPr>
        <w:t xml:space="preserve">Tables: </w:t>
      </w:r>
      <w:r w:rsidR="0086208C" w:rsidRPr="002A11B9">
        <w:rPr>
          <w:szCs w:val="24"/>
        </w:rPr>
        <w:t>1</w:t>
      </w:r>
      <w:r w:rsidRPr="002A11B9">
        <w:rPr>
          <w:szCs w:val="24"/>
        </w:rPr>
        <w:t xml:space="preserve">; Figures: </w:t>
      </w:r>
      <w:r w:rsidR="00216A0F" w:rsidRPr="002A11B9">
        <w:rPr>
          <w:szCs w:val="24"/>
        </w:rPr>
        <w:t>1</w:t>
      </w:r>
      <w:r w:rsidRPr="002A11B9">
        <w:rPr>
          <w:szCs w:val="24"/>
        </w:rPr>
        <w:t>; Supplementary material: 1</w:t>
      </w:r>
      <w:r w:rsidR="006B0A18" w:rsidRPr="002A11B9">
        <w:rPr>
          <w:szCs w:val="24"/>
        </w:rPr>
        <w:t>.</w:t>
      </w:r>
    </w:p>
    <w:p w14:paraId="4CB81A1C" w14:textId="49D6B7CC" w:rsidR="00D04C32" w:rsidRPr="002A11B9" w:rsidRDefault="00D04C32" w:rsidP="00D248E5">
      <w:pPr>
        <w:suppressAutoHyphens/>
        <w:rPr>
          <w:szCs w:val="24"/>
        </w:rPr>
      </w:pPr>
      <w:r w:rsidRPr="002A11B9">
        <w:rPr>
          <w:b/>
          <w:szCs w:val="24"/>
        </w:rPr>
        <w:t>Key words:</w:t>
      </w:r>
      <w:r w:rsidRPr="002A11B9">
        <w:rPr>
          <w:szCs w:val="24"/>
        </w:rPr>
        <w:t xml:space="preserve"> </w:t>
      </w:r>
      <w:r w:rsidR="0015444B" w:rsidRPr="002A11B9">
        <w:rPr>
          <w:szCs w:val="24"/>
        </w:rPr>
        <w:t>c</w:t>
      </w:r>
      <w:r w:rsidR="0033782A" w:rsidRPr="002A11B9">
        <w:rPr>
          <w:szCs w:val="24"/>
        </w:rPr>
        <w:t>holangiocarcinoma</w:t>
      </w:r>
      <w:r w:rsidRPr="002A11B9">
        <w:rPr>
          <w:szCs w:val="24"/>
        </w:rPr>
        <w:t xml:space="preserve">, </w:t>
      </w:r>
      <w:r w:rsidR="0033782A" w:rsidRPr="002A11B9">
        <w:rPr>
          <w:szCs w:val="24"/>
        </w:rPr>
        <w:t>gallbladder cancer</w:t>
      </w:r>
      <w:r w:rsidRPr="002A11B9">
        <w:rPr>
          <w:szCs w:val="24"/>
        </w:rPr>
        <w:t>, diagnosis, treatment, follow-up</w:t>
      </w:r>
      <w:r w:rsidR="0033782A" w:rsidRPr="002A11B9">
        <w:rPr>
          <w:szCs w:val="24"/>
        </w:rPr>
        <w:t>, precision medicine</w:t>
      </w:r>
    </w:p>
    <w:p w14:paraId="4DCE93AA" w14:textId="16222F2D" w:rsidR="00D04C32" w:rsidRPr="002A11B9" w:rsidRDefault="00D04C32" w:rsidP="00D248E5">
      <w:pPr>
        <w:suppressAutoHyphens/>
        <w:rPr>
          <w:b/>
          <w:szCs w:val="24"/>
        </w:rPr>
      </w:pPr>
      <w:r w:rsidRPr="002A11B9">
        <w:rPr>
          <w:b/>
          <w:szCs w:val="24"/>
        </w:rPr>
        <w:t>Highlights:</w:t>
      </w:r>
    </w:p>
    <w:p w14:paraId="46B9F695" w14:textId="1C918D4A" w:rsidR="00576DCB" w:rsidRPr="002A11B9" w:rsidRDefault="00D04C32" w:rsidP="00D248E5">
      <w:pPr>
        <w:pStyle w:val="ListParagraph"/>
        <w:numPr>
          <w:ilvl w:val="0"/>
          <w:numId w:val="15"/>
        </w:numPr>
        <w:suppressAutoHyphens/>
      </w:pPr>
      <w:r w:rsidRPr="002A11B9">
        <w:t xml:space="preserve">This ESMO Clinical Practice Guideline provides key recommendations </w:t>
      </w:r>
      <w:r w:rsidR="00FC6456" w:rsidRPr="002A11B9">
        <w:t>for</w:t>
      </w:r>
      <w:r w:rsidRPr="002A11B9">
        <w:t xml:space="preserve"> manag</w:t>
      </w:r>
      <w:r w:rsidR="00FC6456" w:rsidRPr="002A11B9">
        <w:t xml:space="preserve">ing </w:t>
      </w:r>
      <w:r w:rsidR="0033782A" w:rsidRPr="002A11B9">
        <w:t>biliary tract cancer</w:t>
      </w:r>
      <w:r w:rsidR="006B75FD" w:rsidRPr="002A11B9">
        <w:t>.</w:t>
      </w:r>
    </w:p>
    <w:p w14:paraId="6E7CB5BF" w14:textId="77777777" w:rsidR="00576DCB" w:rsidRPr="002A11B9" w:rsidRDefault="00FE454C" w:rsidP="00D248E5">
      <w:pPr>
        <w:pStyle w:val="ListParagraph"/>
        <w:numPr>
          <w:ilvl w:val="0"/>
          <w:numId w:val="15"/>
        </w:numPr>
        <w:suppressAutoHyphens/>
      </w:pPr>
      <w:r w:rsidRPr="002A11B9">
        <w:rPr>
          <w:color w:val="000000"/>
          <w:szCs w:val="24"/>
        </w:rPr>
        <w:t>The guideline</w:t>
      </w:r>
      <w:r w:rsidR="003665C4" w:rsidRPr="002A11B9">
        <w:rPr>
          <w:color w:val="000000"/>
          <w:szCs w:val="24"/>
        </w:rPr>
        <w:t xml:space="preserve"> covers clinical and pathological diagnosis, staging and risk assessment, treatment and follow-up</w:t>
      </w:r>
      <w:r w:rsidR="00404B60" w:rsidRPr="002A11B9">
        <w:rPr>
          <w:color w:val="000000"/>
          <w:szCs w:val="24"/>
        </w:rPr>
        <w:t>.</w:t>
      </w:r>
    </w:p>
    <w:p w14:paraId="64FDD50C" w14:textId="3381B90A" w:rsidR="00F60C7E" w:rsidRPr="002A11B9" w:rsidRDefault="000D7F66" w:rsidP="00D248E5">
      <w:pPr>
        <w:pStyle w:val="ListParagraph"/>
        <w:numPr>
          <w:ilvl w:val="0"/>
          <w:numId w:val="15"/>
        </w:numPr>
        <w:suppressAutoHyphens/>
      </w:pPr>
      <w:r w:rsidRPr="002A11B9">
        <w:rPr>
          <w:color w:val="000000"/>
          <w:szCs w:val="24"/>
        </w:rPr>
        <w:t>A t</w:t>
      </w:r>
      <w:r w:rsidR="00F60C7E" w:rsidRPr="002A11B9">
        <w:rPr>
          <w:color w:val="000000"/>
          <w:szCs w:val="24"/>
        </w:rPr>
        <w:t>reatment and management algorithm for locoregional</w:t>
      </w:r>
      <w:r w:rsidRPr="002A11B9">
        <w:rPr>
          <w:color w:val="000000"/>
          <w:szCs w:val="24"/>
        </w:rPr>
        <w:t xml:space="preserve"> and</w:t>
      </w:r>
      <w:r w:rsidR="00F60C7E" w:rsidRPr="002A11B9">
        <w:rPr>
          <w:color w:val="000000"/>
          <w:szCs w:val="24"/>
        </w:rPr>
        <w:t xml:space="preserve"> advanced/metastatic disease </w:t>
      </w:r>
      <w:r w:rsidRPr="002A11B9">
        <w:rPr>
          <w:color w:val="000000"/>
          <w:szCs w:val="24"/>
        </w:rPr>
        <w:t>is</w:t>
      </w:r>
      <w:r w:rsidR="00F60C7E" w:rsidRPr="002A11B9">
        <w:rPr>
          <w:color w:val="000000"/>
          <w:szCs w:val="24"/>
        </w:rPr>
        <w:t xml:space="preserve"> provided.</w:t>
      </w:r>
    </w:p>
    <w:p w14:paraId="083B769A" w14:textId="6FEF2B1D" w:rsidR="00576DCB" w:rsidRPr="002A11B9" w:rsidRDefault="009D6D1C" w:rsidP="006F087E">
      <w:pPr>
        <w:pStyle w:val="ListParagraph"/>
        <w:numPr>
          <w:ilvl w:val="0"/>
          <w:numId w:val="15"/>
        </w:numPr>
        <w:suppressAutoHyphens/>
        <w:rPr>
          <w:szCs w:val="24"/>
        </w:rPr>
      </w:pPr>
      <w:r w:rsidRPr="002A11B9">
        <w:rPr>
          <w:bCs/>
          <w:color w:val="000000" w:themeColor="text1"/>
          <w:szCs w:val="24"/>
        </w:rPr>
        <w:t>ESCAT scores are given to describe the evidence level for genomic alterations as biomarkers for using targeted therapies.</w:t>
      </w:r>
    </w:p>
    <w:p w14:paraId="02518D81" w14:textId="19F9338D" w:rsidR="00684A48" w:rsidRPr="002A11B9" w:rsidRDefault="006E1656" w:rsidP="00D248E5">
      <w:pPr>
        <w:pStyle w:val="ListParagraph"/>
        <w:numPr>
          <w:ilvl w:val="0"/>
          <w:numId w:val="15"/>
        </w:numPr>
        <w:suppressAutoHyphens/>
        <w:rPr>
          <w:szCs w:val="24"/>
        </w:rPr>
      </w:pPr>
      <w:r w:rsidRPr="002A11B9">
        <w:rPr>
          <w:color w:val="000000"/>
          <w:szCs w:val="24"/>
        </w:rPr>
        <w:t>Recommendations are based on available scientific data and the authors’ collective expert opinion</w:t>
      </w:r>
      <w:r w:rsidR="00F60C7E" w:rsidRPr="002A11B9">
        <w:rPr>
          <w:color w:val="000000"/>
          <w:szCs w:val="24"/>
        </w:rPr>
        <w:t>.</w:t>
      </w:r>
    </w:p>
    <w:p w14:paraId="0DAE4B02" w14:textId="77777777" w:rsidR="00684A48" w:rsidRPr="002A11B9" w:rsidRDefault="00914840" w:rsidP="00D248E5">
      <w:pPr>
        <w:suppressAutoHyphens/>
        <w:spacing w:after="120"/>
        <w:rPr>
          <w:b/>
          <w:szCs w:val="24"/>
        </w:rPr>
      </w:pPr>
      <w:r w:rsidRPr="002A11B9">
        <w:rPr>
          <w:szCs w:val="24"/>
        </w:rPr>
        <w:br w:type="page"/>
      </w:r>
    </w:p>
    <w:p w14:paraId="72804798" w14:textId="77777777" w:rsidR="00684A48" w:rsidRPr="002A11B9" w:rsidRDefault="00914840" w:rsidP="00932F35">
      <w:pPr>
        <w:pStyle w:val="Heading1"/>
        <w:suppressAutoHyphens/>
      </w:pPr>
      <w:r w:rsidRPr="002A11B9">
        <w:lastRenderedPageBreak/>
        <w:t>INCIDENCE AND EPIDEMIOLOGY</w:t>
      </w:r>
    </w:p>
    <w:p w14:paraId="647677C1" w14:textId="4179E3A8" w:rsidR="0067245A" w:rsidRDefault="00987128" w:rsidP="00932F35">
      <w:pPr>
        <w:suppressAutoHyphens/>
        <w:spacing w:after="120"/>
        <w:rPr>
          <w:szCs w:val="24"/>
        </w:rPr>
      </w:pPr>
      <w:r>
        <w:rPr>
          <w:szCs w:val="24"/>
        </w:rPr>
        <w:t>Biliary tract cancers (</w:t>
      </w:r>
      <w:r w:rsidR="0067245A" w:rsidRPr="002A11B9">
        <w:rPr>
          <w:szCs w:val="24"/>
        </w:rPr>
        <w:t>BTCs</w:t>
      </w:r>
      <w:r>
        <w:rPr>
          <w:szCs w:val="24"/>
        </w:rPr>
        <w:t>)</w:t>
      </w:r>
      <w:r w:rsidR="0067245A" w:rsidRPr="002A11B9">
        <w:rPr>
          <w:szCs w:val="24"/>
        </w:rPr>
        <w:t xml:space="preserve"> account for &lt;1% of all human cancers. </w:t>
      </w:r>
      <w:r>
        <w:rPr>
          <w:szCs w:val="24"/>
        </w:rPr>
        <w:t>Cholangiocarcinoma (</w:t>
      </w:r>
      <w:r w:rsidR="0067245A" w:rsidRPr="002A11B9">
        <w:rPr>
          <w:szCs w:val="24"/>
        </w:rPr>
        <w:t>CCA</w:t>
      </w:r>
      <w:r>
        <w:rPr>
          <w:szCs w:val="24"/>
        </w:rPr>
        <w:t>)</w:t>
      </w:r>
      <w:r w:rsidR="0067245A" w:rsidRPr="002A11B9">
        <w:rPr>
          <w:szCs w:val="24"/>
        </w:rPr>
        <w:t xml:space="preserve"> is the second most common primary liver cancer after </w:t>
      </w:r>
      <w:r>
        <w:rPr>
          <w:szCs w:val="24"/>
        </w:rPr>
        <w:t>hepatocellular carcinoma (</w:t>
      </w:r>
      <w:r w:rsidR="0067245A" w:rsidRPr="002A11B9">
        <w:rPr>
          <w:szCs w:val="24"/>
        </w:rPr>
        <w:t>HCC</w:t>
      </w:r>
      <w:r>
        <w:rPr>
          <w:szCs w:val="24"/>
        </w:rPr>
        <w:t>)</w:t>
      </w:r>
      <w:r w:rsidR="0067245A" w:rsidRPr="002A11B9">
        <w:rPr>
          <w:szCs w:val="24"/>
        </w:rPr>
        <w:t>, accounting for ~10%-15% of all primary liver cancers.</w:t>
      </w:r>
      <w:r w:rsidR="0067245A" w:rsidRPr="002A11B9">
        <w:rPr>
          <w:szCs w:val="24"/>
        </w:rPr>
        <w:fldChar w:fldCharType="begin">
          <w:fldData xml:space="preserve">PEVuZE5vdGU+PENpdGU+PEF1dGhvcj5CYW5hbGVzPC9BdXRob3I+PFllYXI+MjAyMDwvWWVhcj48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</w:fldData>
        </w:fldChar>
      </w:r>
      <w:r w:rsidR="0067245A" w:rsidRPr="002A11B9">
        <w:rPr>
          <w:szCs w:val="24"/>
        </w:rPr>
        <w:instrText xml:space="preserve"> ADDIN EN.CITE </w:instrText>
      </w:r>
      <w:r w:rsidR="0067245A" w:rsidRPr="002A11B9">
        <w:rPr>
          <w:szCs w:val="24"/>
        </w:rPr>
        <w:fldChar w:fldCharType="begin">
          <w:fldData xml:space="preserve">PEVuZE5vdGU+PENpdGU+PEF1dGhvcj5CYW5hbGVzPC9BdXRob3I+PFllYXI+MjAyMDwvWWVhcj48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</w:fldData>
        </w:fldChar>
      </w:r>
      <w:r w:rsidR="0067245A" w:rsidRPr="002A11B9">
        <w:rPr>
          <w:szCs w:val="24"/>
        </w:rPr>
        <w:instrText xml:space="preserve"> ADDIN EN.CITE.DATA </w:instrText>
      </w:r>
      <w:r w:rsidR="0067245A" w:rsidRPr="002A11B9">
        <w:rPr>
          <w:szCs w:val="24"/>
        </w:rPr>
      </w:r>
      <w:r w:rsidR="0067245A" w:rsidRPr="002A11B9">
        <w:rPr>
          <w:szCs w:val="24"/>
        </w:rPr>
        <w:fldChar w:fldCharType="end"/>
      </w:r>
      <w:r w:rsidR="0067245A" w:rsidRPr="002A11B9">
        <w:rPr>
          <w:szCs w:val="24"/>
        </w:rPr>
      </w:r>
      <w:r w:rsidR="0067245A" w:rsidRPr="002A11B9">
        <w:rPr>
          <w:szCs w:val="24"/>
        </w:rPr>
        <w:fldChar w:fldCharType="separate"/>
      </w:r>
      <w:r w:rsidR="0067245A" w:rsidRPr="002A11B9">
        <w:rPr>
          <w:noProof/>
          <w:szCs w:val="24"/>
          <w:vertAlign w:val="superscript"/>
        </w:rPr>
        <w:t>3</w:t>
      </w:r>
      <w:r w:rsidR="0067245A" w:rsidRPr="002A11B9">
        <w:rPr>
          <w:szCs w:val="24"/>
        </w:rPr>
        <w:fldChar w:fldCharType="end"/>
      </w:r>
      <w:r w:rsidR="0067245A" w:rsidRPr="002A11B9">
        <w:rPr>
          <w:szCs w:val="24"/>
        </w:rPr>
        <w:t xml:space="preserve"> The global mortality rate for CCA has increased worldwide during recent decades according to World Health Organization and Pan American Health Organization databases for 32 selected locations in Europe, America, Asia and Oceania.</w:t>
      </w:r>
      <w:r w:rsidR="0067245A" w:rsidRPr="002A11B9">
        <w:rPr>
          <w:szCs w:val="24"/>
        </w:rPr>
        <w:fldChar w:fldCharType="begin">
          <w:fldData xml:space="preserve">PEVuZE5vdGU+PENpdGU+PEF1dGhvcj5CZXJ0dWNjaW88L0F1dGhvcj48WWVhcj4yMDE5PC9ZZWFy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</w:fldData>
        </w:fldChar>
      </w:r>
      <w:r w:rsidR="0067245A" w:rsidRPr="002A11B9">
        <w:rPr>
          <w:szCs w:val="24"/>
        </w:rPr>
        <w:instrText xml:space="preserve"> ADDIN EN.CITE </w:instrText>
      </w:r>
      <w:r w:rsidR="0067245A" w:rsidRPr="002A11B9">
        <w:rPr>
          <w:szCs w:val="24"/>
        </w:rPr>
        <w:fldChar w:fldCharType="begin">
          <w:fldData xml:space="preserve">PEVuZE5vdGU+PENpdGU+PEF1dGhvcj5CZXJ0dWNjaW88L0F1dGhvcj48WWVhcj4yMDE5PC9ZZWFy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</w:fldData>
        </w:fldChar>
      </w:r>
      <w:r w:rsidR="0067245A" w:rsidRPr="002A11B9">
        <w:rPr>
          <w:szCs w:val="24"/>
        </w:rPr>
        <w:instrText xml:space="preserve"> ADDIN EN.CITE.DATA </w:instrText>
      </w:r>
      <w:r w:rsidR="0067245A" w:rsidRPr="002A11B9">
        <w:rPr>
          <w:szCs w:val="24"/>
        </w:rPr>
      </w:r>
      <w:r w:rsidR="0067245A" w:rsidRPr="002A11B9">
        <w:rPr>
          <w:szCs w:val="24"/>
        </w:rPr>
        <w:fldChar w:fldCharType="end"/>
      </w:r>
      <w:r w:rsidR="0067245A" w:rsidRPr="002A11B9">
        <w:rPr>
          <w:szCs w:val="24"/>
        </w:rPr>
      </w:r>
      <w:r w:rsidR="0067245A" w:rsidRPr="002A11B9">
        <w:rPr>
          <w:szCs w:val="24"/>
        </w:rPr>
        <w:fldChar w:fldCharType="separate"/>
      </w:r>
      <w:r w:rsidR="0067245A" w:rsidRPr="002A11B9">
        <w:rPr>
          <w:noProof/>
          <w:szCs w:val="24"/>
          <w:vertAlign w:val="superscript"/>
        </w:rPr>
        <w:t>8</w:t>
      </w:r>
      <w:r w:rsidR="0067245A" w:rsidRPr="002A11B9">
        <w:rPr>
          <w:szCs w:val="24"/>
        </w:rPr>
        <w:fldChar w:fldCharType="end"/>
      </w:r>
      <w:r w:rsidR="0067245A" w:rsidRPr="002A11B9">
        <w:rPr>
          <w:szCs w:val="24"/>
        </w:rPr>
        <w:t xml:space="preserve"> The age-standardised incidence rate for CCA is low in Europe, the USA and Australasia (0.3-3.5 cases per 100</w:t>
      </w:r>
      <w:r w:rsidR="0067245A" w:rsidRPr="002A11B9">
        <w:rPr>
          <w:spacing w:val="-20"/>
          <w:szCs w:val="24"/>
        </w:rPr>
        <w:t xml:space="preserve"> </w:t>
      </w:r>
      <w:r w:rsidR="0067245A" w:rsidRPr="002A11B9">
        <w:rPr>
          <w:szCs w:val="24"/>
        </w:rPr>
        <w:t>000 population); however, in regions where liver fluke infection is common (e.g. Indochina, China and Korea), incidence is up to 40 times higher, reaching 85 cases per 100</w:t>
      </w:r>
      <w:r w:rsidR="0067245A" w:rsidRPr="002A11B9">
        <w:rPr>
          <w:spacing w:val="-20"/>
          <w:szCs w:val="24"/>
        </w:rPr>
        <w:t xml:space="preserve"> </w:t>
      </w:r>
      <w:r w:rsidR="0067245A" w:rsidRPr="002A11B9">
        <w:rPr>
          <w:szCs w:val="24"/>
        </w:rPr>
        <w:t>000 population in north-eastern Thailand (the highest reported value globally).</w:t>
      </w:r>
      <w:r w:rsidR="0067245A" w:rsidRPr="002A11B9">
        <w:rPr>
          <w:szCs w:val="24"/>
        </w:rPr>
        <w:fldChar w:fldCharType="begin">
          <w:fldData xml:space="preserve">PEVuZE5vdGU+PENpdGU+PEF1dGhvcj5CYW5hbGVzPC9BdXRob3I+PFllYXI+MjAyMDwvWWVhcj48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</w:fldData>
        </w:fldChar>
      </w:r>
      <w:r w:rsidR="0067245A" w:rsidRPr="002A11B9">
        <w:rPr>
          <w:szCs w:val="24"/>
        </w:rPr>
        <w:instrText xml:space="preserve"> ADDIN EN.CITE </w:instrText>
      </w:r>
      <w:r w:rsidR="0067245A" w:rsidRPr="002A11B9">
        <w:rPr>
          <w:szCs w:val="24"/>
        </w:rPr>
        <w:fldChar w:fldCharType="begin">
          <w:fldData xml:space="preserve">PEVuZE5vdGU+PENpdGU+PEF1dGhvcj5CYW5hbGVzPC9BdXRob3I+PFllYXI+MjAyMDwvWWVhcj48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</w:fldData>
        </w:fldChar>
      </w:r>
      <w:r w:rsidR="0067245A" w:rsidRPr="002A11B9">
        <w:rPr>
          <w:szCs w:val="24"/>
        </w:rPr>
        <w:instrText xml:space="preserve"> ADDIN EN.CITE.DATA </w:instrText>
      </w:r>
      <w:r w:rsidR="0067245A" w:rsidRPr="002A11B9">
        <w:rPr>
          <w:szCs w:val="24"/>
        </w:rPr>
      </w:r>
      <w:r w:rsidR="0067245A" w:rsidRPr="002A11B9">
        <w:rPr>
          <w:szCs w:val="24"/>
        </w:rPr>
        <w:fldChar w:fldCharType="end"/>
      </w:r>
      <w:r w:rsidR="0067245A" w:rsidRPr="002A11B9">
        <w:rPr>
          <w:szCs w:val="24"/>
        </w:rPr>
      </w:r>
      <w:r w:rsidR="0067245A" w:rsidRPr="002A11B9">
        <w:rPr>
          <w:szCs w:val="24"/>
        </w:rPr>
        <w:fldChar w:fldCharType="separate"/>
      </w:r>
      <w:r w:rsidR="0067245A" w:rsidRPr="002A11B9">
        <w:rPr>
          <w:noProof/>
          <w:szCs w:val="24"/>
          <w:vertAlign w:val="superscript"/>
        </w:rPr>
        <w:t>3,9,10</w:t>
      </w:r>
      <w:r w:rsidR="0067245A" w:rsidRPr="002A11B9">
        <w:rPr>
          <w:szCs w:val="24"/>
        </w:rPr>
        <w:fldChar w:fldCharType="end"/>
      </w:r>
      <w:r w:rsidR="0067245A" w:rsidRPr="002A11B9">
        <w:rPr>
          <w:szCs w:val="24"/>
        </w:rPr>
        <w:t xml:space="preserve"> </w:t>
      </w:r>
    </w:p>
    <w:p w14:paraId="7C445691" w14:textId="45D352BC" w:rsidR="009E3508" w:rsidRPr="002A11B9" w:rsidRDefault="7D6508C6" w:rsidP="00932F35">
      <w:pPr>
        <w:suppressAutoHyphens/>
        <w:spacing w:after="120"/>
        <w:rPr>
          <w:szCs w:val="24"/>
        </w:rPr>
      </w:pPr>
      <w:r w:rsidRPr="002A11B9">
        <w:rPr>
          <w:szCs w:val="24"/>
        </w:rPr>
        <w:t xml:space="preserve">Biliary tract cancers refer to a spectrum of invasive tumours, usually adenocarcinomas, arising from the gallbladder or cystic duct </w:t>
      </w:r>
      <w:r w:rsidR="00932F35" w:rsidRPr="002A11B9">
        <w:rPr>
          <w:szCs w:val="24"/>
        </w:rPr>
        <w:t>[</w:t>
      </w:r>
      <w:r w:rsidRPr="002A11B9">
        <w:rPr>
          <w:szCs w:val="24"/>
        </w:rPr>
        <w:t>gallbladder carcinoma</w:t>
      </w:r>
      <w:r w:rsidR="00932F35" w:rsidRPr="002A11B9">
        <w:rPr>
          <w:szCs w:val="24"/>
        </w:rPr>
        <w:t xml:space="preserve"> (</w:t>
      </w:r>
      <w:r w:rsidR="00F32814" w:rsidRPr="002A11B9">
        <w:rPr>
          <w:szCs w:val="24"/>
        </w:rPr>
        <w:t>GBC</w:t>
      </w:r>
      <w:r w:rsidRPr="002A11B9">
        <w:rPr>
          <w:szCs w:val="24"/>
        </w:rPr>
        <w:t>)</w:t>
      </w:r>
      <w:r w:rsidR="00932F35" w:rsidRPr="002A11B9">
        <w:rPr>
          <w:szCs w:val="24"/>
        </w:rPr>
        <w:t>]</w:t>
      </w:r>
      <w:r w:rsidRPr="002A11B9">
        <w:rPr>
          <w:szCs w:val="24"/>
        </w:rPr>
        <w:t xml:space="preserve"> or the biliary tree </w:t>
      </w:r>
      <w:r w:rsidR="00932F35" w:rsidRPr="002A11B9">
        <w:rPr>
          <w:szCs w:val="24"/>
        </w:rPr>
        <w:t>(</w:t>
      </w:r>
      <w:r w:rsidR="00F32814" w:rsidRPr="002A11B9">
        <w:rPr>
          <w:szCs w:val="24"/>
        </w:rPr>
        <w:t>CCA</w:t>
      </w:r>
      <w:r w:rsidRPr="002A11B9">
        <w:rPr>
          <w:szCs w:val="24"/>
        </w:rPr>
        <w:t xml:space="preserve">). </w:t>
      </w:r>
      <w:r w:rsidR="00987128">
        <w:rPr>
          <w:szCs w:val="24"/>
        </w:rPr>
        <w:t>Cholangiocarcinoma</w:t>
      </w:r>
      <w:r w:rsidR="00987128" w:rsidRPr="002A11B9">
        <w:rPr>
          <w:szCs w:val="24"/>
        </w:rPr>
        <w:t xml:space="preserve"> </w:t>
      </w:r>
      <w:r w:rsidRPr="002A11B9">
        <w:rPr>
          <w:szCs w:val="24"/>
        </w:rPr>
        <w:t xml:space="preserve">is subclassified as </w:t>
      </w:r>
      <w:bookmarkStart w:id="2" w:name="_Hlk97717263"/>
      <w:r w:rsidRPr="002A11B9">
        <w:rPr>
          <w:szCs w:val="24"/>
        </w:rPr>
        <w:t xml:space="preserve">intrahepatic </w:t>
      </w:r>
      <w:r w:rsidR="00F32814" w:rsidRPr="002A11B9">
        <w:rPr>
          <w:szCs w:val="24"/>
        </w:rPr>
        <w:t>CCA</w:t>
      </w:r>
      <w:r w:rsidR="00932F35" w:rsidRPr="002A11B9">
        <w:rPr>
          <w:szCs w:val="24"/>
        </w:rPr>
        <w:t xml:space="preserve"> </w:t>
      </w:r>
      <w:bookmarkEnd w:id="2"/>
      <w:r w:rsidR="00932F35" w:rsidRPr="002A11B9">
        <w:rPr>
          <w:szCs w:val="24"/>
        </w:rPr>
        <w:t>(iCCA),</w:t>
      </w:r>
      <w:r w:rsidR="008B4EAC" w:rsidRPr="002A11B9">
        <w:rPr>
          <w:szCs w:val="24"/>
        </w:rPr>
        <w:fldChar w:fldCharType="begin">
          <w:fldData xml:space="preserve">PEVuZE5vdGU+PENpdGU+PEF1dGhvcj5MaWFvPC9BdXRob3I+PFllYXI+MjAyMTwvWWVhcj48UmVj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</w:fldData>
        </w:fldChar>
      </w:r>
      <w:r w:rsidR="005B6F13" w:rsidRPr="002A11B9">
        <w:rPr>
          <w:szCs w:val="24"/>
        </w:rPr>
        <w:instrText xml:space="preserve"> ADDIN EN.CITE </w:instrText>
      </w:r>
      <w:r w:rsidR="005B6F13" w:rsidRPr="002A11B9">
        <w:rPr>
          <w:szCs w:val="24"/>
        </w:rPr>
        <w:fldChar w:fldCharType="begin">
          <w:fldData xml:space="preserve">PEVuZE5vdGU+PENpdGU+PEF1dGhvcj5MaWFvPC9BdXRob3I+PFllYXI+MjAyMTwvWWVhcj48UmVj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8B4EAC" w:rsidRPr="002A11B9">
        <w:rPr>
          <w:szCs w:val="24"/>
        </w:rPr>
      </w:r>
      <w:r w:rsidR="008B4EAC" w:rsidRPr="002A11B9">
        <w:rPr>
          <w:szCs w:val="24"/>
        </w:rPr>
        <w:fldChar w:fldCharType="separate"/>
      </w:r>
      <w:r w:rsidR="00FB4AD0" w:rsidRPr="002A11B9">
        <w:rPr>
          <w:noProof/>
          <w:szCs w:val="24"/>
          <w:vertAlign w:val="superscript"/>
        </w:rPr>
        <w:t>1</w:t>
      </w:r>
      <w:r w:rsidR="008B4EAC" w:rsidRPr="002A11B9">
        <w:rPr>
          <w:szCs w:val="24"/>
        </w:rPr>
        <w:fldChar w:fldCharType="end"/>
      </w:r>
      <w:r w:rsidR="009E3508" w:rsidRPr="002A11B9">
        <w:rPr>
          <w:szCs w:val="24"/>
        </w:rPr>
        <w:t xml:space="preserve"> </w:t>
      </w:r>
      <w:r w:rsidRPr="002A11B9">
        <w:rPr>
          <w:szCs w:val="24"/>
        </w:rPr>
        <w:t xml:space="preserve">arising from bile </w:t>
      </w:r>
      <w:proofErr w:type="spellStart"/>
      <w:r w:rsidRPr="002A11B9">
        <w:rPr>
          <w:szCs w:val="24"/>
        </w:rPr>
        <w:t>ductules</w:t>
      </w:r>
      <w:proofErr w:type="spellEnd"/>
      <w:r w:rsidRPr="002A11B9">
        <w:rPr>
          <w:szCs w:val="24"/>
        </w:rPr>
        <w:t xml:space="preserve"> proximal to the second-order bile ducts (segmental bile ducts)</w:t>
      </w:r>
      <w:r w:rsidR="00932F35" w:rsidRPr="002A11B9">
        <w:rPr>
          <w:szCs w:val="24"/>
        </w:rPr>
        <w:t>;</w:t>
      </w:r>
      <w:r w:rsidRPr="002A11B9">
        <w:rPr>
          <w:szCs w:val="24"/>
        </w:rPr>
        <w:t xml:space="preserve"> perihilar </w:t>
      </w:r>
      <w:r w:rsidR="00F32814" w:rsidRPr="002A11B9">
        <w:rPr>
          <w:szCs w:val="24"/>
        </w:rPr>
        <w:t xml:space="preserve">CCA </w:t>
      </w:r>
      <w:r w:rsidRPr="002A11B9">
        <w:rPr>
          <w:szCs w:val="24"/>
        </w:rPr>
        <w:t>(</w:t>
      </w:r>
      <w:proofErr w:type="spellStart"/>
      <w:r w:rsidR="002C5120" w:rsidRPr="002A11B9">
        <w:rPr>
          <w:szCs w:val="24"/>
        </w:rPr>
        <w:t>pCCA</w:t>
      </w:r>
      <w:proofErr w:type="spellEnd"/>
      <w:r w:rsidR="00FC2B89" w:rsidRPr="002A11B9">
        <w:rPr>
          <w:szCs w:val="24"/>
        </w:rPr>
        <w:t>)</w:t>
      </w:r>
      <w:r w:rsidR="00932F35" w:rsidRPr="002A11B9">
        <w:rPr>
          <w:szCs w:val="24"/>
        </w:rPr>
        <w:t>,</w:t>
      </w:r>
      <w:r w:rsidR="0033782A" w:rsidRPr="002A11B9">
        <w:rPr>
          <w:szCs w:val="24"/>
        </w:rPr>
        <w:t xml:space="preserve"> </w:t>
      </w:r>
      <w:r w:rsidRPr="002A11B9">
        <w:rPr>
          <w:szCs w:val="24"/>
        </w:rPr>
        <w:t>arising in the right and/or left hepatic duct and/or at their junction (so-called perihilar bile ducts)</w:t>
      </w:r>
      <w:r w:rsidR="00932F35" w:rsidRPr="002A11B9">
        <w:rPr>
          <w:szCs w:val="24"/>
        </w:rPr>
        <w:t>;</w:t>
      </w:r>
      <w:r w:rsidRPr="002A11B9">
        <w:rPr>
          <w:szCs w:val="24"/>
        </w:rPr>
        <w:t xml:space="preserve"> and distal </w:t>
      </w:r>
      <w:r w:rsidR="00F32814" w:rsidRPr="002A11B9">
        <w:rPr>
          <w:szCs w:val="24"/>
        </w:rPr>
        <w:t xml:space="preserve">CCA </w:t>
      </w:r>
      <w:r w:rsidRPr="002A11B9">
        <w:rPr>
          <w:szCs w:val="24"/>
        </w:rPr>
        <w:t>(</w:t>
      </w:r>
      <w:r w:rsidR="002C5120" w:rsidRPr="002A11B9">
        <w:rPr>
          <w:szCs w:val="24"/>
        </w:rPr>
        <w:t>dCCA</w:t>
      </w:r>
      <w:r w:rsidRPr="002A11B9">
        <w:rPr>
          <w:szCs w:val="24"/>
        </w:rPr>
        <w:t>), arising from the epithelium distal to the insertion of the cystic duct</w:t>
      </w:r>
      <w:r w:rsidR="00932F35" w:rsidRPr="002A11B9">
        <w:rPr>
          <w:szCs w:val="24"/>
        </w:rPr>
        <w:t>.</w:t>
      </w:r>
      <w:r w:rsidR="00B36619" w:rsidRPr="002A11B9">
        <w:rPr>
          <w:szCs w:val="24"/>
        </w:rPr>
        <w:fldChar w:fldCharType="begin">
          <w:fldData xml:space="preserve">PEVuZE5vdGU+PENpdGU+PEF1dGhvcj5OYWthbnVtYTwvQXV0aG9yPjxZZWFyPjIwMTU8L1llYXI+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S29lcmthbXAsIEIuIEcu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</w:fldData>
        </w:fldChar>
      </w:r>
      <w:r w:rsidR="00FB4AD0" w:rsidRPr="002A11B9">
        <w:rPr>
          <w:szCs w:val="24"/>
        </w:rPr>
        <w:instrText xml:space="preserve"> ADDIN EN.CITE </w:instrText>
      </w:r>
      <w:r w:rsidR="00FB4AD0" w:rsidRPr="002A11B9">
        <w:rPr>
          <w:szCs w:val="24"/>
        </w:rPr>
        <w:fldChar w:fldCharType="begin">
          <w:fldData xml:space="preserve">PEVuZE5vdGU+PENpdGU+PEF1dGhvcj5OYWthbnVtYTwvQXV0aG9yPjxZZWFyPjIwMTU8L1llYXI+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</w:fldData>
        </w:fldChar>
      </w:r>
      <w:r w:rsidR="00FB4AD0" w:rsidRPr="002A11B9">
        <w:rPr>
          <w:szCs w:val="24"/>
        </w:rPr>
        <w:instrText xml:space="preserve"> ADDIN EN.CITE.DATA </w:instrText>
      </w:r>
      <w:r w:rsidR="00FB4AD0" w:rsidRPr="002A11B9">
        <w:rPr>
          <w:szCs w:val="24"/>
        </w:rPr>
      </w:r>
      <w:r w:rsidR="00FB4AD0" w:rsidRPr="002A11B9">
        <w:rPr>
          <w:szCs w:val="24"/>
        </w:rPr>
        <w:fldChar w:fldCharType="end"/>
      </w:r>
      <w:r w:rsidR="00B36619" w:rsidRPr="002A11B9">
        <w:rPr>
          <w:szCs w:val="24"/>
        </w:rPr>
      </w:r>
      <w:r w:rsidR="00B36619" w:rsidRPr="002A11B9">
        <w:rPr>
          <w:szCs w:val="24"/>
        </w:rPr>
        <w:fldChar w:fldCharType="separate"/>
      </w:r>
      <w:r w:rsidR="00FB4AD0" w:rsidRPr="002A11B9">
        <w:rPr>
          <w:noProof/>
          <w:szCs w:val="24"/>
          <w:vertAlign w:val="superscript"/>
        </w:rPr>
        <w:t>2-4</w:t>
      </w:r>
      <w:r w:rsidR="00B36619" w:rsidRPr="002A11B9">
        <w:rPr>
          <w:szCs w:val="24"/>
        </w:rPr>
        <w:fldChar w:fldCharType="end"/>
      </w:r>
      <w:r w:rsidRPr="002A11B9">
        <w:rPr>
          <w:szCs w:val="24"/>
        </w:rPr>
        <w:t xml:space="preserve"> </w:t>
      </w:r>
      <w:proofErr w:type="spellStart"/>
      <w:r w:rsidR="009E3508" w:rsidRPr="002A11B9">
        <w:t>pCCA</w:t>
      </w:r>
      <w:proofErr w:type="spellEnd"/>
      <w:r w:rsidR="009E3508" w:rsidRPr="002A11B9">
        <w:t xml:space="preserve"> and </w:t>
      </w:r>
      <w:proofErr w:type="spellStart"/>
      <w:r w:rsidR="009E3508" w:rsidRPr="002A11B9">
        <w:t>dCCA</w:t>
      </w:r>
      <w:proofErr w:type="spellEnd"/>
      <w:r w:rsidR="009E3508" w:rsidRPr="002A11B9">
        <w:t xml:space="preserve"> collectively comprise extrahepatic CCA, </w:t>
      </w:r>
      <w:r w:rsidR="00B92E94" w:rsidRPr="002A11B9">
        <w:t>al</w:t>
      </w:r>
      <w:r w:rsidR="009E3508" w:rsidRPr="002A11B9">
        <w:t>though this latter classification is discouraged due to insufficient anatomic</w:t>
      </w:r>
      <w:r w:rsidR="00B92E94" w:rsidRPr="002A11B9">
        <w:t>al</w:t>
      </w:r>
      <w:r w:rsidR="009E3508" w:rsidRPr="002A11B9">
        <w:t xml:space="preserve"> specificity</w:t>
      </w:r>
      <w:r w:rsidR="00FC2B89" w:rsidRPr="002A11B9">
        <w:rPr>
          <w:szCs w:val="24"/>
        </w:rPr>
        <w:t xml:space="preserve">. </w:t>
      </w:r>
    </w:p>
    <w:p w14:paraId="562C0144" w14:textId="5C1C52C7" w:rsidR="002007FF" w:rsidRPr="002A11B9" w:rsidRDefault="001412C1" w:rsidP="0073191F">
      <w:pPr>
        <w:suppressAutoHyphens/>
        <w:spacing w:after="120"/>
        <w:rPr>
          <w:szCs w:val="24"/>
        </w:rPr>
      </w:pPr>
      <w:r w:rsidRPr="002A11B9">
        <w:rPr>
          <w:szCs w:val="24"/>
        </w:rPr>
        <w:t>Combined</w:t>
      </w:r>
      <w:r w:rsidR="7D6508C6" w:rsidRPr="002A11B9">
        <w:rPr>
          <w:szCs w:val="24"/>
        </w:rPr>
        <w:t xml:space="preserve"> hepatocellular</w:t>
      </w:r>
      <w:r w:rsidR="00B92E94" w:rsidRPr="002A11B9">
        <w:rPr>
          <w:szCs w:val="24"/>
        </w:rPr>
        <w:t xml:space="preserve"> </w:t>
      </w:r>
      <w:r w:rsidR="0073191F" w:rsidRPr="002A11B9">
        <w:rPr>
          <w:szCs w:val="24"/>
        </w:rPr>
        <w:t xml:space="preserve">and </w:t>
      </w:r>
      <w:r w:rsidR="00B92E94" w:rsidRPr="002A11B9">
        <w:rPr>
          <w:szCs w:val="24"/>
        </w:rPr>
        <w:t>CCA</w:t>
      </w:r>
      <w:r w:rsidR="7D6508C6" w:rsidRPr="002A11B9">
        <w:rPr>
          <w:szCs w:val="24"/>
        </w:rPr>
        <w:t xml:space="preserve"> is a rare type of liver cancer </w:t>
      </w:r>
      <w:r w:rsidR="00B92E94" w:rsidRPr="002A11B9">
        <w:rPr>
          <w:szCs w:val="24"/>
        </w:rPr>
        <w:t xml:space="preserve">regarded </w:t>
      </w:r>
      <w:r w:rsidR="7D6508C6" w:rsidRPr="002A11B9">
        <w:rPr>
          <w:szCs w:val="24"/>
        </w:rPr>
        <w:t xml:space="preserve">as an independent entity, </w:t>
      </w:r>
      <w:r w:rsidR="00932F35" w:rsidRPr="002A11B9">
        <w:rPr>
          <w:szCs w:val="24"/>
        </w:rPr>
        <w:t xml:space="preserve">which </w:t>
      </w:r>
      <w:r w:rsidR="7D6508C6" w:rsidRPr="002A11B9">
        <w:rPr>
          <w:szCs w:val="24"/>
        </w:rPr>
        <w:t>shar</w:t>
      </w:r>
      <w:r w:rsidR="00932F35" w:rsidRPr="002A11B9">
        <w:rPr>
          <w:szCs w:val="24"/>
        </w:rPr>
        <w:t>es</w:t>
      </w:r>
      <w:r w:rsidR="7D6508C6" w:rsidRPr="002A11B9">
        <w:rPr>
          <w:szCs w:val="24"/>
        </w:rPr>
        <w:t xml:space="preserve"> features of both hepatocellular carcinoma </w:t>
      </w:r>
      <w:r w:rsidR="00F32814" w:rsidRPr="002A11B9">
        <w:rPr>
          <w:szCs w:val="24"/>
        </w:rPr>
        <w:t xml:space="preserve">(HCC) </w:t>
      </w:r>
      <w:r w:rsidR="7D6508C6" w:rsidRPr="002A11B9">
        <w:rPr>
          <w:szCs w:val="24"/>
        </w:rPr>
        <w:t xml:space="preserve">and </w:t>
      </w:r>
      <w:r w:rsidR="00F32814" w:rsidRPr="002A11B9">
        <w:rPr>
          <w:szCs w:val="24"/>
        </w:rPr>
        <w:t>CCA</w:t>
      </w:r>
      <w:r w:rsidR="00932F35" w:rsidRPr="002A11B9">
        <w:rPr>
          <w:szCs w:val="24"/>
        </w:rPr>
        <w:t>,</w:t>
      </w:r>
      <w:r w:rsidR="00F32814" w:rsidRPr="002A11B9">
        <w:rPr>
          <w:szCs w:val="24"/>
        </w:rPr>
        <w:t xml:space="preserve"> </w:t>
      </w:r>
      <w:r w:rsidR="00D24DDF" w:rsidRPr="002A11B9">
        <w:rPr>
          <w:szCs w:val="24"/>
        </w:rPr>
        <w:t xml:space="preserve">and </w:t>
      </w:r>
      <w:r w:rsidR="00932F35" w:rsidRPr="002A11B9">
        <w:rPr>
          <w:szCs w:val="24"/>
        </w:rPr>
        <w:t>is associated with</w:t>
      </w:r>
      <w:r w:rsidR="00B92E94" w:rsidRPr="002A11B9">
        <w:rPr>
          <w:szCs w:val="24"/>
        </w:rPr>
        <w:t xml:space="preserve"> </w:t>
      </w:r>
      <w:r w:rsidR="7D6508C6" w:rsidRPr="002A11B9">
        <w:rPr>
          <w:szCs w:val="24"/>
        </w:rPr>
        <w:t>an aggressive disease course and poor prognosis</w:t>
      </w:r>
      <w:r w:rsidR="00932F35" w:rsidRPr="002A11B9">
        <w:rPr>
          <w:szCs w:val="24"/>
        </w:rPr>
        <w:t>.</w:t>
      </w:r>
      <w:r w:rsidR="00B36619" w:rsidRPr="002A11B9">
        <w:rPr>
          <w:szCs w:val="24"/>
        </w:rPr>
        <w:fldChar w:fldCharType="begin">
          <w:fldData xml:space="preserve">PEVuZE5vdGU+PENpdGU+PEF1dGhvcj5NdW5vei1HYXJyaWRvPC9BdXRob3I+PFllYXI+MjAxOTwv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</w:fldData>
        </w:fldChar>
      </w:r>
      <w:r w:rsidR="00C73E1B" w:rsidRPr="002A11B9">
        <w:rPr>
          <w:szCs w:val="24"/>
        </w:rPr>
        <w:instrText xml:space="preserve"> ADDIN EN.CITE </w:instrText>
      </w:r>
      <w:r w:rsidR="00C73E1B" w:rsidRPr="002A11B9">
        <w:rPr>
          <w:szCs w:val="24"/>
        </w:rPr>
        <w:fldChar w:fldCharType="begin">
          <w:fldData xml:space="preserve">PEVuZE5vdGU+PENpdGU+PEF1dGhvcj5NdW5vei1HYXJyaWRvPC9BdXRob3I+PFllYXI+MjAxOTwv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</w:fldData>
        </w:fldChar>
      </w:r>
      <w:r w:rsidR="00C73E1B" w:rsidRPr="002A11B9">
        <w:rPr>
          <w:szCs w:val="24"/>
        </w:rPr>
        <w:instrText xml:space="preserve"> ADDIN EN.CITE.DATA </w:instrText>
      </w:r>
      <w:r w:rsidR="00C73E1B" w:rsidRPr="002A11B9">
        <w:rPr>
          <w:szCs w:val="24"/>
        </w:rPr>
      </w:r>
      <w:r w:rsidR="00C73E1B" w:rsidRPr="002A11B9">
        <w:rPr>
          <w:szCs w:val="24"/>
        </w:rPr>
        <w:fldChar w:fldCharType="end"/>
      </w:r>
      <w:r w:rsidR="00B36619" w:rsidRPr="002A11B9">
        <w:rPr>
          <w:szCs w:val="24"/>
        </w:rPr>
      </w:r>
      <w:r w:rsidR="00B36619" w:rsidRPr="002A11B9">
        <w:rPr>
          <w:szCs w:val="24"/>
        </w:rPr>
        <w:fldChar w:fldCharType="separate"/>
      </w:r>
      <w:r w:rsidR="00C73E1B" w:rsidRPr="002A11B9">
        <w:rPr>
          <w:noProof/>
          <w:szCs w:val="24"/>
          <w:vertAlign w:val="superscript"/>
        </w:rPr>
        <w:t>5,6</w:t>
      </w:r>
      <w:r w:rsidR="00B36619" w:rsidRPr="002A11B9">
        <w:rPr>
          <w:szCs w:val="24"/>
        </w:rPr>
        <w:fldChar w:fldCharType="end"/>
      </w:r>
      <w:r w:rsidR="00DB777B" w:rsidRPr="002A11B9">
        <w:rPr>
          <w:szCs w:val="24"/>
        </w:rPr>
        <w:t xml:space="preserve"> </w:t>
      </w:r>
      <w:r w:rsidR="7D6508C6" w:rsidRPr="002A11B9">
        <w:rPr>
          <w:szCs w:val="24"/>
        </w:rPr>
        <w:t xml:space="preserve">Cancers arising from the ampulla of </w:t>
      </w:r>
      <w:proofErr w:type="spellStart"/>
      <w:r w:rsidR="7D6508C6" w:rsidRPr="002A11B9">
        <w:rPr>
          <w:szCs w:val="24"/>
        </w:rPr>
        <w:t>Vater</w:t>
      </w:r>
      <w:proofErr w:type="spellEnd"/>
      <w:r w:rsidR="7D6508C6" w:rsidRPr="002A11B9">
        <w:rPr>
          <w:szCs w:val="24"/>
        </w:rPr>
        <w:t xml:space="preserve"> (the junction of the pancreatic and distal common bile duct</w:t>
      </w:r>
      <w:r w:rsidR="00932F35" w:rsidRPr="002A11B9">
        <w:rPr>
          <w:szCs w:val="24"/>
        </w:rPr>
        <w:t>s</w:t>
      </w:r>
      <w:r w:rsidR="7D6508C6" w:rsidRPr="002A11B9">
        <w:rPr>
          <w:szCs w:val="24"/>
        </w:rPr>
        <w:t xml:space="preserve">) are sometimes included under the term BTC; histologically, they can be </w:t>
      </w:r>
      <w:proofErr w:type="spellStart"/>
      <w:r w:rsidR="7D6508C6" w:rsidRPr="002A11B9">
        <w:rPr>
          <w:szCs w:val="24"/>
        </w:rPr>
        <w:t>pancreatobiliary</w:t>
      </w:r>
      <w:proofErr w:type="spellEnd"/>
      <w:r w:rsidR="00A01FC8" w:rsidRPr="002A11B9">
        <w:rPr>
          <w:szCs w:val="24"/>
        </w:rPr>
        <w:t xml:space="preserve"> or</w:t>
      </w:r>
      <w:r w:rsidR="7D6508C6" w:rsidRPr="002A11B9">
        <w:rPr>
          <w:szCs w:val="24"/>
        </w:rPr>
        <w:t xml:space="preserve"> intestinal,</w:t>
      </w:r>
      <w:r w:rsidR="00A01FC8" w:rsidRPr="002A11B9">
        <w:rPr>
          <w:szCs w:val="24"/>
        </w:rPr>
        <w:t xml:space="preserve"> arising in the biliary epithelium or small bowel epithelium</w:t>
      </w:r>
      <w:r w:rsidR="00932F35" w:rsidRPr="002A11B9">
        <w:rPr>
          <w:szCs w:val="24"/>
        </w:rPr>
        <w:t>,</w:t>
      </w:r>
      <w:r w:rsidR="00A01FC8" w:rsidRPr="002A11B9">
        <w:rPr>
          <w:szCs w:val="24"/>
        </w:rPr>
        <w:t xml:space="preserve"> respectively</w:t>
      </w:r>
      <w:r w:rsidR="00932F35" w:rsidRPr="002A11B9">
        <w:rPr>
          <w:szCs w:val="24"/>
        </w:rPr>
        <w:t>.</w:t>
      </w:r>
      <w:r w:rsidR="00B36619" w:rsidRPr="002A11B9">
        <w:rPr>
          <w:szCs w:val="24"/>
        </w:rPr>
        <w:fldChar w:fldCharType="begin"/>
      </w:r>
      <w:r w:rsidR="00D24DDF" w:rsidRPr="002A11B9">
        <w:rPr>
          <w:szCs w:val="24"/>
        </w:rPr>
        <w:instrText xml:space="preserve"> ADDIN EN.CITE &lt;EndNote&gt;&lt;Cite&gt;&lt;Author&gt;Ang&lt;/Author&gt;&lt;Year&gt;2014&lt;/Year&gt;&lt;RecNum&gt;1&lt;/RecNum&gt;&lt;DisplayText&gt;&lt;style face="superscript"&gt;7&lt;/style&gt;&lt;/DisplayText&gt;&lt;record&gt;&lt;rec-number&gt;1&lt;/rec-number&gt;&lt;foreign-keys&gt;&lt;key app="EN" db-id="f0f0v0eemstptpet50ax2efj00r0vpxszppf" timestamp="1634563912"&gt;1&lt;/key&gt;&lt;/foreign-keys&gt;&lt;ref-type name="Journal Article"&gt;17&lt;/ref-type&gt;&lt;contributors&gt;&lt;authors&gt;&lt;author&gt;Ang, D. C.&lt;/author&gt;&lt;author&gt;Shia, J.&lt;/author&gt;&lt;author&gt;Tang, L. H.&lt;/author&gt;&lt;author&gt;Katabi, N.&lt;/author&gt;&lt;author&gt;Klimstra, D. S.&lt;/author&gt;&lt;/authors&gt;&lt;/contributors&gt;&lt;auth-address&gt;Department of Pathology, Memorial Sloan-Kettering Cancer Center, New York, NY.&lt;/auth-address&gt;&lt;titles&gt;&lt;title&gt;The utility of immunohistochemistry in subtyping adenocarcinoma of the ampulla of vater&lt;/title&gt;&lt;secondary-title&gt;Am J Surg Pathol&lt;/secondary-title&gt;&lt;/titles&gt;&lt;periodical&gt;&lt;full-title&gt;Am J Surg Pathol&lt;/full-title&gt;&lt;/periodical&gt;&lt;pages&gt;1371-9&lt;/pages&gt;&lt;volume&gt;38&lt;/volume&gt;&lt;number&gt;10&lt;/number&gt;&lt;edition&gt;2014/05/17&lt;/edition&gt;&lt;keywords&gt;&lt;keyword&gt;Adenocarcinoma/*chemistry/classification/pathology&lt;/keyword&gt;&lt;keyword&gt;Adenocarcinoma, Mucinous/chemistry/classification/pathology&lt;/keyword&gt;&lt;keyword&gt;Ampulla of Vater/*chemistry/pathology&lt;/keyword&gt;&lt;keyword&gt;Biomarkers, Tumor/*analysis&lt;/keyword&gt;&lt;keyword&gt;Biopsy&lt;/keyword&gt;&lt;keyword&gt;Cell Differentiation&lt;/keyword&gt;&lt;keyword&gt;Common Bile Duct Neoplasms/*chemistry/classification/pathology&lt;/keyword&gt;&lt;keyword&gt;Humans&lt;/keyword&gt;&lt;keyword&gt;*Immunohistochemistry&lt;/keyword&gt;&lt;keyword&gt;Observer Variation&lt;/keyword&gt;&lt;keyword&gt;Predictive Value of Tests&lt;/keyword&gt;&lt;keyword&gt;Prognosis&lt;/keyword&gt;&lt;keyword&gt;Reproducibility of Results&lt;/keyword&gt;&lt;keyword&gt;Retrospective Studies&lt;/keyword&gt;&lt;/keywords&gt;&lt;dates&gt;&lt;year&gt;2014&lt;/year&gt;&lt;pub-dates&gt;&lt;date&gt;Oct&lt;/date&gt;&lt;/pub-dates&gt;&lt;/dates&gt;&lt;isbn&gt;0147-5185&lt;/isbn&gt;&lt;accession-num&gt;24832159&lt;/accession-num&gt;&lt;urls&gt;&lt;/urls&gt;&lt;electronic-resource-num&gt;10.1097/pas.0000000000000230&lt;/electronic-resource-num&gt;&lt;remote-database-provider&gt;NLM&lt;/remote-database-provider&gt;&lt;language&gt;eng&lt;/language&gt;&lt;/record&gt;&lt;/Cite&gt;&lt;/EndNote&gt;</w:instrText>
      </w:r>
      <w:r w:rsidR="00B36619" w:rsidRPr="002A11B9">
        <w:rPr>
          <w:szCs w:val="24"/>
        </w:rPr>
        <w:fldChar w:fldCharType="separate"/>
      </w:r>
      <w:r w:rsidR="00D24DDF" w:rsidRPr="002A11B9">
        <w:rPr>
          <w:noProof/>
          <w:szCs w:val="24"/>
          <w:vertAlign w:val="superscript"/>
        </w:rPr>
        <w:t>7</w:t>
      </w:r>
      <w:r w:rsidR="00B36619" w:rsidRPr="002A11B9">
        <w:rPr>
          <w:szCs w:val="24"/>
        </w:rPr>
        <w:fldChar w:fldCharType="end"/>
      </w:r>
      <w:r w:rsidR="7D6508C6" w:rsidRPr="002A11B9">
        <w:rPr>
          <w:szCs w:val="24"/>
        </w:rPr>
        <w:t xml:space="preserve"> The</w:t>
      </w:r>
      <w:r w:rsidR="00B92E94" w:rsidRPr="002A11B9">
        <w:rPr>
          <w:szCs w:val="24"/>
        </w:rPr>
        <w:t>se cancers</w:t>
      </w:r>
      <w:r w:rsidR="7D6508C6" w:rsidRPr="002A11B9">
        <w:rPr>
          <w:szCs w:val="24"/>
        </w:rPr>
        <w:t xml:space="preserve"> have a distinct clinical course and management</w:t>
      </w:r>
      <w:r w:rsidR="00B92E94" w:rsidRPr="002A11B9">
        <w:rPr>
          <w:szCs w:val="24"/>
        </w:rPr>
        <w:t xml:space="preserve"> approach</w:t>
      </w:r>
      <w:r w:rsidR="00932F35" w:rsidRPr="002A11B9">
        <w:rPr>
          <w:szCs w:val="24"/>
        </w:rPr>
        <w:t>,</w:t>
      </w:r>
      <w:r w:rsidR="7D6508C6" w:rsidRPr="002A11B9">
        <w:rPr>
          <w:szCs w:val="24"/>
        </w:rPr>
        <w:t xml:space="preserve"> although they have often been included in studies of chemotherapy</w:t>
      </w:r>
      <w:r w:rsidR="00932F35" w:rsidRPr="002A11B9">
        <w:rPr>
          <w:szCs w:val="24"/>
        </w:rPr>
        <w:t xml:space="preserve"> (</w:t>
      </w:r>
      <w:proofErr w:type="spellStart"/>
      <w:r w:rsidR="00932F35" w:rsidRPr="002A11B9">
        <w:rPr>
          <w:szCs w:val="24"/>
        </w:rPr>
        <w:t>ChT</w:t>
      </w:r>
      <w:proofErr w:type="spellEnd"/>
      <w:r w:rsidR="00932F35" w:rsidRPr="002A11B9">
        <w:rPr>
          <w:szCs w:val="24"/>
        </w:rPr>
        <w:t>)</w:t>
      </w:r>
      <w:r w:rsidR="7D6508C6" w:rsidRPr="002A11B9">
        <w:rPr>
          <w:szCs w:val="24"/>
        </w:rPr>
        <w:t xml:space="preserve"> for advanced disease</w:t>
      </w:r>
      <w:r w:rsidR="006617A4" w:rsidRPr="002A11B9">
        <w:rPr>
          <w:szCs w:val="24"/>
        </w:rPr>
        <w:t>,</w:t>
      </w:r>
      <w:r w:rsidR="7D6508C6" w:rsidRPr="002A11B9">
        <w:rPr>
          <w:szCs w:val="24"/>
        </w:rPr>
        <w:t xml:space="preserve"> given their rarity</w:t>
      </w:r>
      <w:r w:rsidR="00146D28" w:rsidRPr="002A11B9">
        <w:rPr>
          <w:szCs w:val="24"/>
        </w:rPr>
        <w:t xml:space="preserve">. Ampullary and mixed HCC/CCA </w:t>
      </w:r>
      <w:r w:rsidR="7D6508C6" w:rsidRPr="002A11B9">
        <w:rPr>
          <w:szCs w:val="24"/>
        </w:rPr>
        <w:t xml:space="preserve">are not discussed in further detail </w:t>
      </w:r>
      <w:r w:rsidR="00146D28" w:rsidRPr="002A11B9">
        <w:rPr>
          <w:szCs w:val="24"/>
        </w:rPr>
        <w:t xml:space="preserve">in this </w:t>
      </w:r>
      <w:r w:rsidR="004A170A" w:rsidRPr="002A11B9">
        <w:rPr>
          <w:szCs w:val="24"/>
        </w:rPr>
        <w:t>clinical practice guideline (</w:t>
      </w:r>
      <w:r w:rsidR="00146D28" w:rsidRPr="002A11B9">
        <w:rPr>
          <w:szCs w:val="24"/>
        </w:rPr>
        <w:t>CPG</w:t>
      </w:r>
      <w:r w:rsidR="004A170A" w:rsidRPr="002A11B9">
        <w:rPr>
          <w:szCs w:val="24"/>
        </w:rPr>
        <w:t>)</w:t>
      </w:r>
      <w:r w:rsidR="7D6508C6" w:rsidRPr="002A11B9">
        <w:rPr>
          <w:szCs w:val="24"/>
        </w:rPr>
        <w:t>.</w:t>
      </w:r>
    </w:p>
    <w:p w14:paraId="44B2F53C" w14:textId="498176BC" w:rsidR="002007FF" w:rsidRPr="002A11B9" w:rsidRDefault="00D24DDF" w:rsidP="0073191F">
      <w:pPr>
        <w:suppressAutoHyphens/>
        <w:spacing w:after="120"/>
        <w:rPr>
          <w:szCs w:val="24"/>
        </w:rPr>
      </w:pPr>
      <w:r w:rsidRPr="002A11B9">
        <w:rPr>
          <w:szCs w:val="24"/>
        </w:rPr>
        <w:lastRenderedPageBreak/>
        <w:t>Estimates of the relative incidence of the</w:t>
      </w:r>
      <w:r w:rsidR="00EB03B3" w:rsidRPr="002A11B9">
        <w:rPr>
          <w:szCs w:val="24"/>
        </w:rPr>
        <w:t xml:space="preserve"> BTCs recognised by the</w:t>
      </w:r>
      <w:r w:rsidRPr="002A11B9">
        <w:rPr>
          <w:szCs w:val="24"/>
        </w:rPr>
        <w:t xml:space="preserve"> </w:t>
      </w:r>
      <w:r w:rsidR="0073191F" w:rsidRPr="002A11B9">
        <w:rPr>
          <w:szCs w:val="24"/>
        </w:rPr>
        <w:t xml:space="preserve">new </w:t>
      </w:r>
      <w:r w:rsidR="00EB03B3" w:rsidRPr="002A11B9">
        <w:rPr>
          <w:szCs w:val="24"/>
        </w:rPr>
        <w:t>International Classification of Diseases (ICD) 11th revision</w:t>
      </w:r>
      <w:r w:rsidR="00470AE5" w:rsidRPr="002A11B9">
        <w:rPr>
          <w:szCs w:val="24"/>
        </w:rPr>
        <w:t xml:space="preserve"> (ICD11)</w:t>
      </w:r>
      <w:r w:rsidR="00EB03B3" w:rsidRPr="002A11B9">
        <w:rPr>
          <w:szCs w:val="24"/>
        </w:rPr>
        <w:t xml:space="preserve"> </w:t>
      </w:r>
      <w:r w:rsidRPr="002A11B9">
        <w:rPr>
          <w:szCs w:val="24"/>
        </w:rPr>
        <w:t>(</w:t>
      </w:r>
      <w:proofErr w:type="spellStart"/>
      <w:r w:rsidRPr="002A11B9">
        <w:rPr>
          <w:szCs w:val="24"/>
        </w:rPr>
        <w:t>iCCA</w:t>
      </w:r>
      <w:proofErr w:type="spellEnd"/>
      <w:r w:rsidRPr="002A11B9">
        <w:rPr>
          <w:szCs w:val="24"/>
        </w:rPr>
        <w:t xml:space="preserve">, </w:t>
      </w:r>
      <w:proofErr w:type="spellStart"/>
      <w:r w:rsidRPr="002A11B9">
        <w:rPr>
          <w:szCs w:val="24"/>
        </w:rPr>
        <w:t>pCCA</w:t>
      </w:r>
      <w:proofErr w:type="spellEnd"/>
      <w:r w:rsidRPr="002A11B9">
        <w:rPr>
          <w:szCs w:val="24"/>
        </w:rPr>
        <w:t xml:space="preserve">, </w:t>
      </w:r>
      <w:proofErr w:type="spellStart"/>
      <w:r w:rsidRPr="002A11B9">
        <w:rPr>
          <w:szCs w:val="24"/>
        </w:rPr>
        <w:t>dCCA</w:t>
      </w:r>
      <w:proofErr w:type="spellEnd"/>
      <w:r w:rsidRPr="002A11B9">
        <w:rPr>
          <w:szCs w:val="24"/>
        </w:rPr>
        <w:t xml:space="preserve"> and GBC) have </w:t>
      </w:r>
      <w:r w:rsidR="0073191F" w:rsidRPr="002A11B9">
        <w:rPr>
          <w:szCs w:val="24"/>
        </w:rPr>
        <w:t xml:space="preserve">previously </w:t>
      </w:r>
      <w:r w:rsidRPr="002A11B9">
        <w:rPr>
          <w:szCs w:val="24"/>
        </w:rPr>
        <w:t>been biased by geography</w:t>
      </w:r>
      <w:r w:rsidR="00EB03B3" w:rsidRPr="002A11B9">
        <w:rPr>
          <w:szCs w:val="24"/>
        </w:rPr>
        <w:t xml:space="preserve"> and</w:t>
      </w:r>
      <w:r w:rsidRPr="002A11B9">
        <w:rPr>
          <w:szCs w:val="24"/>
        </w:rPr>
        <w:t xml:space="preserve"> type of study</w:t>
      </w:r>
      <w:r w:rsidR="00EB03B3" w:rsidRPr="002A11B9">
        <w:rPr>
          <w:szCs w:val="24"/>
        </w:rPr>
        <w:t>,</w:t>
      </w:r>
      <w:r w:rsidRPr="002A11B9">
        <w:rPr>
          <w:szCs w:val="24"/>
        </w:rPr>
        <w:t xml:space="preserve"> as well as changes and inaccuracies in ICD coding. </w:t>
      </w:r>
      <w:proofErr w:type="spellStart"/>
      <w:r w:rsidRPr="002A11B9">
        <w:rPr>
          <w:szCs w:val="24"/>
        </w:rPr>
        <w:t>iCCAs</w:t>
      </w:r>
      <w:proofErr w:type="spellEnd"/>
      <w:r w:rsidRPr="002A11B9">
        <w:rPr>
          <w:szCs w:val="24"/>
        </w:rPr>
        <w:t xml:space="preserve"> occur less commonly in </w:t>
      </w:r>
      <w:r w:rsidR="00F86409" w:rsidRPr="002A11B9">
        <w:rPr>
          <w:szCs w:val="24"/>
        </w:rPr>
        <w:t>e</w:t>
      </w:r>
      <w:r w:rsidRPr="002A11B9">
        <w:rPr>
          <w:szCs w:val="24"/>
        </w:rPr>
        <w:t xml:space="preserve">ast </w:t>
      </w:r>
      <w:r w:rsidR="00FB0FAC" w:rsidRPr="002A11B9">
        <w:rPr>
          <w:szCs w:val="24"/>
        </w:rPr>
        <w:t>Asia</w:t>
      </w:r>
      <w:r w:rsidRPr="002A11B9">
        <w:rPr>
          <w:szCs w:val="24"/>
        </w:rPr>
        <w:t xml:space="preserve"> where fluke</w:t>
      </w:r>
      <w:r w:rsidR="00EB03B3" w:rsidRPr="002A11B9">
        <w:rPr>
          <w:szCs w:val="24"/>
        </w:rPr>
        <w:t>-</w:t>
      </w:r>
      <w:r w:rsidRPr="002A11B9">
        <w:rPr>
          <w:szCs w:val="24"/>
        </w:rPr>
        <w:t>related cancers increase the relative proportion of pCCA</w:t>
      </w:r>
      <w:r w:rsidR="00EB03B3" w:rsidRPr="002A11B9">
        <w:rPr>
          <w:szCs w:val="24"/>
        </w:rPr>
        <w:t>.</w:t>
      </w:r>
      <w:r w:rsidR="005B6F13" w:rsidRPr="002A11B9">
        <w:rPr>
          <w:szCs w:val="24"/>
        </w:rPr>
        <w:fldChar w:fldCharType="begin">
          <w:fldData xml:space="preserve">PEVuZE5vdGU+PENpdGU+PEF1dGhvcj5LaHVudGlrZW88L0F1dGhvcj48WWVhcj4yMDE1PC9ZZWFy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</w:fldData>
        </w:fldChar>
      </w:r>
      <w:r w:rsidR="005B6F13" w:rsidRPr="002A11B9">
        <w:rPr>
          <w:szCs w:val="24"/>
        </w:rPr>
        <w:instrText xml:space="preserve"> ADDIN EN.CITE </w:instrText>
      </w:r>
      <w:r w:rsidR="005B6F13" w:rsidRPr="002A11B9">
        <w:rPr>
          <w:szCs w:val="24"/>
        </w:rPr>
        <w:fldChar w:fldCharType="begin">
          <w:fldData xml:space="preserve">PEVuZE5vdGU+PENpdGU+PEF1dGhvcj5LaHVudGlrZW88L0F1dGhvcj48WWVhcj4yMDE1PC9ZZWFy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5B6F13" w:rsidRPr="002A11B9">
        <w:rPr>
          <w:szCs w:val="24"/>
        </w:rPr>
      </w:r>
      <w:r w:rsidR="005B6F13" w:rsidRPr="002A11B9">
        <w:rPr>
          <w:szCs w:val="24"/>
        </w:rPr>
        <w:fldChar w:fldCharType="separate"/>
      </w:r>
      <w:r w:rsidR="005B6F13" w:rsidRPr="002A11B9">
        <w:rPr>
          <w:noProof/>
          <w:szCs w:val="24"/>
          <w:vertAlign w:val="superscript"/>
        </w:rPr>
        <w:t>11</w:t>
      </w:r>
      <w:r w:rsidR="005B6F13" w:rsidRPr="002A11B9">
        <w:rPr>
          <w:szCs w:val="24"/>
        </w:rPr>
        <w:fldChar w:fldCharType="end"/>
      </w:r>
      <w:r w:rsidRPr="002A11B9">
        <w:rPr>
          <w:szCs w:val="24"/>
        </w:rPr>
        <w:t xml:space="preserve"> </w:t>
      </w:r>
      <w:proofErr w:type="spellStart"/>
      <w:r w:rsidRPr="002A11B9">
        <w:rPr>
          <w:szCs w:val="24"/>
        </w:rPr>
        <w:t>iCCAs</w:t>
      </w:r>
      <w:proofErr w:type="spellEnd"/>
      <w:r w:rsidRPr="002A11B9">
        <w:rPr>
          <w:szCs w:val="24"/>
        </w:rPr>
        <w:t xml:space="preserve"> are more common in </w:t>
      </w:r>
      <w:r w:rsidR="00EB03B3" w:rsidRPr="002A11B9">
        <w:rPr>
          <w:szCs w:val="24"/>
        </w:rPr>
        <w:t xml:space="preserve">studies of </w:t>
      </w:r>
      <w:r w:rsidRPr="002A11B9">
        <w:rPr>
          <w:szCs w:val="24"/>
        </w:rPr>
        <w:t xml:space="preserve">advanced disease compared </w:t>
      </w:r>
      <w:r w:rsidR="00EB03B3" w:rsidRPr="002A11B9">
        <w:rPr>
          <w:szCs w:val="24"/>
        </w:rPr>
        <w:t>with</w:t>
      </w:r>
      <w:r w:rsidRPr="002A11B9">
        <w:rPr>
          <w:szCs w:val="24"/>
        </w:rPr>
        <w:t xml:space="preserve"> adjuvant series </w:t>
      </w:r>
      <w:r w:rsidR="00EB03B3" w:rsidRPr="002A11B9">
        <w:rPr>
          <w:szCs w:val="24"/>
        </w:rPr>
        <w:t>due to</w:t>
      </w:r>
      <w:r w:rsidRPr="002A11B9">
        <w:rPr>
          <w:szCs w:val="24"/>
        </w:rPr>
        <w:t xml:space="preserve"> the greater number of actionable alterations, availability of tissue for molecular diagnosis and potentially improved prognosis</w:t>
      </w:r>
      <w:r w:rsidR="00EB03B3" w:rsidRPr="002A11B9">
        <w:rPr>
          <w:szCs w:val="24"/>
        </w:rPr>
        <w:t>.</w:t>
      </w:r>
      <w:r w:rsidRPr="002A11B9">
        <w:rPr>
          <w:szCs w:val="24"/>
        </w:rPr>
        <w:fldChar w:fldCharType="begin">
          <w:fldData xml:space="preserve">PEVuZE5vdGU+PENpdGU+PEF1dGhvcj5BYm91LUFsZmE8L0F1dGhvcj48WWVhcj4yMDIwPC9ZZWFy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</w:fldData>
        </w:fldChar>
      </w:r>
      <w:r w:rsidR="005B6F13" w:rsidRPr="002A11B9">
        <w:rPr>
          <w:szCs w:val="24"/>
        </w:rPr>
        <w:instrText xml:space="preserve"> ADDIN EN.CITE </w:instrText>
      </w:r>
      <w:r w:rsidR="005B6F13" w:rsidRPr="002A11B9">
        <w:rPr>
          <w:szCs w:val="24"/>
        </w:rPr>
        <w:fldChar w:fldCharType="begin">
          <w:fldData xml:space="preserve">PEVuZE5vdGU+PENpdGU+PEF1dGhvcj5BYm91LUFsZmE8L0F1dGhvcj48WWVhcj4yMDIwPC9ZZWFy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Pr="002A11B9">
        <w:rPr>
          <w:szCs w:val="24"/>
        </w:rPr>
      </w:r>
      <w:r w:rsidRPr="002A11B9">
        <w:rPr>
          <w:szCs w:val="24"/>
        </w:rPr>
        <w:fldChar w:fldCharType="separate"/>
      </w:r>
      <w:r w:rsidR="005B6F13" w:rsidRPr="002A11B9">
        <w:rPr>
          <w:noProof/>
          <w:szCs w:val="24"/>
          <w:vertAlign w:val="superscript"/>
        </w:rPr>
        <w:t>12-14</w:t>
      </w:r>
      <w:r w:rsidRPr="002A11B9">
        <w:rPr>
          <w:szCs w:val="24"/>
        </w:rPr>
        <w:fldChar w:fldCharType="end"/>
      </w:r>
      <w:r w:rsidRPr="002A11B9">
        <w:rPr>
          <w:szCs w:val="24"/>
        </w:rPr>
        <w:t xml:space="preserve"> Finally, the changes in ICD and poor </w:t>
      </w:r>
      <w:r w:rsidR="00EB03B3" w:rsidRPr="002A11B9">
        <w:rPr>
          <w:szCs w:val="24"/>
        </w:rPr>
        <w:t>classification</w:t>
      </w:r>
      <w:r w:rsidRPr="002A11B9">
        <w:rPr>
          <w:szCs w:val="24"/>
        </w:rPr>
        <w:t xml:space="preserve"> have further increased uncertainty</w:t>
      </w:r>
      <w:r w:rsidR="00EB03B3" w:rsidRPr="002A11B9">
        <w:rPr>
          <w:szCs w:val="24"/>
        </w:rPr>
        <w:t>.</w:t>
      </w:r>
      <w:r w:rsidRPr="002A11B9">
        <w:rPr>
          <w:szCs w:val="24"/>
        </w:rPr>
        <w:fldChar w:fldCharType="begin">
          <w:fldData xml:space="preserve">PEVuZE5vdGU+PENpdGU+PEF1dGhvcj5TZWx2YWR1cmFpPC9BdXRob3I+PFllYXI+MjAyMTwvWWVh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</w:fldData>
        </w:fldChar>
      </w:r>
      <w:r w:rsidR="005B6F13" w:rsidRPr="002A11B9">
        <w:rPr>
          <w:szCs w:val="24"/>
        </w:rPr>
        <w:instrText xml:space="preserve"> ADDIN EN.CITE </w:instrText>
      </w:r>
      <w:r w:rsidR="005B6F13" w:rsidRPr="002A11B9">
        <w:rPr>
          <w:szCs w:val="24"/>
        </w:rPr>
        <w:fldChar w:fldCharType="begin">
          <w:fldData xml:space="preserve">PEVuZE5vdGU+PENpdGU+PEF1dGhvcj5TZWx2YWR1cmFpPC9BdXRob3I+PFllYXI+MjAyMTwvWWVh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Pr="002A11B9">
        <w:rPr>
          <w:szCs w:val="24"/>
        </w:rPr>
      </w:r>
      <w:r w:rsidRPr="002A11B9">
        <w:rPr>
          <w:szCs w:val="24"/>
        </w:rPr>
        <w:fldChar w:fldCharType="separate"/>
      </w:r>
      <w:r w:rsidR="005B6F13" w:rsidRPr="002A11B9">
        <w:rPr>
          <w:noProof/>
          <w:szCs w:val="24"/>
          <w:vertAlign w:val="superscript"/>
        </w:rPr>
        <w:t>15</w:t>
      </w:r>
      <w:r w:rsidRPr="002A11B9">
        <w:rPr>
          <w:szCs w:val="24"/>
        </w:rPr>
        <w:fldChar w:fldCharType="end"/>
      </w:r>
      <w:r w:rsidRPr="002A11B9">
        <w:rPr>
          <w:szCs w:val="24"/>
        </w:rPr>
        <w:t xml:space="preserve"> </w:t>
      </w:r>
      <w:r w:rsidR="002007FF" w:rsidRPr="002A11B9">
        <w:rPr>
          <w:szCs w:val="24"/>
        </w:rPr>
        <w:t xml:space="preserve">Although </w:t>
      </w:r>
      <w:r w:rsidR="00F32814" w:rsidRPr="002A11B9">
        <w:rPr>
          <w:szCs w:val="24"/>
        </w:rPr>
        <w:t xml:space="preserve">CCA </w:t>
      </w:r>
      <w:r w:rsidR="002007FF" w:rsidRPr="002A11B9">
        <w:rPr>
          <w:szCs w:val="24"/>
        </w:rPr>
        <w:t xml:space="preserve">rates in Asia overall have remained static, the incidence of </w:t>
      </w:r>
      <w:r w:rsidR="00F32814" w:rsidRPr="002A11B9">
        <w:rPr>
          <w:szCs w:val="24"/>
        </w:rPr>
        <w:t>iCCA</w:t>
      </w:r>
      <w:r w:rsidR="002007FF" w:rsidRPr="002A11B9">
        <w:rPr>
          <w:szCs w:val="24"/>
        </w:rPr>
        <w:t xml:space="preserve"> has been steadily increasing in most Western countries</w:t>
      </w:r>
      <w:r w:rsidR="009E5B04" w:rsidRPr="002A11B9">
        <w:rPr>
          <w:szCs w:val="24"/>
        </w:rPr>
        <w:t>, while</w:t>
      </w:r>
      <w:r w:rsidR="002007FF" w:rsidRPr="002A11B9">
        <w:rPr>
          <w:szCs w:val="24"/>
        </w:rPr>
        <w:t xml:space="preserve"> the incidence of </w:t>
      </w:r>
      <w:r w:rsidR="00F84076" w:rsidRPr="002A11B9">
        <w:t>d/</w:t>
      </w:r>
      <w:proofErr w:type="spellStart"/>
      <w:r w:rsidR="00F84076" w:rsidRPr="002A11B9">
        <w:t>pCCA</w:t>
      </w:r>
      <w:proofErr w:type="spellEnd"/>
      <w:r w:rsidR="00F84076" w:rsidRPr="002A11B9">
        <w:t xml:space="preserve"> </w:t>
      </w:r>
      <w:r w:rsidR="00CD1F7F" w:rsidRPr="002A11B9">
        <w:t xml:space="preserve">has </w:t>
      </w:r>
      <w:r w:rsidR="002007FF" w:rsidRPr="002A11B9">
        <w:rPr>
          <w:szCs w:val="24"/>
        </w:rPr>
        <w:t xml:space="preserve">remained stable or </w:t>
      </w:r>
      <w:r w:rsidR="00CD1F7F" w:rsidRPr="002A11B9">
        <w:rPr>
          <w:szCs w:val="24"/>
        </w:rPr>
        <w:t>decreased.</w:t>
      </w:r>
      <w:r w:rsidR="00B36619" w:rsidRPr="002A11B9">
        <w:rPr>
          <w:szCs w:val="24"/>
        </w:rPr>
        <w:fldChar w:fldCharType="begin">
          <w:fldData xml:space="preserve">PEVuZE5vdGU+PENpdGU+PEF1dGhvcj5QYXRlbDwvQXV0aG9yPjxZZWFyPjIwMDI8L1llYXI+PFJl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EwPC9wYWdlcz48dm9sdW1lPjI8L3ZvbHVtZT48a2V5d29y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</w:fldData>
        </w:fldChar>
      </w:r>
      <w:r w:rsidR="005B6F13" w:rsidRPr="002A11B9">
        <w:rPr>
          <w:szCs w:val="24"/>
        </w:rPr>
        <w:instrText xml:space="preserve"> ADDIN EN.CITE </w:instrText>
      </w:r>
      <w:r w:rsidR="005B6F13" w:rsidRPr="002A11B9">
        <w:rPr>
          <w:szCs w:val="24"/>
        </w:rPr>
        <w:fldChar w:fldCharType="begin">
          <w:fldData xml:space="preserve">PEVuZE5vdGU+PENpdGU+PEF1dGhvcj5QYXRlbDwvQXV0aG9yPjxZZWFyPjIwMDI8L1llYXI+PFJl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B36619" w:rsidRPr="002A11B9">
        <w:rPr>
          <w:szCs w:val="24"/>
        </w:rPr>
      </w:r>
      <w:r w:rsidR="00B36619" w:rsidRPr="002A11B9">
        <w:rPr>
          <w:szCs w:val="24"/>
        </w:rPr>
        <w:fldChar w:fldCharType="separate"/>
      </w:r>
      <w:r w:rsidR="005B6F13" w:rsidRPr="002A11B9">
        <w:rPr>
          <w:noProof/>
          <w:szCs w:val="24"/>
          <w:vertAlign w:val="superscript"/>
        </w:rPr>
        <w:t>16-18</w:t>
      </w:r>
      <w:r w:rsidR="00B36619" w:rsidRPr="002A11B9">
        <w:rPr>
          <w:szCs w:val="24"/>
        </w:rPr>
        <w:fldChar w:fldCharType="end"/>
      </w:r>
      <w:r w:rsidR="002007FF" w:rsidRPr="002A11B9">
        <w:rPr>
          <w:szCs w:val="24"/>
        </w:rPr>
        <w:t xml:space="preserve"> These trends may be explained by cross</w:t>
      </w:r>
      <w:r w:rsidR="00CD1F7F" w:rsidRPr="002A11B9">
        <w:rPr>
          <w:szCs w:val="24"/>
        </w:rPr>
        <w:t xml:space="preserve"> </w:t>
      </w:r>
      <w:r w:rsidR="002007FF" w:rsidRPr="002A11B9">
        <w:rPr>
          <w:szCs w:val="24"/>
        </w:rPr>
        <w:t xml:space="preserve">referencing of </w:t>
      </w:r>
      <w:proofErr w:type="spellStart"/>
      <w:r w:rsidR="00601D18" w:rsidRPr="002A11B9">
        <w:rPr>
          <w:szCs w:val="24"/>
        </w:rPr>
        <w:t>pCCA</w:t>
      </w:r>
      <w:proofErr w:type="spellEnd"/>
      <w:r w:rsidR="002007FF" w:rsidRPr="002A11B9">
        <w:rPr>
          <w:szCs w:val="24"/>
        </w:rPr>
        <w:t xml:space="preserve"> to </w:t>
      </w:r>
      <w:proofErr w:type="spellStart"/>
      <w:r w:rsidR="00601D18" w:rsidRPr="002A11B9">
        <w:rPr>
          <w:szCs w:val="24"/>
        </w:rPr>
        <w:t>iCCA</w:t>
      </w:r>
      <w:proofErr w:type="spellEnd"/>
      <w:r w:rsidR="002007FF" w:rsidRPr="002A11B9">
        <w:rPr>
          <w:szCs w:val="24"/>
        </w:rPr>
        <w:t xml:space="preserve"> by previous versions of the </w:t>
      </w:r>
      <w:r w:rsidRPr="002A11B9">
        <w:rPr>
          <w:szCs w:val="24"/>
        </w:rPr>
        <w:t>ICD</w:t>
      </w:r>
      <w:r w:rsidR="00CD1F7F" w:rsidRPr="002A11B9">
        <w:rPr>
          <w:szCs w:val="24"/>
        </w:rPr>
        <w:t>,</w:t>
      </w:r>
      <w:r w:rsidR="00B36619" w:rsidRPr="002A11B9">
        <w:rPr>
          <w:szCs w:val="24"/>
        </w:rPr>
        <w:fldChar w:fldCharType="begin">
          <w:fldData xml:space="preserve">PEVuZE5vdGU+PENpdGU+PEF1dGhvcj5LaGFuPC9BdXRob3I+PFllYXI+MjAxMjwvWWVhcj48UmVj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</w:fldData>
        </w:fldChar>
      </w:r>
      <w:r w:rsidR="005B6F13" w:rsidRPr="002A11B9">
        <w:rPr>
          <w:szCs w:val="24"/>
        </w:rPr>
        <w:instrText xml:space="preserve"> ADDIN EN.CITE </w:instrText>
      </w:r>
      <w:r w:rsidR="005B6F13" w:rsidRPr="002A11B9">
        <w:rPr>
          <w:szCs w:val="24"/>
        </w:rPr>
        <w:fldChar w:fldCharType="begin">
          <w:fldData xml:space="preserve">PEVuZE5vdGU+PENpdGU+PEF1dGhvcj5LaGFuPC9BdXRob3I+PFllYXI+MjAxMjwvWWVhcj48UmVj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B36619" w:rsidRPr="002A11B9">
        <w:rPr>
          <w:szCs w:val="24"/>
        </w:rPr>
      </w:r>
      <w:r w:rsidR="00B36619" w:rsidRPr="002A11B9">
        <w:rPr>
          <w:szCs w:val="24"/>
        </w:rPr>
        <w:fldChar w:fldCharType="separate"/>
      </w:r>
      <w:r w:rsidR="005B6F13" w:rsidRPr="002A11B9">
        <w:rPr>
          <w:noProof/>
          <w:szCs w:val="24"/>
          <w:vertAlign w:val="superscript"/>
        </w:rPr>
        <w:t>19</w:t>
      </w:r>
      <w:r w:rsidR="00B36619" w:rsidRPr="002A11B9">
        <w:rPr>
          <w:szCs w:val="24"/>
        </w:rPr>
        <w:fldChar w:fldCharType="end"/>
      </w:r>
      <w:r w:rsidR="002007FF" w:rsidRPr="002A11B9">
        <w:rPr>
          <w:szCs w:val="24"/>
        </w:rPr>
        <w:t xml:space="preserve"> improved diagnostics</w:t>
      </w:r>
      <w:r w:rsidR="00CD1F7F" w:rsidRPr="002A11B9">
        <w:rPr>
          <w:szCs w:val="24"/>
        </w:rPr>
        <w:t>,</w:t>
      </w:r>
      <w:r w:rsidR="002007FF" w:rsidRPr="002A11B9">
        <w:rPr>
          <w:szCs w:val="24"/>
        </w:rPr>
        <w:t xml:space="preserve"> changing migration patterns in the West</w:t>
      </w:r>
      <w:r w:rsidR="00B36619" w:rsidRPr="002A11B9">
        <w:rPr>
          <w:szCs w:val="24"/>
        </w:rPr>
        <w:fldChar w:fldCharType="begin">
          <w:fldData xml:space="preserve">PEVuZE5vdGU+PENpdGU+PEF1dGhvcj5NY0xlYW48L0F1dGhvcj48WWVhcj4yMDA2PC9ZZWFyPjxS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</w:fldData>
        </w:fldChar>
      </w:r>
      <w:r w:rsidR="005B6F13" w:rsidRPr="002A11B9">
        <w:rPr>
          <w:szCs w:val="24"/>
        </w:rPr>
        <w:instrText xml:space="preserve"> ADDIN EN.CITE </w:instrText>
      </w:r>
      <w:r w:rsidR="005B6F13" w:rsidRPr="002A11B9">
        <w:rPr>
          <w:szCs w:val="24"/>
        </w:rPr>
        <w:fldChar w:fldCharType="begin">
          <w:fldData xml:space="preserve">PEVuZE5vdGU+PENpdGU+PEF1dGhvcj5NY0xlYW48L0F1dGhvcj48WWVhcj4yMDA2PC9ZZWFyPjxS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B36619" w:rsidRPr="002A11B9">
        <w:rPr>
          <w:szCs w:val="24"/>
        </w:rPr>
      </w:r>
      <w:r w:rsidR="00B36619" w:rsidRPr="002A11B9">
        <w:rPr>
          <w:szCs w:val="24"/>
        </w:rPr>
        <w:fldChar w:fldCharType="separate"/>
      </w:r>
      <w:r w:rsidR="005B6F13" w:rsidRPr="002A11B9">
        <w:rPr>
          <w:noProof/>
          <w:szCs w:val="24"/>
          <w:vertAlign w:val="superscript"/>
        </w:rPr>
        <w:t>20</w:t>
      </w:r>
      <w:r w:rsidR="00B36619" w:rsidRPr="002A11B9">
        <w:rPr>
          <w:szCs w:val="24"/>
        </w:rPr>
        <w:fldChar w:fldCharType="end"/>
      </w:r>
      <w:r w:rsidR="002007FF" w:rsidRPr="002A11B9">
        <w:rPr>
          <w:szCs w:val="24"/>
        </w:rPr>
        <w:t xml:space="preserve"> </w:t>
      </w:r>
      <w:r w:rsidRPr="002A11B9">
        <w:rPr>
          <w:szCs w:val="24"/>
        </w:rPr>
        <w:t xml:space="preserve">and </w:t>
      </w:r>
      <w:r w:rsidR="002007FF" w:rsidRPr="002A11B9">
        <w:rPr>
          <w:szCs w:val="24"/>
        </w:rPr>
        <w:t>the increasing burden of chronic liver disease</w:t>
      </w:r>
      <w:r w:rsidR="00CD1F7F" w:rsidRPr="002A11B9">
        <w:rPr>
          <w:szCs w:val="24"/>
        </w:rPr>
        <w:t>.</w:t>
      </w:r>
      <w:r w:rsidR="00B36619" w:rsidRPr="002A11B9">
        <w:rPr>
          <w:szCs w:val="24"/>
        </w:rPr>
        <w:fldChar w:fldCharType="begin">
          <w:fldData xml:space="preserve">PEVuZE5vdGU+PENpdGU+PEF1dGhvcj5DaG9pPC9BdXRob3I+PFllYXI+MjAxNjwvWWVhcj48UmVj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==
</w:fldData>
        </w:fldChar>
      </w:r>
      <w:r w:rsidR="005B6F13" w:rsidRPr="002A11B9">
        <w:rPr>
          <w:szCs w:val="24"/>
        </w:rPr>
        <w:instrText xml:space="preserve"> ADDIN EN.CITE </w:instrText>
      </w:r>
      <w:r w:rsidR="005B6F13" w:rsidRPr="002A11B9">
        <w:rPr>
          <w:szCs w:val="24"/>
        </w:rPr>
        <w:fldChar w:fldCharType="begin">
          <w:fldData xml:space="preserve">PEVuZE5vdGU+PENpdGU+PEF1dGhvcj5DaG9pPC9BdXRob3I+PFllYXI+MjAxNjwvWWVhcj48UmVj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==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B36619" w:rsidRPr="002A11B9">
        <w:rPr>
          <w:szCs w:val="24"/>
        </w:rPr>
      </w:r>
      <w:r w:rsidR="00B36619" w:rsidRPr="002A11B9">
        <w:rPr>
          <w:szCs w:val="24"/>
        </w:rPr>
        <w:fldChar w:fldCharType="separate"/>
      </w:r>
      <w:r w:rsidR="005B6F13" w:rsidRPr="002A11B9">
        <w:rPr>
          <w:noProof/>
          <w:szCs w:val="24"/>
          <w:vertAlign w:val="superscript"/>
        </w:rPr>
        <w:t>21</w:t>
      </w:r>
      <w:r w:rsidR="00B36619" w:rsidRPr="002A11B9">
        <w:rPr>
          <w:szCs w:val="24"/>
        </w:rPr>
        <w:fldChar w:fldCharType="end"/>
      </w:r>
      <w:r w:rsidR="002007FF" w:rsidRPr="002A11B9">
        <w:rPr>
          <w:szCs w:val="24"/>
        </w:rPr>
        <w:t xml:space="preserve"> </w:t>
      </w:r>
    </w:p>
    <w:p w14:paraId="092B44DC" w14:textId="6BE80B97" w:rsidR="002007FF" w:rsidRPr="002A11B9" w:rsidRDefault="002007FF" w:rsidP="0073191F">
      <w:pPr>
        <w:suppressAutoHyphens/>
        <w:spacing w:after="120"/>
        <w:rPr>
          <w:szCs w:val="24"/>
        </w:rPr>
      </w:pPr>
      <w:r w:rsidRPr="002A11B9">
        <w:rPr>
          <w:szCs w:val="24"/>
        </w:rPr>
        <w:t xml:space="preserve">The incidence of </w:t>
      </w:r>
      <w:r w:rsidR="00F32814" w:rsidRPr="002A11B9">
        <w:rPr>
          <w:szCs w:val="24"/>
        </w:rPr>
        <w:t>GBC</w:t>
      </w:r>
      <w:r w:rsidRPr="002A11B9">
        <w:rPr>
          <w:szCs w:val="24"/>
        </w:rPr>
        <w:t xml:space="preserve"> is low in </w:t>
      </w:r>
      <w:r w:rsidR="00F86409" w:rsidRPr="002A11B9">
        <w:rPr>
          <w:szCs w:val="24"/>
        </w:rPr>
        <w:t>w</w:t>
      </w:r>
      <w:r w:rsidRPr="002A11B9">
        <w:rPr>
          <w:szCs w:val="24"/>
        </w:rPr>
        <w:t>estern Europe and the USA (1.6-2.0</w:t>
      </w:r>
      <w:r w:rsidR="0049544B" w:rsidRPr="002A11B9">
        <w:rPr>
          <w:szCs w:val="24"/>
        </w:rPr>
        <w:t xml:space="preserve"> cases per </w:t>
      </w:r>
      <w:r w:rsidRPr="002A11B9">
        <w:rPr>
          <w:szCs w:val="24"/>
        </w:rPr>
        <w:t>100</w:t>
      </w:r>
      <w:r w:rsidR="0086208C" w:rsidRPr="002A11B9">
        <w:rPr>
          <w:spacing w:val="-20"/>
          <w:szCs w:val="24"/>
        </w:rPr>
        <w:t xml:space="preserve"> </w:t>
      </w:r>
      <w:r w:rsidRPr="002A11B9">
        <w:rPr>
          <w:szCs w:val="24"/>
        </w:rPr>
        <w:t>000 population) and</w:t>
      </w:r>
      <w:r w:rsidR="0049544B" w:rsidRPr="002A11B9">
        <w:rPr>
          <w:szCs w:val="24"/>
        </w:rPr>
        <w:t xml:space="preserve"> is</w:t>
      </w:r>
      <w:r w:rsidRPr="002A11B9">
        <w:rPr>
          <w:szCs w:val="24"/>
        </w:rPr>
        <w:t xml:space="preserve"> decreasing, probably </w:t>
      </w:r>
      <w:r w:rsidR="0049544B" w:rsidRPr="002A11B9">
        <w:rPr>
          <w:szCs w:val="24"/>
        </w:rPr>
        <w:t>due to</w:t>
      </w:r>
      <w:r w:rsidRPr="002A11B9">
        <w:rPr>
          <w:szCs w:val="24"/>
        </w:rPr>
        <w:t xml:space="preserve"> the increase in routine cholecystectomy</w:t>
      </w:r>
      <w:r w:rsidR="0049544B" w:rsidRPr="002A11B9">
        <w:rPr>
          <w:szCs w:val="24"/>
        </w:rPr>
        <w:t>.</w:t>
      </w:r>
      <w:r w:rsidR="005B6F13" w:rsidRPr="002A11B9">
        <w:rPr>
          <w:szCs w:val="24"/>
        </w:rPr>
        <w:fldChar w:fldCharType="begin"/>
      </w:r>
      <w:r w:rsidR="005B6F13" w:rsidRPr="002A11B9">
        <w:rPr>
          <w:szCs w:val="24"/>
        </w:rPr>
        <w:instrText xml:space="preserve"> ADDIN EN.CITE &lt;EndNote&gt;&lt;Cite&gt;&lt;Author&gt;Ferlay&lt;/Author&gt;&lt;Year&gt;2020&lt;/Year&gt;&lt;RecNum&gt;124&lt;/RecNum&gt;&lt;DisplayText&gt;&lt;style face="superscript"&gt;22&lt;/style&gt;&lt;/DisplayText&gt;&lt;record&gt;&lt;rec-number&gt;124&lt;/rec-number&gt;&lt;foreign-keys&gt;&lt;key app="EN" db-id="f0f0v0eemstptpet50ax2efj00r0vpxszppf" timestamp="1646820734"&gt;124&lt;/key&gt;&lt;/foreign-keys&gt;&lt;ref-type name="Web Page"&gt;12&lt;/ref-type&gt;&lt;contributors&gt;&lt;authors&gt;&lt;author&gt;Ferlay, J.&lt;/author&gt;&lt;author&gt;Ervik, M.&lt;/author&gt;&lt;author&gt;Colombet, M.&lt;/author&gt;&lt;author&gt;Mery, L.&lt;/author&gt;&lt;author&gt;Piñeros, M.&lt;/author&gt;&lt;author&gt;Znaor, A.&lt;/author&gt;&lt;author&gt;Soerjomataram, I.&lt;/author&gt;&lt;author&gt;Bray, F.&lt;/author&gt;&lt;/authors&gt;&lt;/contributors&gt;&lt;titles&gt;&lt;title&gt;Global Cancer Observatory: Cancer Today. Lyon, France: International Agency for Research on Cancer.&lt;/title&gt;&lt;/titles&gt;&lt;volume&gt;2021&lt;/volume&gt;&lt;number&gt;30 September&lt;/number&gt;&lt;dates&gt;&lt;year&gt;2020&lt;/year&gt;&lt;/dates&gt;&lt;urls&gt;&lt;related-urls&gt;&lt;url&gt;https://gco.iarc.fr/today&lt;/url&gt;&lt;/related-urls&gt;&lt;/urls&gt;&lt;/record&gt;&lt;/Cite&gt;&lt;/EndNote&gt;</w:instrText>
      </w:r>
      <w:r w:rsidR="005B6F13" w:rsidRPr="002A11B9">
        <w:rPr>
          <w:szCs w:val="24"/>
        </w:rPr>
        <w:fldChar w:fldCharType="separate"/>
      </w:r>
      <w:r w:rsidR="005B6F13" w:rsidRPr="002A11B9">
        <w:rPr>
          <w:noProof/>
          <w:szCs w:val="24"/>
          <w:vertAlign w:val="superscript"/>
        </w:rPr>
        <w:t>22</w:t>
      </w:r>
      <w:r w:rsidR="005B6F13" w:rsidRPr="002A11B9">
        <w:rPr>
          <w:szCs w:val="24"/>
        </w:rPr>
        <w:fldChar w:fldCharType="end"/>
      </w:r>
      <w:r w:rsidRPr="002A11B9">
        <w:rPr>
          <w:szCs w:val="24"/>
        </w:rPr>
        <w:t xml:space="preserve"> </w:t>
      </w:r>
      <w:r w:rsidR="00E54F0B" w:rsidRPr="002A11B9">
        <w:rPr>
          <w:szCs w:val="24"/>
        </w:rPr>
        <w:t>Nevertheless</w:t>
      </w:r>
      <w:r w:rsidRPr="002A11B9">
        <w:rPr>
          <w:szCs w:val="24"/>
        </w:rPr>
        <w:t xml:space="preserve">, incidence remains high in </w:t>
      </w:r>
      <w:r w:rsidR="0049544B" w:rsidRPr="002A11B9">
        <w:rPr>
          <w:szCs w:val="24"/>
        </w:rPr>
        <w:t>some</w:t>
      </w:r>
      <w:r w:rsidRPr="002A11B9">
        <w:rPr>
          <w:szCs w:val="24"/>
        </w:rPr>
        <w:t xml:space="preserve"> regions (e.g. southern Chile, northern India, Poland, south Pakistan and Japan)</w:t>
      </w:r>
      <w:r w:rsidR="0049544B" w:rsidRPr="002A11B9">
        <w:rPr>
          <w:szCs w:val="24"/>
        </w:rPr>
        <w:t>.</w:t>
      </w:r>
      <w:r w:rsidR="00B36619" w:rsidRPr="002A11B9">
        <w:rPr>
          <w:szCs w:val="24"/>
        </w:rPr>
        <w:fldChar w:fldCharType="begin"/>
      </w:r>
      <w:r w:rsidR="005B6F13" w:rsidRPr="002A11B9">
        <w:rPr>
          <w:szCs w:val="24"/>
        </w:rPr>
        <w:instrText xml:space="preserve"> ADDIN EN.CITE &lt;EndNote&gt;&lt;Cite&gt;&lt;Author&gt;Bertran&lt;/Author&gt;&lt;Year&gt;2010&lt;/Year&gt;&lt;RecNum&gt;3&lt;/RecNum&gt;&lt;DisplayText&gt;&lt;style face="superscript"&gt;23&lt;/style&gt;&lt;/DisplayText&gt;&lt;record&gt;&lt;rec-number&gt;3&lt;/rec-number&gt;&lt;foreign-keys&gt;&lt;key app="EN" db-id="f0f0v0eemstptpet50ax2efj00r0vpxszppf" timestamp="1634563956"&gt;3&lt;/key&gt;&lt;/foreign-keys&gt;&lt;ref-type name="Journal Article"&gt;17&lt;/ref-type&gt;&lt;contributors&gt;&lt;authors&gt;&lt;author&gt;Bertran, E.&lt;/author&gt;&lt;author&gt;Heise, K.&lt;/author&gt;&lt;author&gt;Andia, M. E.&lt;/author&gt;&lt;author&gt;Ferreccio, C.&lt;/author&gt;&lt;/authors&gt;&lt;/contributors&gt;&lt;auth-address&gt;Secretaria Regional Ministerial de Salud, Region de Los Rios, Valdivia, Ministerio de Salud, Chile.&lt;/auth-address&gt;&lt;titles&gt;&lt;title&gt;Gallbladder cancer: incidence and survival in a high-risk area of Chile&lt;/title&gt;&lt;secondary-title&gt;Int J Cancer&lt;/secondary-title&gt;&lt;/titles&gt;&lt;periodical&gt;&lt;full-title&gt;Int J Cancer&lt;/full-title&gt;&lt;/periodical&gt;&lt;pages&gt;2446-54&lt;/pages&gt;&lt;volume&gt;127&lt;/volume&gt;&lt;number&gt;10&lt;/number&gt;&lt;edition&gt;2010/05/18&lt;/edition&gt;&lt;keywords&gt;&lt;keyword&gt;Adult&lt;/keyword&gt;&lt;keyword&gt;Aged&lt;/keyword&gt;&lt;keyword&gt;Aged, 80 and over&lt;/keyword&gt;&lt;keyword&gt;Chile/epidemiology&lt;/keyword&gt;&lt;keyword&gt;Educational Status&lt;/keyword&gt;&lt;keyword&gt;Female&lt;/keyword&gt;&lt;keyword&gt;Gallbladder Neoplasms/*epidemiology/ethnology/mortality/pathology&lt;/keyword&gt;&lt;keyword&gt;Humans&lt;/keyword&gt;&lt;keyword&gt;Incidence&lt;/keyword&gt;&lt;keyword&gt;Male&lt;/keyword&gt;&lt;keyword&gt;Middle Aged&lt;/keyword&gt;&lt;keyword&gt;Neoplasm Staging&lt;/keyword&gt;&lt;keyword&gt;Registries&lt;/keyword&gt;&lt;/keywords&gt;&lt;dates&gt;&lt;year&gt;2010&lt;/year&gt;&lt;pub-dates&gt;&lt;date&gt;Nov 15&lt;/date&gt;&lt;/pub-dates&gt;&lt;/dates&gt;&lt;isbn&gt;1097-0215 (Electronic)&amp;#xD;0020-7136 (Linking)&lt;/isbn&gt;&lt;accession-num&gt;20473911&lt;/accession-num&gt;&lt;urls&gt;&lt;related-urls&gt;&lt;url&gt;https://www.ncbi.nlm.nih.gov/pubmed/20473911&lt;/url&gt;&lt;/related-urls&gt;&lt;/urls&gt;&lt;electronic-resource-num&gt;10.1002/ijc.25421&lt;/electronic-resource-num&gt;&lt;remote-database-provider&gt;NLM&lt;/remote-database-provider&gt;&lt;language&gt;eng&lt;/language&gt;&lt;/record&gt;&lt;/Cite&gt;&lt;/EndNote&gt;</w:instrText>
      </w:r>
      <w:r w:rsidR="00B36619" w:rsidRPr="002A11B9">
        <w:rPr>
          <w:szCs w:val="24"/>
        </w:rPr>
        <w:fldChar w:fldCharType="separate"/>
      </w:r>
      <w:r w:rsidR="005B6F13" w:rsidRPr="002A11B9">
        <w:rPr>
          <w:noProof/>
          <w:szCs w:val="24"/>
          <w:vertAlign w:val="superscript"/>
        </w:rPr>
        <w:t>23</w:t>
      </w:r>
      <w:r w:rsidR="00B36619" w:rsidRPr="002A11B9">
        <w:rPr>
          <w:szCs w:val="24"/>
        </w:rPr>
        <w:fldChar w:fldCharType="end"/>
      </w:r>
    </w:p>
    <w:p w14:paraId="638B059A" w14:textId="33C50B4B" w:rsidR="00AE707D" w:rsidRPr="002A11B9" w:rsidRDefault="7D6508C6" w:rsidP="0073191F">
      <w:pPr>
        <w:suppressAutoHyphens/>
        <w:spacing w:after="120"/>
        <w:rPr>
          <w:szCs w:val="24"/>
        </w:rPr>
      </w:pPr>
      <w:r w:rsidRPr="002A11B9">
        <w:rPr>
          <w:szCs w:val="24"/>
        </w:rPr>
        <w:t xml:space="preserve">Risk factors for </w:t>
      </w:r>
      <w:r w:rsidR="00F32814" w:rsidRPr="002A11B9">
        <w:rPr>
          <w:szCs w:val="24"/>
        </w:rPr>
        <w:t>CCA</w:t>
      </w:r>
      <w:r w:rsidRPr="002A11B9">
        <w:rPr>
          <w:szCs w:val="24"/>
        </w:rPr>
        <w:t xml:space="preserve">, which vary </w:t>
      </w:r>
      <w:r w:rsidR="00934DCE" w:rsidRPr="002A11B9">
        <w:rPr>
          <w:szCs w:val="24"/>
        </w:rPr>
        <w:t>between</w:t>
      </w:r>
      <w:r w:rsidRPr="002A11B9">
        <w:rPr>
          <w:szCs w:val="24"/>
        </w:rPr>
        <w:t xml:space="preserve"> region</w:t>
      </w:r>
      <w:r w:rsidR="00934DCE" w:rsidRPr="002A11B9">
        <w:rPr>
          <w:szCs w:val="24"/>
        </w:rPr>
        <w:t>s</w:t>
      </w:r>
      <w:r w:rsidRPr="002A11B9">
        <w:rPr>
          <w:szCs w:val="24"/>
        </w:rPr>
        <w:t xml:space="preserve">, share chronic inflammation of the biliary epithelium as a </w:t>
      </w:r>
      <w:r w:rsidR="00AE707D" w:rsidRPr="002A11B9">
        <w:rPr>
          <w:szCs w:val="24"/>
        </w:rPr>
        <w:t xml:space="preserve">key </w:t>
      </w:r>
      <w:r w:rsidRPr="002A11B9">
        <w:rPr>
          <w:szCs w:val="24"/>
        </w:rPr>
        <w:t>feature</w:t>
      </w:r>
      <w:r w:rsidR="00934DCE" w:rsidRPr="002A11B9">
        <w:rPr>
          <w:szCs w:val="24"/>
        </w:rPr>
        <w:t>.</w:t>
      </w:r>
      <w:r w:rsidR="00B36619" w:rsidRPr="002A11B9">
        <w:rPr>
          <w:szCs w:val="24"/>
        </w:rPr>
        <w:fldChar w:fldCharType="begin">
          <w:fldData xml:space="preserve">PEVuZE5vdGU+PENpdGU+PEF1dGhvcj5LaGFuPC9BdXRob3I+PFllYXI+MjAxOTwvWWVhcj48UmVj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</w:fldData>
        </w:fldChar>
      </w:r>
      <w:r w:rsidR="005B6F13" w:rsidRPr="002A11B9">
        <w:rPr>
          <w:szCs w:val="24"/>
        </w:rPr>
        <w:instrText xml:space="preserve"> ADDIN EN.CITE </w:instrText>
      </w:r>
      <w:r w:rsidR="005B6F13" w:rsidRPr="002A11B9">
        <w:rPr>
          <w:szCs w:val="24"/>
        </w:rPr>
        <w:fldChar w:fldCharType="begin">
          <w:fldData xml:space="preserve">PEVuZE5vdGU+PENpdGU+PEF1dGhvcj5LaGFuPC9BdXRob3I+PFllYXI+MjAxOTwvWWVhcj48UmVj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</w:fldData>
        </w:fldChar>
      </w:r>
      <w:r w:rsidR="005B6F13" w:rsidRPr="002A11B9">
        <w:rPr>
          <w:szCs w:val="24"/>
        </w:rPr>
        <w:instrText xml:space="preserve"> ADDIN EN.CITE.DATA </w:instrText>
      </w:r>
      <w:r w:rsidR="005B6F13" w:rsidRPr="002A11B9">
        <w:rPr>
          <w:szCs w:val="24"/>
        </w:rPr>
      </w:r>
      <w:r w:rsidR="005B6F13" w:rsidRPr="002A11B9">
        <w:rPr>
          <w:szCs w:val="24"/>
        </w:rPr>
        <w:fldChar w:fldCharType="end"/>
      </w:r>
      <w:r w:rsidR="00B36619" w:rsidRPr="002A11B9">
        <w:rPr>
          <w:szCs w:val="24"/>
        </w:rPr>
      </w:r>
      <w:r w:rsidR="00B36619" w:rsidRPr="002A11B9">
        <w:rPr>
          <w:szCs w:val="24"/>
        </w:rPr>
        <w:fldChar w:fldCharType="separate"/>
      </w:r>
      <w:r w:rsidR="005B6F13" w:rsidRPr="002A11B9">
        <w:rPr>
          <w:noProof/>
          <w:szCs w:val="24"/>
          <w:vertAlign w:val="superscript"/>
        </w:rPr>
        <w:t>18,24</w:t>
      </w:r>
      <w:r w:rsidR="00B36619" w:rsidRPr="002A11B9">
        <w:rPr>
          <w:szCs w:val="24"/>
        </w:rPr>
        <w:fldChar w:fldCharType="end"/>
      </w:r>
      <w:r w:rsidRPr="002A11B9">
        <w:rPr>
          <w:szCs w:val="24"/>
        </w:rPr>
        <w:t xml:space="preserve"> </w:t>
      </w:r>
      <w:r w:rsidR="00934DCE" w:rsidRPr="002A11B9">
        <w:rPr>
          <w:szCs w:val="24"/>
        </w:rPr>
        <w:t>P</w:t>
      </w:r>
      <w:r w:rsidR="00AE707D" w:rsidRPr="002A11B9">
        <w:rPr>
          <w:szCs w:val="24"/>
        </w:rPr>
        <w:t xml:space="preserve">atients </w:t>
      </w:r>
      <w:r w:rsidR="00934DCE" w:rsidRPr="002A11B9">
        <w:rPr>
          <w:szCs w:val="24"/>
        </w:rPr>
        <w:t>with</w:t>
      </w:r>
      <w:r w:rsidR="00AE707D" w:rsidRPr="002A11B9">
        <w:rPr>
          <w:szCs w:val="24"/>
        </w:rPr>
        <w:t xml:space="preserve"> </w:t>
      </w:r>
      <w:r w:rsidR="00F32814" w:rsidRPr="002A11B9">
        <w:rPr>
          <w:szCs w:val="24"/>
        </w:rPr>
        <w:t>primary sclerosing cholangitis (</w:t>
      </w:r>
      <w:r w:rsidR="00AE707D" w:rsidRPr="002A11B9">
        <w:rPr>
          <w:szCs w:val="24"/>
        </w:rPr>
        <w:t>PSC</w:t>
      </w:r>
      <w:r w:rsidR="00F32814" w:rsidRPr="002A11B9">
        <w:rPr>
          <w:szCs w:val="24"/>
        </w:rPr>
        <w:t>)</w:t>
      </w:r>
      <w:r w:rsidR="00AE707D" w:rsidRPr="002A11B9">
        <w:rPr>
          <w:szCs w:val="24"/>
        </w:rPr>
        <w:t xml:space="preserve"> in Western </w:t>
      </w:r>
      <w:r w:rsidR="00934DCE" w:rsidRPr="002A11B9">
        <w:rPr>
          <w:szCs w:val="24"/>
        </w:rPr>
        <w:t>countries</w:t>
      </w:r>
      <w:r w:rsidR="00AE707D" w:rsidRPr="002A11B9">
        <w:rPr>
          <w:szCs w:val="24"/>
        </w:rPr>
        <w:t xml:space="preserve"> and </w:t>
      </w:r>
      <w:r w:rsidR="00714C52" w:rsidRPr="002A11B9">
        <w:rPr>
          <w:szCs w:val="24"/>
        </w:rPr>
        <w:t>those</w:t>
      </w:r>
      <w:r w:rsidR="00AE707D" w:rsidRPr="002A11B9">
        <w:rPr>
          <w:szCs w:val="24"/>
        </w:rPr>
        <w:t xml:space="preserve"> with hepatobiliary flukes or hepatolithiasis in Asian countries are at increased risk</w:t>
      </w:r>
      <w:r w:rsidR="00934DCE" w:rsidRPr="002A11B9">
        <w:rPr>
          <w:szCs w:val="24"/>
        </w:rPr>
        <w:t xml:space="preserve"> of </w:t>
      </w:r>
      <w:proofErr w:type="spellStart"/>
      <w:r w:rsidR="00934DCE" w:rsidRPr="002A11B9">
        <w:rPr>
          <w:szCs w:val="24"/>
        </w:rPr>
        <w:t>pCCA</w:t>
      </w:r>
      <w:proofErr w:type="spellEnd"/>
      <w:r w:rsidR="00AE707D" w:rsidRPr="002A11B9">
        <w:rPr>
          <w:szCs w:val="24"/>
        </w:rPr>
        <w:t xml:space="preserve">. Guidelines for surveillance of </w:t>
      </w:r>
      <w:r w:rsidR="00934DCE" w:rsidRPr="002A11B9">
        <w:rPr>
          <w:szCs w:val="24"/>
        </w:rPr>
        <w:t xml:space="preserve">patients with </w:t>
      </w:r>
      <w:r w:rsidR="00AE707D" w:rsidRPr="002A11B9">
        <w:rPr>
          <w:szCs w:val="24"/>
        </w:rPr>
        <w:t>PSC are available</w:t>
      </w:r>
      <w:r w:rsidR="00016147">
        <w:rPr>
          <w:szCs w:val="24"/>
        </w:rPr>
        <w:t>. In the absence of clear evidence</w:t>
      </w:r>
      <w:r w:rsidR="00987128">
        <w:rPr>
          <w:szCs w:val="24"/>
        </w:rPr>
        <w:t xml:space="preserve"> regarding the optimal </w:t>
      </w:r>
      <w:r w:rsidR="00016147">
        <w:rPr>
          <w:szCs w:val="24"/>
        </w:rPr>
        <w:t xml:space="preserve">monitoring strategy, </w:t>
      </w:r>
      <w:r w:rsidR="00987128">
        <w:rPr>
          <w:color w:val="000000" w:themeColor="text1"/>
          <w:szCs w:val="24"/>
        </w:rPr>
        <w:t>annual</w:t>
      </w:r>
      <w:r w:rsidR="00E51FE0" w:rsidRPr="00B56F05">
        <w:rPr>
          <w:color w:val="000000" w:themeColor="text1"/>
          <w:szCs w:val="24"/>
        </w:rPr>
        <w:t xml:space="preserve"> imaging with </w:t>
      </w:r>
      <w:r w:rsidR="00987128">
        <w:rPr>
          <w:color w:val="000000" w:themeColor="text1"/>
          <w:szCs w:val="24"/>
        </w:rPr>
        <w:t>magnetic resonance imaging (</w:t>
      </w:r>
      <w:r w:rsidR="00E51FE0" w:rsidRPr="00B56F05">
        <w:rPr>
          <w:color w:val="000000" w:themeColor="text1"/>
          <w:szCs w:val="24"/>
        </w:rPr>
        <w:t>MRI</w:t>
      </w:r>
      <w:r w:rsidR="00987128">
        <w:rPr>
          <w:color w:val="000000" w:themeColor="text1"/>
          <w:szCs w:val="24"/>
        </w:rPr>
        <w:t xml:space="preserve">) </w:t>
      </w:r>
      <w:r w:rsidR="00E51FE0" w:rsidRPr="00B56F05">
        <w:rPr>
          <w:color w:val="000000" w:themeColor="text1"/>
          <w:szCs w:val="24"/>
        </w:rPr>
        <w:t>/</w:t>
      </w:r>
      <w:r w:rsidR="00987128">
        <w:rPr>
          <w:color w:val="000000" w:themeColor="text1"/>
          <w:szCs w:val="24"/>
        </w:rPr>
        <w:t xml:space="preserve"> magnetic resonance cholangiopancreatography (</w:t>
      </w:r>
      <w:r w:rsidR="00E51FE0" w:rsidRPr="00B56F05">
        <w:rPr>
          <w:color w:val="000000" w:themeColor="text1"/>
          <w:szCs w:val="24"/>
        </w:rPr>
        <w:t>MRCP</w:t>
      </w:r>
      <w:r w:rsidR="00987128">
        <w:rPr>
          <w:color w:val="000000" w:themeColor="text1"/>
          <w:szCs w:val="24"/>
        </w:rPr>
        <w:t>)</w:t>
      </w:r>
      <w:r w:rsidR="00E51FE0" w:rsidRPr="00B56F05">
        <w:rPr>
          <w:color w:val="000000" w:themeColor="text1"/>
          <w:szCs w:val="24"/>
        </w:rPr>
        <w:t xml:space="preserve"> </w:t>
      </w:r>
      <w:r w:rsidR="00E51FE0">
        <w:rPr>
          <w:color w:val="000000" w:themeColor="text1"/>
          <w:szCs w:val="24"/>
        </w:rPr>
        <w:t xml:space="preserve">or ultrasound </w:t>
      </w:r>
      <w:r w:rsidR="00E51FE0" w:rsidRPr="00B56F05">
        <w:rPr>
          <w:color w:val="000000" w:themeColor="text1"/>
          <w:szCs w:val="24"/>
        </w:rPr>
        <w:t xml:space="preserve">followed by investigations with </w:t>
      </w:r>
      <w:r w:rsidR="00987128">
        <w:rPr>
          <w:color w:val="000000" w:themeColor="text1"/>
          <w:szCs w:val="24"/>
        </w:rPr>
        <w:t>endoscopic retrograde cholangiopancreatography (</w:t>
      </w:r>
      <w:r w:rsidR="00E51FE0" w:rsidRPr="00B56F05">
        <w:rPr>
          <w:color w:val="000000" w:themeColor="text1"/>
          <w:szCs w:val="24"/>
        </w:rPr>
        <w:t>ERCP</w:t>
      </w:r>
      <w:r w:rsidR="00987128">
        <w:rPr>
          <w:color w:val="000000" w:themeColor="text1"/>
          <w:szCs w:val="24"/>
        </w:rPr>
        <w:t>)</w:t>
      </w:r>
      <w:r w:rsidR="00E51FE0" w:rsidRPr="00B56F05">
        <w:rPr>
          <w:color w:val="000000" w:themeColor="text1"/>
          <w:szCs w:val="24"/>
        </w:rPr>
        <w:t xml:space="preserve"> and</w:t>
      </w:r>
      <w:r w:rsidR="00E51FE0">
        <w:rPr>
          <w:color w:val="000000" w:themeColor="text1"/>
          <w:szCs w:val="24"/>
        </w:rPr>
        <w:t xml:space="preserve"> </w:t>
      </w:r>
      <w:r w:rsidR="00E51FE0" w:rsidRPr="00B56F05">
        <w:rPr>
          <w:color w:val="000000" w:themeColor="text1"/>
          <w:szCs w:val="24"/>
        </w:rPr>
        <w:t>cytology/histology</w:t>
      </w:r>
      <w:r w:rsidR="00016147">
        <w:rPr>
          <w:color w:val="000000" w:themeColor="text1"/>
          <w:szCs w:val="24"/>
        </w:rPr>
        <w:t xml:space="preserve"> is generally recommended</w:t>
      </w:r>
      <w:r w:rsidR="00934DCE" w:rsidRPr="002A11B9">
        <w:rPr>
          <w:szCs w:val="24"/>
        </w:rPr>
        <w:t>.</w:t>
      </w:r>
      <w:r w:rsidR="00BA1C54" w:rsidRPr="002A11B9">
        <w:rPr>
          <w:szCs w:val="24"/>
        </w:rPr>
        <w:fldChar w:fldCharType="begin"/>
      </w:r>
      <w:r w:rsidR="00BA1A2E" w:rsidRPr="002A11B9">
        <w:rPr>
          <w:szCs w:val="24"/>
        </w:rPr>
        <w:instrText xml:space="preserve"> ADDIN EN.CITE &lt;EndNote&gt;&lt;Cite&gt;&lt;Author&gt;European Society of Gastrointestinal Endoscopy&lt;/Author&gt;&lt;Year&gt;2017&lt;/Year&gt;&lt;RecNum&gt;162&lt;/RecNum&gt;&lt;DisplayText&gt;&lt;style face="superscript"&gt;25&lt;/style&gt;&lt;/DisplayText&gt;&lt;record&gt;&lt;rec-number&gt;162&lt;/rec-number&gt;&lt;foreign-keys&gt;&lt;key app="EN" db-id="f0f0v0eemstptpet50ax2efj00r0vpxszppf" timestamp="1646834947"&gt;162&lt;/key&gt;&lt;/foreign-keys&gt;&lt;ref-type name="Journal Article"&gt;17&lt;/ref-type&gt;&lt;contributors&gt;&lt;authors&gt;&lt;author&gt;European Society of Gastrointestinal Endoscopy,&lt;/author&gt;&lt;author&gt;European Association for the Study of the Liver, &lt;/author&gt;&lt;/authors&gt;&lt;/contributors&gt;&lt;titles&gt;&lt;title&gt;Role of endoscopy in primary sclerosing cholangitis: European Society of Gastrointestinal Endoscopy (ESGE) and European Association for the Study of the Liver (EASL) Clinical Guideline&lt;/title&gt;&lt;secondary-title&gt;J Hepatol&lt;/secondary-title&gt;&lt;/titles&gt;&lt;periodical&gt;&lt;full-title&gt;J Hepatol&lt;/full-title&gt;&lt;/periodical&gt;&lt;pages&gt;1265-1281&lt;/pages&gt;&lt;volume&gt;66&lt;/volume&gt;&lt;number&gt;6&lt;/number&gt;&lt;edition&gt;20170418&lt;/edition&gt;&lt;keywords&gt;&lt;keyword&gt;Antibiotic Prophylaxis&lt;/keyword&gt;&lt;keyword&gt;Bile Duct Neoplasms/diagnosis/diagnostic imaging&lt;/keyword&gt;&lt;keyword&gt;Biopsy/methods&lt;/keyword&gt;&lt;keyword&gt;Cholangiocarcinoma/diagnosis/diagnostic imaging&lt;/keyword&gt;&lt;keyword&gt;Cholangiopancreatography, Endoscopic Retrograde&lt;/keyword&gt;&lt;keyword&gt;Cholangiopancreatography, Magnetic Resonance&lt;/keyword&gt;&lt;keyword&gt;Cholangitis, Sclerosing/diagnosis/*diagnostic imaging/therapy&lt;/keyword&gt;&lt;keyword&gt;Dilatation&lt;/keyword&gt;&lt;keyword&gt;Endoscopy, Digestive System/*methods&lt;/keyword&gt;&lt;keyword&gt;Humans&lt;/keyword&gt;&lt;keyword&gt;Inflammatory Bowel Diseases/diagnosis/diagnostic imaging&lt;/keyword&gt;&lt;keyword&gt;Magnetic Resonance Imaging/methods&lt;/keyword&gt;&lt;keyword&gt;Sphincterotomy, Endoscopic&lt;/keyword&gt;&lt;keyword&gt;Stents&lt;/keyword&gt;&lt;/keywords&gt;&lt;dates&gt;&lt;year&gt;2017&lt;/year&gt;&lt;pub-dates&gt;&lt;date&gt;Jun&lt;/date&gt;&lt;/pub-dates&gt;&lt;/dates&gt;&lt;isbn&gt;0168-8278&lt;/isbn&gt;&lt;accession-num&gt;28427764&lt;/accession-num&gt;&lt;urls&gt;&lt;/urls&gt;&lt;electronic-resource-num&gt;10.1016/j.jhep.2017.02.013&lt;/electronic-resource-num&gt;&lt;remote-database-provider&gt;NLM&lt;/remote-database-provider&gt;&lt;language&gt;eng&lt;/language&gt;&lt;/record&gt;&lt;/Cite&gt;&lt;/EndNote&gt;</w:instrText>
      </w:r>
      <w:r w:rsidR="00BA1C54" w:rsidRPr="002A11B9">
        <w:rPr>
          <w:szCs w:val="24"/>
        </w:rPr>
        <w:fldChar w:fldCharType="separate"/>
      </w:r>
      <w:r w:rsidR="00BA1C54" w:rsidRPr="002A11B9">
        <w:rPr>
          <w:noProof/>
          <w:szCs w:val="24"/>
          <w:vertAlign w:val="superscript"/>
        </w:rPr>
        <w:t>25</w:t>
      </w:r>
      <w:r w:rsidR="00BA1C54" w:rsidRPr="002A11B9">
        <w:rPr>
          <w:szCs w:val="24"/>
        </w:rPr>
        <w:fldChar w:fldCharType="end"/>
      </w:r>
      <w:r w:rsidR="00AE707D" w:rsidRPr="002A11B9">
        <w:rPr>
          <w:szCs w:val="24"/>
        </w:rPr>
        <w:t xml:space="preserve"> Cirrhosis and hepatotropic viruses are risk factors for iCCA, </w:t>
      </w:r>
      <w:r w:rsidR="0086208C" w:rsidRPr="002A11B9">
        <w:rPr>
          <w:szCs w:val="24"/>
        </w:rPr>
        <w:t xml:space="preserve">with odds ratios of 22.92 </w:t>
      </w:r>
      <w:bookmarkStart w:id="3" w:name="_Hlk103670379"/>
      <w:r w:rsidR="0086208C" w:rsidRPr="002A11B9">
        <w:rPr>
          <w:szCs w:val="24"/>
        </w:rPr>
        <w:t>[95% confidence interval (CI) 18.24-28.79] for cirrhosis, 5.10 (95% CI 2.91-8.95) for hepatitis B virus (HBV) and 4.84 (95% CI 2.41-9.71)</w:t>
      </w:r>
      <w:bookmarkEnd w:id="3"/>
      <w:r w:rsidR="0086208C" w:rsidRPr="002A11B9">
        <w:rPr>
          <w:szCs w:val="24"/>
        </w:rPr>
        <w:t xml:space="preserve"> for hepatitis </w:t>
      </w:r>
      <w:r w:rsidR="00C3329A" w:rsidRPr="002A11B9">
        <w:rPr>
          <w:szCs w:val="24"/>
        </w:rPr>
        <w:t>virus (HCV)</w:t>
      </w:r>
      <w:r w:rsidR="00AE707D" w:rsidRPr="002A11B9">
        <w:rPr>
          <w:szCs w:val="24"/>
        </w:rPr>
        <w:t>, according to a recent meta-analysis</w:t>
      </w:r>
      <w:r w:rsidR="00934DCE" w:rsidRPr="002A11B9">
        <w:rPr>
          <w:szCs w:val="24"/>
        </w:rPr>
        <w:t>.</w:t>
      </w:r>
      <w:r w:rsidR="00B36619" w:rsidRPr="002A11B9">
        <w:rPr>
          <w:szCs w:val="24"/>
        </w:rPr>
        <w:fldChar w:fldCharType="begin"/>
      </w:r>
      <w:r w:rsidR="00BA1C54" w:rsidRPr="002A11B9">
        <w:rPr>
          <w:szCs w:val="24"/>
        </w:rPr>
        <w:instrText xml:space="preserve"> ADDIN EN.CITE &lt;EndNote&gt;&lt;Cite&gt;&lt;Author&gt;Palmer&lt;/Author&gt;&lt;Year&gt;2012&lt;/Year&gt;&lt;RecNum&gt;28&lt;/RecNum&gt;&lt;DisplayText&gt;&lt;style face="superscript"&gt;26&lt;/style&gt;&lt;/DisplayText&gt;&lt;record&gt;&lt;rec-number&gt;28&lt;/rec-number&gt;&lt;foreign-keys&gt;&lt;key app="EN" db-id="f0f0v0eemstptpet50ax2efj00r0vpxszppf" timestamp="1634572551"&gt;28&lt;/key&gt;&lt;/foreign-keys&gt;&lt;ref-type name="Journal Article"&gt;17&lt;/ref-type&gt;&lt;contributors&gt;&lt;authors&gt;&lt;author&gt;Palmer, W. C.&lt;/author&gt;&lt;author&gt;Patel, T.&lt;/author&gt;&lt;/authors&gt;&lt;/contributors&gt;&lt;auth-address&gt;Department of Internal Medicine, Mayo Clinic, Jacksonville, FL 32224, USA.&lt;/auth-address&gt;&lt;titles&gt;&lt;title&gt;Are common factors involved in the pathogenesis of primary liver cancers? A meta-analysis of risk factors for intrahepatic cholangiocarcinoma&lt;/title&gt;&lt;secondary-title&gt;J Hepatol&lt;/secondary-title&gt;&lt;/titles&gt;&lt;periodical&gt;&lt;full-title&gt;J Hepatol&lt;/full-title&gt;&lt;/periodical&gt;&lt;pages&gt;69-76&lt;/pages&gt;&lt;volume&gt;57&lt;/volume&gt;&lt;number&gt;1&lt;/number&gt;&lt;edition&gt;2012/03/17&lt;/edition&gt;&lt;keywords&gt;&lt;keyword&gt;Bile Duct Neoplasms/*epidemiology&lt;/keyword&gt;&lt;keyword&gt;*Bile Ducts, Intrahepatic&lt;/keyword&gt;&lt;keyword&gt;Cholangiocarcinoma/*epidemiology&lt;/keyword&gt;&lt;keyword&gt;Humans&lt;/keyword&gt;&lt;keyword&gt;Liver Neoplasms/*epidemiology&lt;/keyword&gt;&lt;keyword&gt;Risk Factors&lt;/keyword&gt;&lt;/keywords&gt;&lt;dates&gt;&lt;year&gt;2012&lt;/year&gt;&lt;pub-dates&gt;&lt;date&gt;Jul&lt;/date&gt;&lt;/pub-dates&gt;&lt;/dates&gt;&lt;isbn&gt;0168-8278 (Print)&amp;#xD;0168-8278&lt;/isbn&gt;&lt;accession-num&gt;22420979&lt;/accession-num&gt;&lt;urls&gt;&lt;/urls&gt;&lt;custom2&gt;PMC3804834&lt;/custom2&gt;&lt;custom6&gt;NIHMS363811&lt;/custom6&gt;&lt;electronic-resource-num&gt;10.1016/j.jhep.2012.02.022&lt;/electronic-resource-num&gt;&lt;remote-database-provider&gt;NLM&lt;/remote-database-provider&gt;&lt;language&gt;eng&lt;/language&gt;&lt;/record&gt;&lt;/Cite&gt;&lt;/EndNote&gt;</w:instrText>
      </w:r>
      <w:r w:rsidR="00B36619" w:rsidRPr="002A11B9">
        <w:rPr>
          <w:szCs w:val="24"/>
        </w:rPr>
        <w:fldChar w:fldCharType="separate"/>
      </w:r>
      <w:r w:rsidR="00BA1C54" w:rsidRPr="002A11B9">
        <w:rPr>
          <w:noProof/>
          <w:szCs w:val="24"/>
          <w:vertAlign w:val="superscript"/>
        </w:rPr>
        <w:t>26</w:t>
      </w:r>
      <w:r w:rsidR="00B36619" w:rsidRPr="002A11B9">
        <w:rPr>
          <w:szCs w:val="24"/>
        </w:rPr>
        <w:fldChar w:fldCharType="end"/>
      </w:r>
      <w:r w:rsidR="00CA5642">
        <w:rPr>
          <w:szCs w:val="24"/>
        </w:rPr>
        <w:t xml:space="preserve"> HBV and HCV should be treated according to the respective national and international guidelines. </w:t>
      </w:r>
      <w:r w:rsidR="00AE707D" w:rsidRPr="002A11B9">
        <w:rPr>
          <w:szCs w:val="24"/>
        </w:rPr>
        <w:t xml:space="preserve"> iCCA should be considered in </w:t>
      </w:r>
      <w:r w:rsidR="00934DCE" w:rsidRPr="002A11B9">
        <w:rPr>
          <w:szCs w:val="24"/>
        </w:rPr>
        <w:t xml:space="preserve">patients with </w:t>
      </w:r>
      <w:r w:rsidR="00AE707D" w:rsidRPr="002A11B9">
        <w:rPr>
          <w:szCs w:val="24"/>
        </w:rPr>
        <w:t>cirrho</w:t>
      </w:r>
      <w:r w:rsidR="00934DCE" w:rsidRPr="002A11B9">
        <w:rPr>
          <w:szCs w:val="24"/>
        </w:rPr>
        <w:t>sis</w:t>
      </w:r>
      <w:r w:rsidR="00F86409" w:rsidRPr="002A11B9">
        <w:rPr>
          <w:szCs w:val="24"/>
        </w:rPr>
        <w:t>,</w:t>
      </w:r>
      <w:r w:rsidR="00AE707D" w:rsidRPr="002A11B9">
        <w:rPr>
          <w:szCs w:val="24"/>
        </w:rPr>
        <w:t xml:space="preserve"> although development of </w:t>
      </w:r>
      <w:r w:rsidR="00F32814" w:rsidRPr="002A11B9">
        <w:rPr>
          <w:szCs w:val="24"/>
        </w:rPr>
        <w:t>HCC</w:t>
      </w:r>
      <w:r w:rsidR="00AE707D" w:rsidRPr="002A11B9">
        <w:rPr>
          <w:szCs w:val="24"/>
        </w:rPr>
        <w:t xml:space="preserve">, for which patients </w:t>
      </w:r>
      <w:r w:rsidR="00BC227E" w:rsidRPr="002A11B9">
        <w:rPr>
          <w:szCs w:val="24"/>
        </w:rPr>
        <w:t>should undergo</w:t>
      </w:r>
      <w:r w:rsidR="00AE707D" w:rsidRPr="002A11B9">
        <w:rPr>
          <w:szCs w:val="24"/>
        </w:rPr>
        <w:t xml:space="preserve"> screening, is more </w:t>
      </w:r>
      <w:r w:rsidR="00AE707D" w:rsidRPr="002A11B9">
        <w:rPr>
          <w:szCs w:val="24"/>
        </w:rPr>
        <w:lastRenderedPageBreak/>
        <w:t xml:space="preserve">likely. Recently, </w:t>
      </w:r>
      <w:r w:rsidR="00A87AFE" w:rsidRPr="002A11B9">
        <w:rPr>
          <w:rFonts w:eastAsiaTheme="minorEastAsia"/>
          <w:szCs w:val="24"/>
        </w:rPr>
        <w:t xml:space="preserve">diabetes, </w:t>
      </w:r>
      <w:r w:rsidR="00AE707D" w:rsidRPr="002A11B9">
        <w:rPr>
          <w:rFonts w:eastAsiaTheme="minorEastAsia"/>
          <w:szCs w:val="24"/>
        </w:rPr>
        <w:t xml:space="preserve">obesity and use of hormonal contraceptives </w:t>
      </w:r>
      <w:r w:rsidR="00714C52" w:rsidRPr="002A11B9">
        <w:rPr>
          <w:rFonts w:eastAsiaTheme="minorEastAsia"/>
          <w:szCs w:val="24"/>
        </w:rPr>
        <w:t>have been</w:t>
      </w:r>
      <w:r w:rsidR="00AE707D" w:rsidRPr="002A11B9">
        <w:rPr>
          <w:rFonts w:eastAsiaTheme="minorEastAsia"/>
          <w:szCs w:val="24"/>
        </w:rPr>
        <w:t xml:space="preserve"> associated with </w:t>
      </w:r>
      <w:r w:rsidR="00BC227E" w:rsidRPr="002A11B9">
        <w:rPr>
          <w:rFonts w:eastAsiaTheme="minorEastAsia"/>
          <w:szCs w:val="24"/>
        </w:rPr>
        <w:t>an</w:t>
      </w:r>
      <w:r w:rsidR="00A87AFE" w:rsidRPr="002A11B9">
        <w:rPr>
          <w:rFonts w:eastAsiaTheme="minorEastAsia"/>
          <w:szCs w:val="24"/>
        </w:rPr>
        <w:t xml:space="preserve"> 81%, </w:t>
      </w:r>
      <w:r w:rsidR="00AE707D" w:rsidRPr="002A11B9">
        <w:rPr>
          <w:rFonts w:eastAsiaTheme="minorEastAsia"/>
          <w:szCs w:val="24"/>
        </w:rPr>
        <w:t>62% and 62%</w:t>
      </w:r>
      <w:r w:rsidR="00AE707D" w:rsidRPr="002A11B9">
        <w:rPr>
          <w:szCs w:val="24"/>
        </w:rPr>
        <w:t xml:space="preserve"> </w:t>
      </w:r>
      <w:r w:rsidR="00AE707D" w:rsidRPr="002A11B9">
        <w:rPr>
          <w:rFonts w:eastAsiaTheme="minorEastAsia"/>
          <w:szCs w:val="24"/>
        </w:rPr>
        <w:t xml:space="preserve">increase </w:t>
      </w:r>
      <w:r w:rsidR="0064461B" w:rsidRPr="002A11B9">
        <w:rPr>
          <w:rFonts w:eastAsiaTheme="minorEastAsia"/>
          <w:szCs w:val="24"/>
        </w:rPr>
        <w:t xml:space="preserve">in risk of </w:t>
      </w:r>
      <w:r w:rsidR="00AE707D" w:rsidRPr="002A11B9">
        <w:rPr>
          <w:rFonts w:eastAsiaTheme="minorEastAsia"/>
          <w:szCs w:val="24"/>
        </w:rPr>
        <w:t>iCCA, respectively</w:t>
      </w:r>
      <w:r w:rsidR="0064461B" w:rsidRPr="002A11B9">
        <w:rPr>
          <w:rFonts w:eastAsiaTheme="minorEastAsia"/>
          <w:szCs w:val="24"/>
        </w:rPr>
        <w:t>.</w:t>
      </w:r>
      <w:r w:rsidR="00B36619" w:rsidRPr="002A11B9">
        <w:rPr>
          <w:rFonts w:eastAsiaTheme="minorEastAsia"/>
          <w:szCs w:val="24"/>
        </w:rPr>
        <w:fldChar w:fldCharType="begin">
          <w:fldData xml:space="preserve">PEVuZE5vdGU+PENpdGU+PEF1dGhvcj5QZXRyaWNrPC9BdXRob3I+PFllYXI+MjAxODwvWWVhcj48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==
</w:fldData>
        </w:fldChar>
      </w:r>
      <w:r w:rsidR="00BA1C54" w:rsidRPr="002A11B9">
        <w:rPr>
          <w:rFonts w:eastAsiaTheme="minorEastAsia"/>
          <w:szCs w:val="24"/>
        </w:rPr>
        <w:instrText xml:space="preserve"> ADDIN EN.CITE </w:instrText>
      </w:r>
      <w:r w:rsidR="00BA1C54" w:rsidRPr="002A11B9">
        <w:rPr>
          <w:rFonts w:eastAsiaTheme="minorEastAsia"/>
          <w:szCs w:val="24"/>
        </w:rPr>
        <w:fldChar w:fldCharType="begin">
          <w:fldData xml:space="preserve">PEVuZE5vdGU+PENpdGU+PEF1dGhvcj5QZXRyaWNrPC9BdXRob3I+PFllYXI+MjAxODwvWWVhcj48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==
</w:fldData>
        </w:fldChar>
      </w:r>
      <w:r w:rsidR="00BA1C54" w:rsidRPr="002A11B9">
        <w:rPr>
          <w:rFonts w:eastAsiaTheme="minorEastAsia"/>
          <w:szCs w:val="24"/>
        </w:rPr>
        <w:instrText xml:space="preserve"> ADDIN EN.CITE.DATA </w:instrText>
      </w:r>
      <w:r w:rsidR="00BA1C54" w:rsidRPr="002A11B9">
        <w:rPr>
          <w:rFonts w:eastAsiaTheme="minorEastAsia"/>
          <w:szCs w:val="24"/>
        </w:rPr>
      </w:r>
      <w:r w:rsidR="00BA1C54" w:rsidRPr="002A11B9">
        <w:rPr>
          <w:rFonts w:eastAsiaTheme="minorEastAsia"/>
          <w:szCs w:val="24"/>
        </w:rPr>
        <w:fldChar w:fldCharType="end"/>
      </w:r>
      <w:r w:rsidR="00B36619" w:rsidRPr="002A11B9">
        <w:rPr>
          <w:rFonts w:eastAsiaTheme="minorEastAsia"/>
          <w:szCs w:val="24"/>
        </w:rPr>
      </w:r>
      <w:r w:rsidR="00B36619" w:rsidRPr="002A11B9">
        <w:rPr>
          <w:rFonts w:eastAsiaTheme="minorEastAsia"/>
          <w:szCs w:val="24"/>
        </w:rPr>
        <w:fldChar w:fldCharType="separate"/>
      </w:r>
      <w:r w:rsidR="00BA1C54" w:rsidRPr="002A11B9">
        <w:rPr>
          <w:rFonts w:eastAsiaTheme="minorEastAsia"/>
          <w:noProof/>
          <w:szCs w:val="24"/>
          <w:vertAlign w:val="superscript"/>
        </w:rPr>
        <w:t>27,28</w:t>
      </w:r>
      <w:r w:rsidR="00B36619" w:rsidRPr="002A11B9">
        <w:rPr>
          <w:rFonts w:eastAsiaTheme="minorEastAsia"/>
          <w:szCs w:val="24"/>
        </w:rPr>
        <w:fldChar w:fldCharType="end"/>
      </w:r>
      <w:r w:rsidR="00AE707D" w:rsidRPr="002A11B9">
        <w:rPr>
          <w:rFonts w:eastAsiaTheme="minorEastAsia"/>
          <w:szCs w:val="24"/>
        </w:rPr>
        <w:t xml:space="preserve"> </w:t>
      </w:r>
      <w:r w:rsidR="00AE707D" w:rsidRPr="002A11B9">
        <w:rPr>
          <w:szCs w:val="24"/>
        </w:rPr>
        <w:t xml:space="preserve">Screening for CCA in these newly-defined at-risk groups has not </w:t>
      </w:r>
      <w:r w:rsidR="00BC227E" w:rsidRPr="002A11B9">
        <w:rPr>
          <w:szCs w:val="24"/>
        </w:rPr>
        <w:t xml:space="preserve">yet </w:t>
      </w:r>
      <w:r w:rsidR="00AE707D" w:rsidRPr="002A11B9">
        <w:rPr>
          <w:szCs w:val="24"/>
        </w:rPr>
        <w:t>been established</w:t>
      </w:r>
      <w:r w:rsidR="0064461B" w:rsidRPr="002A11B9">
        <w:rPr>
          <w:szCs w:val="24"/>
        </w:rPr>
        <w:t>.</w:t>
      </w:r>
      <w:r w:rsidR="00B36619" w:rsidRPr="002A11B9">
        <w:rPr>
          <w:szCs w:val="24"/>
        </w:rPr>
        <w:fldChar w:fldCharType="begin"/>
      </w:r>
      <w:r w:rsidR="00BA1C54" w:rsidRPr="002A11B9">
        <w:rPr>
          <w:szCs w:val="24"/>
        </w:rPr>
        <w:instrText xml:space="preserve"> ADDIN EN.CITE &lt;EndNote&gt;&lt;Cite&gt;&lt;Author&gt;Palmer&lt;/Author&gt;&lt;Year&gt;2012&lt;/Year&gt;&lt;RecNum&gt;28&lt;/RecNum&gt;&lt;DisplayText&gt;&lt;style face="superscript"&gt;26&lt;/style&gt;&lt;/DisplayText&gt;&lt;record&gt;&lt;rec-number&gt;28&lt;/rec-number&gt;&lt;foreign-keys&gt;&lt;key app="EN" db-id="f0f0v0eemstptpet50ax2efj00r0vpxszppf" timestamp="1634572551"&gt;28&lt;/key&gt;&lt;/foreign-keys&gt;&lt;ref-type name="Journal Article"&gt;17&lt;/ref-type&gt;&lt;contributors&gt;&lt;authors&gt;&lt;author&gt;Palmer, W. C.&lt;/author&gt;&lt;author&gt;Patel, T.&lt;/author&gt;&lt;/authors&gt;&lt;/contributors&gt;&lt;auth-address&gt;Department of Internal Medicine, Mayo Clinic, Jacksonville, FL 32224, USA.&lt;/auth-address&gt;&lt;titles&gt;&lt;title&gt;Are common factors involved in the pathogenesis of primary liver cancers? A meta-analysis of risk factors for intrahepatic cholangiocarcinoma&lt;/title&gt;&lt;secondary-title&gt;J Hepatol&lt;/secondary-title&gt;&lt;/titles&gt;&lt;periodical&gt;&lt;full-title&gt;J Hepatol&lt;/full-title&gt;&lt;/periodical&gt;&lt;pages&gt;69-76&lt;/pages&gt;&lt;volume&gt;57&lt;/volume&gt;&lt;number&gt;1&lt;/number&gt;&lt;edition&gt;2012/03/17&lt;/edition&gt;&lt;keywords&gt;&lt;keyword&gt;Bile Duct Neoplasms/*epidemiology&lt;/keyword&gt;&lt;keyword&gt;*Bile Ducts, Intrahepatic&lt;/keyword&gt;&lt;keyword&gt;Cholangiocarcinoma/*epidemiology&lt;/keyword&gt;&lt;keyword&gt;Humans&lt;/keyword&gt;&lt;keyword&gt;Liver Neoplasms/*epidemiology&lt;/keyword&gt;&lt;keyword&gt;Risk Factors&lt;/keyword&gt;&lt;/keywords&gt;&lt;dates&gt;&lt;year&gt;2012&lt;/year&gt;&lt;pub-dates&gt;&lt;date&gt;Jul&lt;/date&gt;&lt;/pub-dates&gt;&lt;/dates&gt;&lt;isbn&gt;0168-8278 (Print)&amp;#xD;0168-8278&lt;/isbn&gt;&lt;accession-num&gt;22420979&lt;/accession-num&gt;&lt;urls&gt;&lt;/urls&gt;&lt;custom2&gt;PMC3804834&lt;/custom2&gt;&lt;custom6&gt;NIHMS363811&lt;/custom6&gt;&lt;electronic-resource-num&gt;10.1016/j.jhep.2012.02.022&lt;/electronic-resource-num&gt;&lt;remote-database-provider&gt;NLM&lt;/remote-database-provider&gt;&lt;language&gt;eng&lt;/language&gt;&lt;/record&gt;&lt;/Cite&gt;&lt;/EndNote&gt;</w:instrText>
      </w:r>
      <w:r w:rsidR="00B36619" w:rsidRPr="002A11B9">
        <w:rPr>
          <w:szCs w:val="24"/>
        </w:rPr>
        <w:fldChar w:fldCharType="separate"/>
      </w:r>
      <w:r w:rsidR="00BA1C54" w:rsidRPr="002A11B9">
        <w:rPr>
          <w:noProof/>
          <w:szCs w:val="24"/>
          <w:vertAlign w:val="superscript"/>
        </w:rPr>
        <w:t>26</w:t>
      </w:r>
      <w:r w:rsidR="00B36619" w:rsidRPr="002A11B9">
        <w:rPr>
          <w:szCs w:val="24"/>
        </w:rPr>
        <w:fldChar w:fldCharType="end"/>
      </w:r>
    </w:p>
    <w:p w14:paraId="5489E4EB" w14:textId="184A6127" w:rsidR="002007FF" w:rsidRPr="002A11B9" w:rsidRDefault="00045FDA" w:rsidP="0073191F">
      <w:pPr>
        <w:suppressAutoHyphens/>
        <w:spacing w:after="120"/>
        <w:rPr>
          <w:szCs w:val="24"/>
        </w:rPr>
      </w:pPr>
      <w:r w:rsidRPr="002A11B9">
        <w:rPr>
          <w:szCs w:val="24"/>
        </w:rPr>
        <w:t xml:space="preserve">Risk of </w:t>
      </w:r>
      <w:r w:rsidR="00BC227E" w:rsidRPr="002A11B9">
        <w:rPr>
          <w:szCs w:val="24"/>
        </w:rPr>
        <w:t>GBC</w:t>
      </w:r>
      <w:r w:rsidR="7D6508C6" w:rsidRPr="002A11B9">
        <w:rPr>
          <w:szCs w:val="24"/>
        </w:rPr>
        <w:t xml:space="preserve"> increases with age and </w:t>
      </w:r>
      <w:r w:rsidRPr="002A11B9">
        <w:rPr>
          <w:szCs w:val="24"/>
        </w:rPr>
        <w:t xml:space="preserve">it </w:t>
      </w:r>
      <w:r w:rsidR="7D6508C6" w:rsidRPr="002A11B9">
        <w:rPr>
          <w:szCs w:val="24"/>
        </w:rPr>
        <w:t>is more common in women</w:t>
      </w:r>
      <w:r w:rsidR="009D5DCD" w:rsidRPr="002A11B9">
        <w:rPr>
          <w:szCs w:val="24"/>
        </w:rPr>
        <w:t xml:space="preserve"> than men</w:t>
      </w:r>
      <w:r w:rsidR="7D6508C6" w:rsidRPr="002A11B9">
        <w:rPr>
          <w:szCs w:val="24"/>
        </w:rPr>
        <w:t xml:space="preserve">. Predisposing conditions </w:t>
      </w:r>
      <w:r w:rsidRPr="002A11B9">
        <w:rPr>
          <w:szCs w:val="24"/>
        </w:rPr>
        <w:t xml:space="preserve">that </w:t>
      </w:r>
      <w:r w:rsidR="7D6508C6" w:rsidRPr="002A11B9">
        <w:rPr>
          <w:szCs w:val="24"/>
        </w:rPr>
        <w:t>caus</w:t>
      </w:r>
      <w:r w:rsidRPr="002A11B9">
        <w:rPr>
          <w:szCs w:val="24"/>
        </w:rPr>
        <w:t>e</w:t>
      </w:r>
      <w:r w:rsidR="7D6508C6" w:rsidRPr="002A11B9">
        <w:rPr>
          <w:szCs w:val="24"/>
        </w:rPr>
        <w:t xml:space="preserve"> </w:t>
      </w:r>
      <w:r w:rsidR="00A01FC8" w:rsidRPr="002A11B9">
        <w:rPr>
          <w:szCs w:val="24"/>
        </w:rPr>
        <w:t>cholecystitis</w:t>
      </w:r>
      <w:r w:rsidR="7D6508C6" w:rsidRPr="002A11B9">
        <w:rPr>
          <w:szCs w:val="24"/>
        </w:rPr>
        <w:t xml:space="preserve"> are associated with a higher incidence of </w:t>
      </w:r>
      <w:r w:rsidR="00F32814" w:rsidRPr="002A11B9">
        <w:rPr>
          <w:szCs w:val="24"/>
        </w:rPr>
        <w:t>GBC</w:t>
      </w:r>
      <w:r w:rsidR="7D6508C6" w:rsidRPr="002A11B9">
        <w:rPr>
          <w:szCs w:val="24"/>
        </w:rPr>
        <w:t>. Gallstones are the strongest risk factor</w:t>
      </w:r>
      <w:r w:rsidR="00B36619" w:rsidRPr="002A11B9">
        <w:rPr>
          <w:szCs w:val="24"/>
        </w:rPr>
        <w:fldChar w:fldCharType="begin"/>
      </w:r>
      <w:r w:rsidR="00BA1C54" w:rsidRPr="002A11B9">
        <w:rPr>
          <w:szCs w:val="24"/>
        </w:rPr>
        <w:instrText xml:space="preserve"> ADDIN EN.CITE &lt;EndNote&gt;&lt;Cite&gt;&lt;Author&gt;Hsing&lt;/Author&gt;&lt;Year&gt;2007&lt;/Year&gt;&lt;RecNum&gt;12&lt;/RecNum&gt;&lt;DisplayText&gt;&lt;style face="superscript"&gt;29&lt;/style&gt;&lt;/DisplayText&gt;&lt;record&gt;&lt;rec-number&gt;12&lt;/rec-number&gt;&lt;foreign-keys&gt;&lt;key app="EN" db-id="f0f0v0eemstptpet50ax2efj00r0vpxszppf" timestamp="1634564304"&gt;12&lt;/key&gt;&lt;/foreign-keys&gt;&lt;ref-type name="Journal Article"&gt;17&lt;/ref-type&gt;&lt;contributors&gt;&lt;authors&gt;&lt;author&gt;Hsing, A. W.&lt;/author&gt;&lt;author&gt;Bai, Y.&lt;/author&gt;&lt;author&gt;Andreotti, G.&lt;/author&gt;&lt;author&gt;Rashid, A.&lt;/author&gt;&lt;author&gt;Deng, J.&lt;/author&gt;&lt;author&gt;Chen, J.&lt;/author&gt;&lt;author&gt;Goldstein, A. M.&lt;/author&gt;&lt;author&gt;Han, T. Q.&lt;/author&gt;&lt;author&gt;Shen, M. C.&lt;/author&gt;&lt;author&gt;Fraumeni, J. F., Jr.&lt;/author&gt;&lt;author&gt;Gao, Y. T.&lt;/author&gt;&lt;/authors&gt;&lt;/contributors&gt;&lt;auth-address&gt;Division of Cancer Epidemiology and Genetics, National Cancer Institute, National Institutes of Health, DHHS, Bethesda, MD 20852, USA. hsinga@mail.nih.gov&lt;/auth-address&gt;&lt;titles&gt;&lt;title&gt;Family history of gallstones and the risk of biliary tract cancer and gallstones: a population-based study in Shanghai, China&lt;/title&gt;&lt;secondary-title&gt;Int J Cancer&lt;/secondary-title&gt;&lt;/titles&gt;&lt;periodical&gt;&lt;full-title&gt;Int J Cancer&lt;/full-title&gt;&lt;/periodical&gt;&lt;pages&gt;832-8&lt;/pages&gt;&lt;volume&gt;121&lt;/volume&gt;&lt;number&gt;4&lt;/number&gt;&lt;edition&gt;2007/04/24&lt;/edition&gt;&lt;keywords&gt;&lt;keyword&gt;Adult&lt;/keyword&gt;&lt;keyword&gt;Aged&lt;/keyword&gt;&lt;keyword&gt;Biliary Tract Neoplasms/*epidemiology&lt;/keyword&gt;&lt;keyword&gt;Case-Control Studies&lt;/keyword&gt;&lt;keyword&gt;China&lt;/keyword&gt;&lt;keyword&gt;Family Health&lt;/keyword&gt;&lt;keyword&gt;Female&lt;/keyword&gt;&lt;keyword&gt;Gallstones/*epidemiology/*genetics&lt;/keyword&gt;&lt;keyword&gt;Humans&lt;/keyword&gt;&lt;keyword&gt;Male&lt;/keyword&gt;&lt;keyword&gt;Middle Aged&lt;/keyword&gt;&lt;keyword&gt;Risk Factors&lt;/keyword&gt;&lt;/keywords&gt;&lt;dates&gt;&lt;year&gt;2007&lt;/year&gt;&lt;pub-dates&gt;&lt;date&gt;Aug 15&lt;/date&gt;&lt;/pub-dates&gt;&lt;/dates&gt;&lt;isbn&gt;0020-7136 (Print)&amp;#xD;0020-7136&lt;/isbn&gt;&lt;accession-num&gt;17450525&lt;/accession-num&gt;&lt;urls&gt;&lt;/urls&gt;&lt;custom2&gt;PMC2885776&lt;/custom2&gt;&lt;custom6&gt;NIHMS189658&lt;/custom6&gt;&lt;electronic-resource-num&gt;10.1002/ijc.22756&lt;/electronic-resource-num&gt;&lt;remote-database-provider&gt;NLM&lt;/remote-database-provider&gt;&lt;language&gt;eng&lt;/language&gt;&lt;/record&gt;&lt;/Cite&gt;&lt;/EndNote&gt;</w:instrText>
      </w:r>
      <w:r w:rsidR="00B36619" w:rsidRPr="002A11B9">
        <w:rPr>
          <w:szCs w:val="24"/>
        </w:rPr>
        <w:fldChar w:fldCharType="separate"/>
      </w:r>
      <w:r w:rsidR="00BA1C54" w:rsidRPr="002A11B9">
        <w:rPr>
          <w:noProof/>
          <w:szCs w:val="24"/>
          <w:vertAlign w:val="superscript"/>
        </w:rPr>
        <w:t>29</w:t>
      </w:r>
      <w:r w:rsidR="00B36619" w:rsidRPr="002A11B9">
        <w:rPr>
          <w:szCs w:val="24"/>
        </w:rPr>
        <w:fldChar w:fldCharType="end"/>
      </w:r>
      <w:r w:rsidR="7D6508C6" w:rsidRPr="002A11B9">
        <w:rPr>
          <w:szCs w:val="24"/>
        </w:rPr>
        <w:t xml:space="preserve">; others include porcelain gallbladder, gallbladder polyps, </w:t>
      </w:r>
      <w:r w:rsidR="00F32814" w:rsidRPr="002A11B9">
        <w:rPr>
          <w:szCs w:val="24"/>
        </w:rPr>
        <w:t>PSC</w:t>
      </w:r>
      <w:r w:rsidR="009D5DCD" w:rsidRPr="002A11B9">
        <w:rPr>
          <w:szCs w:val="24"/>
        </w:rPr>
        <w:t>,</w:t>
      </w:r>
      <w:r w:rsidR="00B36619" w:rsidRPr="002A11B9">
        <w:rPr>
          <w:szCs w:val="24"/>
        </w:rPr>
        <w:fldChar w:fldCharType="begin">
          <w:fldData xml:space="preserve">PEVuZE5vdGU+PENpdGU+PEF1dGhvcj5MZXdpczwvQXV0aG9yPjxZZWFyPjIwMDc8L1llYXI+PFJl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MZXdpczwvQXV0aG9yPjxZZWFyPjIwMDc8L1llYXI+PFJl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0,31</w:t>
      </w:r>
      <w:r w:rsidR="00B36619" w:rsidRPr="002A11B9">
        <w:rPr>
          <w:szCs w:val="24"/>
        </w:rPr>
        <w:fldChar w:fldCharType="end"/>
      </w:r>
      <w:r w:rsidR="7D6508C6" w:rsidRPr="002A11B9">
        <w:rPr>
          <w:szCs w:val="24"/>
        </w:rPr>
        <w:t xml:space="preserve"> chronic </w:t>
      </w:r>
      <w:r w:rsidR="7D6508C6" w:rsidRPr="002A11B9">
        <w:rPr>
          <w:i/>
          <w:iCs/>
          <w:szCs w:val="24"/>
        </w:rPr>
        <w:t>Salmonella typhi</w:t>
      </w:r>
      <w:r w:rsidR="7D6508C6" w:rsidRPr="002A11B9">
        <w:rPr>
          <w:szCs w:val="24"/>
        </w:rPr>
        <w:t xml:space="preserve"> or </w:t>
      </w:r>
      <w:r w:rsidR="7D6508C6" w:rsidRPr="002A11B9">
        <w:rPr>
          <w:i/>
          <w:iCs/>
          <w:szCs w:val="24"/>
        </w:rPr>
        <w:t xml:space="preserve">Helicobacter </w:t>
      </w:r>
      <w:proofErr w:type="spellStart"/>
      <w:r w:rsidR="7D6508C6" w:rsidRPr="002A11B9">
        <w:rPr>
          <w:i/>
          <w:iCs/>
          <w:szCs w:val="24"/>
        </w:rPr>
        <w:t>bilis</w:t>
      </w:r>
      <w:proofErr w:type="spellEnd"/>
      <w:r w:rsidR="7D6508C6" w:rsidRPr="002A11B9">
        <w:rPr>
          <w:szCs w:val="24"/>
        </w:rPr>
        <w:t xml:space="preserve"> infection</w:t>
      </w:r>
      <w:r w:rsidR="009D5DCD" w:rsidRPr="002A11B9">
        <w:rPr>
          <w:szCs w:val="24"/>
        </w:rPr>
        <w:t>,</w:t>
      </w:r>
      <w:r w:rsidR="00B36619" w:rsidRPr="002A11B9">
        <w:rPr>
          <w:szCs w:val="24"/>
        </w:rPr>
        <w:fldChar w:fldCharType="begin">
          <w:fldData xml:space="preserve">PEVuZE5vdGU+PENpdGU+PEF1dGhvcj5Lb3NoaW9sPC9BdXRob3I+PFllYXI+MjAxNjwvWWVhcj48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</w:fldData>
        </w:fldChar>
      </w:r>
      <w:r w:rsidR="00BA1C54" w:rsidRPr="002A11B9">
        <w:rPr>
          <w:szCs w:val="24"/>
        </w:rPr>
        <w:instrText xml:space="preserve"> ADDIN EN.CITE </w:instrText>
      </w:r>
      <w:r w:rsidR="00BA1C54" w:rsidRPr="002A11B9">
        <w:rPr>
          <w:szCs w:val="24"/>
        </w:rPr>
        <w:fldChar w:fldCharType="begin">
          <w:fldData xml:space="preserve">PEVuZE5vdGU+PENpdGU+PEF1dGhvcj5Lb3NoaW9sPC9BdXRob3I+PFllYXI+MjAxNjwvWWVhcj48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2</w:t>
      </w:r>
      <w:r w:rsidR="00B36619" w:rsidRPr="002A11B9">
        <w:rPr>
          <w:szCs w:val="24"/>
        </w:rPr>
        <w:fldChar w:fldCharType="end"/>
      </w:r>
      <w:r w:rsidR="7D6508C6" w:rsidRPr="002A11B9">
        <w:rPr>
          <w:szCs w:val="24"/>
        </w:rPr>
        <w:t xml:space="preserve"> congenital biliary tree malformations (e.g. choledochal cysts, congenital biliary dilatation and anomalous pancreaticobiliary ductal junction)</w:t>
      </w:r>
      <w:r w:rsidR="00B36619" w:rsidRPr="002A11B9">
        <w:rPr>
          <w:szCs w:val="24"/>
        </w:rPr>
        <w:fldChar w:fldCharType="begin"/>
      </w:r>
      <w:r w:rsidR="00BA1C54" w:rsidRPr="002A11B9">
        <w:rPr>
          <w:szCs w:val="24"/>
        </w:rPr>
        <w:instrText xml:space="preserve"> ADDIN EN.CITE &lt;EndNote&gt;&lt;Cite&gt;&lt;Author&gt;Kamisawa&lt;/Author&gt;&lt;Year&gt;2017&lt;/Year&gt;&lt;RecNum&gt;13&lt;/RecNum&gt;&lt;DisplayText&gt;&lt;style face="superscript"&gt;33&lt;/style&gt;&lt;/DisplayText&gt;&lt;record&gt;&lt;rec-number&gt;13&lt;/rec-number&gt;&lt;foreign-keys&gt;&lt;key app="EN" db-id="f0f0v0eemstptpet50ax2efj00r0vpxszppf" timestamp="1634564354"&gt;13&lt;/key&gt;&lt;/foreign-keys&gt;&lt;ref-type name="Journal Article"&gt;17&lt;/ref-type&gt;&lt;contributors&gt;&lt;authors&gt;&lt;author&gt;Kamisawa, T.&lt;/author&gt;&lt;author&gt;Kaneko, K.&lt;/author&gt;&lt;author&gt;Itoi, T.&lt;/author&gt;&lt;author&gt;Ando, H.&lt;/author&gt;&lt;/authors&gt;&lt;/contributors&gt;&lt;auth-address&gt;Department of Internal Medicine, Tokyo Metropolitan Komagome Hospital, Tokyo, Japan. Electronic address: kamisawa@cick.jp.&amp;#xD;Division of Pediatric Surgery, Department of Surgery, Aichi Medical University, Nagakute, Japan.&amp;#xD;Department of Gastroenterology and Hepatology, Tokyo Medical University, Tokyo, Japan.&amp;#xD;Department of Pediatric Surgery, Aichi Prefectural Colony, Kasugai, Japan.&lt;/auth-address&gt;&lt;titles&gt;&lt;title&gt;Pancreaticobiliary maljunction and congenital biliary dilatation&lt;/title&gt;&lt;secondary-title&gt;Lancet Gastroenterol Hepatol&lt;/secondary-title&gt;&lt;/titles&gt;&lt;periodical&gt;&lt;full-title&gt;Lancet Gastroenterol Hepatol&lt;/full-title&gt;&lt;/periodical&gt;&lt;pages&gt;610-618&lt;/pages&gt;&lt;volume&gt;2&lt;/volume&gt;&lt;number&gt;8&lt;/number&gt;&lt;edition&gt;2017/07/12&lt;/edition&gt;&lt;keywords&gt;&lt;keyword&gt;Biliary Tract/*pathology&lt;/keyword&gt;&lt;keyword&gt;Biliary Tract Neoplasms/etiology&lt;/keyword&gt;&lt;keyword&gt;Common Bile Duct/*abnormalities/diagnostic imaging/physiopathology/surgery&lt;/keyword&gt;&lt;keyword&gt;Dilatation, Pathologic/*congenital/diagnostic imaging/physiopathology/surgery&lt;/keyword&gt;&lt;keyword&gt;Humans&lt;/keyword&gt;&lt;keyword&gt;Pancreatic Ducts/*abnormalities/diagnostic imaging/physiopathology/surgery&lt;/keyword&gt;&lt;/keywords&gt;&lt;dates&gt;&lt;year&gt;2017&lt;/year&gt;&lt;pub-dates&gt;&lt;date&gt;Aug&lt;/date&gt;&lt;/pub-dates&gt;&lt;/dates&gt;&lt;accession-num&gt;28691687&lt;/accession-num&gt;&lt;urls&gt;&lt;/urls&gt;&lt;electronic-resource-num&gt;10.1016/s2468-1253(17)30002-x&lt;/electronic-resource-num&gt;&lt;remote-database-provider&gt;NLM&lt;/remote-database-provider&gt;&lt;language&gt;eng&lt;/language&gt;&lt;/record&gt;&lt;/Cite&gt;&lt;/EndNote&gt;</w:instrText>
      </w:r>
      <w:r w:rsidR="00B36619" w:rsidRPr="002A11B9">
        <w:rPr>
          <w:szCs w:val="24"/>
        </w:rPr>
        <w:fldChar w:fldCharType="separate"/>
      </w:r>
      <w:r w:rsidR="00BA1C54" w:rsidRPr="002A11B9">
        <w:rPr>
          <w:noProof/>
          <w:szCs w:val="24"/>
          <w:vertAlign w:val="superscript"/>
        </w:rPr>
        <w:t>33</w:t>
      </w:r>
      <w:r w:rsidR="00B36619" w:rsidRPr="002A11B9">
        <w:rPr>
          <w:szCs w:val="24"/>
        </w:rPr>
        <w:fldChar w:fldCharType="end"/>
      </w:r>
      <w:r w:rsidR="7D6508C6" w:rsidRPr="002A11B9">
        <w:rPr>
          <w:szCs w:val="24"/>
        </w:rPr>
        <w:t xml:space="preserve"> and obesity</w:t>
      </w:r>
      <w:r w:rsidR="009D5DCD" w:rsidRPr="002A11B9">
        <w:rPr>
          <w:szCs w:val="24"/>
        </w:rPr>
        <w:t>.</w:t>
      </w:r>
      <w:r w:rsidR="00B36619" w:rsidRPr="002A11B9">
        <w:rPr>
          <w:szCs w:val="24"/>
        </w:rPr>
        <w:fldChar w:fldCharType="begin">
          <w:fldData xml:space="preserve">PEVuZE5vdGU+PENpdGU+PEF1dGhvcj5MaTwvQXV0aG9yPjxZZWFyPjIwMTY8L1llYXI+PFJlY051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==
</w:fldData>
        </w:fldChar>
      </w:r>
      <w:r w:rsidR="00BA1C54" w:rsidRPr="002A11B9">
        <w:rPr>
          <w:szCs w:val="24"/>
        </w:rPr>
        <w:instrText xml:space="preserve"> ADDIN EN.CITE </w:instrText>
      </w:r>
      <w:r w:rsidR="00BA1C54" w:rsidRPr="002A11B9">
        <w:rPr>
          <w:szCs w:val="24"/>
        </w:rPr>
        <w:fldChar w:fldCharType="begin">
          <w:fldData xml:space="preserve">PEVuZE5vdGU+PENpdGU+PEF1dGhvcj5MaTwvQXV0aG9yPjxZZWFyPjIwMTY8L1llYXI+PFJlY051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==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4</w:t>
      </w:r>
      <w:r w:rsidR="00B36619" w:rsidRPr="002A11B9">
        <w:rPr>
          <w:szCs w:val="24"/>
        </w:rPr>
        <w:fldChar w:fldCharType="end"/>
      </w:r>
      <w:r w:rsidR="7D6508C6" w:rsidRPr="002A11B9">
        <w:rPr>
          <w:szCs w:val="24"/>
        </w:rPr>
        <w:t xml:space="preserve"> </w:t>
      </w:r>
    </w:p>
    <w:p w14:paraId="1BE5B3B6" w14:textId="77777777" w:rsidR="002007FF" w:rsidRPr="002A11B9" w:rsidRDefault="002007FF" w:rsidP="00D248E5">
      <w:pPr>
        <w:pStyle w:val="Heading1"/>
        <w:suppressAutoHyphens/>
        <w:jc w:val="both"/>
      </w:pPr>
    </w:p>
    <w:p w14:paraId="7BC20AA0" w14:textId="2F10359E" w:rsidR="00684A48" w:rsidRPr="002A11B9" w:rsidRDefault="00914840" w:rsidP="00470AE5">
      <w:pPr>
        <w:pStyle w:val="Heading1"/>
        <w:suppressAutoHyphens/>
      </w:pPr>
      <w:r w:rsidRPr="002A11B9">
        <w:t>DIAGNOSIS</w:t>
      </w:r>
      <w:r w:rsidR="000F1BB3" w:rsidRPr="002A11B9">
        <w:t xml:space="preserve">, </w:t>
      </w:r>
      <w:r w:rsidRPr="002A11B9">
        <w:t>PATHOLOGY</w:t>
      </w:r>
      <w:r w:rsidR="000F1BB3" w:rsidRPr="002A11B9">
        <w:t xml:space="preserve"> and </w:t>
      </w:r>
      <w:r w:rsidRPr="002A11B9">
        <w:t>MOLECULAR BIOLOGY</w:t>
      </w:r>
    </w:p>
    <w:p w14:paraId="3F0344F4" w14:textId="5D8F0988" w:rsidR="00705099" w:rsidRPr="002A11B9" w:rsidRDefault="00705099" w:rsidP="00470AE5">
      <w:pPr>
        <w:pStyle w:val="Heading2"/>
        <w:suppressAutoHyphens/>
      </w:pPr>
      <w:r w:rsidRPr="002A11B9">
        <w:t xml:space="preserve">Diagnosis </w:t>
      </w:r>
    </w:p>
    <w:p w14:paraId="1DD82B85" w14:textId="068A6C3D" w:rsidR="00680B23" w:rsidRPr="002A11B9" w:rsidRDefault="00714C52" w:rsidP="00470AE5">
      <w:pPr>
        <w:suppressAutoHyphens/>
        <w:spacing w:after="120"/>
        <w:rPr>
          <w:szCs w:val="24"/>
        </w:rPr>
      </w:pPr>
      <w:r w:rsidRPr="002A11B9">
        <w:rPr>
          <w:szCs w:val="24"/>
        </w:rPr>
        <w:t>I</w:t>
      </w:r>
      <w:r w:rsidR="7D6508C6" w:rsidRPr="002A11B9">
        <w:rPr>
          <w:szCs w:val="24"/>
        </w:rPr>
        <w:t xml:space="preserve">t is important to </w:t>
      </w:r>
      <w:r w:rsidR="00470AE5" w:rsidRPr="002A11B9">
        <w:rPr>
          <w:szCs w:val="24"/>
        </w:rPr>
        <w:t xml:space="preserve">confirm </w:t>
      </w:r>
      <w:r w:rsidR="7D6508C6" w:rsidRPr="002A11B9">
        <w:rPr>
          <w:szCs w:val="24"/>
        </w:rPr>
        <w:t>the anatomic</w:t>
      </w:r>
      <w:r w:rsidR="004242C7" w:rsidRPr="002A11B9">
        <w:rPr>
          <w:szCs w:val="24"/>
        </w:rPr>
        <w:t>al</w:t>
      </w:r>
      <w:r w:rsidR="7D6508C6" w:rsidRPr="002A11B9">
        <w:rPr>
          <w:szCs w:val="24"/>
        </w:rPr>
        <w:t xml:space="preserve"> location</w:t>
      </w:r>
      <w:r w:rsidRPr="002A11B9">
        <w:rPr>
          <w:szCs w:val="24"/>
        </w:rPr>
        <w:t xml:space="preserve"> of BTC</w:t>
      </w:r>
      <w:r w:rsidR="7D6508C6" w:rsidRPr="002A11B9">
        <w:rPr>
          <w:szCs w:val="24"/>
        </w:rPr>
        <w:t xml:space="preserve"> (</w:t>
      </w:r>
      <w:proofErr w:type="spellStart"/>
      <w:r w:rsidR="7D6508C6" w:rsidRPr="002A11B9">
        <w:rPr>
          <w:szCs w:val="24"/>
        </w:rPr>
        <w:t>iCCA</w:t>
      </w:r>
      <w:proofErr w:type="spellEnd"/>
      <w:r w:rsidR="7D6508C6" w:rsidRPr="002A11B9">
        <w:rPr>
          <w:szCs w:val="24"/>
        </w:rPr>
        <w:t xml:space="preserve">, </w:t>
      </w:r>
      <w:proofErr w:type="spellStart"/>
      <w:r w:rsidR="7D6508C6" w:rsidRPr="002A11B9">
        <w:rPr>
          <w:szCs w:val="24"/>
        </w:rPr>
        <w:t>pCCA</w:t>
      </w:r>
      <w:proofErr w:type="spellEnd"/>
      <w:r w:rsidR="7D6508C6" w:rsidRPr="002A11B9">
        <w:rPr>
          <w:szCs w:val="24"/>
        </w:rPr>
        <w:t xml:space="preserve">, </w:t>
      </w:r>
      <w:proofErr w:type="spellStart"/>
      <w:r w:rsidR="7D6508C6" w:rsidRPr="002A11B9">
        <w:rPr>
          <w:szCs w:val="24"/>
        </w:rPr>
        <w:t>dCCA</w:t>
      </w:r>
      <w:proofErr w:type="spellEnd"/>
      <w:r w:rsidR="7D6508C6" w:rsidRPr="002A11B9">
        <w:rPr>
          <w:szCs w:val="24"/>
        </w:rPr>
        <w:t xml:space="preserve"> or GBC)</w:t>
      </w:r>
      <w:r w:rsidR="00470AE5" w:rsidRPr="002A11B9">
        <w:rPr>
          <w:szCs w:val="24"/>
        </w:rPr>
        <w:t>,</w:t>
      </w:r>
      <w:r w:rsidR="7D6508C6" w:rsidRPr="002A11B9">
        <w:rPr>
          <w:szCs w:val="24"/>
        </w:rPr>
        <w:t xml:space="preserve"> as every subtype has specific clinical and molecular features, requiring </w:t>
      </w:r>
      <w:r w:rsidR="00601D18" w:rsidRPr="002A11B9">
        <w:rPr>
          <w:szCs w:val="24"/>
        </w:rPr>
        <w:t>individuali</w:t>
      </w:r>
      <w:r w:rsidR="00470AE5" w:rsidRPr="002A11B9">
        <w:rPr>
          <w:szCs w:val="24"/>
        </w:rPr>
        <w:t>s</w:t>
      </w:r>
      <w:r w:rsidR="00601D18" w:rsidRPr="002A11B9">
        <w:rPr>
          <w:szCs w:val="24"/>
        </w:rPr>
        <w:t>ed</w:t>
      </w:r>
      <w:r w:rsidR="7D6508C6" w:rsidRPr="002A11B9">
        <w:rPr>
          <w:szCs w:val="24"/>
        </w:rPr>
        <w:t xml:space="preserve"> work-up and assessment for complications</w:t>
      </w:r>
      <w:r w:rsidR="00470AE5" w:rsidRPr="002A11B9">
        <w:rPr>
          <w:szCs w:val="24"/>
        </w:rPr>
        <w:t>,</w:t>
      </w:r>
      <w:r w:rsidR="7D6508C6" w:rsidRPr="002A11B9">
        <w:rPr>
          <w:szCs w:val="24"/>
        </w:rPr>
        <w:t xml:space="preserve"> including biliary tract obstruction</w:t>
      </w:r>
      <w:r w:rsidR="00470AE5" w:rsidRPr="002A11B9">
        <w:rPr>
          <w:szCs w:val="24"/>
        </w:rPr>
        <w:t>.</w:t>
      </w:r>
      <w:r w:rsidR="00B36619"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5</w:t>
      </w:r>
      <w:r w:rsidR="00B36619" w:rsidRPr="002A11B9">
        <w:rPr>
          <w:szCs w:val="24"/>
        </w:rPr>
        <w:fldChar w:fldCharType="end"/>
      </w:r>
      <w:r w:rsidR="7D6508C6" w:rsidRPr="002A11B9">
        <w:rPr>
          <w:szCs w:val="24"/>
        </w:rPr>
        <w:t xml:space="preserve"> </w:t>
      </w:r>
      <w:r w:rsidR="00804F1E" w:rsidRPr="002A11B9">
        <w:rPr>
          <w:szCs w:val="24"/>
        </w:rPr>
        <w:t>Biliary tumo</w:t>
      </w:r>
      <w:r w:rsidR="00470AE5" w:rsidRPr="002A11B9">
        <w:rPr>
          <w:szCs w:val="24"/>
        </w:rPr>
        <w:t>u</w:t>
      </w:r>
      <w:r w:rsidR="00804F1E" w:rsidRPr="002A11B9">
        <w:rPr>
          <w:szCs w:val="24"/>
        </w:rPr>
        <w:t>rs should be classified according to ICD1</w:t>
      </w:r>
      <w:r w:rsidR="00695FCC" w:rsidRPr="002A11B9">
        <w:rPr>
          <w:szCs w:val="24"/>
        </w:rPr>
        <w:t>1</w:t>
      </w:r>
      <w:r w:rsidR="00804F1E" w:rsidRPr="002A11B9">
        <w:rPr>
          <w:szCs w:val="24"/>
        </w:rPr>
        <w:t xml:space="preserve"> criteria</w:t>
      </w:r>
      <w:r w:rsidR="007A699B" w:rsidRPr="002A11B9">
        <w:rPr>
          <w:szCs w:val="24"/>
        </w:rPr>
        <w:t>.</w:t>
      </w:r>
      <w:r w:rsidR="00804F1E" w:rsidRPr="002A11B9">
        <w:rPr>
          <w:szCs w:val="24"/>
        </w:rPr>
        <w:t xml:space="preserve"> </w:t>
      </w:r>
    </w:p>
    <w:p w14:paraId="5AA96F93" w14:textId="1411D949" w:rsidR="002C5120" w:rsidRPr="002A11B9" w:rsidRDefault="00714C52" w:rsidP="0073191F">
      <w:pPr>
        <w:suppressAutoHyphens/>
        <w:spacing w:after="120"/>
        <w:rPr>
          <w:szCs w:val="24"/>
        </w:rPr>
      </w:pPr>
      <w:r w:rsidRPr="002A11B9">
        <w:rPr>
          <w:szCs w:val="24"/>
        </w:rPr>
        <w:t>R</w:t>
      </w:r>
      <w:r w:rsidR="00680B23" w:rsidRPr="002A11B9">
        <w:rPr>
          <w:szCs w:val="24"/>
        </w:rPr>
        <w:t xml:space="preserve">ecommended initial investigations are detailed in </w:t>
      </w:r>
      <w:r w:rsidR="00680B23" w:rsidRPr="002A11B9">
        <w:rPr>
          <w:b/>
          <w:bCs/>
          <w:szCs w:val="24"/>
        </w:rPr>
        <w:t>Table 1</w:t>
      </w:r>
      <w:r w:rsidR="00680B23" w:rsidRPr="002A11B9">
        <w:rPr>
          <w:szCs w:val="24"/>
        </w:rPr>
        <w:t xml:space="preserve">. </w:t>
      </w:r>
      <w:r w:rsidR="003C4CC5" w:rsidRPr="002A11B9">
        <w:rPr>
          <w:szCs w:val="24"/>
        </w:rPr>
        <w:t>Liver function should be assessed</w:t>
      </w:r>
      <w:r w:rsidR="001C715A" w:rsidRPr="002A11B9">
        <w:rPr>
          <w:szCs w:val="24"/>
        </w:rPr>
        <w:t xml:space="preserve"> </w:t>
      </w:r>
      <w:r w:rsidR="00470AE5" w:rsidRPr="002A11B9">
        <w:rPr>
          <w:szCs w:val="24"/>
        </w:rPr>
        <w:t>via</w:t>
      </w:r>
      <w:r w:rsidR="003C4CC5" w:rsidRPr="002A11B9">
        <w:rPr>
          <w:szCs w:val="24"/>
        </w:rPr>
        <w:t xml:space="preserve"> blood tests</w:t>
      </w:r>
      <w:r w:rsidR="001C715A" w:rsidRPr="002A11B9">
        <w:rPr>
          <w:szCs w:val="24"/>
        </w:rPr>
        <w:t xml:space="preserve"> and evaluation</w:t>
      </w:r>
      <w:r w:rsidR="003C4CC5" w:rsidRPr="002A11B9">
        <w:rPr>
          <w:szCs w:val="24"/>
        </w:rPr>
        <w:t xml:space="preserve"> for the presence of conditions associated with underlying liver or biliary tract inflammation</w:t>
      </w:r>
      <w:r w:rsidRPr="002A11B9">
        <w:rPr>
          <w:szCs w:val="24"/>
        </w:rPr>
        <w:t>/</w:t>
      </w:r>
      <w:r w:rsidR="003C4CC5" w:rsidRPr="002A11B9">
        <w:rPr>
          <w:szCs w:val="24"/>
        </w:rPr>
        <w:t>injury</w:t>
      </w:r>
      <w:r w:rsidR="001C715A" w:rsidRPr="002A11B9">
        <w:rPr>
          <w:szCs w:val="24"/>
        </w:rPr>
        <w:t xml:space="preserve">, including </w:t>
      </w:r>
      <w:r w:rsidR="00C3329A" w:rsidRPr="002A11B9">
        <w:rPr>
          <w:szCs w:val="24"/>
        </w:rPr>
        <w:t>HBV</w:t>
      </w:r>
      <w:r w:rsidR="003C4CC5" w:rsidRPr="002A11B9">
        <w:rPr>
          <w:szCs w:val="24"/>
        </w:rPr>
        <w:t xml:space="preserve"> and </w:t>
      </w:r>
      <w:r w:rsidR="00C3329A" w:rsidRPr="002A11B9">
        <w:rPr>
          <w:szCs w:val="24"/>
        </w:rPr>
        <w:t>H</w:t>
      </w:r>
      <w:r w:rsidR="003C4CC5" w:rsidRPr="002A11B9">
        <w:rPr>
          <w:szCs w:val="24"/>
        </w:rPr>
        <w:t>C</w:t>
      </w:r>
      <w:r w:rsidR="00C3329A" w:rsidRPr="002A11B9">
        <w:rPr>
          <w:szCs w:val="24"/>
        </w:rPr>
        <w:t>V</w:t>
      </w:r>
      <w:r w:rsidR="003C4CC5" w:rsidRPr="002A11B9">
        <w:rPr>
          <w:szCs w:val="24"/>
        </w:rPr>
        <w:t xml:space="preserve"> infection, risk factors for non-alcoholic liver disease </w:t>
      </w:r>
      <w:r w:rsidR="00DE4080" w:rsidRPr="002A11B9">
        <w:rPr>
          <w:szCs w:val="24"/>
        </w:rPr>
        <w:t>(n</w:t>
      </w:r>
      <w:r w:rsidR="00470AE5" w:rsidRPr="002A11B9">
        <w:rPr>
          <w:szCs w:val="24"/>
        </w:rPr>
        <w:t>on-alcoholic fatty liver disease</w:t>
      </w:r>
      <w:r w:rsidR="005F4074" w:rsidRPr="002A11B9">
        <w:rPr>
          <w:szCs w:val="24"/>
        </w:rPr>
        <w:t>/</w:t>
      </w:r>
      <w:r w:rsidR="00470AE5" w:rsidRPr="002A11B9">
        <w:rPr>
          <w:szCs w:val="24"/>
        </w:rPr>
        <w:t xml:space="preserve">non-alcoholic </w:t>
      </w:r>
      <w:r w:rsidR="00470AE5" w:rsidRPr="002A11B9">
        <w:t>steatohepatitis</w:t>
      </w:r>
      <w:r w:rsidR="00DE4080" w:rsidRPr="002A11B9">
        <w:t>)</w:t>
      </w:r>
      <w:r w:rsidR="003C4CC5" w:rsidRPr="002A11B9">
        <w:rPr>
          <w:szCs w:val="24"/>
        </w:rPr>
        <w:t xml:space="preserve"> or autoimmune diseases such as inflammatory bowe</w:t>
      </w:r>
      <w:r w:rsidR="001C715A" w:rsidRPr="002A11B9">
        <w:rPr>
          <w:szCs w:val="24"/>
        </w:rPr>
        <w:t>l disease, PSC</w:t>
      </w:r>
      <w:r w:rsidR="003C4CC5" w:rsidRPr="002A11B9">
        <w:rPr>
          <w:szCs w:val="24"/>
        </w:rPr>
        <w:t xml:space="preserve"> or primary biliary cholangitis. </w:t>
      </w:r>
      <w:r w:rsidR="7D6508C6" w:rsidRPr="002A11B9">
        <w:rPr>
          <w:szCs w:val="24"/>
        </w:rPr>
        <w:t xml:space="preserve">For all BTCs, cross-sectional imaging of </w:t>
      </w:r>
      <w:r w:rsidR="008D10F0" w:rsidRPr="002A11B9">
        <w:rPr>
          <w:szCs w:val="24"/>
        </w:rPr>
        <w:t xml:space="preserve">the </w:t>
      </w:r>
      <w:r w:rsidR="7D6508C6" w:rsidRPr="002A11B9">
        <w:rPr>
          <w:szCs w:val="24"/>
        </w:rPr>
        <w:t xml:space="preserve">chest, abdomen and pelvis with multiphase images of </w:t>
      </w:r>
      <w:r w:rsidR="00A51962" w:rsidRPr="002A11B9">
        <w:rPr>
          <w:szCs w:val="24"/>
        </w:rPr>
        <w:t xml:space="preserve">the </w:t>
      </w:r>
      <w:r w:rsidR="7D6508C6" w:rsidRPr="002A11B9">
        <w:rPr>
          <w:szCs w:val="24"/>
        </w:rPr>
        <w:t xml:space="preserve">liver is needed to assess </w:t>
      </w:r>
      <w:r w:rsidR="00A51962" w:rsidRPr="002A11B9">
        <w:rPr>
          <w:szCs w:val="24"/>
        </w:rPr>
        <w:t xml:space="preserve">the </w:t>
      </w:r>
      <w:r w:rsidR="7D6508C6" w:rsidRPr="002A11B9">
        <w:rPr>
          <w:szCs w:val="24"/>
        </w:rPr>
        <w:t xml:space="preserve">extent of primary disease and evaluate for metastases. For </w:t>
      </w:r>
      <w:r w:rsidR="00601D18" w:rsidRPr="002A11B9">
        <w:rPr>
          <w:szCs w:val="24"/>
        </w:rPr>
        <w:t>p/dCCA</w:t>
      </w:r>
      <w:r w:rsidR="7D6508C6" w:rsidRPr="002A11B9">
        <w:rPr>
          <w:szCs w:val="24"/>
        </w:rPr>
        <w:t xml:space="preserve"> and </w:t>
      </w:r>
      <w:r w:rsidR="00601D18" w:rsidRPr="002A11B9">
        <w:rPr>
          <w:szCs w:val="24"/>
        </w:rPr>
        <w:t>iCCA</w:t>
      </w:r>
      <w:r w:rsidR="7D6508C6" w:rsidRPr="002A11B9">
        <w:rPr>
          <w:szCs w:val="24"/>
        </w:rPr>
        <w:t xml:space="preserve"> causing biliary obstruction, MRCP </w:t>
      </w:r>
      <w:r w:rsidR="00BC227E" w:rsidRPr="002A11B9">
        <w:rPr>
          <w:szCs w:val="24"/>
        </w:rPr>
        <w:t>is helpful</w:t>
      </w:r>
      <w:r w:rsidR="7D6508C6" w:rsidRPr="002A11B9">
        <w:rPr>
          <w:szCs w:val="24"/>
        </w:rPr>
        <w:t xml:space="preserve"> to assess biliary tract and vascular anatomy.</w:t>
      </w:r>
      <w:r w:rsidR="00601D18" w:rsidRPr="002A11B9">
        <w:rPr>
          <w:szCs w:val="24"/>
        </w:rPr>
        <w:t xml:space="preserve"> </w:t>
      </w:r>
      <w:r w:rsidR="7D6508C6" w:rsidRPr="002A11B9">
        <w:rPr>
          <w:szCs w:val="24"/>
        </w:rPr>
        <w:t xml:space="preserve">Endoscopic </w:t>
      </w:r>
      <w:r w:rsidR="00D24DDF" w:rsidRPr="002A11B9">
        <w:rPr>
          <w:szCs w:val="24"/>
        </w:rPr>
        <w:t>ultrason</w:t>
      </w:r>
      <w:r w:rsidR="00513577" w:rsidRPr="002A11B9">
        <w:rPr>
          <w:szCs w:val="24"/>
        </w:rPr>
        <w:t>o</w:t>
      </w:r>
      <w:r w:rsidR="00D24DDF" w:rsidRPr="002A11B9">
        <w:rPr>
          <w:szCs w:val="24"/>
        </w:rPr>
        <w:t>graphy</w:t>
      </w:r>
      <w:r w:rsidR="7D6508C6" w:rsidRPr="002A11B9">
        <w:rPr>
          <w:szCs w:val="24"/>
        </w:rPr>
        <w:t xml:space="preserve"> (EUS) </w:t>
      </w:r>
      <w:r w:rsidR="002C5120" w:rsidRPr="002A11B9">
        <w:rPr>
          <w:szCs w:val="24"/>
        </w:rPr>
        <w:t xml:space="preserve">allows assessment of locoregional extension of </w:t>
      </w:r>
      <w:r w:rsidR="00601D18" w:rsidRPr="002A11B9">
        <w:rPr>
          <w:szCs w:val="24"/>
        </w:rPr>
        <w:t>p/d</w:t>
      </w:r>
      <w:r w:rsidR="002C5120" w:rsidRPr="002A11B9">
        <w:rPr>
          <w:szCs w:val="24"/>
        </w:rPr>
        <w:t>CCA and GBC</w:t>
      </w:r>
      <w:r w:rsidR="00A51962" w:rsidRPr="002A11B9">
        <w:rPr>
          <w:szCs w:val="24"/>
        </w:rPr>
        <w:t>.</w:t>
      </w:r>
      <w:r w:rsidR="00B36619" w:rsidRPr="002A11B9">
        <w:rPr>
          <w:szCs w:val="24"/>
        </w:rPr>
        <w:fldChar w:fldCharType="begin">
          <w:fldData xml:space="preserve">PEVuZE5vdGU+PENpdGU+PEF1dGhvcj5XZWlsZXJ0PC9BdXRob3I+PFllYXI+MjAxNDwvWWVhcj48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</w:fldData>
        </w:fldChar>
      </w:r>
      <w:r w:rsidR="00BA1C54" w:rsidRPr="002A11B9">
        <w:rPr>
          <w:szCs w:val="24"/>
        </w:rPr>
        <w:instrText xml:space="preserve"> ADDIN EN.CITE </w:instrText>
      </w:r>
      <w:r w:rsidR="00BA1C54" w:rsidRPr="002A11B9">
        <w:rPr>
          <w:szCs w:val="24"/>
        </w:rPr>
        <w:fldChar w:fldCharType="begin">
          <w:fldData xml:space="preserve">PEVuZE5vdGU+PENpdGU+PEF1dGhvcj5XZWlsZXJ0PC9BdXRob3I+PFllYXI+MjAxNDwvWWVhcj48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6</w:t>
      </w:r>
      <w:r w:rsidR="00B36619" w:rsidRPr="002A11B9">
        <w:rPr>
          <w:szCs w:val="24"/>
        </w:rPr>
        <w:fldChar w:fldCharType="end"/>
      </w:r>
      <w:r w:rsidR="002C5120" w:rsidRPr="002A11B9">
        <w:rPr>
          <w:szCs w:val="24"/>
        </w:rPr>
        <w:t xml:space="preserve"> It can also </w:t>
      </w:r>
      <w:r w:rsidR="7D6508C6" w:rsidRPr="002A11B9">
        <w:rPr>
          <w:szCs w:val="24"/>
        </w:rPr>
        <w:t xml:space="preserve">identify the location of </w:t>
      </w:r>
      <w:r w:rsidR="00A51962" w:rsidRPr="002A11B9">
        <w:rPr>
          <w:szCs w:val="24"/>
        </w:rPr>
        <w:t xml:space="preserve">a </w:t>
      </w:r>
      <w:r w:rsidR="7D6508C6" w:rsidRPr="002A11B9">
        <w:rPr>
          <w:szCs w:val="24"/>
        </w:rPr>
        <w:t>biliary obstruction when a discrete mass is not discernible on imaging</w:t>
      </w:r>
      <w:r w:rsidR="0073191F" w:rsidRPr="002A11B9">
        <w:rPr>
          <w:szCs w:val="24"/>
        </w:rPr>
        <w:t>;</w:t>
      </w:r>
      <w:r w:rsidR="7D6508C6" w:rsidRPr="002A11B9">
        <w:rPr>
          <w:szCs w:val="24"/>
        </w:rPr>
        <w:t xml:space="preserve"> and can be used for tissue acquisition from </w:t>
      </w:r>
      <w:r w:rsidR="008D10F0" w:rsidRPr="002A11B9">
        <w:rPr>
          <w:szCs w:val="24"/>
        </w:rPr>
        <w:t xml:space="preserve">the </w:t>
      </w:r>
      <w:r w:rsidR="7D6508C6" w:rsidRPr="002A11B9">
        <w:rPr>
          <w:szCs w:val="24"/>
        </w:rPr>
        <w:t xml:space="preserve">primary </w:t>
      </w:r>
      <w:r w:rsidR="00601D18" w:rsidRPr="002A11B9">
        <w:rPr>
          <w:szCs w:val="24"/>
        </w:rPr>
        <w:t>tumo</w:t>
      </w:r>
      <w:r w:rsidR="00A51962" w:rsidRPr="002A11B9">
        <w:rPr>
          <w:szCs w:val="24"/>
        </w:rPr>
        <w:t>u</w:t>
      </w:r>
      <w:r w:rsidR="00601D18" w:rsidRPr="002A11B9">
        <w:rPr>
          <w:szCs w:val="24"/>
        </w:rPr>
        <w:t>r</w:t>
      </w:r>
      <w:r w:rsidR="7D6508C6" w:rsidRPr="002A11B9">
        <w:rPr>
          <w:szCs w:val="24"/>
        </w:rPr>
        <w:t xml:space="preserve"> or nodal metastases</w:t>
      </w:r>
      <w:r w:rsidR="00A51962" w:rsidRPr="002A11B9">
        <w:rPr>
          <w:szCs w:val="24"/>
        </w:rPr>
        <w:t>,</w:t>
      </w:r>
      <w:r w:rsidR="7D6508C6" w:rsidRPr="002A11B9">
        <w:rPr>
          <w:szCs w:val="24"/>
        </w:rPr>
        <w:t xml:space="preserve"> depending on </w:t>
      </w:r>
      <w:r w:rsidR="008D10F0" w:rsidRPr="002A11B9">
        <w:rPr>
          <w:szCs w:val="24"/>
        </w:rPr>
        <w:t xml:space="preserve">their </w:t>
      </w:r>
      <w:r w:rsidR="7D6508C6" w:rsidRPr="002A11B9">
        <w:rPr>
          <w:szCs w:val="24"/>
        </w:rPr>
        <w:t xml:space="preserve">location. </w:t>
      </w:r>
      <w:r w:rsidR="00D24DDF" w:rsidRPr="002A11B9">
        <w:rPr>
          <w:szCs w:val="24"/>
        </w:rPr>
        <w:t>Percutaneous transhepatic cholangiography (PTC) or ERCP</w:t>
      </w:r>
      <w:r w:rsidR="00A51962" w:rsidRPr="002A11B9">
        <w:rPr>
          <w:szCs w:val="24"/>
        </w:rPr>
        <w:t xml:space="preserve"> may </w:t>
      </w:r>
      <w:r w:rsidR="00A51962" w:rsidRPr="002A11B9">
        <w:rPr>
          <w:szCs w:val="24"/>
        </w:rPr>
        <w:lastRenderedPageBreak/>
        <w:t>be used</w:t>
      </w:r>
      <w:r w:rsidR="00D24DDF" w:rsidRPr="002A11B9">
        <w:rPr>
          <w:szCs w:val="24"/>
        </w:rPr>
        <w:t xml:space="preserve"> to relieve biliary obstruction</w:t>
      </w:r>
      <w:r w:rsidR="002C5120" w:rsidRPr="002A11B9">
        <w:rPr>
          <w:szCs w:val="24"/>
        </w:rPr>
        <w:t xml:space="preserve">. </w:t>
      </w:r>
      <w:r w:rsidR="002C5120" w:rsidRPr="002A11B9">
        <w:rPr>
          <w:rFonts w:eastAsiaTheme="minorHAnsi"/>
          <w:szCs w:val="24"/>
        </w:rPr>
        <w:t xml:space="preserve">Endoscopic retrograde techniques using brushings </w:t>
      </w:r>
      <w:r w:rsidR="00A51962" w:rsidRPr="002A11B9">
        <w:rPr>
          <w:rFonts w:eastAsiaTheme="minorHAnsi"/>
          <w:szCs w:val="24"/>
        </w:rPr>
        <w:t xml:space="preserve">or </w:t>
      </w:r>
      <w:r w:rsidR="002C5120" w:rsidRPr="002A11B9">
        <w:rPr>
          <w:rFonts w:eastAsiaTheme="minorHAnsi"/>
          <w:szCs w:val="24"/>
        </w:rPr>
        <w:t>biopsy are comparable and have limited sensitivity for the diagnosis of malignant biliary strictures</w:t>
      </w:r>
      <w:r w:rsidR="008D10F0" w:rsidRPr="002A11B9">
        <w:rPr>
          <w:rFonts w:eastAsiaTheme="minorHAnsi"/>
          <w:szCs w:val="24"/>
        </w:rPr>
        <w:t>;</w:t>
      </w:r>
      <w:r w:rsidR="002C5120" w:rsidRPr="002A11B9">
        <w:rPr>
          <w:rFonts w:eastAsiaTheme="minorHAnsi"/>
          <w:szCs w:val="24"/>
        </w:rPr>
        <w:t xml:space="preserve"> </w:t>
      </w:r>
      <w:r w:rsidR="008D10F0" w:rsidRPr="002A11B9">
        <w:rPr>
          <w:rFonts w:eastAsiaTheme="minorHAnsi"/>
          <w:szCs w:val="24"/>
        </w:rPr>
        <w:t>a</w:t>
      </w:r>
      <w:r w:rsidR="002C5120" w:rsidRPr="002A11B9">
        <w:rPr>
          <w:rFonts w:eastAsiaTheme="minorHAnsi"/>
          <w:szCs w:val="24"/>
        </w:rPr>
        <w:t xml:space="preserve"> combination of both only modestly increases sensitivity</w:t>
      </w:r>
      <w:r w:rsidR="00A51962" w:rsidRPr="002A11B9">
        <w:rPr>
          <w:rFonts w:eastAsiaTheme="minorHAnsi"/>
          <w:szCs w:val="24"/>
        </w:rPr>
        <w:t>.</w:t>
      </w:r>
      <w:r w:rsidR="00B36619" w:rsidRPr="002A11B9">
        <w:rPr>
          <w:rFonts w:eastAsiaTheme="minorHAnsi"/>
          <w:szCs w:val="24"/>
        </w:rPr>
        <w:fldChar w:fldCharType="begin"/>
      </w:r>
      <w:r w:rsidR="00EB20E5" w:rsidRPr="002A11B9">
        <w:rPr>
          <w:rFonts w:eastAsiaTheme="minorHAnsi"/>
          <w:szCs w:val="24"/>
        </w:rPr>
        <w:instrText xml:space="preserve"> ADDIN EN.CITE &lt;EndNote&gt;&lt;Cite&gt;&lt;Author&gt;Navaneethan&lt;/Author&gt;&lt;Year&gt;2015&lt;/Year&gt;&lt;RecNum&gt;55&lt;/RecNum&gt;&lt;DisplayText&gt;&lt;style face="superscript"&gt;37&lt;/style&gt;&lt;/DisplayText&gt;&lt;record&gt;&lt;rec-number&gt;55&lt;/rec-number&gt;&lt;foreign-keys&gt;&lt;key app="EN" db-id="f0f0v0eemstptpet50ax2efj00r0vpxszppf" timestamp="1634575350"&gt;55&lt;/key&gt;&lt;/foreign-keys&gt;&lt;ref-type name="Journal Article"&gt;17&lt;/ref-type&gt;&lt;contributors&gt;&lt;authors&gt;&lt;author&gt;Navaneethan, U.&lt;/author&gt;&lt;author&gt;Hasan, M. K.&lt;/author&gt;&lt;author&gt;Lourdusamy, V.&lt;/author&gt;&lt;author&gt;Njei, B.&lt;/author&gt;&lt;author&gt;Varadarajulu, S.&lt;/author&gt;&lt;author&gt;Hawes, R. H.&lt;/author&gt;&lt;/authors&gt;&lt;/contributors&gt;&lt;auth-address&gt;Center for Interventional Endoscopy, Institute for Minimally Invasive Surgery, Florida Hospital, Orlando, Florida, USA.&amp;#xD;Department of Gastroenterology, Yale University, New Haven, Connecticut, USA.&lt;/auth-address&gt;&lt;titles&gt;&lt;title&gt;Single-operator cholangioscopy and targeted biopsies in the diagnosis of indeterminate biliary strictures: a systematic review&lt;/title&gt;&lt;secondary-title&gt;Gastrointest Endosc&lt;/secondary-title&gt;&lt;/titles&gt;&lt;periodical&gt;&lt;full-title&gt;Gastrointest Endosc&lt;/full-title&gt;&lt;/periodical&gt;&lt;pages&gt;608-14&lt;/pages&gt;&lt;volume&gt;82&lt;/volume&gt;&lt;number&gt;4&lt;/number&gt;&lt;keywords&gt;&lt;keyword&gt;Bile Duct Neoplasms/complications/*diagnosis&lt;/keyword&gt;&lt;keyword&gt;Bile Ducts/*pathology&lt;/keyword&gt;&lt;keyword&gt;Biopsy&lt;/keyword&gt;&lt;keyword&gt;Cholangiocarcinoma/complications/*diagnosis&lt;/keyword&gt;&lt;keyword&gt;Cholestasis/*diagnosis/etiology&lt;/keyword&gt;&lt;keyword&gt;Endoscopy, Digestive System/instrumentation/*methods&lt;/keyword&gt;&lt;keyword&gt;Humans&lt;/keyword&gt;&lt;keyword&gt;Sensitivity and Specificity&lt;/keyword&gt;&lt;/keywords&gt;&lt;dates&gt;&lt;year&gt;2015&lt;/year&gt;&lt;pub-dates&gt;&lt;date&gt;Oct&lt;/date&gt;&lt;/pub-dates&gt;&lt;/dates&gt;&lt;isbn&gt;1097-6779 (Electronic)&amp;#xD;0016-5107 (Linking)&lt;/isbn&gt;&lt;accession-num&gt;26071061&lt;/accession-num&gt;&lt;urls&gt;&lt;related-urls&gt;&lt;url&gt;https://www.ncbi.nlm.nih.gov/pubmed/26071061&lt;/url&gt;&lt;/related-urls&gt;&lt;/urls&gt;&lt;custom2&gt;PMC4826032&lt;/custom2&gt;&lt;electronic-resource-num&gt;10.1016/j.gie.2015.04.030&lt;/electronic-resource-num&gt;&lt;/record&gt;&lt;/Cite&gt;&lt;/EndNote&gt;</w:instrText>
      </w:r>
      <w:r w:rsidR="00B36619" w:rsidRPr="002A11B9">
        <w:rPr>
          <w:rFonts w:eastAsiaTheme="minorHAnsi"/>
          <w:szCs w:val="24"/>
        </w:rPr>
        <w:fldChar w:fldCharType="separate"/>
      </w:r>
      <w:r w:rsidR="00BA1C54" w:rsidRPr="002A11B9">
        <w:rPr>
          <w:rFonts w:eastAsiaTheme="minorHAnsi"/>
          <w:noProof/>
          <w:szCs w:val="24"/>
          <w:vertAlign w:val="superscript"/>
        </w:rPr>
        <w:t>37</w:t>
      </w:r>
      <w:r w:rsidR="00B36619" w:rsidRPr="002A11B9">
        <w:rPr>
          <w:rFonts w:eastAsiaTheme="minorHAnsi"/>
          <w:szCs w:val="24"/>
        </w:rPr>
        <w:fldChar w:fldCharType="end"/>
      </w:r>
      <w:r w:rsidR="002C5120" w:rsidRPr="002A11B9">
        <w:rPr>
          <w:szCs w:val="24"/>
        </w:rPr>
        <w:t xml:space="preserve"> </w:t>
      </w:r>
      <w:r w:rsidR="00E32E6A" w:rsidRPr="002A11B9">
        <w:rPr>
          <w:szCs w:val="24"/>
        </w:rPr>
        <w:t xml:space="preserve">Intraductal evaluation and biopsy with </w:t>
      </w:r>
      <w:r w:rsidR="00D24DDF" w:rsidRPr="002A11B9">
        <w:t>direct visuali</w:t>
      </w:r>
      <w:r w:rsidR="00A51962" w:rsidRPr="002A11B9">
        <w:t>s</w:t>
      </w:r>
      <w:r w:rsidR="00D24DDF" w:rsidRPr="002A11B9">
        <w:t xml:space="preserve">ation </w:t>
      </w:r>
      <w:proofErr w:type="spellStart"/>
      <w:r w:rsidR="00D24DDF" w:rsidRPr="002A11B9">
        <w:t>cholangioscopy</w:t>
      </w:r>
      <w:proofErr w:type="spellEnd"/>
      <w:r w:rsidR="00D24DDF" w:rsidRPr="002A11B9">
        <w:rPr>
          <w:szCs w:val="24"/>
          <w:lang w:eastAsia="en-GB"/>
        </w:rPr>
        <w:t xml:space="preserve"> </w:t>
      </w:r>
      <w:r w:rsidR="00041195" w:rsidRPr="002A11B9">
        <w:rPr>
          <w:szCs w:val="24"/>
          <w:lang w:eastAsia="en-GB"/>
        </w:rPr>
        <w:t xml:space="preserve">may be useful </w:t>
      </w:r>
      <w:r w:rsidR="00E32E6A" w:rsidRPr="002A11B9">
        <w:rPr>
          <w:szCs w:val="24"/>
          <w:lang w:eastAsia="en-GB"/>
        </w:rPr>
        <w:t>in the assessment of biliary strictures</w:t>
      </w:r>
      <w:r w:rsidR="00A51962" w:rsidRPr="002A11B9">
        <w:rPr>
          <w:szCs w:val="24"/>
          <w:lang w:eastAsia="en-GB"/>
        </w:rPr>
        <w:t>.</w:t>
      </w:r>
      <w:r w:rsidR="00B36619" w:rsidRPr="002A11B9">
        <w:rPr>
          <w:szCs w:val="24"/>
        </w:rPr>
        <w:fldChar w:fldCharType="begin"/>
      </w:r>
      <w:r w:rsidR="000A070B" w:rsidRPr="002A11B9">
        <w:rPr>
          <w:szCs w:val="24"/>
        </w:rPr>
        <w:instrText xml:space="preserve"> ADDIN EN.CITE &lt;EndNote&gt;&lt;Cite&gt;&lt;Author&gt;Wen&lt;/Author&gt;&lt;Year&gt;2020&lt;/Year&gt;&lt;RecNum&gt;91&lt;/RecNum&gt;&lt;DisplayText&gt;&lt;style face="superscript"&gt;38&lt;/style&gt;&lt;/DisplayText&gt;&lt;record&gt;&lt;rec-number&gt;91&lt;/rec-number&gt;&lt;foreign-keys&gt;&lt;key app="EN" db-id="f0f0v0eemstptpet50ax2efj00r0vpxszppf" timestamp="1634575435"&gt;91&lt;/key&gt;&lt;/foreign-keys&gt;&lt;ref-type name="Journal Article"&gt;17&lt;/ref-type&gt;&lt;contributors&gt;&lt;authors&gt;&lt;author&gt;Wen, L. J.&lt;/author&gt;&lt;author&gt;Chen, J. H.&lt;/author&gt;&lt;author&gt;Xu, H. J.&lt;/author&gt;&lt;author&gt;Yu, Q.&lt;/author&gt;&lt;author&gt;Liu, K.&lt;/author&gt;&lt;/authors&gt;&lt;/contributors&gt;&lt;auth-address&gt;Department of Hepatobiliary and pancreatic Surgery, The First Hospital of Jilin University, Changchun 130021, China.&amp;#xD;College of Clinical Medicine, Jilin University, Changchun 130021, China.&amp;#xD;Department of Epidemiology and Biostatistics, School of Public Health, Jilin University, Changchun 130021, China.&lt;/auth-address&gt;&lt;titles&gt;&lt;title&gt;Efficacy and Safety of Digital Single-Operator Cholangioscopy in the Diagnosis of Indeterminate Biliary Strictures by Targeted Biopsies: A Systematic Review and Meta-Analysis&lt;/title&gt;&lt;secondary-title&gt;Diagnostics (Basel)&lt;/secondary-title&gt;&lt;/titles&gt;&lt;periodical&gt;&lt;full-title&gt;Diagnostics (Basel)&lt;/full-title&gt;&lt;/periodical&gt;&lt;pages&gt;666&lt;/pages&gt;&lt;volume&gt;10&lt;/volume&gt;&lt;number&gt;9&lt;/number&gt;&lt;edition&gt;2020/09/06&lt;/edition&gt;&lt;keywords&gt;&lt;keyword&gt;SpyGlass™ DS&lt;/keyword&gt;&lt;keyword&gt;cholangiocarcinoma&lt;/keyword&gt;&lt;keyword&gt;digital single-operator cholangioscopy&lt;/keyword&gt;&lt;keyword&gt;indeterminate biliary stricture&lt;/keyword&gt;&lt;keyword&gt;peroral cholangioscopy&lt;/keyword&gt;&lt;/keywords&gt;&lt;dates&gt;&lt;year&gt;2020&lt;/year&gt;&lt;pub-dates&gt;&lt;date&gt;Sep 2&lt;/date&gt;&lt;/pub-dates&gt;&lt;/dates&gt;&lt;isbn&gt;2075-4418 (Print)&amp;#xD;2075-4418&lt;/isbn&gt;&lt;accession-num&gt;32887436&lt;/accession-num&gt;&lt;urls&gt;&lt;/urls&gt;&lt;custom2&gt;PMC7555631&lt;/custom2&gt;&lt;electronic-resource-num&gt;10.3390/diagnostics10090666&lt;/electronic-resource-num&gt;&lt;remote-database-provider&gt;NLM&lt;/remote-database-provider&gt;&lt;language&gt;eng&lt;/language&gt;&lt;/record&gt;&lt;/Cite&gt;&lt;/EndNote&gt;</w:instrText>
      </w:r>
      <w:r w:rsidR="00B36619" w:rsidRPr="002A11B9">
        <w:rPr>
          <w:szCs w:val="24"/>
        </w:rPr>
        <w:fldChar w:fldCharType="separate"/>
      </w:r>
      <w:r w:rsidR="00BA1C54" w:rsidRPr="002A11B9">
        <w:rPr>
          <w:noProof/>
          <w:szCs w:val="24"/>
          <w:vertAlign w:val="superscript"/>
        </w:rPr>
        <w:t>38</w:t>
      </w:r>
      <w:r w:rsidR="00B36619" w:rsidRPr="002A11B9">
        <w:rPr>
          <w:szCs w:val="24"/>
        </w:rPr>
        <w:fldChar w:fldCharType="end"/>
      </w:r>
    </w:p>
    <w:p w14:paraId="01EED9A4" w14:textId="77777777" w:rsidR="00A77209" w:rsidRPr="002A11B9" w:rsidRDefault="00A77209" w:rsidP="00714C52">
      <w:pPr>
        <w:suppressAutoHyphens/>
        <w:spacing w:after="120"/>
        <w:rPr>
          <w:szCs w:val="24"/>
        </w:rPr>
      </w:pPr>
    </w:p>
    <w:p w14:paraId="3E850014" w14:textId="17E96FB8" w:rsidR="00F942E5" w:rsidRPr="002A11B9" w:rsidRDefault="00705099" w:rsidP="00A02F3A">
      <w:pPr>
        <w:pStyle w:val="Heading2"/>
        <w:suppressAutoHyphens/>
      </w:pPr>
      <w:r w:rsidRPr="002A11B9">
        <w:t xml:space="preserve">Pathology </w:t>
      </w:r>
    </w:p>
    <w:p w14:paraId="0F424BD5" w14:textId="21CE8DD5" w:rsidR="00F942E5" w:rsidRPr="002A11B9" w:rsidRDefault="2DFB23B4" w:rsidP="00A02F3A">
      <w:pPr>
        <w:suppressAutoHyphens/>
        <w:spacing w:after="120"/>
        <w:rPr>
          <w:szCs w:val="24"/>
        </w:rPr>
      </w:pPr>
      <w:r w:rsidRPr="002A11B9">
        <w:rPr>
          <w:szCs w:val="24"/>
        </w:rPr>
        <w:t>Pathologic</w:t>
      </w:r>
      <w:r w:rsidR="00A02F3A" w:rsidRPr="002A11B9">
        <w:rPr>
          <w:szCs w:val="24"/>
        </w:rPr>
        <w:t>al</w:t>
      </w:r>
      <w:r w:rsidRPr="002A11B9">
        <w:rPr>
          <w:szCs w:val="24"/>
        </w:rPr>
        <w:t xml:space="preserve"> diagnosis </w:t>
      </w:r>
      <w:r w:rsidR="000A5114" w:rsidRPr="002A11B9">
        <w:rPr>
          <w:szCs w:val="24"/>
        </w:rPr>
        <w:t>should be confirmed via</w:t>
      </w:r>
      <w:r w:rsidR="00A77209" w:rsidRPr="002A11B9">
        <w:rPr>
          <w:szCs w:val="24"/>
        </w:rPr>
        <w:t xml:space="preserve"> core biopsy </w:t>
      </w:r>
      <w:r w:rsidR="00467BA7" w:rsidRPr="002A11B9">
        <w:rPr>
          <w:szCs w:val="24"/>
        </w:rPr>
        <w:t>before</w:t>
      </w:r>
      <w:r w:rsidRPr="002A11B9">
        <w:rPr>
          <w:szCs w:val="24"/>
        </w:rPr>
        <w:t xml:space="preserve"> any nonsurgical treatment. Surgery may be undertaken to obtain </w:t>
      </w:r>
      <w:r w:rsidR="00173362" w:rsidRPr="002A11B9">
        <w:rPr>
          <w:szCs w:val="24"/>
        </w:rPr>
        <w:t xml:space="preserve">a </w:t>
      </w:r>
      <w:r w:rsidRPr="002A11B9">
        <w:rPr>
          <w:szCs w:val="24"/>
        </w:rPr>
        <w:t>pathologic</w:t>
      </w:r>
      <w:r w:rsidR="000A5114" w:rsidRPr="002A11B9">
        <w:rPr>
          <w:szCs w:val="24"/>
        </w:rPr>
        <w:t>al</w:t>
      </w:r>
      <w:r w:rsidRPr="002A11B9">
        <w:rPr>
          <w:szCs w:val="24"/>
        </w:rPr>
        <w:t xml:space="preserve"> diagnosis in patients with </w:t>
      </w:r>
      <w:r w:rsidR="00601D18" w:rsidRPr="002A11B9">
        <w:rPr>
          <w:szCs w:val="24"/>
        </w:rPr>
        <w:t>locali</w:t>
      </w:r>
      <w:r w:rsidR="000A5114" w:rsidRPr="002A11B9">
        <w:rPr>
          <w:szCs w:val="24"/>
        </w:rPr>
        <w:t>s</w:t>
      </w:r>
      <w:r w:rsidR="00601D18" w:rsidRPr="002A11B9">
        <w:rPr>
          <w:szCs w:val="24"/>
        </w:rPr>
        <w:t>ed</w:t>
      </w:r>
      <w:r w:rsidRPr="002A11B9">
        <w:rPr>
          <w:szCs w:val="24"/>
        </w:rPr>
        <w:t xml:space="preserve"> </w:t>
      </w:r>
      <w:r w:rsidR="00601D18" w:rsidRPr="002A11B9">
        <w:rPr>
          <w:szCs w:val="24"/>
        </w:rPr>
        <w:t>tumo</w:t>
      </w:r>
      <w:r w:rsidR="000A5114" w:rsidRPr="002A11B9">
        <w:rPr>
          <w:szCs w:val="24"/>
        </w:rPr>
        <w:t>u</w:t>
      </w:r>
      <w:r w:rsidR="00601D18" w:rsidRPr="002A11B9">
        <w:rPr>
          <w:szCs w:val="24"/>
        </w:rPr>
        <w:t>rs</w:t>
      </w:r>
      <w:r w:rsidRPr="002A11B9">
        <w:rPr>
          <w:szCs w:val="24"/>
        </w:rPr>
        <w:t xml:space="preserve"> amenable to curative surgery. </w:t>
      </w:r>
      <w:bookmarkStart w:id="4" w:name="_Hlk80362219"/>
      <w:r w:rsidR="00E24D4D" w:rsidRPr="002A11B9">
        <w:rPr>
          <w:szCs w:val="24"/>
        </w:rPr>
        <w:t>N</w:t>
      </w:r>
      <w:r w:rsidR="00A33B99" w:rsidRPr="002A11B9">
        <w:rPr>
          <w:szCs w:val="24"/>
        </w:rPr>
        <w:t>on-tumo</w:t>
      </w:r>
      <w:r w:rsidR="000A5114" w:rsidRPr="002A11B9">
        <w:rPr>
          <w:szCs w:val="24"/>
        </w:rPr>
        <w:t>u</w:t>
      </w:r>
      <w:r w:rsidR="00A33B99" w:rsidRPr="002A11B9">
        <w:rPr>
          <w:szCs w:val="24"/>
        </w:rPr>
        <w:t xml:space="preserve">r liver tissue should </w:t>
      </w:r>
      <w:r w:rsidR="00E24D4D" w:rsidRPr="002A11B9">
        <w:rPr>
          <w:szCs w:val="24"/>
        </w:rPr>
        <w:t xml:space="preserve">also </w:t>
      </w:r>
      <w:r w:rsidR="00A33B99" w:rsidRPr="002A11B9">
        <w:rPr>
          <w:szCs w:val="24"/>
        </w:rPr>
        <w:t xml:space="preserve">be evaluated for underlying liver disease. </w:t>
      </w:r>
      <w:r w:rsidRPr="002A11B9">
        <w:rPr>
          <w:szCs w:val="24"/>
        </w:rPr>
        <w:t>In patients with biliary obstruction</w:t>
      </w:r>
      <w:r w:rsidR="00733508" w:rsidRPr="002A11B9">
        <w:rPr>
          <w:szCs w:val="24"/>
        </w:rPr>
        <w:t xml:space="preserve"> due to </w:t>
      </w:r>
      <w:r w:rsidR="007E776B" w:rsidRPr="002A11B9">
        <w:rPr>
          <w:szCs w:val="24"/>
        </w:rPr>
        <w:t>p</w:t>
      </w:r>
      <w:r w:rsidR="00733508" w:rsidRPr="002A11B9">
        <w:rPr>
          <w:szCs w:val="24"/>
        </w:rPr>
        <w:t>/</w:t>
      </w:r>
      <w:r w:rsidR="007E776B" w:rsidRPr="002A11B9">
        <w:rPr>
          <w:szCs w:val="24"/>
        </w:rPr>
        <w:t>d</w:t>
      </w:r>
      <w:r w:rsidR="00733508" w:rsidRPr="002A11B9">
        <w:rPr>
          <w:szCs w:val="24"/>
        </w:rPr>
        <w:t>CC</w:t>
      </w:r>
      <w:r w:rsidR="00C43D61" w:rsidRPr="002A11B9">
        <w:rPr>
          <w:szCs w:val="24"/>
        </w:rPr>
        <w:t>A</w:t>
      </w:r>
      <w:r w:rsidR="00733508" w:rsidRPr="002A11B9">
        <w:rPr>
          <w:szCs w:val="24"/>
        </w:rPr>
        <w:t xml:space="preserve"> without extraductal metastasis</w:t>
      </w:r>
      <w:r w:rsidRPr="002A11B9">
        <w:rPr>
          <w:szCs w:val="24"/>
        </w:rPr>
        <w:t xml:space="preserve">, </w:t>
      </w:r>
      <w:r w:rsidR="006544F4" w:rsidRPr="002A11B9">
        <w:rPr>
          <w:szCs w:val="24"/>
        </w:rPr>
        <w:t xml:space="preserve">PTC- or </w:t>
      </w:r>
      <w:r w:rsidRPr="002A11B9">
        <w:rPr>
          <w:szCs w:val="24"/>
        </w:rPr>
        <w:t xml:space="preserve">ERCP-guided biopsies are preferred </w:t>
      </w:r>
      <w:r w:rsidR="00173362" w:rsidRPr="002A11B9">
        <w:rPr>
          <w:szCs w:val="24"/>
        </w:rPr>
        <w:t xml:space="preserve">over </w:t>
      </w:r>
      <w:r w:rsidRPr="002A11B9">
        <w:rPr>
          <w:szCs w:val="24"/>
        </w:rPr>
        <w:t>biliary brush cytology and should be carried out whenever possible to ensure adequate tissue for diagnostic pathology and molecular profiling</w:t>
      </w:r>
      <w:bookmarkEnd w:id="4"/>
      <w:r w:rsidRPr="002A11B9">
        <w:rPr>
          <w:szCs w:val="24"/>
        </w:rPr>
        <w:t xml:space="preserve">. </w:t>
      </w:r>
      <w:bookmarkStart w:id="5" w:name="_Hlk80362272"/>
      <w:r w:rsidRPr="002A11B9">
        <w:rPr>
          <w:szCs w:val="24"/>
        </w:rPr>
        <w:t>EUS-guided fine needle aspiration</w:t>
      </w:r>
      <w:r w:rsidR="00D618C0">
        <w:rPr>
          <w:szCs w:val="24"/>
        </w:rPr>
        <w:t>/biopsy</w:t>
      </w:r>
      <w:r w:rsidRPr="002A11B9">
        <w:rPr>
          <w:szCs w:val="24"/>
        </w:rPr>
        <w:t xml:space="preserve"> (FNA</w:t>
      </w:r>
      <w:r w:rsidR="00D618C0">
        <w:rPr>
          <w:szCs w:val="24"/>
        </w:rPr>
        <w:t>/FNB</w:t>
      </w:r>
      <w:r w:rsidRPr="002A11B9">
        <w:rPr>
          <w:szCs w:val="24"/>
        </w:rPr>
        <w:t xml:space="preserve">) may be an option to obtain biopsies of regional nodes </w:t>
      </w:r>
      <w:r w:rsidR="000A5114" w:rsidRPr="002A11B9">
        <w:rPr>
          <w:szCs w:val="24"/>
        </w:rPr>
        <w:t>(</w:t>
      </w:r>
      <w:r w:rsidR="006544F4" w:rsidRPr="002A11B9">
        <w:rPr>
          <w:szCs w:val="24"/>
        </w:rPr>
        <w:t>if enlarged</w:t>
      </w:r>
      <w:r w:rsidR="000A5114" w:rsidRPr="002A11B9">
        <w:rPr>
          <w:szCs w:val="24"/>
        </w:rPr>
        <w:t>)</w:t>
      </w:r>
      <w:r w:rsidR="006544F4" w:rsidRPr="002A11B9">
        <w:rPr>
          <w:szCs w:val="24"/>
        </w:rPr>
        <w:t xml:space="preserve"> or the primary tumo</w:t>
      </w:r>
      <w:r w:rsidR="000A5114" w:rsidRPr="002A11B9">
        <w:rPr>
          <w:szCs w:val="24"/>
        </w:rPr>
        <w:t>u</w:t>
      </w:r>
      <w:r w:rsidR="006544F4" w:rsidRPr="002A11B9">
        <w:rPr>
          <w:szCs w:val="24"/>
        </w:rPr>
        <w:t>r</w:t>
      </w:r>
      <w:r w:rsidRPr="002A11B9">
        <w:rPr>
          <w:szCs w:val="24"/>
        </w:rPr>
        <w:t xml:space="preserve">, depending on </w:t>
      </w:r>
      <w:r w:rsidR="00173362" w:rsidRPr="002A11B9">
        <w:rPr>
          <w:szCs w:val="24"/>
        </w:rPr>
        <w:t xml:space="preserve">their </w:t>
      </w:r>
      <w:r w:rsidRPr="002A11B9">
        <w:rPr>
          <w:szCs w:val="24"/>
        </w:rPr>
        <w:t>location</w:t>
      </w:r>
      <w:r w:rsidR="00173362" w:rsidRPr="002A11B9">
        <w:rPr>
          <w:szCs w:val="24"/>
        </w:rPr>
        <w:t>,</w:t>
      </w:r>
      <w:r w:rsidR="00B36619" w:rsidRPr="002A11B9">
        <w:rPr>
          <w:szCs w:val="24"/>
        </w:rPr>
        <w:fldChar w:fldCharType="begin"/>
      </w:r>
      <w:r w:rsidR="00BA1C54" w:rsidRPr="002A11B9">
        <w:rPr>
          <w:szCs w:val="24"/>
        </w:rPr>
        <w:instrText xml:space="preserve"> ADDIN EN.CITE &lt;EndNote&gt;&lt;Cite&gt;&lt;Author&gt;Pitman&lt;/Author&gt;&lt;Year&gt;2014&lt;/Year&gt;&lt;RecNum&gt;56&lt;/RecNum&gt;&lt;DisplayText&gt;&lt;style face="superscript"&gt;39&lt;/style&gt;&lt;/DisplayText&gt;&lt;record&gt;&lt;rec-number&gt;56&lt;/rec-number&gt;&lt;foreign-keys&gt;&lt;key app="EN" db-id="f0f0v0eemstptpet50ax2efj00r0vpxszppf" timestamp="1634575350"&gt;56&lt;/key&gt;&lt;/foreign-keys&gt;&lt;ref-type name="Journal Article"&gt;17&lt;/ref-type&gt;&lt;contributors&gt;&lt;authors&gt;&lt;author&gt;Pitman, M. B.&lt;/author&gt;&lt;author&gt;Layfield, L. J.&lt;/author&gt;&lt;/authors&gt;&lt;/contributors&gt;&lt;auth-address&gt;Department of Pathology, Massachusetts General Hospital, Boston, Massachusetts.&lt;/auth-address&gt;&lt;titles&gt;&lt;title&gt;Guidelines for pancreaticobiliary cytology from the Papanicolaou Society of Cytopathology: A review&lt;/title&gt;&lt;secondary-title&gt;Cancer Cytopathol&lt;/secondary-title&gt;&lt;alt-title&gt;Cancer cytopathology&lt;/alt-title&gt;&lt;/titles&gt;&lt;periodical&gt;&lt;full-title&gt;Cancer Cytopathol&lt;/full-title&gt;&lt;abbr-1&gt;Cancer cytopathology&lt;/abbr-1&gt;&lt;/periodical&gt;&lt;alt-periodical&gt;&lt;full-title&gt;Cancer Cytopathol&lt;/full-title&gt;&lt;abbr-1&gt;Cancer cytopathology&lt;/abbr-1&gt;&lt;/alt-periodical&gt;&lt;pages&gt;399-411&lt;/pages&gt;&lt;volume&gt;122&lt;/volume&gt;&lt;number&gt;6&lt;/number&gt;&lt;keywords&gt;&lt;keyword&gt;Biliary Tract Neoplasms/*pathology&lt;/keyword&gt;&lt;keyword&gt;Cytodiagnosis/*standards&lt;/keyword&gt;&lt;keyword&gt;Humans&lt;/keyword&gt;&lt;keyword&gt;Pancreatic Neoplasms/*pathology&lt;/keyword&gt;&lt;keyword&gt;*Papanicolaou Test&lt;/keyword&gt;&lt;keyword&gt;Pathology, Clinical/*standards&lt;/keyword&gt;&lt;keyword&gt;*Practice Guidelines as Topic&lt;/keyword&gt;&lt;keyword&gt;Societies, Medical&lt;/keyword&gt;&lt;/keywords&gt;&lt;dates&gt;&lt;year&gt;2014&lt;/year&gt;&lt;pub-dates&gt;&lt;date&gt;Jun&lt;/date&gt;&lt;/pub-dates&gt;&lt;/dates&gt;&lt;isbn&gt;1934-6638 (Electronic)&amp;#xD;1934-662X (Linking)&lt;/isbn&gt;&lt;accession-num&gt;24777782&lt;/accession-num&gt;&lt;urls&gt;&lt;related-urls&gt;&lt;url&gt;http://www.ncbi.nlm.nih.gov/pubmed/24777782&lt;/url&gt;&lt;/related-urls&gt;&lt;/urls&gt;&lt;electronic-resource-num&gt;10.1002/cncy.21427&lt;/electronic-resource-num&gt;&lt;/record&gt;&lt;/Cite&gt;&lt;/EndNote&gt;</w:instrText>
      </w:r>
      <w:r w:rsidR="00B36619" w:rsidRPr="002A11B9">
        <w:rPr>
          <w:szCs w:val="24"/>
        </w:rPr>
        <w:fldChar w:fldCharType="separate"/>
      </w:r>
      <w:r w:rsidR="00BA1C54" w:rsidRPr="002A11B9">
        <w:rPr>
          <w:noProof/>
          <w:szCs w:val="24"/>
          <w:vertAlign w:val="superscript"/>
        </w:rPr>
        <w:t>39</w:t>
      </w:r>
      <w:r w:rsidR="00B36619" w:rsidRPr="002A11B9">
        <w:rPr>
          <w:szCs w:val="24"/>
        </w:rPr>
        <w:fldChar w:fldCharType="end"/>
      </w:r>
      <w:bookmarkEnd w:id="5"/>
      <w:r w:rsidRPr="002A11B9">
        <w:rPr>
          <w:szCs w:val="24"/>
        </w:rPr>
        <w:t xml:space="preserve"> and may be considered if </w:t>
      </w:r>
      <w:r w:rsidR="006544F4" w:rsidRPr="002A11B9">
        <w:rPr>
          <w:szCs w:val="24"/>
        </w:rPr>
        <w:t>PTC/</w:t>
      </w:r>
      <w:r w:rsidRPr="002A11B9">
        <w:rPr>
          <w:szCs w:val="24"/>
        </w:rPr>
        <w:t>ERCP-guided biopsies are negative</w:t>
      </w:r>
      <w:r w:rsidR="00E24D4D" w:rsidRPr="002A11B9">
        <w:rPr>
          <w:szCs w:val="24"/>
        </w:rPr>
        <w:t>/</w:t>
      </w:r>
      <w:r w:rsidRPr="002A11B9">
        <w:rPr>
          <w:szCs w:val="24"/>
        </w:rPr>
        <w:t xml:space="preserve">inconclusive. Cases of </w:t>
      </w:r>
      <w:r w:rsidR="00601D18" w:rsidRPr="002A11B9">
        <w:rPr>
          <w:szCs w:val="24"/>
        </w:rPr>
        <w:t>tumo</w:t>
      </w:r>
      <w:r w:rsidR="000A5114" w:rsidRPr="002A11B9">
        <w:rPr>
          <w:szCs w:val="24"/>
        </w:rPr>
        <w:t>u</w:t>
      </w:r>
      <w:r w:rsidR="00601D18" w:rsidRPr="002A11B9">
        <w:rPr>
          <w:szCs w:val="24"/>
        </w:rPr>
        <w:t>r</w:t>
      </w:r>
      <w:r w:rsidRPr="002A11B9">
        <w:rPr>
          <w:szCs w:val="24"/>
        </w:rPr>
        <w:t xml:space="preserve"> seeding along the FNA needle</w:t>
      </w:r>
      <w:r w:rsidR="000A5114" w:rsidRPr="002A11B9">
        <w:rPr>
          <w:szCs w:val="24"/>
        </w:rPr>
        <w:t xml:space="preserve"> </w:t>
      </w:r>
      <w:r w:rsidRPr="002A11B9">
        <w:rPr>
          <w:szCs w:val="24"/>
        </w:rPr>
        <w:t>track have been reported</w:t>
      </w:r>
      <w:r w:rsidR="00B36619" w:rsidRPr="002A11B9">
        <w:rPr>
          <w:szCs w:val="24"/>
        </w:rPr>
        <w:fldChar w:fldCharType="begin"/>
      </w:r>
      <w:r w:rsidR="00BA1C54" w:rsidRPr="002A11B9">
        <w:rPr>
          <w:szCs w:val="24"/>
        </w:rPr>
        <w:instrText xml:space="preserve"> ADDIN EN.CITE &lt;EndNote&gt;&lt;Cite&gt;&lt;Author&gt;Razumilava&lt;/Author&gt;&lt;Year&gt;2015&lt;/Year&gt;&lt;RecNum&gt;57&lt;/RecNum&gt;&lt;DisplayText&gt;&lt;style face="superscript"&gt;40&lt;/style&gt;&lt;/DisplayText&gt;&lt;record&gt;&lt;rec-number&gt;57&lt;/rec-number&gt;&lt;foreign-keys&gt;&lt;key app="EN" db-id="f0f0v0eemstptpet50ax2efj00r0vpxszppf" timestamp="1634575350"&gt;57&lt;/key&gt;&lt;/foreign-keys&gt;&lt;ref-type name="Journal Article"&gt;17&lt;/ref-type&gt;&lt;contributors&gt;&lt;authors&gt;&lt;author&gt;Razumilava, N.&lt;/author&gt;&lt;author&gt;Gleeson, F. C.&lt;/author&gt;&lt;author&gt;Gores, G. J.&lt;/author&gt;&lt;/authors&gt;&lt;/contributors&gt;&lt;auth-address&gt;Division of Gastroenterology and Hepatology, Mayo Clinic, Rochester, Minnesota, USA.&lt;/auth-address&gt;&lt;titles&gt;&lt;title&gt;Awareness of tract seeding with endoscopic ultrasound tissue acquisition in perihilar cholangiocarcinoma&lt;/title&gt;&lt;secondary-title&gt;Am J Gastroenterol&lt;/secondary-title&gt;&lt;/titles&gt;&lt;periodical&gt;&lt;full-title&gt;Am J Gastroenterol&lt;/full-title&gt;&lt;/periodical&gt;&lt;pages&gt;200&lt;/pages&gt;&lt;volume&gt;110&lt;/volume&gt;&lt;number&gt;1&lt;/number&gt;&lt;edition&gt;2015/01/09&lt;/edition&gt;&lt;keywords&gt;&lt;keyword&gt;Bile Duct Neoplasms/*pathology&lt;/keyword&gt;&lt;keyword&gt;Bile Ducts, Intrahepatic/*pathology&lt;/keyword&gt;&lt;keyword&gt;Cholangiocarcinoma/*pathology&lt;/keyword&gt;&lt;keyword&gt;*Endosonography&lt;/keyword&gt;&lt;keyword&gt;Humans&lt;/keyword&gt;&lt;keyword&gt;*Ultrasonography, Interventional&lt;/keyword&gt;&lt;/keywords&gt;&lt;dates&gt;&lt;year&gt;2015&lt;/year&gt;&lt;pub-dates&gt;&lt;date&gt;Jan&lt;/date&gt;&lt;/pub-dates&gt;&lt;/dates&gt;&lt;isbn&gt;1572-0241 (Electronic)&amp;#xD;0002-9270 (Linking)&lt;/isbn&gt;&lt;accession-num&gt;25567184&lt;/accession-num&gt;&lt;urls&gt;&lt;related-urls&gt;&lt;url&gt;https://www.ncbi.nlm.nih.gov/pubmed/25567184&lt;/url&gt;&lt;/related-urls&gt;&lt;/urls&gt;&lt;custom2&gt;PMC4428145&lt;/custom2&gt;&lt;electronic-resource-num&gt;10.1038/ajg.2014.363&lt;/electronic-resource-num&gt;&lt;/record&gt;&lt;/Cite&gt;&lt;/EndNote&gt;</w:instrText>
      </w:r>
      <w:r w:rsidR="00B36619" w:rsidRPr="002A11B9">
        <w:rPr>
          <w:szCs w:val="24"/>
        </w:rPr>
        <w:fldChar w:fldCharType="separate"/>
      </w:r>
      <w:r w:rsidR="00BA1C54" w:rsidRPr="002A11B9">
        <w:rPr>
          <w:noProof/>
          <w:szCs w:val="24"/>
          <w:vertAlign w:val="superscript"/>
        </w:rPr>
        <w:t>40</w:t>
      </w:r>
      <w:r w:rsidR="00B36619" w:rsidRPr="002A11B9">
        <w:rPr>
          <w:szCs w:val="24"/>
        </w:rPr>
        <w:fldChar w:fldCharType="end"/>
      </w:r>
      <w:r w:rsidRPr="002A11B9">
        <w:rPr>
          <w:szCs w:val="24"/>
        </w:rPr>
        <w:t xml:space="preserve">; the exact level of risk is uncertain, </w:t>
      </w:r>
      <w:r w:rsidR="000A5114" w:rsidRPr="002A11B9">
        <w:rPr>
          <w:szCs w:val="24"/>
        </w:rPr>
        <w:t>but</w:t>
      </w:r>
      <w:r w:rsidRPr="002A11B9">
        <w:rPr>
          <w:szCs w:val="24"/>
        </w:rPr>
        <w:t xml:space="preserve"> appears to be</w:t>
      </w:r>
      <w:r w:rsidR="00A77209" w:rsidRPr="002A11B9">
        <w:rPr>
          <w:szCs w:val="24"/>
        </w:rPr>
        <w:t xml:space="preserve"> very</w:t>
      </w:r>
      <w:r w:rsidRPr="002A11B9">
        <w:rPr>
          <w:szCs w:val="24"/>
        </w:rPr>
        <w:t xml:space="preserve"> low. Thus, </w:t>
      </w:r>
      <w:r w:rsidR="00A77209" w:rsidRPr="002A11B9">
        <w:rPr>
          <w:szCs w:val="24"/>
        </w:rPr>
        <w:t>in patients with potentially</w:t>
      </w:r>
      <w:r w:rsidR="000A5114" w:rsidRPr="002A11B9">
        <w:rPr>
          <w:szCs w:val="24"/>
        </w:rPr>
        <w:t xml:space="preserve"> </w:t>
      </w:r>
      <w:r w:rsidR="00A77209" w:rsidRPr="002A11B9">
        <w:rPr>
          <w:szCs w:val="24"/>
        </w:rPr>
        <w:t xml:space="preserve">resectable </w:t>
      </w:r>
      <w:r w:rsidR="00601D18" w:rsidRPr="002A11B9">
        <w:rPr>
          <w:szCs w:val="24"/>
        </w:rPr>
        <w:t>tumo</w:t>
      </w:r>
      <w:r w:rsidR="000A5114" w:rsidRPr="002A11B9">
        <w:rPr>
          <w:szCs w:val="24"/>
        </w:rPr>
        <w:t>u</w:t>
      </w:r>
      <w:r w:rsidR="00601D18" w:rsidRPr="002A11B9">
        <w:rPr>
          <w:szCs w:val="24"/>
        </w:rPr>
        <w:t>rs</w:t>
      </w:r>
      <w:r w:rsidR="000A5114" w:rsidRPr="002A11B9">
        <w:rPr>
          <w:szCs w:val="24"/>
        </w:rPr>
        <w:t>,</w:t>
      </w:r>
      <w:r w:rsidR="00A77209" w:rsidRPr="002A11B9">
        <w:rPr>
          <w:szCs w:val="24"/>
        </w:rPr>
        <w:t xml:space="preserve"> </w:t>
      </w:r>
      <w:r w:rsidRPr="002A11B9">
        <w:rPr>
          <w:szCs w:val="24"/>
        </w:rPr>
        <w:t xml:space="preserve">decisions to undertake primary </w:t>
      </w:r>
      <w:r w:rsidR="00601D18" w:rsidRPr="002A11B9">
        <w:rPr>
          <w:szCs w:val="24"/>
        </w:rPr>
        <w:t>tumo</w:t>
      </w:r>
      <w:r w:rsidR="000A5114" w:rsidRPr="002A11B9">
        <w:rPr>
          <w:szCs w:val="24"/>
        </w:rPr>
        <w:t>u</w:t>
      </w:r>
      <w:r w:rsidR="00601D18" w:rsidRPr="002A11B9">
        <w:rPr>
          <w:szCs w:val="24"/>
        </w:rPr>
        <w:t>r</w:t>
      </w:r>
      <w:r w:rsidRPr="002A11B9">
        <w:rPr>
          <w:szCs w:val="24"/>
        </w:rPr>
        <w:t xml:space="preserve"> biopsy via any transperitoneal approach including EUS should be made in a multidisciplinary setting</w:t>
      </w:r>
      <w:r w:rsidR="00A77209" w:rsidRPr="002A11B9">
        <w:rPr>
          <w:szCs w:val="24"/>
        </w:rPr>
        <w:t>.</w:t>
      </w:r>
    </w:p>
    <w:p w14:paraId="5024B489" w14:textId="77777777" w:rsidR="00705099" w:rsidRPr="002A11B9" w:rsidRDefault="00705099" w:rsidP="00A02F3A">
      <w:pPr>
        <w:suppressAutoHyphens/>
        <w:spacing w:after="120"/>
        <w:rPr>
          <w:szCs w:val="24"/>
        </w:rPr>
      </w:pPr>
    </w:p>
    <w:p w14:paraId="7B822962" w14:textId="0172846A" w:rsidR="00F942E5" w:rsidRPr="002A11B9" w:rsidRDefault="00705099" w:rsidP="00A02F3A">
      <w:pPr>
        <w:pStyle w:val="Heading2"/>
        <w:suppressAutoHyphens/>
      </w:pPr>
      <w:r w:rsidRPr="002A11B9">
        <w:t xml:space="preserve">Molecular </w:t>
      </w:r>
      <w:r w:rsidR="00EC5EEE" w:rsidRPr="002A11B9">
        <w:t xml:space="preserve">diagnostics </w:t>
      </w:r>
    </w:p>
    <w:p w14:paraId="4D101BDA" w14:textId="21D14A76" w:rsidR="005E7F75" w:rsidRPr="002A11B9" w:rsidRDefault="00B7057D" w:rsidP="00A02F3A">
      <w:pPr>
        <w:suppressAutoHyphens/>
        <w:spacing w:after="120"/>
        <w:rPr>
          <w:szCs w:val="24"/>
        </w:rPr>
      </w:pPr>
      <w:r w:rsidRPr="002A11B9">
        <w:rPr>
          <w:szCs w:val="24"/>
        </w:rPr>
        <w:t>CCAs</w:t>
      </w:r>
      <w:r w:rsidR="2DFB23B4" w:rsidRPr="002A11B9">
        <w:rPr>
          <w:szCs w:val="24"/>
        </w:rPr>
        <w:t xml:space="preserve">, particularly </w:t>
      </w:r>
      <w:proofErr w:type="spellStart"/>
      <w:r w:rsidRPr="002A11B9">
        <w:rPr>
          <w:szCs w:val="24"/>
        </w:rPr>
        <w:t>iCCAs</w:t>
      </w:r>
      <w:proofErr w:type="spellEnd"/>
      <w:r w:rsidR="2DFB23B4" w:rsidRPr="002A11B9">
        <w:rPr>
          <w:szCs w:val="24"/>
        </w:rPr>
        <w:t xml:space="preserve"> displaying small duct histology, are enriched for </w:t>
      </w:r>
      <w:r w:rsidR="00CC676D" w:rsidRPr="002A11B9">
        <w:rPr>
          <w:szCs w:val="24"/>
        </w:rPr>
        <w:t xml:space="preserve">actionable </w:t>
      </w:r>
      <w:r w:rsidR="2DFB23B4" w:rsidRPr="002A11B9">
        <w:rPr>
          <w:szCs w:val="24"/>
        </w:rPr>
        <w:t>targets</w:t>
      </w:r>
      <w:r w:rsidR="00A01FC8" w:rsidRPr="002A11B9">
        <w:rPr>
          <w:szCs w:val="24"/>
        </w:rPr>
        <w:t xml:space="preserve"> and</w:t>
      </w:r>
      <w:r w:rsidR="2DFB23B4" w:rsidRPr="002A11B9">
        <w:rPr>
          <w:szCs w:val="24"/>
        </w:rPr>
        <w:t xml:space="preserve"> </w:t>
      </w:r>
      <w:r w:rsidR="00733508" w:rsidRPr="002A11B9">
        <w:rPr>
          <w:szCs w:val="24"/>
        </w:rPr>
        <w:t xml:space="preserve">molecular analysis is recommended in patients </w:t>
      </w:r>
      <w:r w:rsidR="00CC676D" w:rsidRPr="002A11B9">
        <w:rPr>
          <w:szCs w:val="24"/>
        </w:rPr>
        <w:t xml:space="preserve">with advanced disease </w:t>
      </w:r>
      <w:r w:rsidR="00733508" w:rsidRPr="002A11B9">
        <w:rPr>
          <w:szCs w:val="24"/>
        </w:rPr>
        <w:t xml:space="preserve">suitable for systemic treatment </w:t>
      </w:r>
      <w:r w:rsidR="004F5746" w:rsidRPr="002A11B9">
        <w:rPr>
          <w:szCs w:val="24"/>
        </w:rPr>
        <w:t xml:space="preserve">[see ESMO Scale for Clinical Actionability of Molecular Targets (ESCAT) for further details – </w:t>
      </w:r>
      <w:r w:rsidR="004F5746" w:rsidRPr="002A11B9">
        <w:rPr>
          <w:b/>
          <w:bCs/>
          <w:szCs w:val="24"/>
        </w:rPr>
        <w:t>Supplementary</w:t>
      </w:r>
      <w:r w:rsidR="004F5746" w:rsidRPr="002A11B9">
        <w:rPr>
          <w:szCs w:val="24"/>
        </w:rPr>
        <w:t xml:space="preserve"> </w:t>
      </w:r>
      <w:r w:rsidR="004F5746" w:rsidRPr="002A11B9">
        <w:rPr>
          <w:b/>
          <w:bCs/>
          <w:color w:val="000000" w:themeColor="text1"/>
          <w:szCs w:val="24"/>
        </w:rPr>
        <w:t>Table S1</w:t>
      </w:r>
      <w:r w:rsidR="004F5746" w:rsidRPr="002A11B9">
        <w:rPr>
          <w:color w:val="000000" w:themeColor="text1"/>
          <w:szCs w:val="24"/>
        </w:rPr>
        <w:t xml:space="preserve">, available at </w:t>
      </w:r>
      <w:r w:rsidR="004F5746" w:rsidRPr="002A11B9">
        <w:rPr>
          <w:i/>
          <w:iCs/>
          <w:color w:val="000000" w:themeColor="text1"/>
          <w:szCs w:val="24"/>
        </w:rPr>
        <w:t>Annals of Oncology</w:t>
      </w:r>
      <w:r w:rsidR="004F5746" w:rsidRPr="002A11B9">
        <w:rPr>
          <w:color w:val="000000" w:themeColor="text1"/>
          <w:szCs w:val="24"/>
        </w:rPr>
        <w:t xml:space="preserve"> online]</w:t>
      </w:r>
      <w:r w:rsidRPr="002A11B9">
        <w:rPr>
          <w:szCs w:val="24"/>
        </w:rPr>
        <w:t xml:space="preserve">. </w:t>
      </w:r>
      <w:r w:rsidR="00924057" w:rsidRPr="002A11B9">
        <w:rPr>
          <w:szCs w:val="24"/>
        </w:rPr>
        <w:t xml:space="preserve">Parallel sequencing </w:t>
      </w:r>
      <w:r w:rsidR="008D4DF5" w:rsidRPr="002A11B9">
        <w:rPr>
          <w:szCs w:val="24"/>
        </w:rPr>
        <w:t>of several genes using focused next</w:t>
      </w:r>
      <w:r w:rsidR="00467BA7" w:rsidRPr="002A11B9">
        <w:rPr>
          <w:szCs w:val="24"/>
        </w:rPr>
        <w:t>-</w:t>
      </w:r>
      <w:r w:rsidR="008D4DF5" w:rsidRPr="002A11B9">
        <w:rPr>
          <w:szCs w:val="24"/>
        </w:rPr>
        <w:t xml:space="preserve">generation sequencing (NGS) is preferred over single gene testing. </w:t>
      </w:r>
      <w:r w:rsidRPr="002A11B9">
        <w:rPr>
          <w:szCs w:val="24"/>
        </w:rPr>
        <w:t xml:space="preserve">NGS can be performed </w:t>
      </w:r>
      <w:r w:rsidR="008D4DF5" w:rsidRPr="002A11B9">
        <w:rPr>
          <w:szCs w:val="24"/>
        </w:rPr>
        <w:t>on</w:t>
      </w:r>
      <w:r w:rsidRPr="002A11B9">
        <w:rPr>
          <w:szCs w:val="24"/>
        </w:rPr>
        <w:t xml:space="preserve"> formalin-fixed and paraffin-embedded</w:t>
      </w:r>
      <w:r w:rsidR="008D4DF5" w:rsidRPr="002A11B9">
        <w:rPr>
          <w:szCs w:val="24"/>
        </w:rPr>
        <w:t xml:space="preserve"> </w:t>
      </w:r>
      <w:r w:rsidRPr="002A11B9">
        <w:rPr>
          <w:szCs w:val="24"/>
        </w:rPr>
        <w:t>tumo</w:t>
      </w:r>
      <w:r w:rsidR="00CC676D" w:rsidRPr="002A11B9">
        <w:rPr>
          <w:szCs w:val="24"/>
        </w:rPr>
        <w:t>u</w:t>
      </w:r>
      <w:r w:rsidRPr="002A11B9">
        <w:rPr>
          <w:szCs w:val="24"/>
        </w:rPr>
        <w:t>r tissue</w:t>
      </w:r>
      <w:r w:rsidR="008D4DF5" w:rsidRPr="002A11B9">
        <w:rPr>
          <w:szCs w:val="24"/>
        </w:rPr>
        <w:t xml:space="preserve"> and is well suited for tissue biopsies. Alternatively,</w:t>
      </w:r>
      <w:r w:rsidR="00D822D8" w:rsidRPr="002A11B9">
        <w:rPr>
          <w:szCs w:val="24"/>
        </w:rPr>
        <w:t xml:space="preserve"> liquid biopsies</w:t>
      </w:r>
      <w:r w:rsidR="008D4DF5" w:rsidRPr="002A11B9">
        <w:rPr>
          <w:szCs w:val="24"/>
        </w:rPr>
        <w:t xml:space="preserve"> using cell-free circulating DNA </w:t>
      </w:r>
      <w:r w:rsidR="008D4DF5" w:rsidRPr="002A11B9">
        <w:rPr>
          <w:szCs w:val="24"/>
        </w:rPr>
        <w:lastRenderedPageBreak/>
        <w:t>may be considered</w:t>
      </w:r>
      <w:r w:rsidR="00FC204C">
        <w:rPr>
          <w:szCs w:val="24"/>
        </w:rPr>
        <w:t xml:space="preserve">, </w:t>
      </w:r>
      <w:r w:rsidR="00FC204C" w:rsidRPr="00FC204C">
        <w:rPr>
          <w:szCs w:val="24"/>
        </w:rPr>
        <w:t>if not enough tumo</w:t>
      </w:r>
      <w:r w:rsidR="00CF3F01">
        <w:rPr>
          <w:szCs w:val="24"/>
        </w:rPr>
        <w:t>u</w:t>
      </w:r>
      <w:r w:rsidR="00FC204C" w:rsidRPr="00FC204C">
        <w:rPr>
          <w:szCs w:val="24"/>
        </w:rPr>
        <w:t xml:space="preserve">r tissue is available for </w:t>
      </w:r>
      <w:r w:rsidR="00FC204C">
        <w:rPr>
          <w:szCs w:val="24"/>
        </w:rPr>
        <w:t xml:space="preserve">NGS. </w:t>
      </w:r>
      <w:r w:rsidR="00B47497" w:rsidRPr="002A11B9">
        <w:rPr>
          <w:szCs w:val="24"/>
        </w:rPr>
        <w:t>Currently, t</w:t>
      </w:r>
      <w:r w:rsidR="2DFB23B4" w:rsidRPr="002A11B9">
        <w:rPr>
          <w:szCs w:val="24"/>
        </w:rPr>
        <w:t xml:space="preserve">he </w:t>
      </w:r>
      <w:r w:rsidR="00B47497" w:rsidRPr="002A11B9">
        <w:rPr>
          <w:szCs w:val="24"/>
        </w:rPr>
        <w:t xml:space="preserve">gene </w:t>
      </w:r>
      <w:r w:rsidR="2DFB23B4" w:rsidRPr="002A11B9">
        <w:rPr>
          <w:szCs w:val="24"/>
        </w:rPr>
        <w:t>panel should include</w:t>
      </w:r>
      <w:r w:rsidR="00601D18" w:rsidRPr="002A11B9">
        <w:rPr>
          <w:szCs w:val="24"/>
        </w:rPr>
        <w:t xml:space="preserve"> </w:t>
      </w:r>
      <w:r w:rsidR="00B47497" w:rsidRPr="002A11B9">
        <w:rPr>
          <w:szCs w:val="24"/>
        </w:rPr>
        <w:t xml:space="preserve">the respective </w:t>
      </w:r>
      <w:r w:rsidR="2DFB23B4" w:rsidRPr="002A11B9">
        <w:rPr>
          <w:szCs w:val="24"/>
        </w:rPr>
        <w:t>coding DNA regions</w:t>
      </w:r>
      <w:r w:rsidR="00924057" w:rsidRPr="002A11B9">
        <w:rPr>
          <w:szCs w:val="24"/>
        </w:rPr>
        <w:t xml:space="preserve"> (target regions)</w:t>
      </w:r>
      <w:r w:rsidR="2DFB23B4" w:rsidRPr="002A11B9">
        <w:rPr>
          <w:szCs w:val="24"/>
        </w:rPr>
        <w:t xml:space="preserve"> of</w:t>
      </w:r>
      <w:r w:rsidR="00CC676D" w:rsidRPr="002A11B9">
        <w:rPr>
          <w:szCs w:val="24"/>
        </w:rPr>
        <w:t xml:space="preserve"> </w:t>
      </w:r>
      <w:r w:rsidR="2DFB23B4" w:rsidRPr="002A11B9">
        <w:rPr>
          <w:i/>
          <w:iCs/>
          <w:szCs w:val="24"/>
        </w:rPr>
        <w:t>IDH1</w:t>
      </w:r>
      <w:r w:rsidR="00601D18" w:rsidRPr="002A11B9">
        <w:rPr>
          <w:szCs w:val="24"/>
        </w:rPr>
        <w:t xml:space="preserve">, </w:t>
      </w:r>
      <w:r w:rsidR="00CC676D" w:rsidRPr="002A11B9">
        <w:rPr>
          <w:i/>
          <w:iCs/>
          <w:szCs w:val="24"/>
        </w:rPr>
        <w:t>HER2</w:t>
      </w:r>
      <w:r w:rsidR="00601D18" w:rsidRPr="002A11B9">
        <w:rPr>
          <w:i/>
          <w:iCs/>
          <w:szCs w:val="24"/>
        </w:rPr>
        <w:t>/neu</w:t>
      </w:r>
      <w:r w:rsidR="2DFB23B4" w:rsidRPr="002A11B9">
        <w:rPr>
          <w:i/>
          <w:iCs/>
          <w:szCs w:val="24"/>
        </w:rPr>
        <w:t xml:space="preserve"> </w:t>
      </w:r>
      <w:r w:rsidR="00323ADD" w:rsidRPr="002A11B9">
        <w:rPr>
          <w:i/>
          <w:iCs/>
          <w:szCs w:val="24"/>
        </w:rPr>
        <w:t>(ERBB2)</w:t>
      </w:r>
      <w:r w:rsidR="00323ADD" w:rsidRPr="002A11B9">
        <w:rPr>
          <w:szCs w:val="24"/>
        </w:rPr>
        <w:t xml:space="preserve"> </w:t>
      </w:r>
      <w:r w:rsidR="2DFB23B4" w:rsidRPr="002A11B9">
        <w:rPr>
          <w:szCs w:val="24"/>
        </w:rPr>
        <w:t>and</w:t>
      </w:r>
      <w:r w:rsidR="2DFB23B4" w:rsidRPr="002A11B9">
        <w:rPr>
          <w:i/>
          <w:iCs/>
          <w:szCs w:val="24"/>
        </w:rPr>
        <w:t xml:space="preserve"> BRAF</w:t>
      </w:r>
      <w:r w:rsidR="2DFB23B4" w:rsidRPr="002A11B9">
        <w:rPr>
          <w:szCs w:val="24"/>
        </w:rPr>
        <w:t xml:space="preserve"> to test for hotspot mutations</w:t>
      </w:r>
      <w:r w:rsidR="00CC676D" w:rsidRPr="002A11B9">
        <w:rPr>
          <w:szCs w:val="24"/>
        </w:rPr>
        <w:t>,</w:t>
      </w:r>
      <w:r w:rsidR="00B47497" w:rsidRPr="002A11B9">
        <w:rPr>
          <w:szCs w:val="24"/>
        </w:rPr>
        <w:t xml:space="preserve"> but the rapidly evolving landscape of drug targets and predictive biomarkers may </w:t>
      </w:r>
      <w:r w:rsidR="002210D6" w:rsidRPr="002A11B9">
        <w:rPr>
          <w:szCs w:val="24"/>
        </w:rPr>
        <w:t xml:space="preserve">soon </w:t>
      </w:r>
      <w:r w:rsidR="00B47497" w:rsidRPr="002A11B9">
        <w:rPr>
          <w:szCs w:val="24"/>
        </w:rPr>
        <w:t xml:space="preserve">necessitate larger panels. </w:t>
      </w:r>
      <w:r w:rsidR="008D4DF5" w:rsidRPr="002A11B9">
        <w:rPr>
          <w:szCs w:val="24"/>
        </w:rPr>
        <w:t>For tissue-based testing</w:t>
      </w:r>
      <w:r w:rsidR="00CC676D" w:rsidRPr="002A11B9">
        <w:rPr>
          <w:szCs w:val="24"/>
        </w:rPr>
        <w:t>,</w:t>
      </w:r>
      <w:r w:rsidR="008D4DF5" w:rsidRPr="002A11B9">
        <w:rPr>
          <w:szCs w:val="24"/>
        </w:rPr>
        <w:t xml:space="preserve"> g</w:t>
      </w:r>
      <w:r w:rsidR="2DFB23B4" w:rsidRPr="002A11B9">
        <w:rPr>
          <w:szCs w:val="24"/>
        </w:rPr>
        <w:t xml:space="preserve">ene fusions involving the </w:t>
      </w:r>
      <w:bookmarkStart w:id="6" w:name="_Hlk97717484"/>
      <w:r w:rsidR="00467D70" w:rsidRPr="002A11B9">
        <w:rPr>
          <w:i/>
          <w:iCs/>
          <w:szCs w:val="24"/>
        </w:rPr>
        <w:t>FGFR2</w:t>
      </w:r>
      <w:r w:rsidR="00467D70" w:rsidRPr="002A11B9">
        <w:rPr>
          <w:szCs w:val="24"/>
        </w:rPr>
        <w:t xml:space="preserve"> </w:t>
      </w:r>
      <w:r w:rsidR="00601D18" w:rsidRPr="002A11B9">
        <w:rPr>
          <w:szCs w:val="24"/>
        </w:rPr>
        <w:t xml:space="preserve">and </w:t>
      </w:r>
      <w:bookmarkEnd w:id="6"/>
      <w:r w:rsidR="00467D70" w:rsidRPr="002A11B9">
        <w:rPr>
          <w:i/>
          <w:iCs/>
          <w:szCs w:val="24"/>
        </w:rPr>
        <w:t>NTRK</w:t>
      </w:r>
      <w:r w:rsidR="00467D70" w:rsidRPr="002A11B9">
        <w:rPr>
          <w:szCs w:val="24"/>
        </w:rPr>
        <w:t xml:space="preserve"> </w:t>
      </w:r>
      <w:r w:rsidR="2DFB23B4" w:rsidRPr="002A11B9">
        <w:rPr>
          <w:szCs w:val="24"/>
        </w:rPr>
        <w:t>gene</w:t>
      </w:r>
      <w:r w:rsidR="00CC676D" w:rsidRPr="002A11B9">
        <w:rPr>
          <w:szCs w:val="24"/>
        </w:rPr>
        <w:t>s</w:t>
      </w:r>
      <w:r w:rsidR="2DFB23B4" w:rsidRPr="002A11B9">
        <w:rPr>
          <w:szCs w:val="24"/>
        </w:rPr>
        <w:t xml:space="preserve"> should preferably </w:t>
      </w:r>
      <w:r w:rsidR="00954D7C" w:rsidRPr="002A11B9">
        <w:rPr>
          <w:szCs w:val="24"/>
        </w:rPr>
        <w:t xml:space="preserve">be </w:t>
      </w:r>
      <w:r w:rsidR="2DFB23B4" w:rsidRPr="002A11B9">
        <w:rPr>
          <w:szCs w:val="24"/>
        </w:rPr>
        <w:t xml:space="preserve">interrogated at the RNA level using a panel-based method that </w:t>
      </w:r>
      <w:r w:rsidR="002210D6" w:rsidRPr="002A11B9">
        <w:rPr>
          <w:szCs w:val="24"/>
        </w:rPr>
        <w:t>can</w:t>
      </w:r>
      <w:r w:rsidR="2DFB23B4" w:rsidRPr="002A11B9">
        <w:rPr>
          <w:szCs w:val="24"/>
        </w:rPr>
        <w:t xml:space="preserve"> identify fusion transcripts of known and unknown fusion partners. Ideally, this approach </w:t>
      </w:r>
      <w:r w:rsidR="00CC676D" w:rsidRPr="002A11B9">
        <w:rPr>
          <w:szCs w:val="24"/>
        </w:rPr>
        <w:t xml:space="preserve">should be </w:t>
      </w:r>
      <w:r w:rsidR="2DFB23B4" w:rsidRPr="002A11B9">
        <w:rPr>
          <w:szCs w:val="24"/>
        </w:rPr>
        <w:t xml:space="preserve">combined </w:t>
      </w:r>
      <w:r w:rsidR="00CC676D" w:rsidRPr="002A11B9">
        <w:rPr>
          <w:szCs w:val="24"/>
        </w:rPr>
        <w:t xml:space="preserve">with </w:t>
      </w:r>
      <w:r w:rsidR="2DFB23B4" w:rsidRPr="002A11B9">
        <w:rPr>
          <w:szCs w:val="24"/>
        </w:rPr>
        <w:t xml:space="preserve">parallel DNA testing to identify break points which mainly involve exons 17 and 18 of </w:t>
      </w:r>
      <w:r w:rsidR="2DFB23B4" w:rsidRPr="002A11B9">
        <w:rPr>
          <w:i/>
          <w:szCs w:val="24"/>
        </w:rPr>
        <w:t>FGFR2</w:t>
      </w:r>
      <w:r w:rsidR="2DFB23B4" w:rsidRPr="002A11B9">
        <w:rPr>
          <w:szCs w:val="24"/>
        </w:rPr>
        <w:t xml:space="preserve">. </w:t>
      </w:r>
      <w:r w:rsidR="008D4DF5" w:rsidRPr="002A11B9">
        <w:rPr>
          <w:szCs w:val="24"/>
        </w:rPr>
        <w:t xml:space="preserve">Both </w:t>
      </w:r>
      <w:r w:rsidR="000A3205" w:rsidRPr="002A11B9">
        <w:rPr>
          <w:szCs w:val="24"/>
        </w:rPr>
        <w:t xml:space="preserve">DNA- and RNA-based NGS assays </w:t>
      </w:r>
      <w:r w:rsidR="00924057" w:rsidRPr="002A11B9">
        <w:rPr>
          <w:szCs w:val="24"/>
        </w:rPr>
        <w:t xml:space="preserve">should ideally employ </w:t>
      </w:r>
      <w:r w:rsidR="000A3205" w:rsidRPr="002A11B9">
        <w:rPr>
          <w:szCs w:val="24"/>
        </w:rPr>
        <w:t xml:space="preserve">hybrid capture </w:t>
      </w:r>
      <w:r w:rsidR="00924057" w:rsidRPr="002A11B9">
        <w:rPr>
          <w:szCs w:val="24"/>
        </w:rPr>
        <w:t>or</w:t>
      </w:r>
      <w:r w:rsidR="000A3205" w:rsidRPr="002A11B9">
        <w:rPr>
          <w:szCs w:val="24"/>
        </w:rPr>
        <w:t xml:space="preserve"> anchored multiplex </w:t>
      </w:r>
      <w:r w:rsidR="006544F4" w:rsidRPr="002A11B9">
        <w:rPr>
          <w:szCs w:val="24"/>
        </w:rPr>
        <w:t xml:space="preserve">PCR technology. </w:t>
      </w:r>
      <w:r w:rsidR="2DFB23B4" w:rsidRPr="002A11B9">
        <w:rPr>
          <w:szCs w:val="24"/>
        </w:rPr>
        <w:t xml:space="preserve">Microsatellite instability </w:t>
      </w:r>
      <w:r w:rsidR="00CC676D" w:rsidRPr="002A11B9">
        <w:rPr>
          <w:szCs w:val="24"/>
        </w:rPr>
        <w:t xml:space="preserve">(MSI) </w:t>
      </w:r>
      <w:r w:rsidR="2DFB23B4" w:rsidRPr="002A11B9">
        <w:rPr>
          <w:szCs w:val="24"/>
        </w:rPr>
        <w:t>status can be inferred by an immunohistochemi</w:t>
      </w:r>
      <w:r w:rsidR="00CC676D" w:rsidRPr="002A11B9">
        <w:rPr>
          <w:szCs w:val="24"/>
        </w:rPr>
        <w:t>stry (IHC)</w:t>
      </w:r>
      <w:r w:rsidR="2DFB23B4" w:rsidRPr="002A11B9">
        <w:rPr>
          <w:szCs w:val="24"/>
        </w:rPr>
        <w:t xml:space="preserve"> test evaluating </w:t>
      </w:r>
      <w:r w:rsidR="00B018ED" w:rsidRPr="002A11B9">
        <w:rPr>
          <w:szCs w:val="24"/>
        </w:rPr>
        <w:t>tumour tissue</w:t>
      </w:r>
      <w:r w:rsidR="2DFB23B4" w:rsidRPr="002A11B9">
        <w:rPr>
          <w:szCs w:val="24"/>
        </w:rPr>
        <w:t xml:space="preserve"> expression of the DNA mismatch repair proteins MLH1, MSH2, MSH6 and PMS2. Alternatively, DNA-based assays </w:t>
      </w:r>
      <w:r w:rsidR="00601D18" w:rsidRPr="002A11B9">
        <w:rPr>
          <w:szCs w:val="24"/>
        </w:rPr>
        <w:t>analy</w:t>
      </w:r>
      <w:r w:rsidR="00B018ED" w:rsidRPr="002A11B9">
        <w:rPr>
          <w:szCs w:val="24"/>
        </w:rPr>
        <w:t>s</w:t>
      </w:r>
      <w:r w:rsidR="00601D18" w:rsidRPr="002A11B9">
        <w:rPr>
          <w:szCs w:val="24"/>
        </w:rPr>
        <w:t>ing</w:t>
      </w:r>
      <w:r w:rsidR="2DFB23B4" w:rsidRPr="002A11B9">
        <w:rPr>
          <w:szCs w:val="24"/>
        </w:rPr>
        <w:t xml:space="preserve"> the </w:t>
      </w:r>
      <w:proofErr w:type="spellStart"/>
      <w:r w:rsidR="2DFB23B4" w:rsidRPr="002A11B9">
        <w:rPr>
          <w:szCs w:val="24"/>
        </w:rPr>
        <w:t>compositi</w:t>
      </w:r>
      <w:r w:rsidR="00CF3F01">
        <w:rPr>
          <w:szCs w:val="24"/>
        </w:rPr>
        <w:t>d</w:t>
      </w:r>
      <w:r w:rsidR="2DFB23B4" w:rsidRPr="002A11B9">
        <w:rPr>
          <w:szCs w:val="24"/>
        </w:rPr>
        <w:t>on</w:t>
      </w:r>
      <w:proofErr w:type="spellEnd"/>
      <w:r w:rsidR="2DFB23B4" w:rsidRPr="002A11B9">
        <w:rPr>
          <w:szCs w:val="24"/>
        </w:rPr>
        <w:t xml:space="preserve"> and length of microsatellites can be used. </w:t>
      </w:r>
      <w:r w:rsidR="005E7F75" w:rsidRPr="002A11B9">
        <w:rPr>
          <w:szCs w:val="24"/>
        </w:rPr>
        <w:t xml:space="preserve">The </w:t>
      </w:r>
      <w:r w:rsidR="002210D6" w:rsidRPr="002A11B9">
        <w:rPr>
          <w:szCs w:val="24"/>
        </w:rPr>
        <w:t>preferred</w:t>
      </w:r>
      <w:r w:rsidR="005E7F75" w:rsidRPr="002A11B9">
        <w:rPr>
          <w:szCs w:val="24"/>
        </w:rPr>
        <w:t xml:space="preserve"> technology (e.g. </w:t>
      </w:r>
      <w:r w:rsidR="00B018ED" w:rsidRPr="002A11B9">
        <w:rPr>
          <w:szCs w:val="24"/>
        </w:rPr>
        <w:t>NGS</w:t>
      </w:r>
      <w:r w:rsidR="005E7F75" w:rsidRPr="002A11B9">
        <w:rPr>
          <w:szCs w:val="24"/>
        </w:rPr>
        <w:t xml:space="preserve">, RNA sequencing, </w:t>
      </w:r>
      <w:r w:rsidR="00B018ED" w:rsidRPr="002A11B9">
        <w:rPr>
          <w:szCs w:val="24"/>
        </w:rPr>
        <w:t>IHC</w:t>
      </w:r>
      <w:r w:rsidR="005E7F75" w:rsidRPr="002A11B9">
        <w:rPr>
          <w:szCs w:val="24"/>
        </w:rPr>
        <w:t xml:space="preserve">) depends on the targets and the availability of material for testing </w:t>
      </w:r>
      <w:r w:rsidR="00DD4EB8" w:rsidRPr="002A11B9">
        <w:rPr>
          <w:szCs w:val="24"/>
        </w:rPr>
        <w:t>(</w:t>
      </w:r>
      <w:r w:rsidR="005E7F75" w:rsidRPr="002A11B9">
        <w:rPr>
          <w:szCs w:val="24"/>
        </w:rPr>
        <w:t xml:space="preserve">e.g. tissue </w:t>
      </w:r>
      <w:r w:rsidR="00510203" w:rsidRPr="002A11B9">
        <w:rPr>
          <w:szCs w:val="24"/>
        </w:rPr>
        <w:t xml:space="preserve">or </w:t>
      </w:r>
      <w:r w:rsidR="00B018ED" w:rsidRPr="002A11B9">
        <w:rPr>
          <w:szCs w:val="24"/>
        </w:rPr>
        <w:t>circulating tumour DNA</w:t>
      </w:r>
      <w:r w:rsidR="00DD4EB8" w:rsidRPr="002A11B9">
        <w:rPr>
          <w:szCs w:val="24"/>
        </w:rPr>
        <w:t>)</w:t>
      </w:r>
      <w:r w:rsidR="00510203" w:rsidRPr="002A11B9">
        <w:rPr>
          <w:szCs w:val="24"/>
        </w:rPr>
        <w:t>. D</w:t>
      </w:r>
      <w:r w:rsidR="005E7F75" w:rsidRPr="002A11B9">
        <w:rPr>
          <w:szCs w:val="24"/>
        </w:rPr>
        <w:t>iscussion with a molecular pathologist or the molecular tumour board is strongly recommended.</w:t>
      </w:r>
    </w:p>
    <w:p w14:paraId="308BF518" w14:textId="7063003D" w:rsidR="008B4EAC" w:rsidRPr="002A11B9" w:rsidRDefault="7D6508C6" w:rsidP="006F3FE9">
      <w:pPr>
        <w:suppressAutoHyphens/>
        <w:spacing w:after="120"/>
        <w:rPr>
          <w:color w:val="000000" w:themeColor="text1"/>
          <w:szCs w:val="24"/>
        </w:rPr>
      </w:pPr>
      <w:r w:rsidRPr="002A11B9">
        <w:rPr>
          <w:szCs w:val="24"/>
        </w:rPr>
        <w:t>Serum carbohydrate antigen (CA)</w:t>
      </w:r>
      <w:r w:rsidR="00782BF3" w:rsidRPr="002A11B9">
        <w:rPr>
          <w:szCs w:val="24"/>
        </w:rPr>
        <w:t xml:space="preserve"> </w:t>
      </w:r>
      <w:r w:rsidRPr="002A11B9">
        <w:rPr>
          <w:szCs w:val="24"/>
        </w:rPr>
        <w:t xml:space="preserve">19-9, also known as </w:t>
      </w:r>
      <w:proofErr w:type="spellStart"/>
      <w:r w:rsidRPr="002A11B9">
        <w:rPr>
          <w:szCs w:val="24"/>
        </w:rPr>
        <w:t>sialylated</w:t>
      </w:r>
      <w:proofErr w:type="spellEnd"/>
      <w:r w:rsidRPr="002A11B9">
        <w:rPr>
          <w:szCs w:val="24"/>
        </w:rPr>
        <w:t xml:space="preserve"> Lewis</w:t>
      </w:r>
      <w:r w:rsidR="00782BF3" w:rsidRPr="002A11B9">
        <w:rPr>
          <w:szCs w:val="24"/>
        </w:rPr>
        <w:t xml:space="preserve"> </w:t>
      </w:r>
      <w:r w:rsidRPr="002A11B9">
        <w:rPr>
          <w:szCs w:val="24"/>
        </w:rPr>
        <w:t xml:space="preserve">A antigen, is a nonspecific marker which can be elevated in patients with BTC </w:t>
      </w:r>
      <w:r w:rsidR="00782BF3" w:rsidRPr="002A11B9">
        <w:rPr>
          <w:szCs w:val="24"/>
        </w:rPr>
        <w:t>and</w:t>
      </w:r>
      <w:r w:rsidRPr="002A11B9">
        <w:rPr>
          <w:szCs w:val="24"/>
        </w:rPr>
        <w:t xml:space="preserve"> other gastrointestinal malignancies, as well as in some </w:t>
      </w:r>
      <w:proofErr w:type="spellStart"/>
      <w:r w:rsidRPr="002A11B9">
        <w:rPr>
          <w:szCs w:val="24"/>
        </w:rPr>
        <w:t>nonmalignant</w:t>
      </w:r>
      <w:proofErr w:type="spellEnd"/>
      <w:r w:rsidRPr="002A11B9">
        <w:rPr>
          <w:szCs w:val="24"/>
        </w:rPr>
        <w:t xml:space="preserve"> settings such as biliary obstruction. While not diagnostic </w:t>
      </w:r>
      <w:r w:rsidR="00782BF3" w:rsidRPr="002A11B9">
        <w:rPr>
          <w:szCs w:val="24"/>
        </w:rPr>
        <w:t>for</w:t>
      </w:r>
      <w:r w:rsidRPr="002A11B9">
        <w:rPr>
          <w:szCs w:val="24"/>
        </w:rPr>
        <w:t xml:space="preserve"> BTC, markedly elevated levels of CA 19-9 are associated with poorer prognosis</w:t>
      </w:r>
      <w:r w:rsidR="00DD4EB8" w:rsidRPr="002A11B9">
        <w:rPr>
          <w:szCs w:val="24"/>
        </w:rPr>
        <w:t xml:space="preserve"> and</w:t>
      </w:r>
      <w:r w:rsidRPr="002A11B9">
        <w:rPr>
          <w:szCs w:val="24"/>
        </w:rPr>
        <w:t xml:space="preserve"> </w:t>
      </w:r>
      <w:r w:rsidR="004E5EAC" w:rsidRPr="002A11B9">
        <w:rPr>
          <w:szCs w:val="24"/>
        </w:rPr>
        <w:t>this marker</w:t>
      </w:r>
      <w:r w:rsidR="008B4EAC" w:rsidRPr="002A11B9">
        <w:rPr>
          <w:szCs w:val="24"/>
        </w:rPr>
        <w:t xml:space="preserve"> can also be useful </w:t>
      </w:r>
      <w:r w:rsidR="00C50B64" w:rsidRPr="002A11B9">
        <w:rPr>
          <w:szCs w:val="24"/>
        </w:rPr>
        <w:t>for</w:t>
      </w:r>
      <w:r w:rsidR="008B4EAC" w:rsidRPr="002A11B9">
        <w:rPr>
          <w:szCs w:val="24"/>
        </w:rPr>
        <w:t xml:space="preserve"> assessing response to treatment</w:t>
      </w:r>
      <w:r w:rsidR="00782BF3" w:rsidRPr="002A11B9">
        <w:rPr>
          <w:szCs w:val="24"/>
        </w:rPr>
        <w:t>.</w:t>
      </w:r>
      <w:r w:rsidR="00A82E45" w:rsidRPr="002A11B9">
        <w:rPr>
          <w:szCs w:val="24"/>
        </w:rPr>
        <w:fldChar w:fldCharType="begin">
          <w:fldData xml:space="preserve">PEVuZE5vdGU+PENpdGU+PEF1dGhvcj5VZW5pc2hpPC9BdXRob3I+PFllYXI+MjAwODwvWWVhcj48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VZW5pc2hpPC9BdXRob3I+PFllYXI+MjAwODwvWWVhcj48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A82E45" w:rsidRPr="002A11B9">
        <w:rPr>
          <w:szCs w:val="24"/>
        </w:rPr>
      </w:r>
      <w:r w:rsidR="00A82E45" w:rsidRPr="002A11B9">
        <w:rPr>
          <w:szCs w:val="24"/>
        </w:rPr>
        <w:fldChar w:fldCharType="separate"/>
      </w:r>
      <w:r w:rsidR="00BA1C54" w:rsidRPr="002A11B9">
        <w:rPr>
          <w:noProof/>
          <w:szCs w:val="24"/>
          <w:vertAlign w:val="superscript"/>
        </w:rPr>
        <w:t>41</w:t>
      </w:r>
      <w:r w:rsidR="00A82E45" w:rsidRPr="002A11B9">
        <w:rPr>
          <w:szCs w:val="24"/>
        </w:rPr>
        <w:fldChar w:fldCharType="end"/>
      </w:r>
      <w:r w:rsidR="008B4EAC" w:rsidRPr="002A11B9">
        <w:rPr>
          <w:szCs w:val="24"/>
        </w:rPr>
        <w:t xml:space="preserve"> </w:t>
      </w:r>
      <w:r w:rsidR="00695FCC" w:rsidRPr="002A11B9">
        <w:rPr>
          <w:color w:val="000000" w:themeColor="text1"/>
          <w:szCs w:val="24"/>
        </w:rPr>
        <w:t xml:space="preserve">Of note, around 10% of </w:t>
      </w:r>
      <w:r w:rsidR="00C50B64" w:rsidRPr="002A11B9">
        <w:rPr>
          <w:color w:val="000000" w:themeColor="text1"/>
          <w:szCs w:val="24"/>
        </w:rPr>
        <w:t>the general population</w:t>
      </w:r>
      <w:r w:rsidR="00695FCC" w:rsidRPr="002A11B9">
        <w:rPr>
          <w:color w:val="000000" w:themeColor="text1"/>
          <w:szCs w:val="24"/>
        </w:rPr>
        <w:t xml:space="preserve"> </w:t>
      </w:r>
      <w:r w:rsidR="00C50B64" w:rsidRPr="002A11B9">
        <w:rPr>
          <w:color w:val="000000" w:themeColor="text1"/>
          <w:szCs w:val="24"/>
        </w:rPr>
        <w:t>is</w:t>
      </w:r>
      <w:r w:rsidR="00695FCC" w:rsidRPr="002A11B9">
        <w:rPr>
          <w:color w:val="000000" w:themeColor="text1"/>
          <w:szCs w:val="24"/>
        </w:rPr>
        <w:t xml:space="preserve"> Lewis blood group antigen negative (a-</w:t>
      </w:r>
      <w:r w:rsidR="00782BF3" w:rsidRPr="002A11B9">
        <w:rPr>
          <w:color w:val="000000" w:themeColor="text1"/>
          <w:szCs w:val="24"/>
        </w:rPr>
        <w:t xml:space="preserve">, </w:t>
      </w:r>
      <w:r w:rsidR="00695FCC" w:rsidRPr="002A11B9">
        <w:rPr>
          <w:color w:val="000000" w:themeColor="text1"/>
          <w:szCs w:val="24"/>
        </w:rPr>
        <w:t>b-) and unable to produce CA</w:t>
      </w:r>
      <w:r w:rsidR="00782BF3" w:rsidRPr="002A11B9">
        <w:rPr>
          <w:color w:val="000000" w:themeColor="text1"/>
          <w:szCs w:val="24"/>
        </w:rPr>
        <w:t xml:space="preserve"> </w:t>
      </w:r>
      <w:r w:rsidR="00695FCC" w:rsidRPr="002A11B9">
        <w:rPr>
          <w:color w:val="000000" w:themeColor="text1"/>
          <w:szCs w:val="24"/>
        </w:rPr>
        <w:t>19-9</w:t>
      </w:r>
      <w:r w:rsidR="00782BF3" w:rsidRPr="002A11B9">
        <w:rPr>
          <w:color w:val="000000" w:themeColor="text1"/>
          <w:szCs w:val="24"/>
        </w:rPr>
        <w:t>.</w:t>
      </w:r>
      <w:r w:rsidR="00695FCC" w:rsidRPr="002A11B9">
        <w:rPr>
          <w:color w:val="000000" w:themeColor="text1"/>
          <w:szCs w:val="24"/>
        </w:rPr>
        <w:fldChar w:fldCharType="begin">
          <w:fldData xml:space="preserve">PEVuZE5vdGU+PENpdGU+PEF1dGhvcj5HdW5kw61uLU1lbsOpbmRlejwvQXV0aG9yPjxZZWFyPjIw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</w:fldData>
        </w:fldChar>
      </w:r>
      <w:r w:rsidR="00BA1C54" w:rsidRPr="002A11B9">
        <w:rPr>
          <w:color w:val="000000" w:themeColor="text1"/>
          <w:szCs w:val="24"/>
        </w:rPr>
        <w:instrText xml:space="preserve"> ADDIN EN.CITE </w:instrText>
      </w:r>
      <w:r w:rsidR="00BA1C54" w:rsidRPr="002A11B9">
        <w:rPr>
          <w:color w:val="000000" w:themeColor="text1"/>
          <w:szCs w:val="24"/>
        </w:rPr>
        <w:fldChar w:fldCharType="begin">
          <w:fldData xml:space="preserve">PEVuZE5vdGU+PENpdGU+PEF1dGhvcj5HdW5kw61uLU1lbsOpbmRlejwvQXV0aG9yPjxZZWFyPjIw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</w:fldData>
        </w:fldChar>
      </w:r>
      <w:r w:rsidR="00BA1C54" w:rsidRPr="002A11B9">
        <w:rPr>
          <w:color w:val="000000" w:themeColor="text1"/>
          <w:szCs w:val="24"/>
        </w:rPr>
        <w:instrText xml:space="preserve"> ADDIN EN.CITE.DATA </w:instrText>
      </w:r>
      <w:r w:rsidR="00BA1C54" w:rsidRPr="002A11B9">
        <w:rPr>
          <w:color w:val="000000" w:themeColor="text1"/>
          <w:szCs w:val="24"/>
        </w:rPr>
      </w:r>
      <w:r w:rsidR="00BA1C54" w:rsidRPr="002A11B9">
        <w:rPr>
          <w:color w:val="000000" w:themeColor="text1"/>
          <w:szCs w:val="24"/>
        </w:rPr>
        <w:fldChar w:fldCharType="end"/>
      </w:r>
      <w:r w:rsidR="00695FCC" w:rsidRPr="002A11B9">
        <w:rPr>
          <w:color w:val="000000" w:themeColor="text1"/>
          <w:szCs w:val="24"/>
        </w:rPr>
      </w:r>
      <w:r w:rsidR="00695FCC" w:rsidRPr="002A11B9">
        <w:rPr>
          <w:color w:val="000000" w:themeColor="text1"/>
          <w:szCs w:val="24"/>
        </w:rPr>
        <w:fldChar w:fldCharType="separate"/>
      </w:r>
      <w:r w:rsidR="00BA1C54" w:rsidRPr="002A11B9">
        <w:rPr>
          <w:noProof/>
          <w:color w:val="000000" w:themeColor="text1"/>
          <w:szCs w:val="24"/>
          <w:vertAlign w:val="superscript"/>
        </w:rPr>
        <w:t>42</w:t>
      </w:r>
      <w:r w:rsidR="00695FCC" w:rsidRPr="002A11B9">
        <w:rPr>
          <w:color w:val="000000" w:themeColor="text1"/>
          <w:szCs w:val="24"/>
        </w:rPr>
        <w:fldChar w:fldCharType="end"/>
      </w:r>
      <w:r w:rsidR="00695FCC" w:rsidRPr="002A11B9">
        <w:rPr>
          <w:color w:val="000000" w:themeColor="text1"/>
          <w:szCs w:val="24"/>
        </w:rPr>
        <w:t xml:space="preserve"> In such patients</w:t>
      </w:r>
      <w:r w:rsidR="00782BF3" w:rsidRPr="002A11B9">
        <w:rPr>
          <w:color w:val="000000" w:themeColor="text1"/>
          <w:szCs w:val="24"/>
        </w:rPr>
        <w:t>,</w:t>
      </w:r>
      <w:r w:rsidR="00695FCC" w:rsidRPr="002A11B9">
        <w:rPr>
          <w:color w:val="000000" w:themeColor="text1"/>
          <w:szCs w:val="24"/>
        </w:rPr>
        <w:t xml:space="preserve"> </w:t>
      </w:r>
      <w:r w:rsidR="00782BF3" w:rsidRPr="002A11B9">
        <w:rPr>
          <w:color w:val="000000" w:themeColor="text1"/>
          <w:szCs w:val="24"/>
        </w:rPr>
        <w:t xml:space="preserve">CA 19-9 </w:t>
      </w:r>
      <w:r w:rsidR="00695FCC" w:rsidRPr="002A11B9">
        <w:rPr>
          <w:color w:val="000000" w:themeColor="text1"/>
          <w:szCs w:val="24"/>
        </w:rPr>
        <w:t>cannot be used in follow</w:t>
      </w:r>
      <w:r w:rsidR="00C37353">
        <w:rPr>
          <w:color w:val="000000" w:themeColor="text1"/>
          <w:szCs w:val="24"/>
        </w:rPr>
        <w:t>-</w:t>
      </w:r>
      <w:r w:rsidR="00695FCC" w:rsidRPr="002A11B9">
        <w:rPr>
          <w:color w:val="000000" w:themeColor="text1"/>
          <w:szCs w:val="24"/>
        </w:rPr>
        <w:t>up</w:t>
      </w:r>
      <w:r w:rsidR="00CF143A" w:rsidRPr="002A11B9">
        <w:rPr>
          <w:color w:val="000000" w:themeColor="text1"/>
          <w:szCs w:val="24"/>
        </w:rPr>
        <w:t>.</w:t>
      </w:r>
    </w:p>
    <w:p w14:paraId="2EB42838" w14:textId="04465CC9" w:rsidR="007E5CE5" w:rsidRPr="002A11B9" w:rsidRDefault="007E5CE5" w:rsidP="00A02F3A">
      <w:pPr>
        <w:suppressAutoHyphens/>
        <w:spacing w:after="120"/>
        <w:rPr>
          <w:szCs w:val="24"/>
        </w:rPr>
      </w:pPr>
    </w:p>
    <w:p w14:paraId="06117925" w14:textId="4E83E8B3" w:rsidR="00684A48" w:rsidRPr="002A11B9" w:rsidRDefault="2DFB23B4" w:rsidP="00053A19">
      <w:pPr>
        <w:pStyle w:val="Heading2"/>
        <w:suppressAutoHyphens/>
      </w:pPr>
      <w:r w:rsidRPr="002A11B9">
        <w:t>Recommendations</w:t>
      </w:r>
    </w:p>
    <w:p w14:paraId="05BD1FDE" w14:textId="1F474D56" w:rsidR="00C33AF0" w:rsidRPr="002A11B9" w:rsidRDefault="00C33AF0" w:rsidP="00C33AF0">
      <w:pPr>
        <w:widowControl w:val="0"/>
        <w:numPr>
          <w:ilvl w:val="0"/>
          <w:numId w:val="19"/>
        </w:numPr>
        <w:pBdr>
          <w:top w:val="nil"/>
          <w:left w:val="nil"/>
          <w:bottom w:val="nil"/>
          <w:right w:val="nil"/>
          <w:between w:val="nil"/>
        </w:pBdr>
        <w:suppressAutoHyphens/>
        <w:spacing w:after="120"/>
        <w:rPr>
          <w:szCs w:val="24"/>
        </w:rPr>
      </w:pPr>
      <w:r w:rsidRPr="002A11B9">
        <w:rPr>
          <w:szCs w:val="24"/>
        </w:rPr>
        <w:t>BTC should be classified according to ICD11 criteria [III, A].</w:t>
      </w:r>
    </w:p>
    <w:p w14:paraId="1F000538" w14:textId="2B2CA7D3" w:rsidR="00733508" w:rsidRPr="002A11B9" w:rsidRDefault="00C947F7" w:rsidP="00053A19">
      <w:pPr>
        <w:pStyle w:val="Heading1"/>
        <w:numPr>
          <w:ilvl w:val="0"/>
          <w:numId w:val="19"/>
        </w:numPr>
        <w:suppressAutoHyphens/>
        <w:rPr>
          <w:b w:val="0"/>
          <w:caps w:val="0"/>
        </w:rPr>
      </w:pPr>
      <w:r w:rsidRPr="002A11B9">
        <w:rPr>
          <w:b w:val="0"/>
          <w:caps w:val="0"/>
        </w:rPr>
        <w:t>A</w:t>
      </w:r>
      <w:r w:rsidR="00733508" w:rsidRPr="002A11B9">
        <w:rPr>
          <w:b w:val="0"/>
          <w:caps w:val="0"/>
        </w:rPr>
        <w:t xml:space="preserve"> core biopsy should be obtained </w:t>
      </w:r>
      <w:r w:rsidRPr="002A11B9">
        <w:rPr>
          <w:b w:val="0"/>
          <w:caps w:val="0"/>
        </w:rPr>
        <w:t xml:space="preserve">for diagnostic pathology and molecular profiling </w:t>
      </w:r>
      <w:r w:rsidR="00733508" w:rsidRPr="002A11B9">
        <w:rPr>
          <w:b w:val="0"/>
          <w:caps w:val="0"/>
        </w:rPr>
        <w:t>before any nonsurgical treatment [III, A].</w:t>
      </w:r>
    </w:p>
    <w:p w14:paraId="433F5AC6" w14:textId="5AF0F881" w:rsidR="00705099" w:rsidRPr="002A11B9" w:rsidRDefault="2DFB23B4" w:rsidP="00053A19">
      <w:pPr>
        <w:pStyle w:val="Heading1"/>
        <w:numPr>
          <w:ilvl w:val="0"/>
          <w:numId w:val="19"/>
        </w:numPr>
        <w:suppressAutoHyphens/>
        <w:rPr>
          <w:b w:val="0"/>
          <w:caps w:val="0"/>
        </w:rPr>
      </w:pPr>
      <w:r w:rsidRPr="002A11B9">
        <w:rPr>
          <w:b w:val="0"/>
          <w:caps w:val="0"/>
        </w:rPr>
        <w:lastRenderedPageBreak/>
        <w:t xml:space="preserve">In patients with </w:t>
      </w:r>
      <w:r w:rsidR="00733508" w:rsidRPr="002A11B9">
        <w:rPr>
          <w:b w:val="0"/>
          <w:caps w:val="0"/>
        </w:rPr>
        <w:t>d/</w:t>
      </w:r>
      <w:proofErr w:type="spellStart"/>
      <w:r w:rsidR="00733508" w:rsidRPr="002A11B9">
        <w:rPr>
          <w:b w:val="0"/>
          <w:caps w:val="0"/>
        </w:rPr>
        <w:t>pCCA</w:t>
      </w:r>
      <w:proofErr w:type="spellEnd"/>
      <w:r w:rsidR="00733508" w:rsidRPr="002A11B9">
        <w:rPr>
          <w:b w:val="0"/>
          <w:caps w:val="0"/>
        </w:rPr>
        <w:t xml:space="preserve"> without extraductal metastasis</w:t>
      </w:r>
      <w:r w:rsidRPr="002A11B9">
        <w:rPr>
          <w:b w:val="0"/>
          <w:caps w:val="0"/>
        </w:rPr>
        <w:t xml:space="preserve">, </w:t>
      </w:r>
      <w:r w:rsidR="00A82E45" w:rsidRPr="002A11B9">
        <w:rPr>
          <w:b w:val="0"/>
          <w:caps w:val="0"/>
        </w:rPr>
        <w:t>PTC/</w:t>
      </w:r>
      <w:r w:rsidRPr="002A11B9">
        <w:rPr>
          <w:b w:val="0"/>
          <w:caps w:val="0"/>
        </w:rPr>
        <w:t xml:space="preserve">ERCP-guided biopsies </w:t>
      </w:r>
      <w:r w:rsidR="00733508" w:rsidRPr="002A11B9">
        <w:rPr>
          <w:b w:val="0"/>
          <w:caps w:val="0"/>
        </w:rPr>
        <w:t>should be ca</w:t>
      </w:r>
      <w:r w:rsidR="000054BF" w:rsidRPr="002A11B9">
        <w:rPr>
          <w:b w:val="0"/>
          <w:caps w:val="0"/>
        </w:rPr>
        <w:t>r</w:t>
      </w:r>
      <w:r w:rsidR="00733508" w:rsidRPr="002A11B9">
        <w:rPr>
          <w:b w:val="0"/>
          <w:caps w:val="0"/>
        </w:rPr>
        <w:t>ried out to</w:t>
      </w:r>
      <w:r w:rsidR="006F3168" w:rsidRPr="002A11B9">
        <w:rPr>
          <w:b w:val="0"/>
          <w:caps w:val="0"/>
        </w:rPr>
        <w:t xml:space="preserve"> obtain </w:t>
      </w:r>
      <w:r w:rsidRPr="002A11B9">
        <w:rPr>
          <w:b w:val="0"/>
          <w:caps w:val="0"/>
        </w:rPr>
        <w:t>adequate tissue for diagnostic pathology and molecular profiling [III, A].</w:t>
      </w:r>
    </w:p>
    <w:p w14:paraId="0BC60C0E" w14:textId="5968A325" w:rsidR="00CE011D" w:rsidRPr="002A11B9" w:rsidRDefault="00CE011D" w:rsidP="00053A19">
      <w:pPr>
        <w:pStyle w:val="ListParagraph"/>
        <w:numPr>
          <w:ilvl w:val="0"/>
          <w:numId w:val="19"/>
        </w:numPr>
        <w:suppressAutoHyphens/>
        <w:spacing w:after="120"/>
        <w:contextualSpacing w:val="0"/>
        <w:rPr>
          <w:szCs w:val="24"/>
        </w:rPr>
      </w:pPr>
      <w:r w:rsidRPr="002A11B9">
        <w:rPr>
          <w:szCs w:val="24"/>
        </w:rPr>
        <w:t>Depending on location, EUS-guided FNA</w:t>
      </w:r>
      <w:r w:rsidR="00D618C0">
        <w:rPr>
          <w:szCs w:val="24"/>
        </w:rPr>
        <w:t>/FNB</w:t>
      </w:r>
      <w:r w:rsidRPr="002A11B9">
        <w:rPr>
          <w:szCs w:val="24"/>
        </w:rPr>
        <w:t xml:space="preserve"> may be an option to obtain biopsies of enlarged regional nodes</w:t>
      </w:r>
      <w:r w:rsidR="00733508" w:rsidRPr="002A11B9">
        <w:rPr>
          <w:szCs w:val="24"/>
        </w:rPr>
        <w:t xml:space="preserve"> and to obtain a tumo</w:t>
      </w:r>
      <w:r w:rsidR="00C947F7" w:rsidRPr="002A11B9">
        <w:rPr>
          <w:szCs w:val="24"/>
        </w:rPr>
        <w:t>u</w:t>
      </w:r>
      <w:r w:rsidR="00733508" w:rsidRPr="002A11B9">
        <w:rPr>
          <w:szCs w:val="24"/>
        </w:rPr>
        <w:t>r biopsy if ERCP-guided biopsies are negative or inconclusive</w:t>
      </w:r>
      <w:r w:rsidRPr="002A11B9">
        <w:rPr>
          <w:szCs w:val="24"/>
        </w:rPr>
        <w:t xml:space="preserve"> [II, </w:t>
      </w:r>
      <w:r w:rsidR="005E73CF" w:rsidRPr="002A11B9">
        <w:rPr>
          <w:szCs w:val="24"/>
        </w:rPr>
        <w:t>B</w:t>
      </w:r>
      <w:r w:rsidRPr="002A11B9">
        <w:rPr>
          <w:szCs w:val="24"/>
        </w:rPr>
        <w:t xml:space="preserve">]. </w:t>
      </w:r>
    </w:p>
    <w:p w14:paraId="30E5EEC6" w14:textId="44C49397" w:rsidR="002C5120" w:rsidRPr="002A11B9" w:rsidRDefault="002C5120" w:rsidP="00053A19">
      <w:pPr>
        <w:pStyle w:val="ListParagraph"/>
        <w:numPr>
          <w:ilvl w:val="0"/>
          <w:numId w:val="19"/>
        </w:numPr>
        <w:suppressAutoHyphens/>
        <w:spacing w:after="120"/>
        <w:contextualSpacing w:val="0"/>
        <w:rPr>
          <w:szCs w:val="24"/>
        </w:rPr>
      </w:pPr>
      <w:r w:rsidRPr="002A11B9">
        <w:rPr>
          <w:szCs w:val="24"/>
        </w:rPr>
        <w:t xml:space="preserve">Molecular analysis is recommended in </w:t>
      </w:r>
      <w:r w:rsidR="00C947F7" w:rsidRPr="002A11B9">
        <w:rPr>
          <w:szCs w:val="24"/>
        </w:rPr>
        <w:t xml:space="preserve">advanced disease </w:t>
      </w:r>
      <w:r w:rsidRPr="002A11B9">
        <w:rPr>
          <w:szCs w:val="24"/>
        </w:rPr>
        <w:t xml:space="preserve">considered suitable for systemic treatment </w:t>
      </w:r>
      <w:r w:rsidR="005F4074" w:rsidRPr="002A11B9">
        <w:rPr>
          <w:szCs w:val="24"/>
        </w:rPr>
        <w:t>[</w:t>
      </w:r>
      <w:r w:rsidR="007211BF" w:rsidRPr="002A11B9">
        <w:rPr>
          <w:szCs w:val="24"/>
        </w:rPr>
        <w:t>I</w:t>
      </w:r>
      <w:r w:rsidR="005F4074" w:rsidRPr="002A11B9">
        <w:rPr>
          <w:szCs w:val="24"/>
        </w:rPr>
        <w:t>,</w:t>
      </w:r>
      <w:r w:rsidR="000432F2" w:rsidRPr="002A11B9">
        <w:rPr>
          <w:szCs w:val="24"/>
        </w:rPr>
        <w:t xml:space="preserve"> </w:t>
      </w:r>
      <w:r w:rsidR="007211BF" w:rsidRPr="002A11B9">
        <w:rPr>
          <w:szCs w:val="24"/>
        </w:rPr>
        <w:t>A]</w:t>
      </w:r>
      <w:r w:rsidR="00CF143A" w:rsidRPr="002A11B9">
        <w:rPr>
          <w:szCs w:val="24"/>
        </w:rPr>
        <w:t>.</w:t>
      </w:r>
    </w:p>
    <w:p w14:paraId="1CC9D23B" w14:textId="00DA0BA1" w:rsidR="00CE011D" w:rsidRPr="002A11B9" w:rsidRDefault="00C947F7" w:rsidP="00053A19">
      <w:pPr>
        <w:pStyle w:val="ListParagraph"/>
        <w:numPr>
          <w:ilvl w:val="0"/>
          <w:numId w:val="19"/>
        </w:numPr>
        <w:suppressAutoHyphens/>
        <w:spacing w:after="120"/>
        <w:contextualSpacing w:val="0"/>
        <w:rPr>
          <w:szCs w:val="24"/>
        </w:rPr>
      </w:pPr>
      <w:r w:rsidRPr="002A11B9">
        <w:rPr>
          <w:szCs w:val="24"/>
        </w:rPr>
        <w:t>Elevated</w:t>
      </w:r>
      <w:r w:rsidR="00CE011D" w:rsidRPr="002A11B9">
        <w:rPr>
          <w:szCs w:val="24"/>
        </w:rPr>
        <w:t xml:space="preserve"> CA 19-9 </w:t>
      </w:r>
      <w:r w:rsidRPr="002A11B9">
        <w:rPr>
          <w:szCs w:val="24"/>
        </w:rPr>
        <w:t xml:space="preserve">is </w:t>
      </w:r>
      <w:r w:rsidR="00CE011D" w:rsidRPr="002A11B9">
        <w:rPr>
          <w:szCs w:val="24"/>
        </w:rPr>
        <w:t xml:space="preserve">associated with poorer prognosis and can be useful </w:t>
      </w:r>
      <w:r w:rsidR="00860706" w:rsidRPr="002A11B9">
        <w:rPr>
          <w:szCs w:val="24"/>
        </w:rPr>
        <w:t>for</w:t>
      </w:r>
      <w:r w:rsidR="00CE011D" w:rsidRPr="002A11B9">
        <w:rPr>
          <w:szCs w:val="24"/>
        </w:rPr>
        <w:t xml:space="preserve"> assessing response to treatment [III, C].</w:t>
      </w:r>
    </w:p>
    <w:p w14:paraId="3DA14A28" w14:textId="77777777" w:rsidR="00705099" w:rsidRPr="002A11B9" w:rsidRDefault="00705099" w:rsidP="00D248E5">
      <w:pPr>
        <w:pStyle w:val="Heading1"/>
        <w:suppressAutoHyphens/>
        <w:jc w:val="both"/>
      </w:pPr>
    </w:p>
    <w:p w14:paraId="795D6EEA" w14:textId="53B0B875" w:rsidR="00684A48" w:rsidRPr="002A11B9" w:rsidRDefault="00914840" w:rsidP="00C947F7">
      <w:pPr>
        <w:pStyle w:val="Heading1"/>
        <w:suppressAutoHyphens/>
      </w:pPr>
      <w:r w:rsidRPr="002A11B9">
        <w:t xml:space="preserve">STAGING AND RISK ASSESSMENT </w:t>
      </w:r>
    </w:p>
    <w:p w14:paraId="13F350BC" w14:textId="580491AD" w:rsidR="00C90C8B" w:rsidRPr="002A11B9" w:rsidRDefault="00C90C8B" w:rsidP="00C947F7">
      <w:pPr>
        <w:pStyle w:val="Heading2"/>
        <w:suppressAutoHyphens/>
      </w:pPr>
      <w:r w:rsidRPr="002A11B9">
        <w:t>Staging</w:t>
      </w:r>
    </w:p>
    <w:p w14:paraId="2B753278" w14:textId="02745D86" w:rsidR="00C90C8B" w:rsidRPr="002A11B9" w:rsidRDefault="000054BF" w:rsidP="00C947F7">
      <w:pPr>
        <w:suppressAutoHyphens/>
        <w:spacing w:after="120"/>
        <w:rPr>
          <w:szCs w:val="24"/>
        </w:rPr>
      </w:pPr>
      <w:r w:rsidRPr="002A11B9">
        <w:rPr>
          <w:szCs w:val="24"/>
        </w:rPr>
        <w:t>Risk assessment</w:t>
      </w:r>
      <w:r w:rsidR="7D6508C6" w:rsidRPr="002A11B9">
        <w:rPr>
          <w:szCs w:val="24"/>
        </w:rPr>
        <w:t xml:space="preserve"> </w:t>
      </w:r>
      <w:r w:rsidR="00C947F7" w:rsidRPr="002A11B9">
        <w:rPr>
          <w:szCs w:val="24"/>
        </w:rPr>
        <w:t>should consider</w:t>
      </w:r>
      <w:r w:rsidR="7D6508C6" w:rsidRPr="002A11B9">
        <w:rPr>
          <w:szCs w:val="24"/>
        </w:rPr>
        <w:t xml:space="preserve"> the patient’s performance status (</w:t>
      </w:r>
      <w:r w:rsidRPr="002A11B9">
        <w:rPr>
          <w:szCs w:val="24"/>
        </w:rPr>
        <w:t>PS</w:t>
      </w:r>
      <w:r w:rsidR="00A14B9A" w:rsidRPr="002A11B9">
        <w:rPr>
          <w:szCs w:val="24"/>
        </w:rPr>
        <w:t xml:space="preserve">; </w:t>
      </w:r>
      <w:r w:rsidR="7D6508C6" w:rsidRPr="002A11B9">
        <w:rPr>
          <w:szCs w:val="24"/>
        </w:rPr>
        <w:t>European Cooperative Oncology Group</w:t>
      </w:r>
      <w:r w:rsidR="007E5CE5" w:rsidRPr="002A11B9">
        <w:rPr>
          <w:szCs w:val="24"/>
        </w:rPr>
        <w:t xml:space="preserve"> </w:t>
      </w:r>
      <w:r w:rsidR="7D6508C6" w:rsidRPr="002A11B9">
        <w:rPr>
          <w:szCs w:val="24"/>
        </w:rPr>
        <w:t>score</w:t>
      </w:r>
      <w:r w:rsidR="00A14B9A" w:rsidRPr="002A11B9">
        <w:rPr>
          <w:szCs w:val="24"/>
        </w:rPr>
        <w:t>)</w:t>
      </w:r>
      <w:r w:rsidR="7D6508C6" w:rsidRPr="002A11B9">
        <w:rPr>
          <w:szCs w:val="24"/>
        </w:rPr>
        <w:t>, medical history</w:t>
      </w:r>
      <w:r w:rsidR="00C947F7" w:rsidRPr="002A11B9">
        <w:rPr>
          <w:szCs w:val="24"/>
        </w:rPr>
        <w:t xml:space="preserve">, </w:t>
      </w:r>
      <w:r w:rsidR="7D6508C6" w:rsidRPr="002A11B9">
        <w:rPr>
          <w:szCs w:val="24"/>
        </w:rPr>
        <w:t>comorbidities and liver function tests. Imaging is essential for positive and differential diagnosis (cyto</w:t>
      </w:r>
      <w:r w:rsidR="00C947F7" w:rsidRPr="002A11B9">
        <w:rPr>
          <w:szCs w:val="24"/>
        </w:rPr>
        <w:t>logical</w:t>
      </w:r>
      <w:r w:rsidR="7D6508C6" w:rsidRPr="002A11B9">
        <w:rPr>
          <w:szCs w:val="24"/>
        </w:rPr>
        <w:t xml:space="preserve">/histological diagnosis </w:t>
      </w:r>
      <w:r w:rsidR="00C947F7" w:rsidRPr="002A11B9">
        <w:rPr>
          <w:szCs w:val="24"/>
        </w:rPr>
        <w:t>can be</w:t>
      </w:r>
      <w:r w:rsidR="7D6508C6" w:rsidRPr="002A11B9">
        <w:rPr>
          <w:szCs w:val="24"/>
        </w:rPr>
        <w:t xml:space="preserve"> difficult), assessment of extension and treatment planning. </w:t>
      </w:r>
      <w:r w:rsidR="00337CC4" w:rsidRPr="002A11B9">
        <w:rPr>
          <w:szCs w:val="24"/>
        </w:rPr>
        <w:t>Le</w:t>
      </w:r>
      <w:r w:rsidR="7D6508C6" w:rsidRPr="002A11B9">
        <w:rPr>
          <w:szCs w:val="24"/>
        </w:rPr>
        <w:t xml:space="preserve">vel of </w:t>
      </w:r>
      <w:r w:rsidR="00337CC4" w:rsidRPr="002A11B9">
        <w:rPr>
          <w:szCs w:val="24"/>
        </w:rPr>
        <w:t xml:space="preserve">biliary </w:t>
      </w:r>
      <w:r w:rsidR="7D6508C6" w:rsidRPr="002A11B9">
        <w:rPr>
          <w:szCs w:val="24"/>
        </w:rPr>
        <w:t>obstruction, hepatic, vascular</w:t>
      </w:r>
      <w:r w:rsidRPr="002A11B9">
        <w:rPr>
          <w:szCs w:val="24"/>
        </w:rPr>
        <w:t xml:space="preserve"> and</w:t>
      </w:r>
      <w:r w:rsidR="7D6508C6" w:rsidRPr="002A11B9">
        <w:rPr>
          <w:szCs w:val="24"/>
        </w:rPr>
        <w:t xml:space="preserve"> lymph node invasion and presence of metastases</w:t>
      </w:r>
      <w:r w:rsidR="00337CC4" w:rsidRPr="002A11B9">
        <w:rPr>
          <w:szCs w:val="24"/>
        </w:rPr>
        <w:t xml:space="preserve"> must be assessed</w:t>
      </w:r>
      <w:r w:rsidR="7D6508C6" w:rsidRPr="002A11B9">
        <w:rPr>
          <w:szCs w:val="24"/>
        </w:rPr>
        <w:t xml:space="preserve">. If possible, staging should be </w:t>
      </w:r>
      <w:r w:rsidR="00075ED7" w:rsidRPr="002A11B9">
        <w:rPr>
          <w:szCs w:val="24"/>
        </w:rPr>
        <w:t xml:space="preserve">carried out </w:t>
      </w:r>
      <w:r w:rsidR="7D6508C6" w:rsidRPr="002A11B9">
        <w:rPr>
          <w:szCs w:val="24"/>
        </w:rPr>
        <w:t>before placement of a biliary stent.</w:t>
      </w:r>
    </w:p>
    <w:p w14:paraId="7B83FB00" w14:textId="445EDCD3" w:rsidR="00C90C8B" w:rsidRPr="002A11B9" w:rsidRDefault="00C90C8B" w:rsidP="006F3FE9">
      <w:pPr>
        <w:suppressAutoHyphens/>
        <w:spacing w:after="120"/>
        <w:rPr>
          <w:szCs w:val="24"/>
        </w:rPr>
      </w:pPr>
      <w:r w:rsidRPr="002A11B9">
        <w:rPr>
          <w:szCs w:val="24"/>
        </w:rPr>
        <w:t xml:space="preserve">Magnetic resonance imaging (MRI) is the reference examination for local extension of </w:t>
      </w:r>
      <w:r w:rsidR="000054BF" w:rsidRPr="002A11B9">
        <w:rPr>
          <w:szCs w:val="24"/>
        </w:rPr>
        <w:t>p/</w:t>
      </w:r>
      <w:r w:rsidRPr="002A11B9">
        <w:rPr>
          <w:szCs w:val="24"/>
        </w:rPr>
        <w:t>dCCA</w:t>
      </w:r>
      <w:r w:rsidR="002C5120" w:rsidRPr="002A11B9">
        <w:rPr>
          <w:szCs w:val="24"/>
        </w:rPr>
        <w:t xml:space="preserve"> </w:t>
      </w:r>
      <w:r w:rsidRPr="002A11B9">
        <w:rPr>
          <w:szCs w:val="24"/>
        </w:rPr>
        <w:t xml:space="preserve">and for </w:t>
      </w:r>
      <w:r w:rsidR="2DFB23B4" w:rsidRPr="002A11B9">
        <w:rPr>
          <w:szCs w:val="24"/>
        </w:rPr>
        <w:t>identification of</w:t>
      </w:r>
      <w:r w:rsidRPr="002A11B9">
        <w:rPr>
          <w:szCs w:val="24"/>
        </w:rPr>
        <w:t xml:space="preserve"> hepatic metastases. It must combine hepatic MRI sequences with contrast</w:t>
      </w:r>
      <w:r w:rsidR="002C5120" w:rsidRPr="002A11B9">
        <w:rPr>
          <w:szCs w:val="24"/>
        </w:rPr>
        <w:t xml:space="preserve">-enhanced </w:t>
      </w:r>
      <w:r w:rsidRPr="002A11B9">
        <w:rPr>
          <w:szCs w:val="24"/>
        </w:rPr>
        <w:t>and cholangiography sequences (</w:t>
      </w:r>
      <w:r w:rsidR="00127734" w:rsidRPr="002A11B9">
        <w:rPr>
          <w:szCs w:val="24"/>
        </w:rPr>
        <w:t>i.e.</w:t>
      </w:r>
      <w:r w:rsidR="00ED358D" w:rsidRPr="002A11B9">
        <w:rPr>
          <w:szCs w:val="24"/>
        </w:rPr>
        <w:t xml:space="preserve"> </w:t>
      </w:r>
      <w:r w:rsidR="000054BF" w:rsidRPr="002A11B9">
        <w:rPr>
          <w:szCs w:val="24"/>
        </w:rPr>
        <w:t>MRCP</w:t>
      </w:r>
      <w:r w:rsidRPr="002A11B9">
        <w:rPr>
          <w:szCs w:val="24"/>
        </w:rPr>
        <w:t xml:space="preserve">). </w:t>
      </w:r>
      <w:r w:rsidR="007E113B" w:rsidRPr="002A11B9">
        <w:rPr>
          <w:szCs w:val="24"/>
        </w:rPr>
        <w:t>MRCP has a</w:t>
      </w:r>
      <w:r w:rsidRPr="002A11B9">
        <w:rPr>
          <w:szCs w:val="24"/>
        </w:rPr>
        <w:t xml:space="preserve"> detection sensitivity </w:t>
      </w:r>
      <w:r w:rsidR="007E113B" w:rsidRPr="002A11B9">
        <w:rPr>
          <w:szCs w:val="24"/>
        </w:rPr>
        <w:t xml:space="preserve">of </w:t>
      </w:r>
      <w:r w:rsidRPr="002A11B9">
        <w:rPr>
          <w:szCs w:val="24"/>
        </w:rPr>
        <w:t xml:space="preserve">95% </w:t>
      </w:r>
      <w:r w:rsidR="002C5120" w:rsidRPr="002A11B9">
        <w:rPr>
          <w:szCs w:val="24"/>
        </w:rPr>
        <w:t>and allows evaluation of extension to the bile ducts with a reliability of 90%</w:t>
      </w:r>
      <w:r w:rsidR="00127734" w:rsidRPr="002A11B9">
        <w:rPr>
          <w:szCs w:val="24"/>
        </w:rPr>
        <w:t>.</w:t>
      </w:r>
      <w:r w:rsidR="00B36619" w:rsidRPr="002A11B9">
        <w:rPr>
          <w:szCs w:val="24"/>
        </w:rPr>
        <w:fldChar w:fldCharType="begin">
          <w:fldData xml:space="preserve">PEVuZE5vdGU+PENpdGUgSGlkZGVuPSIxIj48QXV0aG9yPkxvcGVyYTwvQXV0aG9yPjxZZWFyPjIw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</w:fldData>
        </w:fldChar>
      </w:r>
      <w:r w:rsidR="00BA1C54" w:rsidRPr="002A11B9">
        <w:rPr>
          <w:szCs w:val="24"/>
        </w:rPr>
        <w:instrText xml:space="preserve"> ADDIN EN.CITE </w:instrText>
      </w:r>
      <w:r w:rsidR="00BA1C54" w:rsidRPr="002A11B9">
        <w:rPr>
          <w:szCs w:val="24"/>
        </w:rPr>
        <w:fldChar w:fldCharType="begin">
          <w:fldData xml:space="preserve">PEVuZE5vdGU+PENpdGUgSGlkZGVuPSIxIj48QXV0aG9yPkxvcGVyYTwvQXV0aG9yPjxZZWFyPjIw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44</w:t>
      </w:r>
      <w:r w:rsidR="00B36619" w:rsidRPr="002A11B9">
        <w:rPr>
          <w:szCs w:val="24"/>
        </w:rPr>
        <w:fldChar w:fldCharType="end"/>
      </w:r>
      <w:r w:rsidRPr="002A11B9">
        <w:rPr>
          <w:szCs w:val="24"/>
        </w:rPr>
        <w:t xml:space="preserve"> Thoraco-abdomino-pelvic computed tomography (CT) remains the reference examination for lymph node and metastatic extension</w:t>
      </w:r>
      <w:r w:rsidR="00127734" w:rsidRPr="002A11B9">
        <w:rPr>
          <w:szCs w:val="24"/>
        </w:rPr>
        <w:t>.</w:t>
      </w:r>
      <w:r w:rsidR="00B36619" w:rsidRPr="002A11B9">
        <w:rPr>
          <w:szCs w:val="24"/>
        </w:rPr>
        <w:fldChar w:fldCharType="begin"/>
      </w:r>
      <w:r w:rsidR="00BA1C54" w:rsidRPr="002A11B9">
        <w:rPr>
          <w:szCs w:val="24"/>
        </w:rPr>
        <w:instrText xml:space="preserve"> ADDIN EN.CITE &lt;EndNote&gt;&lt;Cite&gt;&lt;Author&gt;Ruys&lt;/Author&gt;&lt;Year&gt;2012&lt;/Year&gt;&lt;RecNum&gt;60&lt;/RecNum&gt;&lt;DisplayText&gt;&lt;style face="superscript"&gt;45&lt;/style&gt;&lt;/DisplayText&gt;&lt;record&gt;&lt;rec-number&gt;60&lt;/rec-number&gt;&lt;foreign-keys&gt;&lt;key app="EN" db-id="f0f0v0eemstptpet50ax2efj00r0vpxszppf" timestamp="1634575350"&gt;60&lt;/key&gt;&lt;/foreign-keys&gt;&lt;ref-type name="Journal Article"&gt;17&lt;/ref-type&gt;&lt;contributors&gt;&lt;authors&gt;&lt;author&gt;Ruys, A. T.&lt;/author&gt;&lt;author&gt;van Beem, B. E.&lt;/author&gt;&lt;author&gt;Engelbrecht, M. R.&lt;/author&gt;&lt;author&gt;Bipat, S.&lt;/author&gt;&lt;author&gt;Stoker, J.&lt;/author&gt;&lt;author&gt;Van Gulik, T. M.&lt;/author&gt;&lt;/authors&gt;&lt;/contributors&gt;&lt;auth-address&gt;Department of Surgery, Academic Medical Center, Amsterdam, Netherlands. a.t.ruys@amc.uva.nl&lt;/auth-address&gt;&lt;titles&gt;&lt;title&gt;Radiological staging in patients with hilar cholangiocarcinoma: a systematic review and meta-analysis&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1255-62&lt;/pages&gt;&lt;volume&gt;85&lt;/volume&gt;&lt;number&gt;1017&lt;/number&gt;&lt;keywords&gt;&lt;keyword&gt;Bile Duct Neoplasms&lt;/keyword&gt;&lt;keyword&gt;Bile Ducts, Intrahepatic&lt;/keyword&gt;&lt;keyword&gt;Cholangiocarcinoma/*diagnosis/*epidemiology&lt;/keyword&gt;&lt;keyword&gt;Diagnostic Imaging/*statistics &amp;amp; numerical data&lt;/keyword&gt;&lt;keyword&gt;Humans&lt;/keyword&gt;&lt;keyword&gt;Neoplasm Staging/methods&lt;/keyword&gt;&lt;keyword&gt;Prevalence&lt;/keyword&gt;&lt;keyword&gt;Reproducibility of Results&lt;/keyword&gt;&lt;keyword&gt;Sensitivity and Specificity&lt;/keyword&gt;&lt;/keywords&gt;&lt;dates&gt;&lt;year&gt;2012&lt;/year&gt;&lt;pub-dates&gt;&lt;date&gt;Sep&lt;/date&gt;&lt;/pub-dates&gt;&lt;/dates&gt;&lt;isbn&gt;1748-880X (Electronic)&amp;#xD;0007-1285 (Linking)&lt;/isbn&gt;&lt;accession-num&gt;22919007&lt;/accession-num&gt;&lt;urls&gt;&lt;related-urls&gt;&lt;url&gt;http://www.ncbi.nlm.nih.gov/pubmed/22919007&lt;/url&gt;&lt;/related-urls&gt;&lt;/urls&gt;&lt;custom2&gt;3487057&lt;/custom2&gt;&lt;electronic-resource-num&gt;10.1259/bjr/88405305&lt;/electronic-resource-num&gt;&lt;/record&gt;&lt;/Cite&gt;&lt;/EndNote&gt;</w:instrText>
      </w:r>
      <w:r w:rsidR="00B36619" w:rsidRPr="002A11B9">
        <w:rPr>
          <w:szCs w:val="24"/>
        </w:rPr>
        <w:fldChar w:fldCharType="separate"/>
      </w:r>
      <w:r w:rsidR="00BA1C54" w:rsidRPr="002A11B9">
        <w:rPr>
          <w:noProof/>
          <w:szCs w:val="24"/>
          <w:vertAlign w:val="superscript"/>
        </w:rPr>
        <w:t>45</w:t>
      </w:r>
      <w:r w:rsidR="00B36619" w:rsidRPr="002A11B9">
        <w:rPr>
          <w:szCs w:val="24"/>
        </w:rPr>
        <w:fldChar w:fldCharType="end"/>
      </w:r>
    </w:p>
    <w:p w14:paraId="74832C9E" w14:textId="03B422B8" w:rsidR="00C90C8B" w:rsidRPr="002A11B9" w:rsidRDefault="00127734" w:rsidP="006F3FE9">
      <w:pPr>
        <w:suppressAutoHyphens/>
        <w:spacing w:after="120"/>
        <w:rPr>
          <w:szCs w:val="24"/>
        </w:rPr>
      </w:pPr>
      <w:r w:rsidRPr="002A11B9">
        <w:rPr>
          <w:szCs w:val="24"/>
        </w:rPr>
        <w:t>[</w:t>
      </w:r>
      <w:r w:rsidR="00F0152A" w:rsidRPr="002A11B9">
        <w:rPr>
          <w:szCs w:val="24"/>
          <w:vertAlign w:val="superscript"/>
        </w:rPr>
        <w:t>18</w:t>
      </w:r>
      <w:r w:rsidR="00C90C8B" w:rsidRPr="002A11B9">
        <w:rPr>
          <w:szCs w:val="24"/>
        </w:rPr>
        <w:t>F</w:t>
      </w:r>
      <w:r w:rsidRPr="002A11B9">
        <w:rPr>
          <w:szCs w:val="24"/>
        </w:rPr>
        <w:t>]</w:t>
      </w:r>
      <w:r w:rsidR="00C90C8B" w:rsidRPr="002A11B9">
        <w:rPr>
          <w:szCs w:val="24"/>
        </w:rPr>
        <w:t>-</w:t>
      </w:r>
      <w:r w:rsidRPr="002A11B9">
        <w:rPr>
          <w:szCs w:val="24"/>
        </w:rPr>
        <w:t>2-</w:t>
      </w:r>
      <w:r w:rsidR="00C90C8B" w:rsidRPr="002A11B9">
        <w:rPr>
          <w:szCs w:val="24"/>
        </w:rPr>
        <w:t>fluoro</w:t>
      </w:r>
      <w:r w:rsidRPr="002A11B9">
        <w:rPr>
          <w:szCs w:val="24"/>
        </w:rPr>
        <w:t>-2-</w:t>
      </w:r>
      <w:r w:rsidR="00C90C8B" w:rsidRPr="002A11B9">
        <w:rPr>
          <w:szCs w:val="24"/>
        </w:rPr>
        <w:t>deoxy</w:t>
      </w:r>
      <w:r w:rsidRPr="002A11B9">
        <w:rPr>
          <w:szCs w:val="24"/>
        </w:rPr>
        <w:t>-</w:t>
      </w:r>
      <w:r w:rsidRPr="002A11B9">
        <w:rPr>
          <w:sz w:val="20"/>
          <w:szCs w:val="20"/>
        </w:rPr>
        <w:t>D</w:t>
      </w:r>
      <w:r w:rsidRPr="002A11B9">
        <w:rPr>
          <w:szCs w:val="24"/>
        </w:rPr>
        <w:t>-</w:t>
      </w:r>
      <w:r w:rsidR="00C90C8B" w:rsidRPr="002A11B9">
        <w:rPr>
          <w:szCs w:val="24"/>
        </w:rPr>
        <w:t>glucose</w:t>
      </w:r>
      <w:r w:rsidR="00285711" w:rsidRPr="002A11B9">
        <w:rPr>
          <w:szCs w:val="24"/>
        </w:rPr>
        <w:t>-</w:t>
      </w:r>
      <w:r w:rsidR="00C90C8B" w:rsidRPr="002A11B9">
        <w:rPr>
          <w:szCs w:val="24"/>
        </w:rPr>
        <w:t>positron emission tomography (</w:t>
      </w:r>
      <w:r w:rsidR="00285711" w:rsidRPr="002A11B9">
        <w:rPr>
          <w:szCs w:val="24"/>
        </w:rPr>
        <w:t>FDG-</w:t>
      </w:r>
      <w:r w:rsidR="00C90C8B" w:rsidRPr="002A11B9">
        <w:rPr>
          <w:szCs w:val="24"/>
        </w:rPr>
        <w:t xml:space="preserve">PET) has a sensitivity and specificity of </w:t>
      </w:r>
      <w:r w:rsidR="00F937F2" w:rsidRPr="002A11B9">
        <w:rPr>
          <w:szCs w:val="24"/>
        </w:rPr>
        <w:t>~</w:t>
      </w:r>
      <w:r w:rsidR="00C90C8B" w:rsidRPr="002A11B9">
        <w:rPr>
          <w:szCs w:val="24"/>
        </w:rPr>
        <w:t>80</w:t>
      </w:r>
      <w:r w:rsidRPr="002A11B9">
        <w:rPr>
          <w:szCs w:val="24"/>
        </w:rPr>
        <w:t>%</w:t>
      </w:r>
      <w:r w:rsidR="00C90C8B" w:rsidRPr="002A11B9">
        <w:rPr>
          <w:szCs w:val="24"/>
        </w:rPr>
        <w:t xml:space="preserve">-90% for the diagnosis of </w:t>
      </w:r>
      <w:r w:rsidR="00CC10E5" w:rsidRPr="002A11B9">
        <w:rPr>
          <w:szCs w:val="24"/>
        </w:rPr>
        <w:t>GBC</w:t>
      </w:r>
      <w:r w:rsidR="00C90C8B" w:rsidRPr="002A11B9">
        <w:rPr>
          <w:szCs w:val="24"/>
        </w:rPr>
        <w:t xml:space="preserve"> or nodular CCA ≥1 cm</w:t>
      </w:r>
      <w:r w:rsidR="00C93C59" w:rsidRPr="002A11B9">
        <w:rPr>
          <w:szCs w:val="24"/>
        </w:rPr>
        <w:t>, but i</w:t>
      </w:r>
      <w:r w:rsidR="00C90C8B" w:rsidRPr="002A11B9">
        <w:rPr>
          <w:szCs w:val="24"/>
        </w:rPr>
        <w:t xml:space="preserve">ts sensitivity is lower in case of infiltrating CCA. Its </w:t>
      </w:r>
      <w:r w:rsidR="0091716D" w:rsidRPr="002A11B9">
        <w:rPr>
          <w:szCs w:val="24"/>
        </w:rPr>
        <w:t>positive predictive value</w:t>
      </w:r>
      <w:r w:rsidR="00C90C8B" w:rsidRPr="002A11B9">
        <w:rPr>
          <w:szCs w:val="24"/>
        </w:rPr>
        <w:t xml:space="preserve"> is poor in case of PSC, biliary prosthesis or granulomatous disease</w:t>
      </w:r>
      <w:r w:rsidRPr="002A11B9">
        <w:rPr>
          <w:szCs w:val="24"/>
        </w:rPr>
        <w:t>.</w:t>
      </w:r>
      <w:r w:rsidR="00B36619" w:rsidRPr="002A11B9">
        <w:rPr>
          <w:szCs w:val="24"/>
        </w:rPr>
        <w:fldChar w:fldCharType="begin">
          <w:fldData xml:space="preserve">PEVuZE5vdGU+PENpdGU+PEF1dGhvcj5EZSBHYWV0YW5vPC9BdXRob3I+PFllYXI+MjAxMjwvWWVh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</w:fldData>
        </w:fldChar>
      </w:r>
      <w:r w:rsidR="00BA1C54" w:rsidRPr="002A11B9">
        <w:rPr>
          <w:szCs w:val="24"/>
        </w:rPr>
        <w:instrText xml:space="preserve"> ADDIN EN.CITE </w:instrText>
      </w:r>
      <w:r w:rsidR="00BA1C54" w:rsidRPr="002A11B9">
        <w:rPr>
          <w:szCs w:val="24"/>
        </w:rPr>
        <w:fldChar w:fldCharType="begin">
          <w:fldData xml:space="preserve">PEVuZE5vdGU+PENpdGU+PEF1dGhvcj5EZSBHYWV0YW5vPC9BdXRob3I+PFllYXI+MjAxMjwvWWVh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46</w:t>
      </w:r>
      <w:r w:rsidR="00B36619" w:rsidRPr="002A11B9">
        <w:rPr>
          <w:szCs w:val="24"/>
        </w:rPr>
        <w:fldChar w:fldCharType="end"/>
      </w:r>
      <w:r w:rsidR="00C90C8B" w:rsidRPr="002A11B9">
        <w:rPr>
          <w:szCs w:val="24"/>
        </w:rPr>
        <w:t xml:space="preserve"> </w:t>
      </w:r>
      <w:r w:rsidR="002C5120" w:rsidRPr="002A11B9">
        <w:t>FDG</w:t>
      </w:r>
      <w:r w:rsidRPr="002A11B9">
        <w:t>-</w:t>
      </w:r>
      <w:r w:rsidR="002C5120" w:rsidRPr="002A11B9">
        <w:t xml:space="preserve">PET is not recommended for primary diagnosis, but may allow identification of nodal </w:t>
      </w:r>
      <w:r w:rsidR="002C5120" w:rsidRPr="002A11B9">
        <w:lastRenderedPageBreak/>
        <w:t>metastases, distant metastases and disease recurrence</w:t>
      </w:r>
      <w:r w:rsidRPr="002A11B9">
        <w:t>.</w:t>
      </w:r>
      <w:r w:rsidR="00B36619" w:rsidRPr="002A11B9">
        <w:rPr>
          <w:szCs w:val="24"/>
        </w:rPr>
        <w:fldChar w:fldCharType="begin">
          <w:fldData xml:space="preserve">PEVuZE5vdGU+PENpdGU+PEF1dGhvcj5MYW1hcmNhPC9BdXRob3I+PFllYXI+MjAxOTwvWWVhcj48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MYW1hcmNhPC9BdXRob3I+PFllYXI+MjAxOTwvWWVhcj48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47</w:t>
      </w:r>
      <w:r w:rsidR="00B36619" w:rsidRPr="002A11B9">
        <w:rPr>
          <w:szCs w:val="24"/>
        </w:rPr>
        <w:fldChar w:fldCharType="end"/>
      </w:r>
      <w:r w:rsidR="00C90C8B" w:rsidRPr="002A11B9">
        <w:rPr>
          <w:szCs w:val="24"/>
        </w:rPr>
        <w:t xml:space="preserve"> MRI-PET appears to </w:t>
      </w:r>
      <w:r w:rsidR="00A9768F" w:rsidRPr="002A11B9">
        <w:rPr>
          <w:szCs w:val="24"/>
        </w:rPr>
        <w:t xml:space="preserve">be helpful to assess </w:t>
      </w:r>
      <w:r w:rsidR="00C90C8B" w:rsidRPr="002A11B9">
        <w:rPr>
          <w:szCs w:val="24"/>
        </w:rPr>
        <w:t xml:space="preserve">extension of infiltrating </w:t>
      </w:r>
      <w:r w:rsidR="00CC10E5" w:rsidRPr="002A11B9">
        <w:rPr>
          <w:szCs w:val="24"/>
        </w:rPr>
        <w:t>BTC</w:t>
      </w:r>
      <w:r w:rsidR="00E54F0B" w:rsidRPr="002A11B9">
        <w:rPr>
          <w:szCs w:val="24"/>
        </w:rPr>
        <w:t>; h</w:t>
      </w:r>
      <w:r w:rsidR="00DD2A1A" w:rsidRPr="002A11B9">
        <w:rPr>
          <w:szCs w:val="24"/>
        </w:rPr>
        <w:t xml:space="preserve">owever, </w:t>
      </w:r>
      <w:r w:rsidR="00F937F2" w:rsidRPr="002A11B9">
        <w:rPr>
          <w:szCs w:val="24"/>
        </w:rPr>
        <w:t>its</w:t>
      </w:r>
      <w:r w:rsidR="00C90C8B" w:rsidRPr="002A11B9">
        <w:rPr>
          <w:szCs w:val="24"/>
        </w:rPr>
        <w:t xml:space="preserve"> </w:t>
      </w:r>
      <w:r w:rsidR="00DD2A1A" w:rsidRPr="002A11B9">
        <w:rPr>
          <w:szCs w:val="24"/>
        </w:rPr>
        <w:t>limited</w:t>
      </w:r>
      <w:r w:rsidR="00C90C8B" w:rsidRPr="002A11B9">
        <w:rPr>
          <w:szCs w:val="24"/>
        </w:rPr>
        <w:t xml:space="preserve"> availability </w:t>
      </w:r>
      <w:r w:rsidR="00DD2A1A" w:rsidRPr="002A11B9">
        <w:rPr>
          <w:szCs w:val="24"/>
        </w:rPr>
        <w:t>prevents it from being</w:t>
      </w:r>
      <w:r w:rsidR="00C90C8B" w:rsidRPr="002A11B9">
        <w:rPr>
          <w:szCs w:val="24"/>
        </w:rPr>
        <w:t xml:space="preserve"> recommended for routine use</w:t>
      </w:r>
      <w:r w:rsidRPr="002A11B9">
        <w:rPr>
          <w:szCs w:val="24"/>
        </w:rPr>
        <w:t>.</w:t>
      </w:r>
      <w:r w:rsidR="00B36619" w:rsidRPr="002A11B9">
        <w:rPr>
          <w:szCs w:val="24"/>
        </w:rPr>
        <w:fldChar w:fldCharType="begin"/>
      </w:r>
      <w:r w:rsidR="00BA1C54" w:rsidRPr="002A11B9">
        <w:rPr>
          <w:szCs w:val="24"/>
        </w:rPr>
        <w:instrText xml:space="preserve"> ADDIN EN.CITE &lt;EndNote&gt;&lt;Cite&gt;&lt;Author&gt;Guniganti&lt;/Author&gt;&lt;Year&gt;2021&lt;/Year&gt;&lt;RecNum&gt;62&lt;/RecNum&gt;&lt;DisplayText&gt;&lt;style face="superscript"&gt;48&lt;/style&gt;&lt;/DisplayText&gt;&lt;record&gt;&lt;rec-number&gt;62&lt;/rec-number&gt;&lt;foreign-keys&gt;&lt;key app="EN" db-id="f0f0v0eemstptpet50ax2efj00r0vpxszppf" timestamp="1634575350"&gt;62&lt;/key&gt;&lt;/foreign-keys&gt;&lt;ref-type name="Journal Article"&gt;17&lt;/ref-type&gt;&lt;contributors&gt;&lt;authors&gt;&lt;author&gt;Guniganti, P.&lt;/author&gt;&lt;author&gt;Kierans, A. S.&lt;/author&gt;&lt;/authors&gt;&lt;/contributors&gt;&lt;auth-address&gt;Department of Radiology, Weill Cornell Medical Center, 525 E 68th St, New York, NY 10065, United States. Electronic address: prg9018@med.cornell.edu.&amp;#xD;Department of Radiology, Weill Cornell Medical Center, 525 E 68th St, New York, NY 10065, United States. Electronic address: ank9134@med.cornell.edu.&lt;/auth-address&gt;&lt;titles&gt;&lt;title&gt;PET/MRI of the hepatobiliary system: Review of techniques and applications&lt;/title&gt;&lt;secondary-title&gt;Clin Imaging&lt;/secondary-title&gt;&lt;/titles&gt;&lt;periodical&gt;&lt;full-title&gt;Clin Imaging&lt;/full-title&gt;&lt;/periodical&gt;&lt;pages&gt;160-169&lt;/pages&gt;&lt;volume&gt;71&lt;/volume&gt;&lt;keywords&gt;&lt;keyword&gt;*Bile Duct Neoplasms&lt;/keyword&gt;&lt;keyword&gt;Bile Ducts, Intrahepatic/pathology&lt;/keyword&gt;&lt;keyword&gt;*Carcinoma, Hepatocellular&lt;/keyword&gt;&lt;keyword&gt;Fluorodeoxyglucose F18&lt;/keyword&gt;&lt;keyword&gt;Humans&lt;/keyword&gt;&lt;keyword&gt;*Liver Neoplasms/diagnostic imaging/pathology&lt;/keyword&gt;&lt;keyword&gt;Magnetic Resonance Imaging&lt;/keyword&gt;&lt;keyword&gt;Neoplasm Staging&lt;/keyword&gt;&lt;keyword&gt;Positron-Emission Tomography&lt;/keyword&gt;&lt;keyword&gt;Radiopharmaceuticals&lt;/keyword&gt;&lt;keyword&gt;Dotatate&lt;/keyword&gt;&lt;keyword&gt;Fdg&lt;/keyword&gt;&lt;keyword&gt;Hcc&lt;/keyword&gt;&lt;keyword&gt;Hepatobiliary&lt;/keyword&gt;&lt;keyword&gt;Pet/mri&lt;/keyword&gt;&lt;/keywords&gt;&lt;dates&gt;&lt;year&gt;2021&lt;/year&gt;&lt;pub-dates&gt;&lt;date&gt;Mar&lt;/date&gt;&lt;/pub-dates&gt;&lt;/dates&gt;&lt;isbn&gt;1873-4499 (Electronic)&amp;#xD;0899-7071 (Linking)&lt;/isbn&gt;&lt;accession-num&gt;33285404&lt;/accession-num&gt;&lt;urls&gt;&lt;related-urls&gt;&lt;url&gt;https://www.ncbi.nlm.nih.gov/pubmed/33285404&lt;/url&gt;&lt;/related-urls&gt;&lt;/urls&gt;&lt;electronic-resource-num&gt;10.1016/j.clinimag.2020.10.056&lt;/electronic-resource-num&gt;&lt;/record&gt;&lt;/Cite&gt;&lt;/EndNote&gt;</w:instrText>
      </w:r>
      <w:r w:rsidR="00B36619" w:rsidRPr="002A11B9">
        <w:rPr>
          <w:szCs w:val="24"/>
        </w:rPr>
        <w:fldChar w:fldCharType="separate"/>
      </w:r>
      <w:r w:rsidR="00BA1C54" w:rsidRPr="002A11B9">
        <w:rPr>
          <w:noProof/>
          <w:szCs w:val="24"/>
          <w:vertAlign w:val="superscript"/>
        </w:rPr>
        <w:t>48</w:t>
      </w:r>
      <w:r w:rsidR="00B36619" w:rsidRPr="002A11B9">
        <w:rPr>
          <w:szCs w:val="24"/>
        </w:rPr>
        <w:fldChar w:fldCharType="end"/>
      </w:r>
    </w:p>
    <w:p w14:paraId="144B03A7" w14:textId="0057F774" w:rsidR="00C90C8B" w:rsidRPr="002A11B9" w:rsidRDefault="00C90C8B" w:rsidP="006F3FE9">
      <w:pPr>
        <w:suppressAutoHyphens/>
        <w:spacing w:after="120"/>
        <w:rPr>
          <w:szCs w:val="24"/>
        </w:rPr>
      </w:pPr>
      <w:r w:rsidRPr="002A11B9">
        <w:rPr>
          <w:szCs w:val="24"/>
        </w:rPr>
        <w:t xml:space="preserve">Staging is </w:t>
      </w:r>
      <w:r w:rsidR="00E11D12" w:rsidRPr="002A11B9">
        <w:rPr>
          <w:szCs w:val="24"/>
        </w:rPr>
        <w:t xml:space="preserve">carried out </w:t>
      </w:r>
      <w:r w:rsidRPr="002A11B9">
        <w:rPr>
          <w:szCs w:val="24"/>
        </w:rPr>
        <w:t xml:space="preserve">according to </w:t>
      </w:r>
      <w:r w:rsidR="00A9768F" w:rsidRPr="002A11B9">
        <w:rPr>
          <w:szCs w:val="24"/>
        </w:rPr>
        <w:t xml:space="preserve">the </w:t>
      </w:r>
      <w:r w:rsidR="00A36AEF" w:rsidRPr="002A11B9">
        <w:rPr>
          <w:szCs w:val="24"/>
        </w:rPr>
        <w:t xml:space="preserve">Union for International Cancer Control (UICC) TNM (tumour–node–metastasis) 8th edition staging </w:t>
      </w:r>
      <w:r w:rsidR="00F24BBF" w:rsidRPr="002A11B9">
        <w:rPr>
          <w:szCs w:val="24"/>
        </w:rPr>
        <w:t>manual</w:t>
      </w:r>
      <w:r w:rsidR="00A36AEF" w:rsidRPr="002A11B9">
        <w:rPr>
          <w:szCs w:val="24"/>
        </w:rPr>
        <w:t xml:space="preserve"> </w:t>
      </w:r>
      <w:r w:rsidRPr="002A11B9">
        <w:rPr>
          <w:szCs w:val="24"/>
        </w:rPr>
        <w:t xml:space="preserve">and is specific for every subtype of BTC (see </w:t>
      </w:r>
      <w:r w:rsidR="00A36AEF" w:rsidRPr="002A11B9">
        <w:rPr>
          <w:b/>
          <w:bCs/>
          <w:szCs w:val="24"/>
        </w:rPr>
        <w:t xml:space="preserve">Supplementary </w:t>
      </w:r>
      <w:r w:rsidRPr="002A11B9">
        <w:rPr>
          <w:b/>
          <w:bCs/>
          <w:szCs w:val="24"/>
        </w:rPr>
        <w:t>Table</w:t>
      </w:r>
      <w:r w:rsidR="008A1EF4" w:rsidRPr="002A11B9">
        <w:rPr>
          <w:b/>
          <w:bCs/>
          <w:szCs w:val="24"/>
        </w:rPr>
        <w:t>s</w:t>
      </w:r>
      <w:r w:rsidRPr="002A11B9">
        <w:rPr>
          <w:b/>
          <w:bCs/>
          <w:szCs w:val="24"/>
        </w:rPr>
        <w:t xml:space="preserve"> </w:t>
      </w:r>
      <w:r w:rsidR="008A1EF4" w:rsidRPr="002A11B9">
        <w:rPr>
          <w:b/>
          <w:bCs/>
          <w:szCs w:val="24"/>
        </w:rPr>
        <w:t>S</w:t>
      </w:r>
      <w:r w:rsidR="000432F2" w:rsidRPr="002A11B9">
        <w:rPr>
          <w:b/>
          <w:bCs/>
          <w:szCs w:val="24"/>
        </w:rPr>
        <w:t>2</w:t>
      </w:r>
      <w:r w:rsidR="008A1EF4" w:rsidRPr="002A11B9">
        <w:rPr>
          <w:b/>
          <w:bCs/>
          <w:szCs w:val="24"/>
        </w:rPr>
        <w:t xml:space="preserve"> and S</w:t>
      </w:r>
      <w:r w:rsidR="000432F2" w:rsidRPr="002A11B9">
        <w:rPr>
          <w:b/>
          <w:bCs/>
          <w:szCs w:val="24"/>
        </w:rPr>
        <w:t>3</w:t>
      </w:r>
      <w:r w:rsidR="008A1EF4" w:rsidRPr="002A11B9">
        <w:rPr>
          <w:szCs w:val="24"/>
        </w:rPr>
        <w:t xml:space="preserve">, available at </w:t>
      </w:r>
      <w:r w:rsidR="008A1EF4" w:rsidRPr="002A11B9">
        <w:rPr>
          <w:i/>
          <w:iCs/>
          <w:szCs w:val="24"/>
        </w:rPr>
        <w:t>Annals of Oncology</w:t>
      </w:r>
      <w:r w:rsidR="008A1EF4" w:rsidRPr="002A11B9">
        <w:rPr>
          <w:szCs w:val="24"/>
        </w:rPr>
        <w:t xml:space="preserve"> online</w:t>
      </w:r>
      <w:r w:rsidRPr="002A11B9">
        <w:rPr>
          <w:szCs w:val="24"/>
        </w:rPr>
        <w:t>)</w:t>
      </w:r>
      <w:r w:rsidR="00A36AEF" w:rsidRPr="002A11B9">
        <w:rPr>
          <w:szCs w:val="24"/>
        </w:rPr>
        <w:t>.</w:t>
      </w:r>
      <w:r w:rsidR="0012324C" w:rsidRPr="002A11B9">
        <w:rPr>
          <w:szCs w:val="24"/>
        </w:rPr>
        <w:fldChar w:fldCharType="begin">
          <w:fldData xml:space="preserve">PEVuZE5vdGU+PENpdGU+PFllYXI+MjAxNzwvWWVhcj48UmVjTnVtPjE2MzwvUmVjTnVtPjxEaXNw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</w:fldData>
        </w:fldChar>
      </w:r>
      <w:r w:rsidR="0012324C" w:rsidRPr="002A11B9">
        <w:rPr>
          <w:szCs w:val="24"/>
        </w:rPr>
        <w:instrText xml:space="preserve"> ADDIN EN.CITE </w:instrText>
      </w:r>
      <w:r w:rsidR="0012324C" w:rsidRPr="002A11B9">
        <w:rPr>
          <w:szCs w:val="24"/>
        </w:rPr>
        <w:fldChar w:fldCharType="begin">
          <w:fldData xml:space="preserve">PEVuZE5vdGU+PENpdGU+PFllYXI+MjAxNzwvWWVhcj48UmVjTnVtPjE2MzwvUmVjTnVtPjxEaXNw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</w:fldData>
        </w:fldChar>
      </w:r>
      <w:r w:rsidR="0012324C" w:rsidRPr="002A11B9">
        <w:rPr>
          <w:szCs w:val="24"/>
        </w:rPr>
        <w:instrText xml:space="preserve"> ADDIN EN.CITE.DATA </w:instrText>
      </w:r>
      <w:r w:rsidR="0012324C" w:rsidRPr="002A11B9">
        <w:rPr>
          <w:szCs w:val="24"/>
        </w:rPr>
      </w:r>
      <w:r w:rsidR="0012324C" w:rsidRPr="002A11B9">
        <w:rPr>
          <w:szCs w:val="24"/>
        </w:rPr>
        <w:fldChar w:fldCharType="end"/>
      </w:r>
      <w:r w:rsidR="0012324C" w:rsidRPr="002A11B9">
        <w:rPr>
          <w:szCs w:val="24"/>
        </w:rPr>
      </w:r>
      <w:r w:rsidR="0012324C" w:rsidRPr="002A11B9">
        <w:rPr>
          <w:szCs w:val="24"/>
        </w:rPr>
        <w:fldChar w:fldCharType="separate"/>
      </w:r>
      <w:r w:rsidR="0012324C" w:rsidRPr="002A11B9">
        <w:rPr>
          <w:noProof/>
          <w:szCs w:val="24"/>
          <w:vertAlign w:val="superscript"/>
        </w:rPr>
        <w:t>49-52</w:t>
      </w:r>
      <w:r w:rsidR="0012324C" w:rsidRPr="002A11B9">
        <w:rPr>
          <w:szCs w:val="24"/>
        </w:rPr>
        <w:fldChar w:fldCharType="end"/>
      </w:r>
      <w:r w:rsidR="00784D46" w:rsidRPr="002A11B9">
        <w:rPr>
          <w:szCs w:val="24"/>
        </w:rPr>
        <w:t xml:space="preserve"> </w:t>
      </w:r>
      <w:proofErr w:type="spellStart"/>
      <w:r w:rsidRPr="002A11B9">
        <w:rPr>
          <w:szCs w:val="24"/>
        </w:rPr>
        <w:t>pCCA</w:t>
      </w:r>
      <w:r w:rsidR="008A1EF4" w:rsidRPr="002A11B9">
        <w:rPr>
          <w:szCs w:val="24"/>
        </w:rPr>
        <w:t>s</w:t>
      </w:r>
      <w:proofErr w:type="spellEnd"/>
      <w:r w:rsidRPr="002A11B9">
        <w:rPr>
          <w:szCs w:val="24"/>
        </w:rPr>
        <w:t xml:space="preserve"> are further subclassified according to the Bismuth</w:t>
      </w:r>
      <w:r w:rsidR="00051EF9" w:rsidRPr="002A11B9">
        <w:rPr>
          <w:szCs w:val="24"/>
        </w:rPr>
        <w:t>–</w:t>
      </w:r>
      <w:r w:rsidRPr="002A11B9">
        <w:rPr>
          <w:szCs w:val="24"/>
        </w:rPr>
        <w:t xml:space="preserve">Corlette classification to describe their anatomical location </w:t>
      </w:r>
      <w:r w:rsidR="008A1EF4" w:rsidRPr="002A11B9">
        <w:rPr>
          <w:szCs w:val="24"/>
        </w:rPr>
        <w:t xml:space="preserve">(see </w:t>
      </w:r>
      <w:r w:rsidR="008A1EF4" w:rsidRPr="002A11B9">
        <w:rPr>
          <w:b/>
          <w:bCs/>
          <w:szCs w:val="24"/>
        </w:rPr>
        <w:t>Supplementary Table S</w:t>
      </w:r>
      <w:r w:rsidR="000432F2" w:rsidRPr="002A11B9">
        <w:rPr>
          <w:b/>
          <w:bCs/>
          <w:szCs w:val="24"/>
        </w:rPr>
        <w:t>4</w:t>
      </w:r>
      <w:r w:rsidR="008A1EF4" w:rsidRPr="002A11B9">
        <w:rPr>
          <w:szCs w:val="24"/>
        </w:rPr>
        <w:t xml:space="preserve">, available at </w:t>
      </w:r>
      <w:r w:rsidR="008A1EF4" w:rsidRPr="002A11B9">
        <w:rPr>
          <w:i/>
          <w:iCs/>
          <w:szCs w:val="24"/>
        </w:rPr>
        <w:t>Annals of Oncology</w:t>
      </w:r>
      <w:r w:rsidR="008A1EF4" w:rsidRPr="002A11B9">
        <w:rPr>
          <w:szCs w:val="24"/>
        </w:rPr>
        <w:t xml:space="preserve"> online).</w:t>
      </w:r>
      <w:r w:rsidR="00B36619" w:rsidRPr="002A11B9">
        <w:rPr>
          <w:szCs w:val="24"/>
        </w:rPr>
        <w:fldChar w:fldCharType="begin"/>
      </w:r>
      <w:r w:rsidR="0012324C" w:rsidRPr="002A11B9">
        <w:rPr>
          <w:szCs w:val="24"/>
        </w:rPr>
        <w:instrText xml:space="preserve"> ADDIN EN.CITE &lt;EndNote&gt;&lt;Cite&gt;&lt;Author&gt;Bismuth&lt;/Author&gt;&lt;Year&gt;1975&lt;/Year&gt;&lt;RecNum&gt;66&lt;/RecNum&gt;&lt;DisplayText&gt;&lt;style face="superscript"&gt;53&lt;/style&gt;&lt;/DisplayText&gt;&lt;record&gt;&lt;rec-number&gt;66&lt;/rec-number&gt;&lt;foreign-keys&gt;&lt;key app="EN" db-id="f0f0v0eemstptpet50ax2efj00r0vpxszppf" timestamp="1634575350"&gt;66&lt;/key&gt;&lt;/foreign-keys&gt;&lt;ref-type name="Journal Article"&gt;17&lt;/ref-type&gt;&lt;contributors&gt;&lt;authors&gt;&lt;author&gt;Bismuth, H.&lt;/author&gt;&lt;author&gt;Corlette, M. B.&lt;/author&gt;&lt;/authors&gt;&lt;/contributors&gt;&lt;titles&gt;&lt;title&gt;Intrahepatic cholangioenteric anastomosis in carcinoma of the hilus of the liver&lt;/title&gt;&lt;secondary-title&gt;Surg Gynecol Obstet&lt;/secondary-title&gt;&lt;/titles&gt;&lt;periodical&gt;&lt;full-title&gt;Surg Gynecol Obstet&lt;/full-title&gt;&lt;/periodical&gt;&lt;pages&gt;170-8&lt;/pages&gt;&lt;volume&gt;140&lt;/volume&gt;&lt;number&gt;2&lt;/number&gt;&lt;keywords&gt;&lt;keyword&gt;Acute Kidney Injury/complications&lt;/keyword&gt;&lt;keyword&gt;Bile Ducts, Intrahepatic/*surgery&lt;/keyword&gt;&lt;keyword&gt;Biliary Fistula/complications&lt;/keyword&gt;&lt;keyword&gt;Biliary Tract Diseases/complications&lt;/keyword&gt;&lt;keyword&gt;Cholangiography&lt;/keyword&gt;&lt;keyword&gt;Cholangitis/complications&lt;/keyword&gt;&lt;keyword&gt;Cholestasis/complications&lt;/keyword&gt;&lt;keyword&gt;Gastrointestinal Hemorrhage/complications&lt;/keyword&gt;&lt;keyword&gt;Hepatectomy/methods&lt;/keyword&gt;&lt;keyword&gt;Humans&lt;/keyword&gt;&lt;keyword&gt;Infections/complications&lt;/keyword&gt;&lt;keyword&gt;Intestine, Small/*surgery&lt;/keyword&gt;&lt;keyword&gt;Liver Neoplasms/*surgery&lt;/keyword&gt;&lt;keyword&gt;Male&lt;/keyword&gt;&lt;keyword&gt;Methods&lt;/keyword&gt;&lt;keyword&gt;Middle Aged&lt;/keyword&gt;&lt;keyword&gt;Postoperative Complications&lt;/keyword&gt;&lt;keyword&gt;Prognosis&lt;/keyword&gt;&lt;/keywords&gt;&lt;dates&gt;&lt;year&gt;1975&lt;/year&gt;&lt;pub-dates&gt;&lt;date&gt;Feb&lt;/date&gt;&lt;/pub-dates&gt;&lt;/dates&gt;&lt;isbn&gt;0039-6087 (Print)&amp;#xD;0039-6087 (Linking)&lt;/isbn&gt;&lt;accession-num&gt;1079096&lt;/accession-num&gt;&lt;urls&gt;&lt;related-urls&gt;&lt;url&gt;https://www.ncbi.nlm.nih.gov/pubmed/1079096&lt;/url&gt;&lt;/related-urls&gt;&lt;/urls&gt;&lt;/record&gt;&lt;/Cite&gt;&lt;/EndNote&gt;</w:instrText>
      </w:r>
      <w:r w:rsidR="00B36619" w:rsidRPr="002A11B9">
        <w:rPr>
          <w:szCs w:val="24"/>
        </w:rPr>
        <w:fldChar w:fldCharType="separate"/>
      </w:r>
      <w:r w:rsidR="0012324C" w:rsidRPr="002A11B9">
        <w:rPr>
          <w:noProof/>
          <w:szCs w:val="24"/>
          <w:vertAlign w:val="superscript"/>
        </w:rPr>
        <w:t>53</w:t>
      </w:r>
      <w:r w:rsidR="00B36619" w:rsidRPr="002A11B9">
        <w:rPr>
          <w:szCs w:val="24"/>
        </w:rPr>
        <w:fldChar w:fldCharType="end"/>
      </w:r>
      <w:r w:rsidR="007A699B" w:rsidRPr="002A11B9">
        <w:t xml:space="preserve"> </w:t>
      </w:r>
    </w:p>
    <w:p w14:paraId="643E0D5B" w14:textId="3B934E8D" w:rsidR="00C90C8B" w:rsidRPr="002A11B9" w:rsidRDefault="00C90C8B" w:rsidP="00C947F7">
      <w:pPr>
        <w:suppressAutoHyphens/>
        <w:spacing w:after="120"/>
        <w:rPr>
          <w:szCs w:val="24"/>
        </w:rPr>
      </w:pPr>
    </w:p>
    <w:p w14:paraId="1D393FAE" w14:textId="0FD1586B" w:rsidR="00C90C8B" w:rsidRPr="002A11B9" w:rsidRDefault="00C90C8B" w:rsidP="00C947F7">
      <w:pPr>
        <w:pStyle w:val="Heading2"/>
        <w:suppressAutoHyphens/>
      </w:pPr>
      <w:r w:rsidRPr="002A11B9">
        <w:t xml:space="preserve">Risk assessment </w:t>
      </w:r>
    </w:p>
    <w:p w14:paraId="3D38F96C" w14:textId="385F162F" w:rsidR="00C90C8B" w:rsidRPr="002A11B9" w:rsidRDefault="00AE707D" w:rsidP="00C947F7">
      <w:pPr>
        <w:suppressAutoHyphens/>
        <w:spacing w:after="120"/>
        <w:rPr>
          <w:szCs w:val="24"/>
        </w:rPr>
      </w:pPr>
      <w:r w:rsidRPr="002A11B9">
        <w:rPr>
          <w:szCs w:val="24"/>
          <w:lang w:eastAsia="en-GB"/>
        </w:rPr>
        <w:t xml:space="preserve">Multiple studies </w:t>
      </w:r>
      <w:r w:rsidR="00784D46" w:rsidRPr="002A11B9">
        <w:rPr>
          <w:szCs w:val="24"/>
          <w:lang w:eastAsia="en-GB"/>
        </w:rPr>
        <w:t>emphasi</w:t>
      </w:r>
      <w:r w:rsidR="00B26046" w:rsidRPr="002A11B9">
        <w:rPr>
          <w:szCs w:val="24"/>
          <w:lang w:eastAsia="en-GB"/>
        </w:rPr>
        <w:t>s</w:t>
      </w:r>
      <w:r w:rsidR="00784D46" w:rsidRPr="002A11B9">
        <w:rPr>
          <w:szCs w:val="24"/>
          <w:lang w:eastAsia="en-GB"/>
        </w:rPr>
        <w:t>e</w:t>
      </w:r>
      <w:r w:rsidRPr="002A11B9">
        <w:rPr>
          <w:szCs w:val="24"/>
          <w:lang w:eastAsia="en-GB"/>
        </w:rPr>
        <w:t xml:space="preserve"> the importance of pathology in assessing prognosis. </w:t>
      </w:r>
      <w:r w:rsidR="000054BF" w:rsidRPr="002A11B9">
        <w:rPr>
          <w:szCs w:val="24"/>
          <w:lang w:eastAsia="en-GB"/>
        </w:rPr>
        <w:t>T</w:t>
      </w:r>
      <w:r w:rsidRPr="002A11B9">
        <w:rPr>
          <w:szCs w:val="24"/>
          <w:lang w:eastAsia="en-GB"/>
        </w:rPr>
        <w:t>umo</w:t>
      </w:r>
      <w:r w:rsidR="00B26046" w:rsidRPr="002A11B9">
        <w:rPr>
          <w:szCs w:val="24"/>
          <w:lang w:eastAsia="en-GB"/>
        </w:rPr>
        <w:t>u</w:t>
      </w:r>
      <w:r w:rsidRPr="002A11B9">
        <w:rPr>
          <w:szCs w:val="24"/>
          <w:lang w:eastAsia="en-GB"/>
        </w:rPr>
        <w:t>r number</w:t>
      </w:r>
      <w:r w:rsidR="00DA380B" w:rsidRPr="002A11B9">
        <w:rPr>
          <w:szCs w:val="24"/>
          <w:lang w:eastAsia="en-GB"/>
        </w:rPr>
        <w:t>/</w:t>
      </w:r>
      <w:r w:rsidRPr="002A11B9">
        <w:rPr>
          <w:szCs w:val="24"/>
          <w:lang w:eastAsia="en-GB"/>
        </w:rPr>
        <w:t xml:space="preserve">size, </w:t>
      </w:r>
      <w:r w:rsidR="00CC10E5" w:rsidRPr="002A11B9">
        <w:rPr>
          <w:szCs w:val="24"/>
          <w:lang w:eastAsia="en-GB"/>
        </w:rPr>
        <w:t>surgical margin invasion (</w:t>
      </w:r>
      <w:r w:rsidRPr="002A11B9">
        <w:rPr>
          <w:szCs w:val="24"/>
          <w:lang w:eastAsia="en-GB"/>
        </w:rPr>
        <w:t>R1 resection</w:t>
      </w:r>
      <w:r w:rsidR="00CC10E5" w:rsidRPr="002A11B9">
        <w:rPr>
          <w:szCs w:val="24"/>
          <w:lang w:eastAsia="en-GB"/>
        </w:rPr>
        <w:t>)</w:t>
      </w:r>
      <w:r w:rsidRPr="002A11B9">
        <w:rPr>
          <w:szCs w:val="24"/>
          <w:lang w:eastAsia="en-GB"/>
        </w:rPr>
        <w:t xml:space="preserve">, nodal involvement </w:t>
      </w:r>
      <w:r w:rsidR="004C0B55" w:rsidRPr="002A11B9">
        <w:rPr>
          <w:szCs w:val="24"/>
          <w:lang w:eastAsia="en-GB"/>
        </w:rPr>
        <w:t xml:space="preserve">and </w:t>
      </w:r>
      <w:r w:rsidRPr="002A11B9">
        <w:rPr>
          <w:color w:val="000000" w:themeColor="text1"/>
          <w:szCs w:val="24"/>
        </w:rPr>
        <w:t>microvascular invasion</w:t>
      </w:r>
      <w:r w:rsidR="004C0B55" w:rsidRPr="002A11B9">
        <w:rPr>
          <w:color w:val="000000" w:themeColor="text1"/>
          <w:szCs w:val="24"/>
        </w:rPr>
        <w:t xml:space="preserve"> are recogni</w:t>
      </w:r>
      <w:r w:rsidR="00B26046" w:rsidRPr="002A11B9">
        <w:rPr>
          <w:color w:val="000000" w:themeColor="text1"/>
          <w:szCs w:val="24"/>
        </w:rPr>
        <w:t>s</w:t>
      </w:r>
      <w:r w:rsidR="004C0B55" w:rsidRPr="002A11B9">
        <w:rPr>
          <w:color w:val="000000" w:themeColor="text1"/>
          <w:szCs w:val="24"/>
        </w:rPr>
        <w:t>ed negative prognostic factors</w:t>
      </w:r>
      <w:r w:rsidR="00467D70" w:rsidRPr="002A11B9">
        <w:rPr>
          <w:color w:val="000000" w:themeColor="text1"/>
          <w:szCs w:val="24"/>
        </w:rPr>
        <w:t xml:space="preserve"> in patients undergoing resection</w:t>
      </w:r>
      <w:r w:rsidR="00B26046" w:rsidRPr="002A11B9">
        <w:rPr>
          <w:color w:val="000000" w:themeColor="text1"/>
          <w:szCs w:val="24"/>
        </w:rPr>
        <w:t>.</w:t>
      </w:r>
      <w:r w:rsidR="000054BF" w:rsidRPr="002A11B9">
        <w:rPr>
          <w:color w:val="000000" w:themeColor="text1"/>
          <w:szCs w:val="24"/>
        </w:rPr>
        <w:fldChar w:fldCharType="begin">
          <w:fldData xml:space="preserve">PEVuZE5vdGU+PENpdGU+PEF1dGhvcj5LaW08L0F1dGhvcj48WWVhcj4yMDE1PC9ZZWFyPjxSZWNO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</w:fldData>
        </w:fldChar>
      </w:r>
      <w:r w:rsidR="0012324C" w:rsidRPr="002A11B9">
        <w:rPr>
          <w:color w:val="000000" w:themeColor="text1"/>
          <w:szCs w:val="24"/>
        </w:rPr>
        <w:instrText xml:space="preserve"> ADDIN EN.CITE </w:instrText>
      </w:r>
      <w:r w:rsidR="0012324C" w:rsidRPr="002A11B9">
        <w:rPr>
          <w:color w:val="000000" w:themeColor="text1"/>
          <w:szCs w:val="24"/>
        </w:rPr>
        <w:fldChar w:fldCharType="begin">
          <w:fldData xml:space="preserve">PEVuZE5vdGU+PENpdGU+PEF1dGhvcj5LaW08L0F1dGhvcj48WWVhcj4yMDE1PC9ZZWFyPjxSZWNO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</w:fldData>
        </w:fldChar>
      </w:r>
      <w:r w:rsidR="0012324C" w:rsidRPr="002A11B9">
        <w:rPr>
          <w:color w:val="000000" w:themeColor="text1"/>
          <w:szCs w:val="24"/>
        </w:rPr>
        <w:instrText xml:space="preserve"> ADDIN EN.CITE.DATA </w:instrText>
      </w:r>
      <w:r w:rsidR="0012324C" w:rsidRPr="002A11B9">
        <w:rPr>
          <w:color w:val="000000" w:themeColor="text1"/>
          <w:szCs w:val="24"/>
        </w:rPr>
      </w:r>
      <w:r w:rsidR="0012324C" w:rsidRPr="002A11B9">
        <w:rPr>
          <w:color w:val="000000" w:themeColor="text1"/>
          <w:szCs w:val="24"/>
        </w:rPr>
        <w:fldChar w:fldCharType="end"/>
      </w:r>
      <w:r w:rsidR="000054BF" w:rsidRPr="002A11B9">
        <w:rPr>
          <w:color w:val="000000" w:themeColor="text1"/>
          <w:szCs w:val="24"/>
        </w:rPr>
      </w:r>
      <w:r w:rsidR="000054BF" w:rsidRPr="002A11B9">
        <w:rPr>
          <w:color w:val="000000" w:themeColor="text1"/>
          <w:szCs w:val="24"/>
        </w:rPr>
        <w:fldChar w:fldCharType="separate"/>
      </w:r>
      <w:r w:rsidR="0012324C" w:rsidRPr="002A11B9">
        <w:rPr>
          <w:noProof/>
          <w:color w:val="000000" w:themeColor="text1"/>
          <w:szCs w:val="24"/>
          <w:vertAlign w:val="superscript"/>
        </w:rPr>
        <w:t>54-56</w:t>
      </w:r>
      <w:r w:rsidR="000054BF" w:rsidRPr="002A11B9">
        <w:rPr>
          <w:color w:val="000000" w:themeColor="text1"/>
          <w:szCs w:val="24"/>
        </w:rPr>
        <w:fldChar w:fldCharType="end"/>
      </w:r>
      <w:r w:rsidR="00784D46" w:rsidRPr="002A11B9">
        <w:rPr>
          <w:color w:val="000000" w:themeColor="text1"/>
          <w:szCs w:val="24"/>
        </w:rPr>
        <w:t xml:space="preserve"> </w:t>
      </w:r>
      <w:r w:rsidR="00D618C0">
        <w:rPr>
          <w:color w:val="000000" w:themeColor="text1"/>
          <w:szCs w:val="24"/>
        </w:rPr>
        <w:t xml:space="preserve">A </w:t>
      </w:r>
      <w:r w:rsidR="00D618C0" w:rsidRPr="002A11B9">
        <w:rPr>
          <w:i/>
          <w:iCs/>
          <w:color w:val="000000" w:themeColor="text1"/>
          <w:szCs w:val="24"/>
        </w:rPr>
        <w:t>post hoc</w:t>
      </w:r>
      <w:r w:rsidR="00D618C0" w:rsidRPr="002A11B9">
        <w:rPr>
          <w:color w:val="000000" w:themeColor="text1"/>
          <w:szCs w:val="24"/>
        </w:rPr>
        <w:t xml:space="preserve"> analysis of the Advanced Biliary tract Cancer (ABC)-01, -02 and -03 studies revealed an increase in median overall survival (OS) of ~4 months in patients with iCCA compared with non-iCCA BTCs, suggesting that iCCA has a more favourable natural history, especially in cases with disease limited to the liver.</w:t>
      </w:r>
      <w:r w:rsidR="00D618C0" w:rsidRPr="002A11B9">
        <w:rPr>
          <w:color w:val="000000" w:themeColor="text1"/>
          <w:szCs w:val="24"/>
        </w:rPr>
        <w:fldChar w:fldCharType="begin">
          <w:fldData xml:space="preserve">PEVuZE5vdGU+PENpdGU+PEF1dGhvcj5MYW1hcmNhPC9BdXRob3I+PFllYXI+MjAyMDwvWWVhcj48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</w:fldData>
        </w:fldChar>
      </w:r>
      <w:r w:rsidR="00D618C0" w:rsidRPr="002A11B9">
        <w:rPr>
          <w:color w:val="000000" w:themeColor="text1"/>
          <w:szCs w:val="24"/>
        </w:rPr>
        <w:instrText xml:space="preserve"> ADDIN EN.CITE </w:instrText>
      </w:r>
      <w:r w:rsidR="00D618C0" w:rsidRPr="002A11B9">
        <w:rPr>
          <w:color w:val="000000" w:themeColor="text1"/>
          <w:szCs w:val="24"/>
        </w:rPr>
        <w:fldChar w:fldCharType="begin">
          <w:fldData xml:space="preserve">PEVuZE5vdGU+PENpdGU+PEF1dGhvcj5MYW1hcmNhPC9BdXRob3I+PFllYXI+MjAyMDwvWWVhcj48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</w:fldData>
        </w:fldChar>
      </w:r>
      <w:r w:rsidR="00D618C0" w:rsidRPr="002A11B9">
        <w:rPr>
          <w:color w:val="000000" w:themeColor="text1"/>
          <w:szCs w:val="24"/>
        </w:rPr>
        <w:instrText xml:space="preserve"> ADDIN EN.CITE.DATA </w:instrText>
      </w:r>
      <w:r w:rsidR="00D618C0" w:rsidRPr="002A11B9">
        <w:rPr>
          <w:color w:val="000000" w:themeColor="text1"/>
          <w:szCs w:val="24"/>
        </w:rPr>
      </w:r>
      <w:r w:rsidR="00D618C0" w:rsidRPr="002A11B9">
        <w:rPr>
          <w:color w:val="000000" w:themeColor="text1"/>
          <w:szCs w:val="24"/>
        </w:rPr>
        <w:fldChar w:fldCharType="end"/>
      </w:r>
      <w:r w:rsidR="00D618C0" w:rsidRPr="002A11B9">
        <w:rPr>
          <w:color w:val="000000" w:themeColor="text1"/>
          <w:szCs w:val="24"/>
        </w:rPr>
      </w:r>
      <w:r w:rsidR="00D618C0" w:rsidRPr="002A11B9">
        <w:rPr>
          <w:color w:val="000000" w:themeColor="text1"/>
          <w:szCs w:val="24"/>
        </w:rPr>
        <w:fldChar w:fldCharType="separate"/>
      </w:r>
      <w:r w:rsidR="00D618C0" w:rsidRPr="002A11B9">
        <w:rPr>
          <w:noProof/>
          <w:color w:val="000000" w:themeColor="text1"/>
          <w:szCs w:val="24"/>
          <w:vertAlign w:val="superscript"/>
        </w:rPr>
        <w:t>57</w:t>
      </w:r>
      <w:r w:rsidR="00D618C0" w:rsidRPr="002A11B9">
        <w:rPr>
          <w:color w:val="000000" w:themeColor="text1"/>
          <w:szCs w:val="24"/>
        </w:rPr>
        <w:fldChar w:fldCharType="end"/>
      </w:r>
      <w:r w:rsidR="00D618C0">
        <w:rPr>
          <w:color w:val="000000" w:themeColor="text1"/>
          <w:szCs w:val="24"/>
        </w:rPr>
        <w:t xml:space="preserve"> </w:t>
      </w:r>
      <w:r w:rsidR="00D618C0" w:rsidRPr="002A11B9">
        <w:rPr>
          <w:color w:val="000000" w:themeColor="text1"/>
          <w:szCs w:val="24"/>
        </w:rPr>
        <w:t>Additionally</w:t>
      </w:r>
      <w:r w:rsidR="00D618C0">
        <w:rPr>
          <w:color w:val="000000" w:themeColor="text1"/>
          <w:szCs w:val="24"/>
        </w:rPr>
        <w:t>, a</w:t>
      </w:r>
      <w:r w:rsidRPr="002A11B9">
        <w:rPr>
          <w:color w:val="000000" w:themeColor="text1"/>
          <w:szCs w:val="24"/>
        </w:rPr>
        <w:t xml:space="preserve"> recent analysis by the European Network for the Study of Cholangiocarcinoma and the Surveillance, Epidemiology, and End Results (SEER) registry </w:t>
      </w:r>
      <w:r w:rsidR="00DD2A1A" w:rsidRPr="002A11B9">
        <w:rPr>
          <w:color w:val="000000" w:themeColor="text1"/>
          <w:szCs w:val="24"/>
        </w:rPr>
        <w:t>reported</w:t>
      </w:r>
      <w:r w:rsidRPr="002A11B9">
        <w:rPr>
          <w:color w:val="000000" w:themeColor="text1"/>
          <w:szCs w:val="24"/>
        </w:rPr>
        <w:t xml:space="preserve"> that </w:t>
      </w:r>
      <w:r w:rsidR="00D447E1" w:rsidRPr="002A11B9">
        <w:rPr>
          <w:color w:val="000000" w:themeColor="text1"/>
          <w:szCs w:val="24"/>
        </w:rPr>
        <w:t>patients with</w:t>
      </w:r>
      <w:r w:rsidRPr="002A11B9">
        <w:rPr>
          <w:color w:val="000000" w:themeColor="text1"/>
          <w:szCs w:val="24"/>
        </w:rPr>
        <w:t xml:space="preserve"> iCCA </w:t>
      </w:r>
      <w:r w:rsidR="00D447E1" w:rsidRPr="002A11B9">
        <w:rPr>
          <w:color w:val="000000" w:themeColor="text1"/>
          <w:szCs w:val="24"/>
        </w:rPr>
        <w:t>and</w:t>
      </w:r>
      <w:r w:rsidRPr="002A11B9">
        <w:rPr>
          <w:color w:val="000000" w:themeColor="text1"/>
          <w:szCs w:val="24"/>
        </w:rPr>
        <w:t xml:space="preserve"> liver metastases </w:t>
      </w:r>
      <w:r w:rsidR="00D447E1" w:rsidRPr="002A11B9">
        <w:rPr>
          <w:color w:val="000000" w:themeColor="text1"/>
          <w:szCs w:val="24"/>
        </w:rPr>
        <w:t xml:space="preserve">(~20% of patients) </w:t>
      </w:r>
      <w:r w:rsidRPr="002A11B9">
        <w:rPr>
          <w:color w:val="000000" w:themeColor="text1"/>
          <w:szCs w:val="24"/>
        </w:rPr>
        <w:t>have a significantly worse prognosis than patients with solitary tumo</w:t>
      </w:r>
      <w:r w:rsidR="00D447E1" w:rsidRPr="002A11B9">
        <w:rPr>
          <w:color w:val="000000" w:themeColor="text1"/>
          <w:szCs w:val="24"/>
        </w:rPr>
        <w:t>u</w:t>
      </w:r>
      <w:r w:rsidRPr="002A11B9">
        <w:rPr>
          <w:color w:val="000000" w:themeColor="text1"/>
          <w:szCs w:val="24"/>
        </w:rPr>
        <w:t>rs, regardless of lymph node status</w:t>
      </w:r>
      <w:r w:rsidR="00D447E1" w:rsidRPr="002A11B9">
        <w:rPr>
          <w:szCs w:val="24"/>
          <w:lang w:eastAsia="en-GB"/>
        </w:rPr>
        <w:t>.</w:t>
      </w:r>
      <w:r w:rsidR="00B36619" w:rsidRPr="002A11B9">
        <w:rPr>
          <w:szCs w:val="24"/>
          <w:lang w:eastAsia="en-GB"/>
        </w:rPr>
        <w:fldChar w:fldCharType="begin">
          <w:fldData xml:space="preserve">PEVuZE5vdGU+PENpdGU+PEF1dGhvcj5MYW1hcmNhPC9BdXRob3I+PFllYXI+MjAyMTwvWWVhcj48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</w:fldData>
        </w:fldChar>
      </w:r>
      <w:r w:rsidR="0012324C" w:rsidRPr="002A11B9">
        <w:rPr>
          <w:szCs w:val="24"/>
          <w:lang w:eastAsia="en-GB"/>
        </w:rPr>
        <w:instrText xml:space="preserve"> ADDIN EN.CITE </w:instrText>
      </w:r>
      <w:r w:rsidR="0012324C" w:rsidRPr="002A11B9">
        <w:rPr>
          <w:szCs w:val="24"/>
          <w:lang w:eastAsia="en-GB"/>
        </w:rPr>
        <w:fldChar w:fldCharType="begin">
          <w:fldData xml:space="preserve">PEVuZE5vdGU+PENpdGU+PEF1dGhvcj5MYW1hcmNhPC9BdXRob3I+PFllYXI+MjAyMTwvWWVhcj48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</w:fldData>
        </w:fldChar>
      </w:r>
      <w:r w:rsidR="0012324C" w:rsidRPr="002A11B9">
        <w:rPr>
          <w:szCs w:val="24"/>
          <w:lang w:eastAsia="en-GB"/>
        </w:rPr>
        <w:instrText xml:space="preserve"> ADDIN EN.CITE.DATA </w:instrText>
      </w:r>
      <w:r w:rsidR="0012324C" w:rsidRPr="002A11B9">
        <w:rPr>
          <w:szCs w:val="24"/>
          <w:lang w:eastAsia="en-GB"/>
        </w:rPr>
      </w:r>
      <w:r w:rsidR="0012324C" w:rsidRPr="002A11B9">
        <w:rPr>
          <w:szCs w:val="24"/>
          <w:lang w:eastAsia="en-GB"/>
        </w:rPr>
        <w:fldChar w:fldCharType="end"/>
      </w:r>
      <w:r w:rsidR="00B36619" w:rsidRPr="002A11B9">
        <w:rPr>
          <w:szCs w:val="24"/>
          <w:lang w:eastAsia="en-GB"/>
        </w:rPr>
      </w:r>
      <w:r w:rsidR="00B36619" w:rsidRPr="002A11B9">
        <w:rPr>
          <w:szCs w:val="24"/>
          <w:lang w:eastAsia="en-GB"/>
        </w:rPr>
        <w:fldChar w:fldCharType="separate"/>
      </w:r>
      <w:r w:rsidR="0012324C" w:rsidRPr="002A11B9">
        <w:rPr>
          <w:noProof/>
          <w:szCs w:val="24"/>
          <w:vertAlign w:val="superscript"/>
          <w:lang w:eastAsia="en-GB"/>
        </w:rPr>
        <w:t>55</w:t>
      </w:r>
      <w:r w:rsidR="00B36619" w:rsidRPr="002A11B9">
        <w:rPr>
          <w:szCs w:val="24"/>
          <w:lang w:eastAsia="en-GB"/>
        </w:rPr>
        <w:fldChar w:fldCharType="end"/>
      </w:r>
    </w:p>
    <w:p w14:paraId="2DE17BB8" w14:textId="77777777" w:rsidR="00C60E11" w:rsidRPr="002A11B9" w:rsidRDefault="00C60E11" w:rsidP="00C947F7">
      <w:pPr>
        <w:pStyle w:val="Heading2"/>
        <w:suppressAutoHyphens/>
      </w:pPr>
    </w:p>
    <w:p w14:paraId="4C51ACC0" w14:textId="6187B2C1" w:rsidR="00B82A8B" w:rsidRPr="002A11B9" w:rsidRDefault="2DFB23B4" w:rsidP="00C947F7">
      <w:pPr>
        <w:pStyle w:val="Heading2"/>
        <w:suppressAutoHyphens/>
      </w:pPr>
      <w:r w:rsidRPr="002A11B9">
        <w:t>Recommendations</w:t>
      </w:r>
    </w:p>
    <w:p w14:paraId="625CF237" w14:textId="50CE3B1F" w:rsidR="008861AD" w:rsidRPr="002A11B9" w:rsidRDefault="00CC10E5" w:rsidP="00C947F7">
      <w:pPr>
        <w:widowControl w:val="0"/>
        <w:numPr>
          <w:ilvl w:val="0"/>
          <w:numId w:val="2"/>
        </w:numPr>
        <w:pBdr>
          <w:top w:val="nil"/>
          <w:left w:val="nil"/>
          <w:bottom w:val="nil"/>
          <w:right w:val="nil"/>
          <w:between w:val="nil"/>
        </w:pBdr>
        <w:suppressAutoHyphens/>
        <w:spacing w:after="120"/>
        <w:rPr>
          <w:szCs w:val="24"/>
        </w:rPr>
      </w:pPr>
      <w:r w:rsidRPr="002A11B9">
        <w:rPr>
          <w:szCs w:val="24"/>
        </w:rPr>
        <w:t>MRI</w:t>
      </w:r>
      <w:r w:rsidR="008861AD" w:rsidRPr="002A11B9">
        <w:rPr>
          <w:szCs w:val="24"/>
        </w:rPr>
        <w:t xml:space="preserve"> is the reference examination </w:t>
      </w:r>
      <w:r w:rsidR="004C0B55" w:rsidRPr="002A11B9">
        <w:rPr>
          <w:szCs w:val="24"/>
        </w:rPr>
        <w:t xml:space="preserve">for local extension of </w:t>
      </w:r>
      <w:proofErr w:type="spellStart"/>
      <w:r w:rsidR="004C0B55" w:rsidRPr="002A11B9">
        <w:rPr>
          <w:szCs w:val="24"/>
        </w:rPr>
        <w:t>pCCA</w:t>
      </w:r>
      <w:proofErr w:type="spellEnd"/>
      <w:r w:rsidR="004C0B55" w:rsidRPr="002A11B9">
        <w:rPr>
          <w:szCs w:val="24"/>
        </w:rPr>
        <w:t xml:space="preserve"> and </w:t>
      </w:r>
      <w:proofErr w:type="spellStart"/>
      <w:r w:rsidR="004C0B55" w:rsidRPr="002A11B9">
        <w:rPr>
          <w:szCs w:val="24"/>
        </w:rPr>
        <w:t>dCCA</w:t>
      </w:r>
      <w:proofErr w:type="spellEnd"/>
      <w:r w:rsidR="004C0B55" w:rsidRPr="002A11B9">
        <w:rPr>
          <w:szCs w:val="24"/>
        </w:rPr>
        <w:t xml:space="preserve"> and for identification of hepatic metastases </w:t>
      </w:r>
      <w:r w:rsidR="008861AD" w:rsidRPr="002A11B9">
        <w:rPr>
          <w:szCs w:val="24"/>
        </w:rPr>
        <w:t>[III, A]</w:t>
      </w:r>
      <w:r w:rsidRPr="002A11B9">
        <w:rPr>
          <w:szCs w:val="24"/>
        </w:rPr>
        <w:t>.</w:t>
      </w:r>
    </w:p>
    <w:p w14:paraId="22C5141B" w14:textId="6CBAC5AB" w:rsidR="008861AD" w:rsidRPr="002A11B9" w:rsidRDefault="004C0B55" w:rsidP="00C947F7">
      <w:pPr>
        <w:widowControl w:val="0"/>
        <w:numPr>
          <w:ilvl w:val="0"/>
          <w:numId w:val="2"/>
        </w:numPr>
        <w:pBdr>
          <w:top w:val="nil"/>
          <w:left w:val="nil"/>
          <w:bottom w:val="nil"/>
          <w:right w:val="nil"/>
          <w:between w:val="nil"/>
        </w:pBdr>
        <w:suppressAutoHyphens/>
        <w:spacing w:after="120"/>
        <w:rPr>
          <w:szCs w:val="24"/>
        </w:rPr>
      </w:pPr>
      <w:r w:rsidRPr="002A11B9">
        <w:rPr>
          <w:szCs w:val="24"/>
        </w:rPr>
        <w:t xml:space="preserve">Thoraco-abdomino-pelvic </w:t>
      </w:r>
      <w:r w:rsidR="00CC10E5" w:rsidRPr="002A11B9">
        <w:rPr>
          <w:szCs w:val="24"/>
        </w:rPr>
        <w:t>CT</w:t>
      </w:r>
      <w:r w:rsidRPr="002A11B9">
        <w:rPr>
          <w:szCs w:val="24"/>
        </w:rPr>
        <w:t xml:space="preserve"> remains the reference examination for lymph node and metastatic extension </w:t>
      </w:r>
      <w:r w:rsidR="008861AD" w:rsidRPr="002A11B9">
        <w:rPr>
          <w:szCs w:val="24"/>
        </w:rPr>
        <w:t>[III, A]</w:t>
      </w:r>
      <w:r w:rsidR="00CC10E5" w:rsidRPr="002A11B9">
        <w:rPr>
          <w:szCs w:val="24"/>
        </w:rPr>
        <w:t>.</w:t>
      </w:r>
    </w:p>
    <w:p w14:paraId="7620AE4B" w14:textId="2566BBCF" w:rsidR="007A699B" w:rsidRPr="002A11B9" w:rsidRDefault="00A9768F" w:rsidP="0007048B">
      <w:pPr>
        <w:widowControl w:val="0"/>
        <w:numPr>
          <w:ilvl w:val="0"/>
          <w:numId w:val="2"/>
        </w:numPr>
        <w:pBdr>
          <w:top w:val="nil"/>
          <w:left w:val="nil"/>
          <w:bottom w:val="nil"/>
          <w:right w:val="nil"/>
          <w:between w:val="nil"/>
        </w:pBdr>
        <w:suppressAutoHyphens/>
        <w:spacing w:after="120"/>
        <w:rPr>
          <w:szCs w:val="24"/>
        </w:rPr>
      </w:pPr>
      <w:r w:rsidRPr="002A11B9">
        <w:t>FDG</w:t>
      </w:r>
      <w:r w:rsidR="00C60E11" w:rsidRPr="002A11B9">
        <w:t>-</w:t>
      </w:r>
      <w:r w:rsidRPr="002A11B9">
        <w:t xml:space="preserve">PET is not recommended for primary diagnosis, but may allow identification of nodal metastases, distant metastases and disease recurrence </w:t>
      </w:r>
      <w:r w:rsidRPr="002A11B9">
        <w:rPr>
          <w:szCs w:val="24"/>
        </w:rPr>
        <w:lastRenderedPageBreak/>
        <w:t xml:space="preserve">[III, </w:t>
      </w:r>
      <w:r w:rsidR="006F3FE9" w:rsidRPr="002A11B9">
        <w:rPr>
          <w:szCs w:val="24"/>
        </w:rPr>
        <w:t>C</w:t>
      </w:r>
      <w:r w:rsidRPr="002A11B9">
        <w:rPr>
          <w:szCs w:val="24"/>
        </w:rPr>
        <w:t>].</w:t>
      </w:r>
    </w:p>
    <w:p w14:paraId="7DA10767" w14:textId="49BCCF6B" w:rsidR="008861AD" w:rsidRPr="002A11B9" w:rsidRDefault="008861AD" w:rsidP="00C947F7">
      <w:pPr>
        <w:widowControl w:val="0"/>
        <w:numPr>
          <w:ilvl w:val="0"/>
          <w:numId w:val="2"/>
        </w:numPr>
        <w:pBdr>
          <w:top w:val="nil"/>
          <w:left w:val="nil"/>
          <w:bottom w:val="nil"/>
          <w:right w:val="nil"/>
          <w:between w:val="nil"/>
        </w:pBdr>
        <w:suppressAutoHyphens/>
        <w:spacing w:after="120"/>
        <w:rPr>
          <w:szCs w:val="24"/>
        </w:rPr>
      </w:pPr>
      <w:r w:rsidRPr="002A11B9">
        <w:rPr>
          <w:szCs w:val="24"/>
        </w:rPr>
        <w:t xml:space="preserve">Staging is </w:t>
      </w:r>
      <w:r w:rsidR="00F24BBF" w:rsidRPr="002A11B9">
        <w:rPr>
          <w:szCs w:val="24"/>
        </w:rPr>
        <w:t xml:space="preserve">carried out </w:t>
      </w:r>
      <w:r w:rsidRPr="002A11B9">
        <w:rPr>
          <w:szCs w:val="24"/>
        </w:rPr>
        <w:t xml:space="preserve">according </w:t>
      </w:r>
      <w:r w:rsidR="00A9768F" w:rsidRPr="002A11B9">
        <w:rPr>
          <w:szCs w:val="24"/>
        </w:rPr>
        <w:t xml:space="preserve">to </w:t>
      </w:r>
      <w:r w:rsidR="00F24BBF" w:rsidRPr="002A11B9">
        <w:rPr>
          <w:szCs w:val="24"/>
        </w:rPr>
        <w:t>the</w:t>
      </w:r>
      <w:r w:rsidR="00B02210" w:rsidRPr="002A11B9">
        <w:rPr>
          <w:szCs w:val="24"/>
        </w:rPr>
        <w:t xml:space="preserve"> 8th edition </w:t>
      </w:r>
      <w:r w:rsidR="00F24BBF" w:rsidRPr="002A11B9">
        <w:rPr>
          <w:szCs w:val="24"/>
        </w:rPr>
        <w:t xml:space="preserve">of the UICC </w:t>
      </w:r>
      <w:r w:rsidR="00B02210" w:rsidRPr="002A11B9">
        <w:rPr>
          <w:szCs w:val="24"/>
        </w:rPr>
        <w:t>staging m</w:t>
      </w:r>
      <w:r w:rsidR="00F24BBF" w:rsidRPr="002A11B9">
        <w:rPr>
          <w:szCs w:val="24"/>
        </w:rPr>
        <w:t>anual</w:t>
      </w:r>
      <w:r w:rsidR="00B02210" w:rsidRPr="002A11B9">
        <w:rPr>
          <w:szCs w:val="24"/>
        </w:rPr>
        <w:t xml:space="preserve"> </w:t>
      </w:r>
      <w:r w:rsidRPr="002A11B9">
        <w:rPr>
          <w:szCs w:val="24"/>
        </w:rPr>
        <w:t xml:space="preserve">and is specific to every subtype of </w:t>
      </w:r>
      <w:r w:rsidR="00CC10E5" w:rsidRPr="002A11B9">
        <w:rPr>
          <w:szCs w:val="24"/>
        </w:rPr>
        <w:t>BTC</w:t>
      </w:r>
      <w:r w:rsidR="00A9768F" w:rsidRPr="002A11B9">
        <w:rPr>
          <w:szCs w:val="24"/>
        </w:rPr>
        <w:t xml:space="preserve">. </w:t>
      </w:r>
      <w:proofErr w:type="spellStart"/>
      <w:r w:rsidR="00A9768F" w:rsidRPr="002A11B9">
        <w:rPr>
          <w:szCs w:val="24"/>
        </w:rPr>
        <w:t>pCCA</w:t>
      </w:r>
      <w:r w:rsidR="00DF6A6C" w:rsidRPr="002A11B9">
        <w:rPr>
          <w:szCs w:val="24"/>
        </w:rPr>
        <w:t>s</w:t>
      </w:r>
      <w:proofErr w:type="spellEnd"/>
      <w:r w:rsidR="00A9768F" w:rsidRPr="002A11B9">
        <w:rPr>
          <w:szCs w:val="24"/>
        </w:rPr>
        <w:t xml:space="preserve"> are further subclassified according to the Bismuth</w:t>
      </w:r>
      <w:r w:rsidR="00051EF9" w:rsidRPr="002A11B9">
        <w:rPr>
          <w:szCs w:val="24"/>
        </w:rPr>
        <w:t>–</w:t>
      </w:r>
      <w:r w:rsidR="00A9768F" w:rsidRPr="002A11B9">
        <w:rPr>
          <w:szCs w:val="24"/>
        </w:rPr>
        <w:t>Corlette classification to describe their anatomical location</w:t>
      </w:r>
      <w:r w:rsidRPr="002A11B9">
        <w:rPr>
          <w:szCs w:val="24"/>
        </w:rPr>
        <w:t xml:space="preserve"> [III, A]</w:t>
      </w:r>
      <w:r w:rsidR="00CC10E5" w:rsidRPr="002A11B9">
        <w:rPr>
          <w:szCs w:val="24"/>
        </w:rPr>
        <w:t>.</w:t>
      </w:r>
    </w:p>
    <w:p w14:paraId="179F548E" w14:textId="77777777" w:rsidR="00CF7E1B" w:rsidRPr="002A11B9" w:rsidRDefault="00CF7E1B" w:rsidP="00D248E5">
      <w:pPr>
        <w:pStyle w:val="Heading1"/>
        <w:suppressAutoHyphens/>
        <w:jc w:val="both"/>
      </w:pPr>
    </w:p>
    <w:p w14:paraId="222B479B" w14:textId="3BB13086" w:rsidR="006167C7" w:rsidRPr="002A11B9" w:rsidRDefault="00206D8D" w:rsidP="00F24BBF">
      <w:pPr>
        <w:pStyle w:val="Heading1"/>
        <w:suppressAutoHyphens/>
      </w:pPr>
      <w:r w:rsidRPr="002A11B9">
        <w:t>MANAGEMENT OF LOCAL AND LOCOREGIONAL DISEASE</w:t>
      </w:r>
    </w:p>
    <w:p w14:paraId="00B3B53A" w14:textId="511B9E72" w:rsidR="007D1FA4" w:rsidRPr="002A11B9" w:rsidRDefault="00304141" w:rsidP="007D1FA4">
      <w:pPr>
        <w:suppressAutoHyphens/>
        <w:spacing w:after="120"/>
        <w:rPr>
          <w:szCs w:val="24"/>
        </w:rPr>
      </w:pPr>
      <w:r w:rsidRPr="002A11B9">
        <w:rPr>
          <w:szCs w:val="24"/>
          <w:lang w:eastAsia="en-GB"/>
        </w:rPr>
        <w:t>The therapeutic strategy varies for each type of BTC depending on its site of origin.</w:t>
      </w:r>
      <w:r w:rsidR="007D1FA4" w:rsidRPr="002A11B9">
        <w:rPr>
          <w:szCs w:val="24"/>
          <w:lang w:eastAsia="en-GB"/>
        </w:rPr>
        <w:t xml:space="preserve"> </w:t>
      </w:r>
      <w:r w:rsidR="007D1FA4" w:rsidRPr="002A11B9">
        <w:rPr>
          <w:szCs w:val="24"/>
        </w:rPr>
        <w:t xml:space="preserve">A proposed algorithm for the treatment of BTC is shown in </w:t>
      </w:r>
      <w:r w:rsidR="007D1FA4" w:rsidRPr="002A11B9">
        <w:rPr>
          <w:b/>
          <w:bCs/>
          <w:szCs w:val="24"/>
        </w:rPr>
        <w:t>Figure 1</w:t>
      </w:r>
      <w:r w:rsidR="007D1FA4" w:rsidRPr="002A11B9">
        <w:rPr>
          <w:szCs w:val="24"/>
        </w:rPr>
        <w:t>.</w:t>
      </w:r>
    </w:p>
    <w:p w14:paraId="11F59E22" w14:textId="00928339" w:rsidR="00A456CB" w:rsidRPr="002A11B9" w:rsidRDefault="00304141" w:rsidP="00F24BBF">
      <w:pPr>
        <w:suppressAutoHyphens/>
        <w:spacing w:after="120"/>
        <w:rPr>
          <w:szCs w:val="24"/>
          <w:lang w:eastAsia="en-GB"/>
        </w:rPr>
      </w:pPr>
      <w:r w:rsidRPr="002A11B9">
        <w:rPr>
          <w:szCs w:val="24"/>
          <w:lang w:eastAsia="en-GB"/>
        </w:rPr>
        <w:t xml:space="preserve"> </w:t>
      </w:r>
    </w:p>
    <w:p w14:paraId="2B366C37" w14:textId="77777777" w:rsidR="00A456CB" w:rsidRPr="002A11B9" w:rsidRDefault="00A456CB" w:rsidP="00A456CB">
      <w:pPr>
        <w:pStyle w:val="Heading2"/>
        <w:rPr>
          <w:lang w:eastAsia="en-GB"/>
        </w:rPr>
      </w:pPr>
      <w:r w:rsidRPr="002A11B9">
        <w:rPr>
          <w:lang w:eastAsia="en-GB"/>
        </w:rPr>
        <w:t>Surgery</w:t>
      </w:r>
    </w:p>
    <w:p w14:paraId="6D85D95F" w14:textId="56D822E7" w:rsidR="00304141" w:rsidRPr="002A11B9" w:rsidRDefault="00304141" w:rsidP="00F24BBF">
      <w:pPr>
        <w:suppressAutoHyphens/>
        <w:spacing w:after="120"/>
        <w:rPr>
          <w:szCs w:val="24"/>
          <w:lang w:eastAsia="en-GB"/>
        </w:rPr>
      </w:pPr>
      <w:r w:rsidRPr="002A11B9">
        <w:rPr>
          <w:szCs w:val="24"/>
          <w:lang w:eastAsia="en-GB"/>
        </w:rPr>
        <w:t>Surgery is</w:t>
      </w:r>
      <w:r w:rsidR="003822F4" w:rsidRPr="002A11B9">
        <w:rPr>
          <w:szCs w:val="24"/>
          <w:lang w:eastAsia="en-GB"/>
        </w:rPr>
        <w:t>,</w:t>
      </w:r>
      <w:r w:rsidRPr="002A11B9">
        <w:rPr>
          <w:szCs w:val="24"/>
          <w:lang w:eastAsia="en-GB"/>
        </w:rPr>
        <w:t xml:space="preserve"> at present</w:t>
      </w:r>
      <w:r w:rsidR="003822F4" w:rsidRPr="002A11B9">
        <w:rPr>
          <w:szCs w:val="24"/>
          <w:lang w:eastAsia="en-GB"/>
        </w:rPr>
        <w:t>,</w:t>
      </w:r>
      <w:r w:rsidRPr="002A11B9">
        <w:rPr>
          <w:szCs w:val="24"/>
          <w:lang w:eastAsia="en-GB"/>
        </w:rPr>
        <w:t xml:space="preserve"> the only modality that can cure </w:t>
      </w:r>
      <w:r w:rsidR="00601D18" w:rsidRPr="002A11B9">
        <w:rPr>
          <w:szCs w:val="24"/>
          <w:lang w:eastAsia="en-GB"/>
        </w:rPr>
        <w:t>BTC</w:t>
      </w:r>
      <w:r w:rsidRPr="002A11B9">
        <w:rPr>
          <w:szCs w:val="24"/>
          <w:lang w:eastAsia="en-GB"/>
        </w:rPr>
        <w:t xml:space="preserve"> </w:t>
      </w:r>
      <w:r w:rsidR="00A9768F" w:rsidRPr="002A11B9">
        <w:rPr>
          <w:szCs w:val="24"/>
          <w:lang w:eastAsia="en-GB"/>
        </w:rPr>
        <w:t xml:space="preserve">and should be agreed </w:t>
      </w:r>
      <w:r w:rsidR="002F5E2F" w:rsidRPr="002A11B9">
        <w:rPr>
          <w:szCs w:val="24"/>
          <w:lang w:eastAsia="en-GB"/>
        </w:rPr>
        <w:t xml:space="preserve">by </w:t>
      </w:r>
      <w:r w:rsidR="00A9768F" w:rsidRPr="002A11B9">
        <w:rPr>
          <w:szCs w:val="24"/>
          <w:lang w:eastAsia="en-GB"/>
        </w:rPr>
        <w:t>a specialist hepatobiliary multidisciplinary tumo</w:t>
      </w:r>
      <w:r w:rsidR="00ED1479" w:rsidRPr="002A11B9">
        <w:rPr>
          <w:szCs w:val="24"/>
          <w:lang w:eastAsia="en-GB"/>
        </w:rPr>
        <w:t>u</w:t>
      </w:r>
      <w:r w:rsidR="00A9768F" w:rsidRPr="002A11B9">
        <w:rPr>
          <w:szCs w:val="24"/>
          <w:lang w:eastAsia="en-GB"/>
        </w:rPr>
        <w:t xml:space="preserve">r board. </w:t>
      </w:r>
      <w:r w:rsidRPr="002A11B9">
        <w:rPr>
          <w:szCs w:val="24"/>
          <w:lang w:eastAsia="en-GB"/>
        </w:rPr>
        <w:t xml:space="preserve">Basic surgical principles apply, thus resection of the </w:t>
      </w:r>
      <w:r w:rsidR="00601D18" w:rsidRPr="002A11B9">
        <w:rPr>
          <w:szCs w:val="24"/>
          <w:lang w:eastAsia="en-GB"/>
        </w:rPr>
        <w:t>tumo</w:t>
      </w:r>
      <w:r w:rsidR="00ED1479" w:rsidRPr="002A11B9">
        <w:rPr>
          <w:szCs w:val="24"/>
          <w:lang w:eastAsia="en-GB"/>
        </w:rPr>
        <w:t>u</w:t>
      </w:r>
      <w:r w:rsidR="00601D18" w:rsidRPr="002A11B9">
        <w:rPr>
          <w:szCs w:val="24"/>
          <w:lang w:eastAsia="en-GB"/>
        </w:rPr>
        <w:t>r</w:t>
      </w:r>
      <w:r w:rsidRPr="002A11B9">
        <w:rPr>
          <w:szCs w:val="24"/>
          <w:lang w:eastAsia="en-GB"/>
        </w:rPr>
        <w:t xml:space="preserve"> with a negative margin (R0) is the aim. In some cases, this proves impossible and the incidence </w:t>
      </w:r>
      <w:r w:rsidR="00ED1479" w:rsidRPr="002A11B9">
        <w:rPr>
          <w:szCs w:val="24"/>
          <w:lang w:eastAsia="en-GB"/>
        </w:rPr>
        <w:t xml:space="preserve">rate </w:t>
      </w:r>
      <w:r w:rsidRPr="002A11B9">
        <w:rPr>
          <w:szCs w:val="24"/>
          <w:lang w:eastAsia="en-GB"/>
        </w:rPr>
        <w:t>of resection</w:t>
      </w:r>
      <w:r w:rsidR="00ED1479" w:rsidRPr="002A11B9">
        <w:rPr>
          <w:szCs w:val="24"/>
          <w:lang w:eastAsia="en-GB"/>
        </w:rPr>
        <w:t>s</w:t>
      </w:r>
      <w:r w:rsidRPr="002A11B9">
        <w:rPr>
          <w:szCs w:val="24"/>
          <w:lang w:eastAsia="en-GB"/>
        </w:rPr>
        <w:t xml:space="preserve"> with </w:t>
      </w:r>
      <w:r w:rsidR="00601D18" w:rsidRPr="002A11B9">
        <w:rPr>
          <w:szCs w:val="24"/>
          <w:lang w:eastAsia="en-GB"/>
        </w:rPr>
        <w:t>tumo</w:t>
      </w:r>
      <w:r w:rsidR="00ED1479" w:rsidRPr="002A11B9">
        <w:rPr>
          <w:szCs w:val="24"/>
          <w:lang w:eastAsia="en-GB"/>
        </w:rPr>
        <w:t>u</w:t>
      </w:r>
      <w:r w:rsidR="00601D18" w:rsidRPr="002A11B9">
        <w:rPr>
          <w:szCs w:val="24"/>
          <w:lang w:eastAsia="en-GB"/>
        </w:rPr>
        <w:t>r</w:t>
      </w:r>
      <w:r w:rsidRPr="002A11B9">
        <w:rPr>
          <w:szCs w:val="24"/>
          <w:lang w:eastAsia="en-GB"/>
        </w:rPr>
        <w:t xml:space="preserve"> up to the resection margin (R1) is high</w:t>
      </w:r>
      <w:r w:rsidR="00ED1479" w:rsidRPr="002A11B9">
        <w:rPr>
          <w:szCs w:val="24"/>
          <w:lang w:eastAsia="en-GB"/>
        </w:rPr>
        <w:t>,</w:t>
      </w:r>
      <w:r w:rsidRPr="002A11B9">
        <w:rPr>
          <w:szCs w:val="24"/>
          <w:lang w:eastAsia="en-GB"/>
        </w:rPr>
        <w:t xml:space="preserve"> especially in </w:t>
      </w:r>
      <w:proofErr w:type="spellStart"/>
      <w:r w:rsidRPr="002A11B9">
        <w:rPr>
          <w:szCs w:val="24"/>
          <w:lang w:eastAsia="en-GB"/>
        </w:rPr>
        <w:t>pCC</w:t>
      </w:r>
      <w:r w:rsidR="00601D18" w:rsidRPr="002A11B9">
        <w:rPr>
          <w:szCs w:val="24"/>
          <w:lang w:eastAsia="en-GB"/>
        </w:rPr>
        <w:t>A</w:t>
      </w:r>
      <w:proofErr w:type="spellEnd"/>
      <w:r w:rsidRPr="002A11B9">
        <w:rPr>
          <w:szCs w:val="24"/>
          <w:lang w:eastAsia="en-GB"/>
        </w:rPr>
        <w:t xml:space="preserve">. It is also standard of care </w:t>
      </w:r>
      <w:r w:rsidR="00DE0199" w:rsidRPr="002A11B9">
        <w:rPr>
          <w:szCs w:val="24"/>
          <w:lang w:eastAsia="en-GB"/>
        </w:rPr>
        <w:t xml:space="preserve">(SoC) </w:t>
      </w:r>
      <w:r w:rsidRPr="002A11B9">
        <w:rPr>
          <w:szCs w:val="24"/>
          <w:lang w:eastAsia="en-GB"/>
        </w:rPr>
        <w:t xml:space="preserve">to </w:t>
      </w:r>
      <w:proofErr w:type="spellStart"/>
      <w:r w:rsidR="00ED1479" w:rsidRPr="002A11B9">
        <w:rPr>
          <w:szCs w:val="24"/>
          <w:lang w:eastAsia="en-GB"/>
        </w:rPr>
        <w:t>resect</w:t>
      </w:r>
      <w:proofErr w:type="spellEnd"/>
      <w:r w:rsidR="00ED1479" w:rsidRPr="002A11B9">
        <w:rPr>
          <w:szCs w:val="24"/>
          <w:lang w:eastAsia="en-GB"/>
        </w:rPr>
        <w:t xml:space="preserve"> </w:t>
      </w:r>
      <w:r w:rsidRPr="002A11B9">
        <w:rPr>
          <w:szCs w:val="24"/>
          <w:lang w:eastAsia="en-GB"/>
        </w:rPr>
        <w:t>the appropriate lymph nodes, although the optimal extent of lymphadenectomy</w:t>
      </w:r>
      <w:r w:rsidR="00CC10E5" w:rsidRPr="002A11B9">
        <w:rPr>
          <w:szCs w:val="24"/>
          <w:lang w:eastAsia="en-GB"/>
        </w:rPr>
        <w:t xml:space="preserve"> </w:t>
      </w:r>
      <w:r w:rsidR="00AF3E30" w:rsidRPr="002A11B9">
        <w:rPr>
          <w:szCs w:val="24"/>
          <w:lang w:eastAsia="en-GB"/>
        </w:rPr>
        <w:t>varies</w:t>
      </w:r>
      <w:r w:rsidRPr="002A11B9">
        <w:rPr>
          <w:szCs w:val="24"/>
          <w:lang w:eastAsia="en-GB"/>
        </w:rPr>
        <w:t xml:space="preserve">. </w:t>
      </w:r>
      <w:r w:rsidR="002F5E2F" w:rsidRPr="002A11B9">
        <w:rPr>
          <w:szCs w:val="24"/>
          <w:lang w:eastAsia="en-GB"/>
        </w:rPr>
        <w:t>O</w:t>
      </w:r>
      <w:r w:rsidRPr="002A11B9">
        <w:rPr>
          <w:szCs w:val="24"/>
          <w:lang w:eastAsia="en-GB"/>
        </w:rPr>
        <w:t>utcome</w:t>
      </w:r>
      <w:r w:rsidR="002F5E2F" w:rsidRPr="002A11B9">
        <w:rPr>
          <w:szCs w:val="24"/>
          <w:lang w:eastAsia="en-GB"/>
        </w:rPr>
        <w:t>s</w:t>
      </w:r>
      <w:r w:rsidRPr="002A11B9">
        <w:rPr>
          <w:szCs w:val="24"/>
          <w:lang w:eastAsia="en-GB"/>
        </w:rPr>
        <w:t xml:space="preserve"> following resection of </w:t>
      </w:r>
      <w:r w:rsidR="00CC10E5" w:rsidRPr="002A11B9">
        <w:rPr>
          <w:szCs w:val="24"/>
          <w:lang w:eastAsia="en-GB"/>
        </w:rPr>
        <w:t>BTC</w:t>
      </w:r>
      <w:r w:rsidRPr="002A11B9">
        <w:rPr>
          <w:szCs w:val="24"/>
          <w:lang w:eastAsia="en-GB"/>
        </w:rPr>
        <w:t xml:space="preserve"> at the various sites </w:t>
      </w:r>
      <w:r w:rsidR="002F5E2F" w:rsidRPr="002A11B9">
        <w:rPr>
          <w:szCs w:val="24"/>
          <w:lang w:eastAsia="en-GB"/>
        </w:rPr>
        <w:t>are</w:t>
      </w:r>
      <w:r w:rsidRPr="002A11B9">
        <w:rPr>
          <w:szCs w:val="24"/>
          <w:lang w:eastAsia="en-GB"/>
        </w:rPr>
        <w:t xml:space="preserve"> similar</w:t>
      </w:r>
      <w:r w:rsidR="002804F5" w:rsidRPr="002A11B9">
        <w:rPr>
          <w:szCs w:val="24"/>
          <w:lang w:eastAsia="en-GB"/>
        </w:rPr>
        <w:t>.</w:t>
      </w:r>
      <w:r w:rsidR="005B6F13" w:rsidRPr="002A11B9">
        <w:rPr>
          <w:szCs w:val="24"/>
          <w:lang w:eastAsia="en-GB"/>
        </w:rPr>
        <w:fldChar w:fldCharType="begin">
          <w:fldData xml:space="preserve">PEVuZE5vdGU+PENpdGU+PEF1dGhvcj5Qcmltcm9zZTwvQXV0aG9yPjxZZWFyPjIwMTk8L1llYXI+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</w:fldData>
        </w:fldChar>
      </w:r>
      <w:r w:rsidR="005B6F13" w:rsidRPr="002A11B9">
        <w:rPr>
          <w:szCs w:val="24"/>
          <w:lang w:eastAsia="en-GB"/>
        </w:rPr>
        <w:instrText xml:space="preserve"> ADDIN EN.CITE </w:instrText>
      </w:r>
      <w:r w:rsidR="005B6F13" w:rsidRPr="002A11B9">
        <w:rPr>
          <w:szCs w:val="24"/>
          <w:lang w:eastAsia="en-GB"/>
        </w:rPr>
        <w:fldChar w:fldCharType="begin">
          <w:fldData xml:space="preserve">PEVuZE5vdGU+PENpdGU+PEF1dGhvcj5Qcmltcm9zZTwvQXV0aG9yPjxZZWFyPjIwMTk8L1llYXI+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</w:fldData>
        </w:fldChar>
      </w:r>
      <w:r w:rsidR="005B6F13" w:rsidRPr="002A11B9">
        <w:rPr>
          <w:szCs w:val="24"/>
          <w:lang w:eastAsia="en-GB"/>
        </w:rPr>
        <w:instrText xml:space="preserve"> ADDIN EN.CITE.DATA </w:instrText>
      </w:r>
      <w:r w:rsidR="005B6F13" w:rsidRPr="002A11B9">
        <w:rPr>
          <w:szCs w:val="24"/>
          <w:lang w:eastAsia="en-GB"/>
        </w:rPr>
      </w:r>
      <w:r w:rsidR="005B6F13" w:rsidRPr="002A11B9">
        <w:rPr>
          <w:szCs w:val="24"/>
          <w:lang w:eastAsia="en-GB"/>
        </w:rPr>
        <w:fldChar w:fldCharType="end"/>
      </w:r>
      <w:r w:rsidR="005B6F13" w:rsidRPr="002A11B9">
        <w:rPr>
          <w:szCs w:val="24"/>
          <w:lang w:eastAsia="en-GB"/>
        </w:rPr>
      </w:r>
      <w:r w:rsidR="005B6F13" w:rsidRPr="002A11B9">
        <w:rPr>
          <w:szCs w:val="24"/>
          <w:lang w:eastAsia="en-GB"/>
        </w:rPr>
        <w:fldChar w:fldCharType="separate"/>
      </w:r>
      <w:r w:rsidR="005B6F13" w:rsidRPr="002A11B9">
        <w:rPr>
          <w:noProof/>
          <w:szCs w:val="24"/>
          <w:vertAlign w:val="superscript"/>
          <w:lang w:eastAsia="en-GB"/>
        </w:rPr>
        <w:t>14</w:t>
      </w:r>
      <w:r w:rsidR="005B6F13" w:rsidRPr="002A11B9">
        <w:rPr>
          <w:szCs w:val="24"/>
          <w:lang w:eastAsia="en-GB"/>
        </w:rPr>
        <w:fldChar w:fldCharType="end"/>
      </w:r>
      <w:r w:rsidR="006725DA" w:rsidRPr="002A11B9">
        <w:rPr>
          <w:szCs w:val="24"/>
        </w:rPr>
        <w:t xml:space="preserve"> Surgery involving hepatic resection </w:t>
      </w:r>
      <w:r w:rsidR="002804F5" w:rsidRPr="002A11B9">
        <w:rPr>
          <w:szCs w:val="24"/>
        </w:rPr>
        <w:t xml:space="preserve">should </w:t>
      </w:r>
      <w:r w:rsidR="006725DA" w:rsidRPr="002A11B9">
        <w:rPr>
          <w:szCs w:val="24"/>
        </w:rPr>
        <w:t xml:space="preserve">also </w:t>
      </w:r>
      <w:r w:rsidR="002804F5" w:rsidRPr="002A11B9">
        <w:rPr>
          <w:szCs w:val="24"/>
        </w:rPr>
        <w:t>consider</w:t>
      </w:r>
      <w:r w:rsidR="006725DA" w:rsidRPr="002A11B9">
        <w:rPr>
          <w:szCs w:val="24"/>
        </w:rPr>
        <w:t xml:space="preserve"> the future liver remnant and may require portal vein </w:t>
      </w:r>
      <w:proofErr w:type="spellStart"/>
      <w:r w:rsidR="006725DA" w:rsidRPr="002A11B9">
        <w:rPr>
          <w:szCs w:val="24"/>
        </w:rPr>
        <w:t>emboli</w:t>
      </w:r>
      <w:r w:rsidR="002804F5" w:rsidRPr="002A11B9">
        <w:rPr>
          <w:szCs w:val="24"/>
        </w:rPr>
        <w:t>s</w:t>
      </w:r>
      <w:r w:rsidR="006725DA" w:rsidRPr="002A11B9">
        <w:rPr>
          <w:szCs w:val="24"/>
        </w:rPr>
        <w:t>ation</w:t>
      </w:r>
      <w:proofErr w:type="spellEnd"/>
      <w:r w:rsidR="006725DA" w:rsidRPr="002A11B9">
        <w:rPr>
          <w:szCs w:val="24"/>
        </w:rPr>
        <w:t xml:space="preserve"> or double vein </w:t>
      </w:r>
      <w:proofErr w:type="spellStart"/>
      <w:r w:rsidR="006725DA" w:rsidRPr="002A11B9">
        <w:rPr>
          <w:szCs w:val="24"/>
        </w:rPr>
        <w:t>emboli</w:t>
      </w:r>
      <w:r w:rsidR="002804F5" w:rsidRPr="002A11B9">
        <w:rPr>
          <w:szCs w:val="24"/>
        </w:rPr>
        <w:t>s</w:t>
      </w:r>
      <w:r w:rsidR="006725DA" w:rsidRPr="002A11B9">
        <w:rPr>
          <w:szCs w:val="24"/>
        </w:rPr>
        <w:t>ation</w:t>
      </w:r>
      <w:proofErr w:type="spellEnd"/>
      <w:r w:rsidR="006725DA" w:rsidRPr="002A11B9">
        <w:rPr>
          <w:szCs w:val="24"/>
        </w:rPr>
        <w:t xml:space="preserve"> (hepatic and portal vein).</w:t>
      </w:r>
    </w:p>
    <w:p w14:paraId="6089F19B" w14:textId="57470091" w:rsidR="00695FCC" w:rsidRPr="002A11B9" w:rsidRDefault="00304141" w:rsidP="006F3FE9">
      <w:pPr>
        <w:suppressAutoHyphens/>
        <w:spacing w:after="120"/>
        <w:rPr>
          <w:szCs w:val="24"/>
          <w:lang w:eastAsia="en-GB"/>
        </w:rPr>
      </w:pPr>
      <w:proofErr w:type="spellStart"/>
      <w:r w:rsidRPr="002A11B9">
        <w:rPr>
          <w:szCs w:val="24"/>
          <w:lang w:eastAsia="en-GB"/>
        </w:rPr>
        <w:t>iCCAs</w:t>
      </w:r>
      <w:proofErr w:type="spellEnd"/>
      <w:r w:rsidRPr="002A11B9">
        <w:rPr>
          <w:szCs w:val="24"/>
          <w:lang w:eastAsia="en-GB"/>
        </w:rPr>
        <w:t xml:space="preserve"> usually arise within </w:t>
      </w:r>
      <w:r w:rsidR="00A44704">
        <w:rPr>
          <w:szCs w:val="24"/>
          <w:lang w:eastAsia="en-GB"/>
        </w:rPr>
        <w:t xml:space="preserve">a </w:t>
      </w:r>
      <w:r w:rsidRPr="002A11B9">
        <w:rPr>
          <w:szCs w:val="24"/>
          <w:lang w:eastAsia="en-GB"/>
        </w:rPr>
        <w:t>normal background</w:t>
      </w:r>
      <w:r w:rsidR="00AC4516" w:rsidRPr="002A11B9">
        <w:rPr>
          <w:szCs w:val="24"/>
          <w:lang w:eastAsia="en-GB"/>
        </w:rPr>
        <w:t xml:space="preserve"> of</w:t>
      </w:r>
      <w:r w:rsidRPr="002A11B9">
        <w:rPr>
          <w:szCs w:val="24"/>
          <w:lang w:eastAsia="en-GB"/>
        </w:rPr>
        <w:t xml:space="preserve"> liver parenchyma, and their radiological appearance is typically a mass-forming arterially enhancing </w:t>
      </w:r>
      <w:r w:rsidR="00601D18" w:rsidRPr="002A11B9">
        <w:rPr>
          <w:szCs w:val="24"/>
          <w:lang w:eastAsia="en-GB"/>
        </w:rPr>
        <w:t>tumo</w:t>
      </w:r>
      <w:r w:rsidR="002804F5" w:rsidRPr="002A11B9">
        <w:rPr>
          <w:szCs w:val="24"/>
          <w:lang w:eastAsia="en-GB"/>
        </w:rPr>
        <w:t>u</w:t>
      </w:r>
      <w:r w:rsidR="00601D18" w:rsidRPr="002A11B9">
        <w:rPr>
          <w:szCs w:val="24"/>
          <w:lang w:eastAsia="en-GB"/>
        </w:rPr>
        <w:t>r</w:t>
      </w:r>
      <w:r w:rsidRPr="002A11B9">
        <w:rPr>
          <w:szCs w:val="24"/>
          <w:lang w:eastAsia="en-GB"/>
        </w:rPr>
        <w:t xml:space="preserve">. There are well-known prognostic parameters that should be </w:t>
      </w:r>
      <w:r w:rsidR="0092755F" w:rsidRPr="002A11B9">
        <w:rPr>
          <w:szCs w:val="24"/>
          <w:lang w:eastAsia="en-GB"/>
        </w:rPr>
        <w:t>considered</w:t>
      </w:r>
      <w:r w:rsidRPr="002A11B9">
        <w:rPr>
          <w:szCs w:val="24"/>
          <w:lang w:eastAsia="en-GB"/>
        </w:rPr>
        <w:t xml:space="preserve"> when assessing prognosis</w:t>
      </w:r>
      <w:r w:rsidR="002804F5" w:rsidRPr="002A11B9">
        <w:rPr>
          <w:szCs w:val="24"/>
          <w:lang w:eastAsia="en-GB"/>
        </w:rPr>
        <w:t>,</w:t>
      </w:r>
      <w:r w:rsidRPr="002A11B9">
        <w:rPr>
          <w:szCs w:val="24"/>
          <w:lang w:eastAsia="en-GB"/>
        </w:rPr>
        <w:t xml:space="preserve"> including the presence of lymph node involvement; this has led to the recommendation of routine lymphadenectomy at the level of the hepato-duodenal ligament during surgery</w:t>
      </w:r>
      <w:r w:rsidR="002804F5" w:rsidRPr="002A11B9">
        <w:rPr>
          <w:szCs w:val="24"/>
          <w:lang w:eastAsia="en-GB"/>
        </w:rPr>
        <w:t>.</w:t>
      </w:r>
      <w:r w:rsidR="000A070B" w:rsidRPr="002A11B9">
        <w:rPr>
          <w:szCs w:val="24"/>
          <w:lang w:eastAsia="en-GB"/>
        </w:rPr>
        <w:fldChar w:fldCharType="begin"/>
      </w:r>
      <w:r w:rsidR="000A070B" w:rsidRPr="002A11B9">
        <w:rPr>
          <w:szCs w:val="24"/>
          <w:lang w:eastAsia="en-GB"/>
        </w:rPr>
        <w:instrText xml:space="preserve"> ADDIN EN.CITE &lt;EndNote&gt;&lt;Cite&gt;&lt;Year&gt;2017&lt;/Year&gt;&lt;RecNum&gt;163&lt;/RecNum&gt;&lt;DisplayText&gt;&lt;style face="superscript"&gt;49&lt;/style&gt;&lt;/DisplayText&gt;&lt;record&gt;&lt;rec-number&gt;163&lt;/rec-number&gt;&lt;foreign-keys&gt;&lt;key app="EN" db-id="f0f0v0eemstptpet50ax2efj00r0vpxszppf" timestamp="1647353810"&gt;163&lt;/key&gt;&lt;/foreign-keys&gt;&lt;ref-type name="Book Section"&gt;5&lt;/ref-type&gt;&lt;contributors&gt;&lt;secondary-authors&gt;&lt;author&gt;Brierley, J. D.&lt;/author&gt;&lt;author&gt;Gospodarowicz, M. K.&lt;/author&gt;&lt;author&gt;Wittekind, C.&lt;/author&gt;&lt;/secondary-authors&gt;&lt;/contributors&gt;&lt;titles&gt;&lt;title&gt;Intrahepatic bile ducts&lt;/title&gt;&lt;secondary-title&gt;UICC TNM Classification of Malignant Tumours&lt;/secondary-title&gt;&lt;/titles&gt;&lt;edition&gt;8th&lt;/edition&gt;&lt;dates&gt;&lt;year&gt;2017&lt;/year&gt;&lt;/dates&gt;&lt;pub-location&gt;Oxford, UK&lt;/pub-location&gt;&lt;publisher&gt;Wiley-Blackwell&lt;/publisher&gt;&lt;urls&gt;&lt;/urls&gt;&lt;/record&gt;&lt;/Cite&gt;&lt;/EndNote&gt;</w:instrText>
      </w:r>
      <w:r w:rsidR="000A070B" w:rsidRPr="002A11B9">
        <w:rPr>
          <w:szCs w:val="24"/>
          <w:lang w:eastAsia="en-GB"/>
        </w:rPr>
        <w:fldChar w:fldCharType="separate"/>
      </w:r>
      <w:r w:rsidR="000A070B" w:rsidRPr="002A11B9">
        <w:rPr>
          <w:noProof/>
          <w:szCs w:val="24"/>
          <w:vertAlign w:val="superscript"/>
          <w:lang w:eastAsia="en-GB"/>
        </w:rPr>
        <w:t>49</w:t>
      </w:r>
      <w:r w:rsidR="000A070B" w:rsidRPr="002A11B9">
        <w:rPr>
          <w:szCs w:val="24"/>
          <w:lang w:eastAsia="en-GB"/>
        </w:rPr>
        <w:fldChar w:fldCharType="end"/>
      </w:r>
    </w:p>
    <w:p w14:paraId="736D340E" w14:textId="7E3D909A" w:rsidR="008B4EAC" w:rsidRPr="002A11B9" w:rsidRDefault="00A456CB" w:rsidP="006F3FE9">
      <w:pPr>
        <w:suppressAutoHyphens/>
        <w:spacing w:after="120"/>
        <w:rPr>
          <w:szCs w:val="24"/>
          <w:lang w:eastAsia="en-GB"/>
        </w:rPr>
      </w:pPr>
      <w:r w:rsidRPr="002A11B9">
        <w:rPr>
          <w:szCs w:val="24"/>
          <w:lang w:eastAsia="en-GB"/>
        </w:rPr>
        <w:t xml:space="preserve">In a substantial proportion of patients with </w:t>
      </w:r>
      <w:proofErr w:type="spellStart"/>
      <w:r w:rsidRPr="002A11B9">
        <w:rPr>
          <w:szCs w:val="24"/>
          <w:lang w:eastAsia="en-GB"/>
        </w:rPr>
        <w:t>pCCA</w:t>
      </w:r>
      <w:proofErr w:type="spellEnd"/>
      <w:r w:rsidRPr="002A11B9">
        <w:rPr>
          <w:szCs w:val="24"/>
          <w:lang w:eastAsia="en-GB"/>
        </w:rPr>
        <w:t>, d</w:t>
      </w:r>
      <w:r w:rsidR="7D6508C6" w:rsidRPr="002A11B9">
        <w:rPr>
          <w:szCs w:val="24"/>
          <w:lang w:eastAsia="en-GB"/>
        </w:rPr>
        <w:t>iagnosis and assessment of resectability according to the Bismuth</w:t>
      </w:r>
      <w:r w:rsidR="00051EF9" w:rsidRPr="002A11B9">
        <w:rPr>
          <w:szCs w:val="24"/>
          <w:lang w:eastAsia="en-GB"/>
        </w:rPr>
        <w:t>–</w:t>
      </w:r>
      <w:r w:rsidR="7D6508C6" w:rsidRPr="002A11B9">
        <w:rPr>
          <w:szCs w:val="24"/>
          <w:lang w:eastAsia="en-GB"/>
        </w:rPr>
        <w:t xml:space="preserve">Corlette classification can only be determined </w:t>
      </w:r>
      <w:r w:rsidRPr="002A11B9">
        <w:rPr>
          <w:szCs w:val="24"/>
          <w:lang w:eastAsia="en-GB"/>
        </w:rPr>
        <w:t>through</w:t>
      </w:r>
      <w:r w:rsidR="7D6508C6" w:rsidRPr="002A11B9">
        <w:rPr>
          <w:szCs w:val="24"/>
          <w:lang w:eastAsia="en-GB"/>
        </w:rPr>
        <w:t xml:space="preserve"> surgical exploration. </w:t>
      </w:r>
      <w:r w:rsidRPr="002A11B9">
        <w:rPr>
          <w:szCs w:val="24"/>
          <w:lang w:eastAsia="en-GB"/>
        </w:rPr>
        <w:t xml:space="preserve">Approximately </w:t>
      </w:r>
      <w:r w:rsidR="7D6508C6" w:rsidRPr="002A11B9">
        <w:rPr>
          <w:szCs w:val="24"/>
          <w:lang w:eastAsia="en-GB"/>
        </w:rPr>
        <w:t xml:space="preserve">15% of patients </w:t>
      </w:r>
      <w:r w:rsidR="001539F0" w:rsidRPr="002A11B9">
        <w:rPr>
          <w:szCs w:val="24"/>
          <w:lang w:eastAsia="en-GB"/>
        </w:rPr>
        <w:t xml:space="preserve">who undergo </w:t>
      </w:r>
      <w:r w:rsidR="7D6508C6" w:rsidRPr="002A11B9">
        <w:rPr>
          <w:szCs w:val="24"/>
          <w:lang w:eastAsia="en-GB"/>
        </w:rPr>
        <w:t xml:space="preserve">surgery for presumed </w:t>
      </w:r>
      <w:proofErr w:type="spellStart"/>
      <w:r w:rsidR="7D6508C6" w:rsidRPr="002A11B9">
        <w:rPr>
          <w:szCs w:val="24"/>
          <w:lang w:eastAsia="en-GB"/>
        </w:rPr>
        <w:t>pCCA</w:t>
      </w:r>
      <w:proofErr w:type="spellEnd"/>
      <w:r w:rsidR="7D6508C6" w:rsidRPr="002A11B9">
        <w:rPr>
          <w:szCs w:val="24"/>
          <w:lang w:eastAsia="en-GB"/>
        </w:rPr>
        <w:t xml:space="preserve"> </w:t>
      </w:r>
      <w:r w:rsidR="001539F0" w:rsidRPr="002A11B9">
        <w:rPr>
          <w:szCs w:val="24"/>
          <w:lang w:eastAsia="en-GB"/>
        </w:rPr>
        <w:t>are found</w:t>
      </w:r>
      <w:r w:rsidR="7D6508C6" w:rsidRPr="002A11B9">
        <w:rPr>
          <w:szCs w:val="24"/>
          <w:lang w:eastAsia="en-GB"/>
        </w:rPr>
        <w:t xml:space="preserve"> to have an autoimmune cholangiopathy</w:t>
      </w:r>
      <w:r w:rsidR="001539F0" w:rsidRPr="002A11B9">
        <w:rPr>
          <w:szCs w:val="24"/>
          <w:lang w:eastAsia="en-GB"/>
        </w:rPr>
        <w:t>.</w:t>
      </w:r>
      <w:r w:rsidR="00B36619" w:rsidRPr="002A11B9">
        <w:rPr>
          <w:szCs w:val="24"/>
          <w:lang w:eastAsia="en-GB"/>
        </w:rPr>
        <w:fldChar w:fldCharType="begin">
          <w:fldData xml:space="preserve">PEVuZE5vdGU+PENpdGU+PEF1dGhvcj5Sb29zPC9BdXRob3I+PFllYXI+MjAxODwvWWVhcj48UmVj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</w:fldData>
        </w:fldChar>
      </w:r>
      <w:r w:rsidR="000A070B" w:rsidRPr="002A11B9">
        <w:rPr>
          <w:szCs w:val="24"/>
          <w:lang w:eastAsia="en-GB"/>
        </w:rPr>
        <w:instrText xml:space="preserve"> ADDIN EN.CITE </w:instrText>
      </w:r>
      <w:r w:rsidR="000A070B" w:rsidRPr="002A11B9">
        <w:rPr>
          <w:szCs w:val="24"/>
          <w:lang w:eastAsia="en-GB"/>
        </w:rPr>
        <w:fldChar w:fldCharType="begin">
          <w:fldData xml:space="preserve">PEVuZE5vdGU+PENpdGU+PEF1dGhvcj5Sb29zPC9BdXRob3I+PFllYXI+MjAxODwvWWVhcj48UmVj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</w:fldData>
        </w:fldChar>
      </w:r>
      <w:r w:rsidR="000A070B" w:rsidRPr="002A11B9">
        <w:rPr>
          <w:szCs w:val="24"/>
          <w:lang w:eastAsia="en-GB"/>
        </w:rPr>
        <w:instrText xml:space="preserve"> ADDIN EN.CITE.DATA </w:instrText>
      </w:r>
      <w:r w:rsidR="000A070B" w:rsidRPr="002A11B9">
        <w:rPr>
          <w:szCs w:val="24"/>
          <w:lang w:eastAsia="en-GB"/>
        </w:rPr>
      </w:r>
      <w:r w:rsidR="000A070B" w:rsidRPr="002A11B9">
        <w:rPr>
          <w:szCs w:val="24"/>
          <w:lang w:eastAsia="en-GB"/>
        </w:rPr>
        <w:fldChar w:fldCharType="end"/>
      </w:r>
      <w:r w:rsidR="00B36619" w:rsidRPr="002A11B9">
        <w:rPr>
          <w:szCs w:val="24"/>
          <w:lang w:eastAsia="en-GB"/>
        </w:rPr>
      </w:r>
      <w:r w:rsidR="00B36619" w:rsidRPr="002A11B9">
        <w:rPr>
          <w:szCs w:val="24"/>
          <w:lang w:eastAsia="en-GB"/>
        </w:rPr>
        <w:fldChar w:fldCharType="separate"/>
      </w:r>
      <w:r w:rsidR="000A070B" w:rsidRPr="002A11B9">
        <w:rPr>
          <w:noProof/>
          <w:szCs w:val="24"/>
          <w:vertAlign w:val="superscript"/>
          <w:lang w:eastAsia="en-GB"/>
        </w:rPr>
        <w:t>58</w:t>
      </w:r>
      <w:r w:rsidR="00B36619" w:rsidRPr="002A11B9">
        <w:rPr>
          <w:szCs w:val="24"/>
          <w:lang w:eastAsia="en-GB"/>
        </w:rPr>
        <w:fldChar w:fldCharType="end"/>
      </w:r>
      <w:r w:rsidR="7D6508C6" w:rsidRPr="002A11B9">
        <w:rPr>
          <w:szCs w:val="24"/>
          <w:lang w:eastAsia="en-GB"/>
        </w:rPr>
        <w:t xml:space="preserve"> It is important </w:t>
      </w:r>
      <w:r w:rsidR="001539F0" w:rsidRPr="002A11B9">
        <w:rPr>
          <w:szCs w:val="24"/>
          <w:lang w:eastAsia="en-GB"/>
        </w:rPr>
        <w:lastRenderedPageBreak/>
        <w:t>that initial radiological imaging is carried out before ERCP or PTC in</w:t>
      </w:r>
      <w:r w:rsidR="7D6508C6" w:rsidRPr="002A11B9">
        <w:rPr>
          <w:szCs w:val="24"/>
          <w:lang w:eastAsia="en-GB"/>
        </w:rPr>
        <w:t xml:space="preserve"> patients presenting with jaundice, as the inserted drains/stents</w:t>
      </w:r>
      <w:r w:rsidR="001539F0" w:rsidRPr="002A11B9">
        <w:rPr>
          <w:szCs w:val="24"/>
          <w:lang w:eastAsia="en-GB"/>
        </w:rPr>
        <w:t xml:space="preserve"> can</w:t>
      </w:r>
      <w:r w:rsidR="7D6508C6" w:rsidRPr="002A11B9">
        <w:rPr>
          <w:szCs w:val="24"/>
          <w:lang w:eastAsia="en-GB"/>
        </w:rPr>
        <w:t xml:space="preserve"> obscure diagnosis and assessment of the extent of disease</w:t>
      </w:r>
      <w:r w:rsidR="7D6508C6" w:rsidRPr="002A11B9">
        <w:rPr>
          <w:color w:val="FF0000"/>
          <w:szCs w:val="24"/>
          <w:lang w:eastAsia="en-GB"/>
        </w:rPr>
        <w:t>.</w:t>
      </w:r>
      <w:r w:rsidR="00601D18" w:rsidRPr="002A11B9">
        <w:rPr>
          <w:color w:val="FF0000"/>
          <w:szCs w:val="24"/>
          <w:lang w:eastAsia="en-GB"/>
        </w:rPr>
        <w:t xml:space="preserve"> </w:t>
      </w:r>
      <w:r w:rsidR="7D6508C6" w:rsidRPr="002A11B9">
        <w:rPr>
          <w:szCs w:val="24"/>
          <w:lang w:eastAsia="en-GB"/>
        </w:rPr>
        <w:t>Biliary drainage</w:t>
      </w:r>
      <w:r w:rsidR="00041195" w:rsidRPr="002A11B9">
        <w:rPr>
          <w:szCs w:val="24"/>
          <w:lang w:eastAsia="en-GB"/>
        </w:rPr>
        <w:t xml:space="preserve"> via ERCP or PTC</w:t>
      </w:r>
      <w:r w:rsidR="7D6508C6" w:rsidRPr="002A11B9">
        <w:rPr>
          <w:szCs w:val="24"/>
          <w:lang w:eastAsia="en-GB"/>
        </w:rPr>
        <w:t xml:space="preserve"> </w:t>
      </w:r>
      <w:r w:rsidR="00285711" w:rsidRPr="002A11B9">
        <w:rPr>
          <w:szCs w:val="24"/>
          <w:lang w:eastAsia="en-GB"/>
        </w:rPr>
        <w:t>before</w:t>
      </w:r>
      <w:r w:rsidR="7D6508C6" w:rsidRPr="002A11B9">
        <w:rPr>
          <w:szCs w:val="24"/>
          <w:lang w:eastAsia="en-GB"/>
        </w:rPr>
        <w:t xml:space="preserve"> resection is almost universally practi</w:t>
      </w:r>
      <w:r w:rsidR="00C31AF2" w:rsidRPr="002A11B9">
        <w:rPr>
          <w:szCs w:val="24"/>
          <w:lang w:eastAsia="en-GB"/>
        </w:rPr>
        <w:t>s</w:t>
      </w:r>
      <w:r w:rsidR="7D6508C6" w:rsidRPr="002A11B9">
        <w:rPr>
          <w:szCs w:val="24"/>
          <w:lang w:eastAsia="en-GB"/>
        </w:rPr>
        <w:t xml:space="preserve">ed unless bilirubin </w:t>
      </w:r>
      <w:r w:rsidR="002265D2" w:rsidRPr="002A11B9">
        <w:rPr>
          <w:szCs w:val="24"/>
          <w:lang w:eastAsia="en-GB"/>
        </w:rPr>
        <w:t xml:space="preserve">is </w:t>
      </w:r>
      <w:r w:rsidR="7D6508C6" w:rsidRPr="002A11B9">
        <w:rPr>
          <w:szCs w:val="24"/>
          <w:lang w:eastAsia="en-GB"/>
        </w:rPr>
        <w:t>low.</w:t>
      </w:r>
      <w:r w:rsidR="00041195" w:rsidRPr="002A11B9">
        <w:rPr>
          <w:szCs w:val="24"/>
          <w:lang w:eastAsia="en-GB"/>
        </w:rPr>
        <w:t xml:space="preserve"> </w:t>
      </w:r>
      <w:r w:rsidR="7D6508C6" w:rsidRPr="002A11B9">
        <w:rPr>
          <w:szCs w:val="24"/>
          <w:lang w:eastAsia="en-GB"/>
        </w:rPr>
        <w:t>Consideration of non-</w:t>
      </w:r>
      <w:r w:rsidR="00601D18" w:rsidRPr="002A11B9">
        <w:rPr>
          <w:szCs w:val="24"/>
          <w:lang w:eastAsia="en-GB"/>
        </w:rPr>
        <w:t>tumo</w:t>
      </w:r>
      <w:r w:rsidR="00A21E63" w:rsidRPr="002A11B9">
        <w:rPr>
          <w:szCs w:val="24"/>
          <w:lang w:eastAsia="en-GB"/>
        </w:rPr>
        <w:t>u</w:t>
      </w:r>
      <w:r w:rsidR="00601D18" w:rsidRPr="002A11B9">
        <w:rPr>
          <w:szCs w:val="24"/>
          <w:lang w:eastAsia="en-GB"/>
        </w:rPr>
        <w:t>r</w:t>
      </w:r>
      <w:r w:rsidR="7D6508C6" w:rsidRPr="002A11B9">
        <w:rPr>
          <w:szCs w:val="24"/>
          <w:lang w:eastAsia="en-GB"/>
        </w:rPr>
        <w:t xml:space="preserve"> related factors such as </w:t>
      </w:r>
      <w:r w:rsidR="002760D3" w:rsidRPr="002A11B9">
        <w:rPr>
          <w:szCs w:val="24"/>
          <w:lang w:eastAsia="en-GB"/>
        </w:rPr>
        <w:t>PS</w:t>
      </w:r>
      <w:r w:rsidR="7D6508C6" w:rsidRPr="002A11B9">
        <w:rPr>
          <w:szCs w:val="24"/>
          <w:lang w:eastAsia="en-GB"/>
        </w:rPr>
        <w:t xml:space="preserve"> and comorbidities </w:t>
      </w:r>
      <w:r w:rsidR="00C31AF2" w:rsidRPr="002A11B9">
        <w:rPr>
          <w:szCs w:val="24"/>
          <w:lang w:eastAsia="en-GB"/>
        </w:rPr>
        <w:t>is</w:t>
      </w:r>
      <w:r w:rsidR="7D6508C6" w:rsidRPr="002A11B9">
        <w:rPr>
          <w:szCs w:val="24"/>
          <w:lang w:eastAsia="en-GB"/>
        </w:rPr>
        <w:t xml:space="preserve"> important</w:t>
      </w:r>
      <w:r w:rsidR="00A21E63" w:rsidRPr="002A11B9">
        <w:rPr>
          <w:szCs w:val="24"/>
          <w:lang w:eastAsia="en-GB"/>
        </w:rPr>
        <w:t>,</w:t>
      </w:r>
      <w:r w:rsidR="7D6508C6" w:rsidRPr="002A11B9">
        <w:rPr>
          <w:szCs w:val="24"/>
          <w:lang w:eastAsia="en-GB"/>
        </w:rPr>
        <w:t xml:space="preserve"> as resection carries a significant </w:t>
      </w:r>
      <w:r w:rsidR="00A21E63" w:rsidRPr="002A11B9">
        <w:rPr>
          <w:szCs w:val="24"/>
          <w:lang w:eastAsia="en-GB"/>
        </w:rPr>
        <w:t xml:space="preserve">risk of </w:t>
      </w:r>
      <w:r w:rsidR="7D6508C6" w:rsidRPr="002A11B9">
        <w:rPr>
          <w:szCs w:val="24"/>
          <w:lang w:eastAsia="en-GB"/>
        </w:rPr>
        <w:t xml:space="preserve">mortality. The anatomically longer left hepatic duct before segmental distribution makes an extended right hemi-hepatectomy the most common technical approach for </w:t>
      </w:r>
      <w:proofErr w:type="spellStart"/>
      <w:r w:rsidR="7D6508C6" w:rsidRPr="002A11B9">
        <w:rPr>
          <w:szCs w:val="24"/>
          <w:lang w:eastAsia="en-GB"/>
        </w:rPr>
        <w:t>pCCA</w:t>
      </w:r>
      <w:proofErr w:type="spellEnd"/>
      <w:r w:rsidR="7D6508C6" w:rsidRPr="002A11B9">
        <w:rPr>
          <w:szCs w:val="24"/>
          <w:lang w:eastAsia="en-GB"/>
        </w:rPr>
        <w:t>.</w:t>
      </w:r>
      <w:r w:rsidR="00041195" w:rsidRPr="002A11B9">
        <w:rPr>
          <w:szCs w:val="24"/>
          <w:lang w:eastAsia="en-GB"/>
        </w:rPr>
        <w:t xml:space="preserve"> </w:t>
      </w:r>
      <w:r w:rsidR="7D6508C6" w:rsidRPr="002A11B9">
        <w:rPr>
          <w:szCs w:val="24"/>
          <w:lang w:eastAsia="en-GB"/>
        </w:rPr>
        <w:t>Commonly</w:t>
      </w:r>
      <w:r w:rsidR="00A21E63" w:rsidRPr="002A11B9">
        <w:rPr>
          <w:szCs w:val="24"/>
          <w:lang w:eastAsia="en-GB"/>
        </w:rPr>
        <w:t>,</w:t>
      </w:r>
      <w:r w:rsidR="7D6508C6" w:rsidRPr="002A11B9">
        <w:rPr>
          <w:szCs w:val="24"/>
          <w:lang w:eastAsia="en-GB"/>
        </w:rPr>
        <w:t xml:space="preserve"> right portal vein </w:t>
      </w:r>
      <w:proofErr w:type="spellStart"/>
      <w:r w:rsidR="7D6508C6" w:rsidRPr="002A11B9">
        <w:rPr>
          <w:szCs w:val="24"/>
          <w:lang w:eastAsia="en-GB"/>
        </w:rPr>
        <w:t>emboli</w:t>
      </w:r>
      <w:r w:rsidR="00A21E63" w:rsidRPr="002A11B9">
        <w:rPr>
          <w:szCs w:val="24"/>
          <w:lang w:eastAsia="en-GB"/>
        </w:rPr>
        <w:t>s</w:t>
      </w:r>
      <w:r w:rsidR="7D6508C6" w:rsidRPr="002A11B9">
        <w:rPr>
          <w:szCs w:val="24"/>
          <w:lang w:eastAsia="en-GB"/>
        </w:rPr>
        <w:t>ation</w:t>
      </w:r>
      <w:proofErr w:type="spellEnd"/>
      <w:r w:rsidR="7D6508C6" w:rsidRPr="002A11B9">
        <w:rPr>
          <w:szCs w:val="24"/>
          <w:lang w:eastAsia="en-GB"/>
        </w:rPr>
        <w:t xml:space="preserve"> (which may include the segment IV branches) is needed to induce hypertrophy of the future liver remnant (segments II and III). Extended left resection is technically more complex</w:t>
      </w:r>
      <w:r w:rsidR="00C31AF2" w:rsidRPr="002A11B9">
        <w:rPr>
          <w:szCs w:val="24"/>
          <w:lang w:eastAsia="en-GB"/>
        </w:rPr>
        <w:t>,</w:t>
      </w:r>
      <w:r w:rsidR="7D6508C6" w:rsidRPr="002A11B9">
        <w:rPr>
          <w:szCs w:val="24"/>
          <w:lang w:eastAsia="en-GB"/>
        </w:rPr>
        <w:t xml:space="preserve"> but the remaining segments (VI and VII) normally represent an adequate remnant.</w:t>
      </w:r>
      <w:r w:rsidR="00601D18" w:rsidRPr="002A11B9">
        <w:rPr>
          <w:szCs w:val="24"/>
          <w:lang w:eastAsia="en-GB"/>
        </w:rPr>
        <w:t xml:space="preserve"> </w:t>
      </w:r>
      <w:r w:rsidR="7D6508C6" w:rsidRPr="002A11B9">
        <w:rPr>
          <w:szCs w:val="24"/>
          <w:lang w:eastAsia="en-GB"/>
        </w:rPr>
        <w:t xml:space="preserve">Segment I, which drains into the ductal bifurcation where the cancer lies, </w:t>
      </w:r>
      <w:r w:rsidR="00A21E63" w:rsidRPr="002A11B9">
        <w:rPr>
          <w:szCs w:val="24"/>
          <w:lang w:eastAsia="en-GB"/>
        </w:rPr>
        <w:t>must</w:t>
      </w:r>
      <w:r w:rsidR="7D6508C6" w:rsidRPr="002A11B9">
        <w:rPr>
          <w:szCs w:val="24"/>
          <w:lang w:eastAsia="en-GB"/>
        </w:rPr>
        <w:t xml:space="preserve"> be removed in any curative</w:t>
      </w:r>
      <w:r w:rsidR="002760D3" w:rsidRPr="002A11B9">
        <w:rPr>
          <w:szCs w:val="24"/>
          <w:lang w:eastAsia="en-GB"/>
        </w:rPr>
        <w:t>-intent</w:t>
      </w:r>
      <w:r w:rsidR="7D6508C6" w:rsidRPr="002A11B9">
        <w:rPr>
          <w:szCs w:val="24"/>
          <w:lang w:eastAsia="en-GB"/>
        </w:rPr>
        <w:t xml:space="preserve"> procedure. Vascular resections at the hilum are possible</w:t>
      </w:r>
      <w:r w:rsidR="00041195" w:rsidRPr="002A11B9">
        <w:rPr>
          <w:szCs w:val="24"/>
          <w:lang w:eastAsia="en-GB"/>
        </w:rPr>
        <w:t xml:space="preserve">, </w:t>
      </w:r>
      <w:r w:rsidR="7D6508C6" w:rsidRPr="002A11B9">
        <w:rPr>
          <w:szCs w:val="24"/>
          <w:lang w:eastAsia="en-GB"/>
        </w:rPr>
        <w:t xml:space="preserve">but their invasion has an adverse impact on prognosis. </w:t>
      </w:r>
      <w:r w:rsidR="008B4EAC" w:rsidRPr="002A11B9">
        <w:rPr>
          <w:szCs w:val="24"/>
          <w:lang w:eastAsia="en-GB"/>
        </w:rPr>
        <w:t xml:space="preserve">Lymphadenectomy should be a standard addition to any radical surgical procedure for CCA. </w:t>
      </w:r>
    </w:p>
    <w:p w14:paraId="4EBE2BCD" w14:textId="3B38270C" w:rsidR="00304141" w:rsidRPr="002A11B9" w:rsidRDefault="7D6508C6" w:rsidP="006F3FE9">
      <w:pPr>
        <w:suppressAutoHyphens/>
        <w:spacing w:after="120"/>
        <w:rPr>
          <w:szCs w:val="24"/>
          <w:lang w:eastAsia="en-GB"/>
        </w:rPr>
      </w:pPr>
      <w:r w:rsidRPr="002A11B9">
        <w:rPr>
          <w:szCs w:val="24"/>
          <w:lang w:eastAsia="en-GB"/>
        </w:rPr>
        <w:t xml:space="preserve">Liver transplantation in locally unresectable </w:t>
      </w:r>
      <w:proofErr w:type="spellStart"/>
      <w:r w:rsidR="003822F4" w:rsidRPr="002A11B9">
        <w:rPr>
          <w:szCs w:val="24"/>
          <w:lang w:eastAsia="en-GB"/>
        </w:rPr>
        <w:t>pCCA</w:t>
      </w:r>
      <w:proofErr w:type="spellEnd"/>
      <w:r w:rsidR="003822F4" w:rsidRPr="002A11B9">
        <w:rPr>
          <w:szCs w:val="24"/>
          <w:lang w:eastAsia="en-GB"/>
        </w:rPr>
        <w:t xml:space="preserve"> </w:t>
      </w:r>
      <w:r w:rsidRPr="002A11B9">
        <w:rPr>
          <w:szCs w:val="24"/>
          <w:lang w:eastAsia="en-GB"/>
        </w:rPr>
        <w:t xml:space="preserve">has been explored </w:t>
      </w:r>
      <w:r w:rsidR="00A21E63" w:rsidRPr="002A11B9">
        <w:rPr>
          <w:szCs w:val="24"/>
          <w:lang w:eastAsia="en-GB"/>
        </w:rPr>
        <w:t xml:space="preserve">using </w:t>
      </w:r>
      <w:r w:rsidRPr="002A11B9">
        <w:rPr>
          <w:szCs w:val="24"/>
          <w:lang w:eastAsia="en-GB"/>
        </w:rPr>
        <w:t>a multidisciplinary approach</w:t>
      </w:r>
      <w:r w:rsidR="00A21E63" w:rsidRPr="002A11B9">
        <w:rPr>
          <w:szCs w:val="24"/>
          <w:lang w:eastAsia="en-GB"/>
        </w:rPr>
        <w:t>,</w:t>
      </w:r>
      <w:r w:rsidRPr="002A11B9">
        <w:rPr>
          <w:szCs w:val="24"/>
          <w:lang w:eastAsia="en-GB"/>
        </w:rPr>
        <w:t xml:space="preserve"> including a strategy </w:t>
      </w:r>
      <w:r w:rsidR="00A21E63" w:rsidRPr="002A11B9">
        <w:rPr>
          <w:szCs w:val="24"/>
          <w:lang w:eastAsia="en-GB"/>
        </w:rPr>
        <w:t xml:space="preserve">at the Mayo Clinic </w:t>
      </w:r>
      <w:r w:rsidRPr="002A11B9">
        <w:rPr>
          <w:szCs w:val="24"/>
          <w:lang w:eastAsia="en-GB"/>
        </w:rPr>
        <w:t xml:space="preserve">consisting of neoadjuvant chemoradiotherapy </w:t>
      </w:r>
      <w:r w:rsidR="00A21E63" w:rsidRPr="002A11B9">
        <w:rPr>
          <w:szCs w:val="24"/>
          <w:lang w:eastAsia="en-GB"/>
        </w:rPr>
        <w:t xml:space="preserve">(CRT) </w:t>
      </w:r>
      <w:r w:rsidRPr="002A11B9">
        <w:rPr>
          <w:szCs w:val="24"/>
          <w:lang w:eastAsia="en-GB"/>
        </w:rPr>
        <w:t>followed by liver transplantation</w:t>
      </w:r>
      <w:r w:rsidR="00A21E63" w:rsidRPr="002A11B9">
        <w:rPr>
          <w:szCs w:val="24"/>
          <w:lang w:eastAsia="en-GB"/>
        </w:rPr>
        <w:t>.</w:t>
      </w:r>
      <w:r w:rsidR="002760D3" w:rsidRPr="002A11B9">
        <w:rPr>
          <w:szCs w:val="24"/>
          <w:lang w:eastAsia="en-GB"/>
        </w:rPr>
        <w:fldChar w:fldCharType="begin"/>
      </w:r>
      <w:r w:rsidR="000A070B" w:rsidRPr="002A11B9">
        <w:rPr>
          <w:szCs w:val="24"/>
          <w:lang w:eastAsia="en-GB"/>
        </w:rPr>
        <w:instrText xml:space="preserve"> ADDIN EN.CITE &lt;EndNote&gt;&lt;Cite&gt;&lt;Author&gt;Acher&lt;/Author&gt;&lt;Year&gt;2021&lt;/Year&gt;&lt;RecNum&gt;129&lt;/RecNum&gt;&lt;DisplayText&gt;&lt;style face="superscript"&gt;59&lt;/style&gt;&lt;/DisplayText&gt;&lt;record&gt;&lt;rec-number&gt;129&lt;/rec-number&gt;&lt;foreign-keys&gt;&lt;key app="EN" db-id="f0f0v0eemstptpet50ax2efj00r0vpxszppf" timestamp="1646821287"&gt;129&lt;/key&gt;&lt;/foreign-keys&gt;&lt;ref-type name="Journal Article"&gt;17&lt;/ref-type&gt;&lt;contributors&gt;&lt;authors&gt;&lt;author&gt;Acher, A. W.&lt;/author&gt;&lt;author&gt;Weber, S. M.&lt;/author&gt;&lt;author&gt;Pawlik, T. M.&lt;/author&gt;&lt;/authors&gt;&lt;/contributors&gt;&lt;auth-address&gt;Department of Surgery, Division of Surgical Oncology, University of Wisconsin School of Medicine and Public Health, Madison, WI, USA.&amp;#xD;Department of Surgery, The Ohio State University Wexner Medical Center, Columbus, OH, USA.&lt;/auth-address&gt;&lt;titles&gt;&lt;title&gt;Liver transplantation for perihilar cholangiocarcinoma: patient selection and outcomes&lt;/title&gt;&lt;secondary-title&gt;Expert Rev Gastroenterol Hepatol&lt;/secondary-title&gt;&lt;/titles&gt;&lt;periodical&gt;&lt;full-title&gt;Expert Rev Gastroenterol Hepatol&lt;/full-title&gt;&lt;/periodical&gt;&lt;pages&gt;555-566&lt;/pages&gt;&lt;volume&gt;15&lt;/volume&gt;&lt;number&gt;5&lt;/number&gt;&lt;edition&gt;20210226&lt;/edition&gt;&lt;keywords&gt;&lt;keyword&gt;Bile Duct Neoplasms/mortality/*surgery/therapy&lt;/keyword&gt;&lt;keyword&gt;Humans&lt;/keyword&gt;&lt;keyword&gt;Klatskin Tumor/mortality/*surgery/therapy&lt;/keyword&gt;&lt;keyword&gt;*Liver Transplantation/mortality&lt;/keyword&gt;&lt;keyword&gt;Neoadjuvant Therapy&lt;/keyword&gt;&lt;keyword&gt;*Patient Selection&lt;/keyword&gt;&lt;keyword&gt;Treatment Outcome&lt;/keyword&gt;&lt;keyword&gt;Cholangiocarcinoma&lt;/keyword&gt;&lt;keyword&gt;Mayo protocol&lt;/keyword&gt;&lt;keyword&gt;hilar cholangiocarcinoma&lt;/keyword&gt;&lt;keyword&gt;liver transplantation&lt;/keyword&gt;&lt;keyword&gt;peri-hilar cholangiocarcinoma&lt;/keyword&gt;&lt;/keywords&gt;&lt;dates&gt;&lt;year&gt;2021&lt;/year&gt;&lt;pub-dates&gt;&lt;date&gt;May&lt;/date&gt;&lt;/pub-dates&gt;&lt;/dates&gt;&lt;isbn&gt;1747-4124&lt;/isbn&gt;&lt;accession-num&gt;33577361&lt;/accession-num&gt;&lt;urls&gt;&lt;/urls&gt;&lt;electronic-resource-num&gt;10.1080/17474124.2021.1890584&lt;/electronic-resource-num&gt;&lt;remote-database-provider&gt;NLM&lt;/remote-database-provider&gt;&lt;language&gt;eng&lt;/language&gt;&lt;/record&gt;&lt;/Cite&gt;&lt;/EndNote&gt;</w:instrText>
      </w:r>
      <w:r w:rsidR="002760D3" w:rsidRPr="002A11B9">
        <w:rPr>
          <w:szCs w:val="24"/>
          <w:lang w:eastAsia="en-GB"/>
        </w:rPr>
        <w:fldChar w:fldCharType="separate"/>
      </w:r>
      <w:r w:rsidR="000A070B" w:rsidRPr="002A11B9">
        <w:rPr>
          <w:noProof/>
          <w:szCs w:val="24"/>
          <w:vertAlign w:val="superscript"/>
          <w:lang w:eastAsia="en-GB"/>
        </w:rPr>
        <w:t>59</w:t>
      </w:r>
      <w:r w:rsidR="002760D3" w:rsidRPr="002A11B9">
        <w:rPr>
          <w:szCs w:val="24"/>
          <w:lang w:eastAsia="en-GB"/>
        </w:rPr>
        <w:fldChar w:fldCharType="end"/>
      </w:r>
      <w:r w:rsidR="005F4074" w:rsidRPr="002A11B9">
        <w:rPr>
          <w:szCs w:val="24"/>
          <w:lang w:eastAsia="en-GB"/>
        </w:rPr>
        <w:t xml:space="preserve"> </w:t>
      </w:r>
      <w:r w:rsidR="00A21E63" w:rsidRPr="002A11B9">
        <w:rPr>
          <w:szCs w:val="24"/>
          <w:lang w:eastAsia="en-GB"/>
        </w:rPr>
        <w:t>L</w:t>
      </w:r>
      <w:r w:rsidR="00082304" w:rsidRPr="002A11B9">
        <w:rPr>
          <w:szCs w:val="24"/>
          <w:lang w:eastAsia="en-GB"/>
        </w:rPr>
        <w:t>iver transplantation, however</w:t>
      </w:r>
      <w:r w:rsidRPr="002A11B9">
        <w:rPr>
          <w:szCs w:val="24"/>
          <w:lang w:eastAsia="en-GB"/>
        </w:rPr>
        <w:t xml:space="preserve">, </w:t>
      </w:r>
      <w:r w:rsidR="00082304" w:rsidRPr="002A11B9">
        <w:rPr>
          <w:szCs w:val="24"/>
          <w:lang w:eastAsia="en-GB"/>
        </w:rPr>
        <w:t xml:space="preserve">is not a </w:t>
      </w:r>
      <w:r w:rsidR="00DE0199" w:rsidRPr="002A11B9">
        <w:rPr>
          <w:szCs w:val="24"/>
          <w:lang w:eastAsia="en-GB"/>
        </w:rPr>
        <w:t>SoC</w:t>
      </w:r>
      <w:r w:rsidR="00D15C69" w:rsidRPr="002A11B9">
        <w:rPr>
          <w:szCs w:val="24"/>
          <w:lang w:eastAsia="en-GB"/>
        </w:rPr>
        <w:t xml:space="preserve"> </w:t>
      </w:r>
      <w:r w:rsidR="00082304" w:rsidRPr="002A11B9">
        <w:rPr>
          <w:szCs w:val="24"/>
          <w:lang w:eastAsia="en-GB"/>
        </w:rPr>
        <w:t xml:space="preserve">in </w:t>
      </w:r>
      <w:proofErr w:type="spellStart"/>
      <w:r w:rsidR="00082304" w:rsidRPr="002A11B9">
        <w:rPr>
          <w:szCs w:val="24"/>
          <w:lang w:eastAsia="en-GB"/>
        </w:rPr>
        <w:t>pCCA</w:t>
      </w:r>
      <w:proofErr w:type="spellEnd"/>
      <w:r w:rsidR="00082304" w:rsidRPr="002A11B9">
        <w:rPr>
          <w:szCs w:val="24"/>
          <w:lang w:eastAsia="en-GB"/>
        </w:rPr>
        <w:t xml:space="preserve"> </w:t>
      </w:r>
      <w:r w:rsidR="00D15C69" w:rsidRPr="002A11B9">
        <w:rPr>
          <w:szCs w:val="24"/>
          <w:lang w:eastAsia="en-GB"/>
        </w:rPr>
        <w:t xml:space="preserve">and </w:t>
      </w:r>
      <w:r w:rsidR="00D15C69" w:rsidRPr="002A11B9">
        <w:rPr>
          <w:szCs w:val="24"/>
        </w:rPr>
        <w:t>participation in clinical trials should be encouraged</w:t>
      </w:r>
      <w:r w:rsidRPr="002A11B9">
        <w:rPr>
          <w:szCs w:val="24"/>
          <w:lang w:eastAsia="en-GB"/>
        </w:rPr>
        <w:t xml:space="preserve">. </w:t>
      </w:r>
    </w:p>
    <w:p w14:paraId="339AF9D8" w14:textId="0119A89F" w:rsidR="00304141" w:rsidRPr="002A11B9" w:rsidRDefault="7D6508C6" w:rsidP="006F3FE9">
      <w:pPr>
        <w:suppressAutoHyphens/>
        <w:spacing w:after="120"/>
        <w:rPr>
          <w:szCs w:val="24"/>
          <w:lang w:eastAsia="en-GB"/>
        </w:rPr>
      </w:pPr>
      <w:r w:rsidRPr="002A11B9">
        <w:rPr>
          <w:szCs w:val="24"/>
          <w:lang w:eastAsia="en-GB"/>
        </w:rPr>
        <w:t xml:space="preserve">In contrast to other forms of CCA, </w:t>
      </w:r>
      <w:r w:rsidR="006F5758" w:rsidRPr="002A11B9">
        <w:rPr>
          <w:szCs w:val="24"/>
          <w:lang w:eastAsia="en-GB"/>
        </w:rPr>
        <w:t>dCCA</w:t>
      </w:r>
      <w:r w:rsidRPr="002A11B9">
        <w:rPr>
          <w:szCs w:val="24"/>
          <w:lang w:eastAsia="en-GB"/>
        </w:rPr>
        <w:t xml:space="preserve"> requires removal of the pancreatic head, usually </w:t>
      </w:r>
      <w:r w:rsidR="00A21E63" w:rsidRPr="002A11B9">
        <w:rPr>
          <w:szCs w:val="24"/>
          <w:lang w:eastAsia="en-GB"/>
        </w:rPr>
        <w:t xml:space="preserve">via </w:t>
      </w:r>
      <w:r w:rsidRPr="002A11B9">
        <w:rPr>
          <w:szCs w:val="24"/>
          <w:lang w:eastAsia="en-GB"/>
        </w:rPr>
        <w:t xml:space="preserve">a </w:t>
      </w:r>
      <w:r w:rsidR="008705DB" w:rsidRPr="002A11B9">
        <w:rPr>
          <w:szCs w:val="24"/>
          <w:lang w:eastAsia="en-GB"/>
        </w:rPr>
        <w:t xml:space="preserve">partial </w:t>
      </w:r>
      <w:proofErr w:type="spellStart"/>
      <w:r w:rsidRPr="002A11B9">
        <w:rPr>
          <w:szCs w:val="24"/>
          <w:lang w:eastAsia="en-GB"/>
        </w:rPr>
        <w:t>duodeno</w:t>
      </w:r>
      <w:proofErr w:type="spellEnd"/>
      <w:r w:rsidRPr="002A11B9">
        <w:rPr>
          <w:szCs w:val="24"/>
          <w:lang w:eastAsia="en-GB"/>
        </w:rPr>
        <w:t>-pancreatectomy (</w:t>
      </w:r>
      <w:r w:rsidR="00695FCC" w:rsidRPr="002A11B9">
        <w:rPr>
          <w:szCs w:val="24"/>
          <w:lang w:eastAsia="en-GB"/>
        </w:rPr>
        <w:t>PDP or Whipple</w:t>
      </w:r>
      <w:r w:rsidR="00513577" w:rsidRPr="002A11B9">
        <w:rPr>
          <w:szCs w:val="24"/>
          <w:lang w:eastAsia="en-GB"/>
        </w:rPr>
        <w:t>’</w:t>
      </w:r>
      <w:r w:rsidR="00695FCC" w:rsidRPr="002A11B9">
        <w:rPr>
          <w:szCs w:val="24"/>
          <w:lang w:eastAsia="en-GB"/>
        </w:rPr>
        <w:t>s procedure</w:t>
      </w:r>
      <w:r w:rsidRPr="002A11B9">
        <w:rPr>
          <w:szCs w:val="24"/>
          <w:lang w:eastAsia="en-GB"/>
        </w:rPr>
        <w:t>) with extended bile duct resection up to the hilum. PDP is a standard procedure that includes draining lymph node dissection and reconstruction of the stomach and the remaining pancreas to achieve macroscopic cure</w:t>
      </w:r>
      <w:r w:rsidR="00863C89" w:rsidRPr="002A11B9">
        <w:rPr>
          <w:szCs w:val="24"/>
          <w:lang w:eastAsia="en-GB"/>
        </w:rPr>
        <w:t>. The prognosis of resected dCCA may be similar to adenocarcinoma of the head of the pancreas</w:t>
      </w:r>
      <w:r w:rsidR="00A21E63" w:rsidRPr="002A11B9">
        <w:rPr>
          <w:szCs w:val="24"/>
          <w:lang w:eastAsia="en-GB"/>
        </w:rPr>
        <w:t>.</w:t>
      </w:r>
      <w:r w:rsidR="00B36619" w:rsidRPr="002A11B9">
        <w:rPr>
          <w:szCs w:val="24"/>
          <w:lang w:eastAsia="en-GB"/>
        </w:rPr>
        <w:fldChar w:fldCharType="begin">
          <w:fldData xml:space="preserve">PEVuZE5vdGU+PENpdGU+PEF1dGhvcj5Db25yb3k8L0F1dGhvcj48WWVhcj4yMDE4PC9ZZWFyPjxS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</w:fldData>
        </w:fldChar>
      </w:r>
      <w:r w:rsidR="000A070B" w:rsidRPr="002A11B9">
        <w:rPr>
          <w:szCs w:val="24"/>
          <w:lang w:eastAsia="en-GB"/>
        </w:rPr>
        <w:instrText xml:space="preserve"> ADDIN EN.CITE </w:instrText>
      </w:r>
      <w:r w:rsidR="000A070B" w:rsidRPr="002A11B9">
        <w:rPr>
          <w:szCs w:val="24"/>
          <w:lang w:eastAsia="en-GB"/>
        </w:rPr>
        <w:fldChar w:fldCharType="begin">
          <w:fldData xml:space="preserve">PEVuZE5vdGU+PENpdGU+PEF1dGhvcj5Db25yb3k8L0F1dGhvcj48WWVhcj4yMDE4PC9ZZWFyPjxS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</w:fldData>
        </w:fldChar>
      </w:r>
      <w:r w:rsidR="000A070B" w:rsidRPr="002A11B9">
        <w:rPr>
          <w:szCs w:val="24"/>
          <w:lang w:eastAsia="en-GB"/>
        </w:rPr>
        <w:instrText xml:space="preserve"> ADDIN EN.CITE.DATA </w:instrText>
      </w:r>
      <w:r w:rsidR="000A070B" w:rsidRPr="002A11B9">
        <w:rPr>
          <w:szCs w:val="24"/>
          <w:lang w:eastAsia="en-GB"/>
        </w:rPr>
      </w:r>
      <w:r w:rsidR="000A070B" w:rsidRPr="002A11B9">
        <w:rPr>
          <w:szCs w:val="24"/>
          <w:lang w:eastAsia="en-GB"/>
        </w:rPr>
        <w:fldChar w:fldCharType="end"/>
      </w:r>
      <w:r w:rsidR="00B36619" w:rsidRPr="002A11B9">
        <w:rPr>
          <w:szCs w:val="24"/>
          <w:lang w:eastAsia="en-GB"/>
        </w:rPr>
      </w:r>
      <w:r w:rsidR="00B36619" w:rsidRPr="002A11B9">
        <w:rPr>
          <w:szCs w:val="24"/>
          <w:lang w:eastAsia="en-GB"/>
        </w:rPr>
        <w:fldChar w:fldCharType="separate"/>
      </w:r>
      <w:r w:rsidR="000A070B" w:rsidRPr="002A11B9">
        <w:rPr>
          <w:noProof/>
          <w:szCs w:val="24"/>
          <w:vertAlign w:val="superscript"/>
          <w:lang w:eastAsia="en-GB"/>
        </w:rPr>
        <w:t>14,60</w:t>
      </w:r>
      <w:r w:rsidR="00B36619" w:rsidRPr="002A11B9">
        <w:rPr>
          <w:szCs w:val="24"/>
          <w:lang w:eastAsia="en-GB"/>
        </w:rPr>
        <w:fldChar w:fldCharType="end"/>
      </w:r>
    </w:p>
    <w:p w14:paraId="4A129690" w14:textId="30BAE102" w:rsidR="00304141" w:rsidRPr="002A11B9" w:rsidRDefault="00C50562" w:rsidP="006F3FE9">
      <w:pPr>
        <w:suppressAutoHyphens/>
        <w:spacing w:after="120"/>
        <w:rPr>
          <w:szCs w:val="24"/>
          <w:lang w:eastAsia="en-GB"/>
        </w:rPr>
      </w:pPr>
      <w:r w:rsidRPr="002A11B9">
        <w:rPr>
          <w:szCs w:val="24"/>
          <w:lang w:eastAsia="en-GB"/>
        </w:rPr>
        <w:t>To decide whether further resection is necessary</w:t>
      </w:r>
      <w:r w:rsidRPr="002A11B9">
        <w:t xml:space="preserve"> in </w:t>
      </w:r>
      <w:r w:rsidR="00AF3E30" w:rsidRPr="002A11B9">
        <w:t>incidentally diagnosed GBC, staging is required</w:t>
      </w:r>
      <w:r w:rsidR="7D6508C6" w:rsidRPr="002A11B9">
        <w:rPr>
          <w:szCs w:val="24"/>
          <w:lang w:eastAsia="en-GB"/>
        </w:rPr>
        <w:t xml:space="preserve"> with appropriate imaging (MRI </w:t>
      </w:r>
      <w:r w:rsidR="00304141" w:rsidRPr="002A11B9">
        <w:rPr>
          <w:szCs w:val="24"/>
          <w:lang w:eastAsia="en-GB"/>
        </w:rPr>
        <w:t>or CT) and detailed histopathological analysis, including T</w:t>
      </w:r>
      <w:r w:rsidRPr="002A11B9">
        <w:rPr>
          <w:szCs w:val="24"/>
          <w:lang w:eastAsia="en-GB"/>
        </w:rPr>
        <w:t xml:space="preserve"> </w:t>
      </w:r>
      <w:r w:rsidR="00304141" w:rsidRPr="002A11B9">
        <w:rPr>
          <w:szCs w:val="24"/>
          <w:lang w:eastAsia="en-GB"/>
        </w:rPr>
        <w:t>stage, cystic duct margin, involvement of resected lymph nodes, grade</w:t>
      </w:r>
      <w:r w:rsidR="00A21E63" w:rsidRPr="002A11B9">
        <w:rPr>
          <w:szCs w:val="24"/>
          <w:lang w:eastAsia="en-GB"/>
        </w:rPr>
        <w:t xml:space="preserve"> and</w:t>
      </w:r>
      <w:r w:rsidR="00304141" w:rsidRPr="002A11B9">
        <w:rPr>
          <w:szCs w:val="24"/>
          <w:lang w:eastAsia="en-GB"/>
        </w:rPr>
        <w:t xml:space="preserve"> perineural and/or vascular invasion. </w:t>
      </w:r>
      <w:r w:rsidR="008B4EAC" w:rsidRPr="002A11B9">
        <w:rPr>
          <w:szCs w:val="24"/>
          <w:lang w:eastAsia="en-GB"/>
        </w:rPr>
        <w:t>Every T</w:t>
      </w:r>
      <w:r w:rsidRPr="002A11B9">
        <w:rPr>
          <w:szCs w:val="24"/>
          <w:lang w:eastAsia="en-GB"/>
        </w:rPr>
        <w:t xml:space="preserve"> </w:t>
      </w:r>
      <w:r w:rsidR="008B4EAC" w:rsidRPr="002A11B9">
        <w:rPr>
          <w:szCs w:val="24"/>
          <w:lang w:eastAsia="en-GB"/>
        </w:rPr>
        <w:t>stage above T1a requires a re</w:t>
      </w:r>
      <w:r w:rsidRPr="002A11B9">
        <w:rPr>
          <w:szCs w:val="24"/>
          <w:lang w:eastAsia="en-GB"/>
        </w:rPr>
        <w:t>-</w:t>
      </w:r>
      <w:r w:rsidR="008B4EAC" w:rsidRPr="002A11B9">
        <w:rPr>
          <w:szCs w:val="24"/>
          <w:lang w:eastAsia="en-GB"/>
        </w:rPr>
        <w:t>operation to achieve cure</w:t>
      </w:r>
      <w:r w:rsidRPr="002A11B9">
        <w:rPr>
          <w:szCs w:val="24"/>
          <w:lang w:eastAsia="en-GB"/>
        </w:rPr>
        <w:t>,</w:t>
      </w:r>
      <w:r w:rsidR="008B4EAC" w:rsidRPr="002A11B9">
        <w:rPr>
          <w:szCs w:val="24"/>
          <w:lang w:eastAsia="en-GB"/>
        </w:rPr>
        <w:t xml:space="preserve"> assuming the patient is sufficiently fit. Resection of some or all of segment </w:t>
      </w:r>
      <w:proofErr w:type="spellStart"/>
      <w:r w:rsidR="008B4EAC" w:rsidRPr="002A11B9">
        <w:rPr>
          <w:szCs w:val="24"/>
          <w:lang w:eastAsia="en-GB"/>
        </w:rPr>
        <w:t>IVb</w:t>
      </w:r>
      <w:proofErr w:type="spellEnd"/>
      <w:r w:rsidR="008B4EAC" w:rsidRPr="002A11B9">
        <w:rPr>
          <w:szCs w:val="24"/>
          <w:lang w:eastAsia="en-GB"/>
        </w:rPr>
        <w:t xml:space="preserve">/V of the liver, depending on </w:t>
      </w:r>
      <w:r w:rsidR="008B4EAC" w:rsidRPr="002A11B9">
        <w:rPr>
          <w:szCs w:val="24"/>
          <w:lang w:eastAsia="en-GB"/>
        </w:rPr>
        <w:lastRenderedPageBreak/>
        <w:t xml:space="preserve">the extent of invasion, </w:t>
      </w:r>
      <w:r w:rsidR="00695FCC" w:rsidRPr="002A11B9">
        <w:rPr>
          <w:szCs w:val="24"/>
          <w:lang w:eastAsia="en-GB"/>
        </w:rPr>
        <w:t xml:space="preserve">is </w:t>
      </w:r>
      <w:r w:rsidR="00374F04" w:rsidRPr="002A11B9">
        <w:rPr>
          <w:szCs w:val="24"/>
          <w:lang w:eastAsia="en-GB"/>
        </w:rPr>
        <w:t xml:space="preserve">carried out </w:t>
      </w:r>
      <w:r w:rsidR="00695FCC" w:rsidRPr="002A11B9">
        <w:rPr>
          <w:szCs w:val="24"/>
          <w:lang w:eastAsia="en-GB"/>
        </w:rPr>
        <w:t>together with a lymphadenectomy of the hepatoduodenal ligament</w:t>
      </w:r>
      <w:r w:rsidRPr="002A11B9">
        <w:rPr>
          <w:szCs w:val="24"/>
          <w:lang w:eastAsia="en-GB"/>
        </w:rPr>
        <w:t>.</w:t>
      </w:r>
      <w:r w:rsidR="00B36619" w:rsidRPr="002A11B9">
        <w:rPr>
          <w:szCs w:val="24"/>
          <w:lang w:eastAsia="en-GB"/>
        </w:rPr>
        <w:fldChar w:fldCharType="begin">
          <w:fldData xml:space="preserve">PEVuZE5vdGU+PENpdGU+PEF1dGhvcj5TYWhhcmE8L0F1dGhvcj48WWVhcj4yMDIwPC9ZZWFyPjxS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</w:fldData>
        </w:fldChar>
      </w:r>
      <w:r w:rsidR="000A070B" w:rsidRPr="002A11B9">
        <w:rPr>
          <w:szCs w:val="24"/>
          <w:lang w:eastAsia="en-GB"/>
        </w:rPr>
        <w:instrText xml:space="preserve"> ADDIN EN.CITE </w:instrText>
      </w:r>
      <w:r w:rsidR="000A070B" w:rsidRPr="002A11B9">
        <w:rPr>
          <w:szCs w:val="24"/>
          <w:lang w:eastAsia="en-GB"/>
        </w:rPr>
        <w:fldChar w:fldCharType="begin">
          <w:fldData xml:space="preserve">PEVuZE5vdGU+PENpdGU+PEF1dGhvcj5TYWhhcmE8L0F1dGhvcj48WWVhcj4yMDIwPC9ZZWFyPjxS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</w:fldData>
        </w:fldChar>
      </w:r>
      <w:r w:rsidR="000A070B" w:rsidRPr="002A11B9">
        <w:rPr>
          <w:szCs w:val="24"/>
          <w:lang w:eastAsia="en-GB"/>
        </w:rPr>
        <w:instrText xml:space="preserve"> ADDIN EN.CITE.DATA </w:instrText>
      </w:r>
      <w:r w:rsidR="000A070B" w:rsidRPr="002A11B9">
        <w:rPr>
          <w:szCs w:val="24"/>
          <w:lang w:eastAsia="en-GB"/>
        </w:rPr>
      </w:r>
      <w:r w:rsidR="000A070B" w:rsidRPr="002A11B9">
        <w:rPr>
          <w:szCs w:val="24"/>
          <w:lang w:eastAsia="en-GB"/>
        </w:rPr>
        <w:fldChar w:fldCharType="end"/>
      </w:r>
      <w:r w:rsidR="00B36619" w:rsidRPr="002A11B9">
        <w:rPr>
          <w:szCs w:val="24"/>
          <w:lang w:eastAsia="en-GB"/>
        </w:rPr>
      </w:r>
      <w:r w:rsidR="00B36619" w:rsidRPr="002A11B9">
        <w:rPr>
          <w:szCs w:val="24"/>
          <w:lang w:eastAsia="en-GB"/>
        </w:rPr>
        <w:fldChar w:fldCharType="separate"/>
      </w:r>
      <w:r w:rsidR="000A070B" w:rsidRPr="002A11B9">
        <w:rPr>
          <w:noProof/>
          <w:szCs w:val="24"/>
          <w:vertAlign w:val="superscript"/>
          <w:lang w:eastAsia="en-GB"/>
        </w:rPr>
        <w:t>61</w:t>
      </w:r>
      <w:r w:rsidR="00B36619" w:rsidRPr="002A11B9">
        <w:rPr>
          <w:szCs w:val="24"/>
          <w:lang w:eastAsia="en-GB"/>
        </w:rPr>
        <w:fldChar w:fldCharType="end"/>
      </w:r>
      <w:r w:rsidR="00304141" w:rsidRPr="002A11B9">
        <w:rPr>
          <w:szCs w:val="24"/>
          <w:lang w:eastAsia="en-GB"/>
        </w:rPr>
        <w:t xml:space="preserve"> If the gallbladder was not removed with a bag during laparoscopic resection or the gallbladder perforated (an adverse prognostic factor), </w:t>
      </w:r>
      <w:r w:rsidR="00374F04" w:rsidRPr="002A11B9">
        <w:rPr>
          <w:szCs w:val="24"/>
          <w:lang w:eastAsia="en-GB"/>
        </w:rPr>
        <w:t xml:space="preserve">resection of the </w:t>
      </w:r>
      <w:r w:rsidR="00304141" w:rsidRPr="002A11B9">
        <w:rPr>
          <w:szCs w:val="24"/>
          <w:lang w:eastAsia="en-GB"/>
        </w:rPr>
        <w:t xml:space="preserve">port sites </w:t>
      </w:r>
      <w:r w:rsidR="00374F04" w:rsidRPr="002A11B9">
        <w:rPr>
          <w:szCs w:val="24"/>
          <w:lang w:eastAsia="en-GB"/>
        </w:rPr>
        <w:t>may also be considered</w:t>
      </w:r>
      <w:r w:rsidR="00304141" w:rsidRPr="002A11B9">
        <w:rPr>
          <w:szCs w:val="24"/>
          <w:lang w:eastAsia="en-GB"/>
        </w:rPr>
        <w:t>. If GBC is diagnosed during imaging (for symptomatic patients) or when patients present with jaundice, evaluation of potential resectability is the key factor. Advanced T</w:t>
      </w:r>
      <w:r w:rsidRPr="002A11B9">
        <w:rPr>
          <w:szCs w:val="24"/>
          <w:lang w:eastAsia="en-GB"/>
        </w:rPr>
        <w:t xml:space="preserve"> </w:t>
      </w:r>
      <w:r w:rsidR="00304141" w:rsidRPr="002A11B9">
        <w:rPr>
          <w:szCs w:val="24"/>
          <w:lang w:eastAsia="en-GB"/>
        </w:rPr>
        <w:t>stage (including</w:t>
      </w:r>
      <w:r w:rsidR="00041195" w:rsidRPr="002A11B9">
        <w:rPr>
          <w:szCs w:val="24"/>
          <w:lang w:eastAsia="en-GB"/>
        </w:rPr>
        <w:t xml:space="preserve"> </w:t>
      </w:r>
      <w:r w:rsidR="00304141" w:rsidRPr="002A11B9">
        <w:rPr>
          <w:szCs w:val="24"/>
          <w:lang w:eastAsia="en-GB"/>
        </w:rPr>
        <w:t xml:space="preserve">T4) is not a contraindication for </w:t>
      </w:r>
      <w:r w:rsidR="0083489D" w:rsidRPr="002A11B9">
        <w:rPr>
          <w:szCs w:val="24"/>
          <w:lang w:eastAsia="en-GB"/>
        </w:rPr>
        <w:t>resect</w:t>
      </w:r>
      <w:r w:rsidRPr="002A11B9">
        <w:rPr>
          <w:szCs w:val="24"/>
          <w:lang w:eastAsia="en-GB"/>
        </w:rPr>
        <w:t>ion,</w:t>
      </w:r>
      <w:r w:rsidR="00304141" w:rsidRPr="002A11B9">
        <w:rPr>
          <w:szCs w:val="24"/>
          <w:lang w:eastAsia="en-GB"/>
        </w:rPr>
        <w:t xml:space="preserve"> provided </w:t>
      </w:r>
      <w:r w:rsidRPr="002A11B9">
        <w:rPr>
          <w:szCs w:val="24"/>
          <w:lang w:eastAsia="en-GB"/>
        </w:rPr>
        <w:t>the tumour</w:t>
      </w:r>
      <w:r w:rsidR="00304141" w:rsidRPr="002A11B9">
        <w:rPr>
          <w:szCs w:val="24"/>
          <w:lang w:eastAsia="en-GB"/>
        </w:rPr>
        <w:t xml:space="preserve"> </w:t>
      </w:r>
      <w:r w:rsidRPr="002A11B9">
        <w:rPr>
          <w:szCs w:val="24"/>
          <w:lang w:eastAsia="en-GB"/>
        </w:rPr>
        <w:t>is</w:t>
      </w:r>
      <w:r w:rsidR="00304141" w:rsidRPr="002A11B9">
        <w:rPr>
          <w:szCs w:val="24"/>
          <w:lang w:eastAsia="en-GB"/>
        </w:rPr>
        <w:t xml:space="preserve"> located in the fundus; these </w:t>
      </w:r>
      <w:r w:rsidR="0083489D" w:rsidRPr="002A11B9">
        <w:rPr>
          <w:szCs w:val="24"/>
          <w:lang w:eastAsia="en-GB"/>
        </w:rPr>
        <w:t>tumo</w:t>
      </w:r>
      <w:r w:rsidRPr="002A11B9">
        <w:rPr>
          <w:szCs w:val="24"/>
          <w:lang w:eastAsia="en-GB"/>
        </w:rPr>
        <w:t>u</w:t>
      </w:r>
      <w:r w:rsidR="0083489D" w:rsidRPr="002A11B9">
        <w:rPr>
          <w:szCs w:val="24"/>
          <w:lang w:eastAsia="en-GB"/>
        </w:rPr>
        <w:t>rs</w:t>
      </w:r>
      <w:r w:rsidR="00304141" w:rsidRPr="002A11B9">
        <w:rPr>
          <w:szCs w:val="24"/>
          <w:lang w:eastAsia="en-GB"/>
        </w:rPr>
        <w:t xml:space="preserve"> require major liver resection with potential resection of the transverse colon. Achieving a curative</w:t>
      </w:r>
      <w:r w:rsidR="00EE18D2" w:rsidRPr="002A11B9">
        <w:rPr>
          <w:szCs w:val="24"/>
          <w:lang w:eastAsia="en-GB"/>
        </w:rPr>
        <w:t>-intent</w:t>
      </w:r>
      <w:r w:rsidR="00304141" w:rsidRPr="002A11B9">
        <w:rPr>
          <w:szCs w:val="24"/>
          <w:lang w:eastAsia="en-GB"/>
        </w:rPr>
        <w:t xml:space="preserve"> resection of an advanced </w:t>
      </w:r>
      <w:r w:rsidR="0083489D" w:rsidRPr="002A11B9">
        <w:rPr>
          <w:szCs w:val="24"/>
          <w:lang w:eastAsia="en-GB"/>
        </w:rPr>
        <w:t>tumo</w:t>
      </w:r>
      <w:r w:rsidRPr="002A11B9">
        <w:rPr>
          <w:szCs w:val="24"/>
          <w:lang w:eastAsia="en-GB"/>
        </w:rPr>
        <w:t>u</w:t>
      </w:r>
      <w:r w:rsidR="0083489D" w:rsidRPr="002A11B9">
        <w:rPr>
          <w:szCs w:val="24"/>
          <w:lang w:eastAsia="en-GB"/>
        </w:rPr>
        <w:t>r</w:t>
      </w:r>
      <w:r w:rsidR="00304141" w:rsidRPr="002A11B9">
        <w:rPr>
          <w:szCs w:val="24"/>
          <w:lang w:eastAsia="en-GB"/>
        </w:rPr>
        <w:t xml:space="preserve"> located at the infundibulum is much more difficult, because it requires </w:t>
      </w:r>
      <w:r w:rsidRPr="002A11B9">
        <w:rPr>
          <w:szCs w:val="24"/>
          <w:lang w:eastAsia="en-GB"/>
        </w:rPr>
        <w:t xml:space="preserve">combined </w:t>
      </w:r>
      <w:r w:rsidR="00304141" w:rsidRPr="002A11B9">
        <w:rPr>
          <w:szCs w:val="24"/>
          <w:lang w:eastAsia="en-GB"/>
        </w:rPr>
        <w:t xml:space="preserve">resection of the bile duct, the duodenal bulb and, potentially, the pancreatic head. </w:t>
      </w:r>
    </w:p>
    <w:p w14:paraId="78C221E6" w14:textId="77777777" w:rsidR="00C50562" w:rsidRPr="002A11B9" w:rsidRDefault="00C50562" w:rsidP="00F24BBF">
      <w:pPr>
        <w:pStyle w:val="Heading2"/>
        <w:suppressAutoHyphens/>
      </w:pPr>
    </w:p>
    <w:p w14:paraId="46239771" w14:textId="71374724" w:rsidR="003470E6" w:rsidRPr="002A11B9" w:rsidRDefault="57C0D600" w:rsidP="00F24BBF">
      <w:pPr>
        <w:pStyle w:val="Heading2"/>
        <w:suppressAutoHyphens/>
      </w:pPr>
      <w:r w:rsidRPr="002A11B9">
        <w:t xml:space="preserve">Adjuvant therapy </w:t>
      </w:r>
    </w:p>
    <w:p w14:paraId="2160B5F9" w14:textId="38105179" w:rsidR="00E413A9" w:rsidRPr="002A11B9" w:rsidRDefault="00041195" w:rsidP="00F24BBF">
      <w:pPr>
        <w:suppressAutoHyphens/>
        <w:spacing w:after="120"/>
        <w:rPr>
          <w:szCs w:val="24"/>
        </w:rPr>
      </w:pPr>
      <w:r w:rsidRPr="002A11B9">
        <w:rPr>
          <w:szCs w:val="24"/>
        </w:rPr>
        <w:t xml:space="preserve">The high 3-year </w:t>
      </w:r>
      <w:r w:rsidR="00924F4D" w:rsidRPr="002A11B9">
        <w:rPr>
          <w:szCs w:val="24"/>
        </w:rPr>
        <w:t xml:space="preserve">recurrence </w:t>
      </w:r>
      <w:r w:rsidRPr="002A11B9">
        <w:rPr>
          <w:szCs w:val="24"/>
        </w:rPr>
        <w:t xml:space="preserve">rate </w:t>
      </w:r>
      <w:r w:rsidR="00924F4D" w:rsidRPr="002A11B9">
        <w:rPr>
          <w:szCs w:val="24"/>
        </w:rPr>
        <w:t>(up to 80%</w:t>
      </w:r>
      <w:r w:rsidR="00924F4D" w:rsidRPr="002A11B9">
        <w:rPr>
          <w:szCs w:val="24"/>
        </w:rPr>
        <w:fldChar w:fldCharType="begin">
          <w:fldData xml:space="preserve">PEVuZE5vdGU+PENpdGU+PEF1dGhvcj5NYXZyb3M8L0F1dGhvcj48WWVhcj4yMDE0PC9ZZWFyPjxS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</w:fldData>
        </w:fldChar>
      </w:r>
      <w:r w:rsidR="00924F4D" w:rsidRPr="002A11B9">
        <w:rPr>
          <w:szCs w:val="24"/>
        </w:rPr>
        <w:instrText xml:space="preserve"> ADDIN EN.CITE </w:instrText>
      </w:r>
      <w:r w:rsidR="00924F4D" w:rsidRPr="002A11B9">
        <w:rPr>
          <w:szCs w:val="24"/>
        </w:rPr>
        <w:fldChar w:fldCharType="begin">
          <w:fldData xml:space="preserve">PEVuZE5vdGU+PENpdGU+PEF1dGhvcj5NYXZyb3M8L0F1dGhvcj48WWVhcj4yMDE0PC9ZZWFyPjxS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</w:fldData>
        </w:fldChar>
      </w:r>
      <w:r w:rsidR="00924F4D" w:rsidRPr="002A11B9">
        <w:rPr>
          <w:szCs w:val="24"/>
        </w:rPr>
        <w:instrText xml:space="preserve"> ADDIN EN.CITE.DATA </w:instrText>
      </w:r>
      <w:r w:rsidR="00924F4D" w:rsidRPr="002A11B9">
        <w:rPr>
          <w:szCs w:val="24"/>
        </w:rPr>
      </w:r>
      <w:r w:rsidR="00924F4D" w:rsidRPr="002A11B9">
        <w:rPr>
          <w:szCs w:val="24"/>
        </w:rPr>
        <w:fldChar w:fldCharType="end"/>
      </w:r>
      <w:r w:rsidR="00924F4D" w:rsidRPr="002A11B9">
        <w:rPr>
          <w:szCs w:val="24"/>
        </w:rPr>
      </w:r>
      <w:r w:rsidR="00924F4D" w:rsidRPr="002A11B9">
        <w:rPr>
          <w:szCs w:val="24"/>
        </w:rPr>
        <w:fldChar w:fldCharType="separate"/>
      </w:r>
      <w:r w:rsidR="00924F4D" w:rsidRPr="002A11B9">
        <w:rPr>
          <w:noProof/>
          <w:szCs w:val="24"/>
          <w:vertAlign w:val="superscript"/>
        </w:rPr>
        <w:t>62,63</w:t>
      </w:r>
      <w:r w:rsidR="00924F4D" w:rsidRPr="002A11B9">
        <w:rPr>
          <w:szCs w:val="24"/>
        </w:rPr>
        <w:fldChar w:fldCharType="end"/>
      </w:r>
      <w:r w:rsidR="00924F4D" w:rsidRPr="002A11B9">
        <w:rPr>
          <w:szCs w:val="24"/>
        </w:rPr>
        <w:t xml:space="preserve">) </w:t>
      </w:r>
      <w:r w:rsidR="005F6680" w:rsidRPr="002A11B9">
        <w:rPr>
          <w:szCs w:val="24"/>
        </w:rPr>
        <w:t xml:space="preserve">after curative-intent resection </w:t>
      </w:r>
      <w:r w:rsidR="00924F4D" w:rsidRPr="002A11B9">
        <w:rPr>
          <w:szCs w:val="24"/>
        </w:rPr>
        <w:t>for</w:t>
      </w:r>
      <w:r w:rsidR="005F6680" w:rsidRPr="002A11B9">
        <w:rPr>
          <w:szCs w:val="24"/>
        </w:rPr>
        <w:t xml:space="preserve"> BTC</w:t>
      </w:r>
      <w:r w:rsidRPr="002A11B9">
        <w:rPr>
          <w:szCs w:val="24"/>
        </w:rPr>
        <w:t xml:space="preserve"> has led to an intensive discussion about the importance of adjuvant therapy concepts. Until 2017, the use of adjuvant treatment was based on meta-analyses from mostly small retrospective phase II studies</w:t>
      </w:r>
      <w:r w:rsidR="00EE18D2" w:rsidRPr="002A11B9">
        <w:rPr>
          <w:szCs w:val="24"/>
        </w:rPr>
        <w:t xml:space="preserve"> and SEER data</w:t>
      </w:r>
      <w:r w:rsidRPr="002A11B9">
        <w:rPr>
          <w:szCs w:val="24"/>
        </w:rPr>
        <w:t>, which suggested that two</w:t>
      </w:r>
      <w:r w:rsidR="00EE18D2" w:rsidRPr="002A11B9">
        <w:rPr>
          <w:szCs w:val="24"/>
        </w:rPr>
        <w:t xml:space="preserve"> </w:t>
      </w:r>
      <w:r w:rsidR="005F6680" w:rsidRPr="002A11B9">
        <w:rPr>
          <w:szCs w:val="24"/>
        </w:rPr>
        <w:t xml:space="preserve">specific </w:t>
      </w:r>
      <w:r w:rsidRPr="002A11B9">
        <w:rPr>
          <w:szCs w:val="24"/>
        </w:rPr>
        <w:t>high</w:t>
      </w:r>
      <w:r w:rsidR="00EE18D2" w:rsidRPr="002A11B9">
        <w:rPr>
          <w:szCs w:val="24"/>
        </w:rPr>
        <w:t>-</w:t>
      </w:r>
      <w:r w:rsidRPr="002A11B9">
        <w:rPr>
          <w:szCs w:val="24"/>
        </w:rPr>
        <w:t>risk populations benefit from post</w:t>
      </w:r>
      <w:r w:rsidR="005F6680" w:rsidRPr="002A11B9">
        <w:rPr>
          <w:szCs w:val="24"/>
        </w:rPr>
        <w:t>-</w:t>
      </w:r>
      <w:r w:rsidRPr="002A11B9">
        <w:rPr>
          <w:szCs w:val="24"/>
        </w:rPr>
        <w:t xml:space="preserve">operative </w:t>
      </w:r>
      <w:proofErr w:type="spellStart"/>
      <w:r w:rsidR="005F6680" w:rsidRPr="002A11B9">
        <w:rPr>
          <w:szCs w:val="24"/>
        </w:rPr>
        <w:t>ChT</w:t>
      </w:r>
      <w:proofErr w:type="spellEnd"/>
      <w:r w:rsidRPr="002A11B9">
        <w:rPr>
          <w:szCs w:val="24"/>
        </w:rPr>
        <w:t xml:space="preserve">: patients with nodal-positive disease and </w:t>
      </w:r>
      <w:r w:rsidR="005F6680" w:rsidRPr="002A11B9">
        <w:rPr>
          <w:szCs w:val="24"/>
        </w:rPr>
        <w:t>patients who have undergone</w:t>
      </w:r>
      <w:r w:rsidRPr="002A11B9">
        <w:rPr>
          <w:szCs w:val="24"/>
        </w:rPr>
        <w:t xml:space="preserve"> R1 resection</w:t>
      </w:r>
      <w:r w:rsidR="005F6680" w:rsidRPr="002A11B9">
        <w:rPr>
          <w:szCs w:val="24"/>
        </w:rPr>
        <w:t>.</w:t>
      </w:r>
      <w:r w:rsidR="00B36619" w:rsidRPr="002A11B9">
        <w:rPr>
          <w:szCs w:val="24"/>
        </w:rPr>
        <w:fldChar w:fldCharType="begin">
          <w:fldData xml:space="preserve">PEVuZE5vdGU+PENpdGU+PEF1dGhvcj5Ib3JnYW48L0F1dGhvcj48WWVhcj4yMDEyPC9ZZWFyPjxS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</w:fldData>
        </w:fldChar>
      </w:r>
      <w:r w:rsidR="000A070B" w:rsidRPr="002A11B9">
        <w:rPr>
          <w:szCs w:val="24"/>
        </w:rPr>
        <w:instrText xml:space="preserve"> ADDIN EN.CITE </w:instrText>
      </w:r>
      <w:r w:rsidR="000A070B" w:rsidRPr="002A11B9">
        <w:rPr>
          <w:szCs w:val="24"/>
        </w:rPr>
        <w:fldChar w:fldCharType="begin">
          <w:fldData xml:space="preserve">PEVuZE5vdGU+PENpdGU+PEF1dGhvcj5Ib3JnYW48L0F1dGhvcj48WWVhcj4yMDEyPC9ZZWFyPjxS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64,65</w:t>
      </w:r>
      <w:r w:rsidR="00B36619" w:rsidRPr="002A11B9">
        <w:rPr>
          <w:szCs w:val="24"/>
        </w:rPr>
        <w:fldChar w:fldCharType="end"/>
      </w:r>
      <w:r w:rsidRPr="002A11B9">
        <w:rPr>
          <w:szCs w:val="24"/>
        </w:rPr>
        <w:t xml:space="preserve"> </w:t>
      </w:r>
      <w:r w:rsidR="005C45BC" w:rsidRPr="002A11B9">
        <w:rPr>
          <w:szCs w:val="24"/>
        </w:rPr>
        <w:t>To date, t</w:t>
      </w:r>
      <w:r w:rsidRPr="002A11B9">
        <w:rPr>
          <w:szCs w:val="24"/>
        </w:rPr>
        <w:t xml:space="preserve">hree </w:t>
      </w:r>
      <w:r w:rsidR="000E6F44" w:rsidRPr="002A11B9">
        <w:rPr>
          <w:szCs w:val="24"/>
        </w:rPr>
        <w:t xml:space="preserve">negative </w:t>
      </w:r>
      <w:r w:rsidRPr="002A11B9">
        <w:rPr>
          <w:szCs w:val="24"/>
        </w:rPr>
        <w:t>randomi</w:t>
      </w:r>
      <w:r w:rsidR="005F6680" w:rsidRPr="002A11B9">
        <w:rPr>
          <w:szCs w:val="24"/>
        </w:rPr>
        <w:t>s</w:t>
      </w:r>
      <w:r w:rsidRPr="002A11B9">
        <w:rPr>
          <w:szCs w:val="24"/>
        </w:rPr>
        <w:t xml:space="preserve">ed </w:t>
      </w:r>
      <w:r w:rsidR="00EE18D2" w:rsidRPr="002A11B9">
        <w:rPr>
          <w:szCs w:val="24"/>
        </w:rPr>
        <w:t xml:space="preserve">controlled </w:t>
      </w:r>
      <w:r w:rsidRPr="002A11B9">
        <w:rPr>
          <w:szCs w:val="24"/>
        </w:rPr>
        <w:t xml:space="preserve">trials (RCTs) </w:t>
      </w:r>
      <w:r w:rsidR="005F6680" w:rsidRPr="002A11B9">
        <w:rPr>
          <w:szCs w:val="24"/>
        </w:rPr>
        <w:t xml:space="preserve">evaluating different adjuvant </w:t>
      </w:r>
      <w:proofErr w:type="spellStart"/>
      <w:r w:rsidR="005F6680" w:rsidRPr="002A11B9">
        <w:rPr>
          <w:szCs w:val="24"/>
        </w:rPr>
        <w:t>ChT</w:t>
      </w:r>
      <w:proofErr w:type="spellEnd"/>
      <w:r w:rsidR="005F6680" w:rsidRPr="002A11B9">
        <w:rPr>
          <w:szCs w:val="24"/>
        </w:rPr>
        <w:t xml:space="preserve"> regimens </w:t>
      </w:r>
      <w:r w:rsidR="00CF3F01">
        <w:rPr>
          <w:szCs w:val="24"/>
        </w:rPr>
        <w:t xml:space="preserve">compared to surgery alone </w:t>
      </w:r>
      <w:r w:rsidRPr="002A11B9">
        <w:rPr>
          <w:szCs w:val="24"/>
        </w:rPr>
        <w:t xml:space="preserve">have been </w:t>
      </w:r>
      <w:r w:rsidR="005C45BC" w:rsidRPr="002A11B9">
        <w:rPr>
          <w:szCs w:val="24"/>
        </w:rPr>
        <w:t xml:space="preserve">fully </w:t>
      </w:r>
      <w:r w:rsidRPr="002A11B9">
        <w:rPr>
          <w:szCs w:val="24"/>
        </w:rPr>
        <w:t>published: the French PRODIGE-12</w:t>
      </w:r>
      <w:r w:rsidR="005F6680" w:rsidRPr="002A11B9">
        <w:rPr>
          <w:szCs w:val="24"/>
        </w:rPr>
        <w:t xml:space="preserve"> study</w:t>
      </w:r>
      <w:r w:rsidR="005F689B">
        <w:rPr>
          <w:szCs w:val="24"/>
        </w:rPr>
        <w:t xml:space="preserve"> (evaluating the efficacy of GEMOX)</w:t>
      </w:r>
      <w:r w:rsidRPr="002A11B9">
        <w:rPr>
          <w:szCs w:val="24"/>
        </w:rPr>
        <w:t xml:space="preserve">, the Japanese BCAT </w:t>
      </w:r>
      <w:r w:rsidR="005F6680" w:rsidRPr="002A11B9">
        <w:rPr>
          <w:szCs w:val="24"/>
        </w:rPr>
        <w:t xml:space="preserve">study </w:t>
      </w:r>
      <w:r w:rsidR="005F689B">
        <w:rPr>
          <w:szCs w:val="24"/>
        </w:rPr>
        <w:t>(evaluating the efficacy of gemcitabin</w:t>
      </w:r>
      <w:r w:rsidR="00E54782">
        <w:rPr>
          <w:szCs w:val="24"/>
        </w:rPr>
        <w:t>e</w:t>
      </w:r>
      <w:r w:rsidR="005F689B">
        <w:rPr>
          <w:szCs w:val="24"/>
        </w:rPr>
        <w:t>)</w:t>
      </w:r>
      <w:r w:rsidR="005F689B" w:rsidRPr="002A11B9">
        <w:rPr>
          <w:szCs w:val="24"/>
        </w:rPr>
        <w:t xml:space="preserve">, </w:t>
      </w:r>
      <w:r w:rsidRPr="002A11B9">
        <w:rPr>
          <w:szCs w:val="24"/>
        </w:rPr>
        <w:t xml:space="preserve">and the </w:t>
      </w:r>
      <w:r w:rsidR="003822F4" w:rsidRPr="002A11B9">
        <w:rPr>
          <w:szCs w:val="24"/>
        </w:rPr>
        <w:t xml:space="preserve">UK </w:t>
      </w:r>
      <w:r w:rsidRPr="002A11B9">
        <w:rPr>
          <w:szCs w:val="24"/>
        </w:rPr>
        <w:t>BILCAP study</w:t>
      </w:r>
      <w:r w:rsidR="005F689B">
        <w:rPr>
          <w:szCs w:val="24"/>
        </w:rPr>
        <w:t xml:space="preserve"> (evaluating the efficacy of </w:t>
      </w:r>
      <w:r w:rsidR="005F689B" w:rsidRPr="002A11B9">
        <w:rPr>
          <w:szCs w:val="24"/>
        </w:rPr>
        <w:t>capecitabine</w:t>
      </w:r>
      <w:r w:rsidR="005F689B">
        <w:rPr>
          <w:szCs w:val="24"/>
        </w:rPr>
        <w:t>)</w:t>
      </w:r>
      <w:r w:rsidR="005F6680" w:rsidRPr="002A11B9">
        <w:rPr>
          <w:szCs w:val="24"/>
        </w:rPr>
        <w:t>.</w:t>
      </w:r>
      <w:r w:rsidR="00B36619" w:rsidRPr="002A11B9">
        <w:rPr>
          <w:szCs w:val="24"/>
        </w:rPr>
        <w:fldChar w:fldCharType="begin">
          <w:fldData xml:space="preserve">PEVuZE5vdGU+PENpdGU+PEF1dGhvcj5FZGVsaW5lPC9BdXRob3I+PFllYXI+MjAxOTwvWWVhcj48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CaWxpYXJ5IFRyYWN0IE5lb3BsYXNtcy8qZHJ1ZyB0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</w:fldData>
        </w:fldChar>
      </w:r>
      <w:r w:rsidR="000A070B" w:rsidRPr="002A11B9">
        <w:rPr>
          <w:szCs w:val="24"/>
        </w:rPr>
        <w:instrText xml:space="preserve"> ADDIN EN.CITE </w:instrText>
      </w:r>
      <w:r w:rsidR="000A070B" w:rsidRPr="002A11B9">
        <w:rPr>
          <w:szCs w:val="24"/>
        </w:rPr>
        <w:fldChar w:fldCharType="begin">
          <w:fldData xml:space="preserve">PEVuZE5vdGU+PENpdGU+PEF1dGhvcj5FZGVsaW5lPC9BdXRob3I+PFllYXI+MjAxOTwvWWVhcj48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14,66,67</w:t>
      </w:r>
      <w:r w:rsidR="00B36619" w:rsidRPr="002A11B9">
        <w:rPr>
          <w:szCs w:val="24"/>
        </w:rPr>
        <w:fldChar w:fldCharType="end"/>
      </w:r>
      <w:r w:rsidR="00E413A9" w:rsidRPr="002A11B9">
        <w:rPr>
          <w:szCs w:val="24"/>
        </w:rPr>
        <w:t xml:space="preserve"> </w:t>
      </w:r>
      <w:r w:rsidR="008D07FB" w:rsidRPr="002A11B9">
        <w:t xml:space="preserve">The </w:t>
      </w:r>
      <w:r w:rsidR="007E776B" w:rsidRPr="002A11B9">
        <w:t xml:space="preserve">studies </w:t>
      </w:r>
      <w:r w:rsidR="005F6680" w:rsidRPr="002A11B9">
        <w:t>reported no</w:t>
      </w:r>
      <w:r w:rsidR="007E776B" w:rsidRPr="002A11B9">
        <w:t xml:space="preserve"> significant improvement in OS in the </w:t>
      </w:r>
      <w:r w:rsidR="005F6680" w:rsidRPr="002A11B9">
        <w:t>intent-to-treat (</w:t>
      </w:r>
      <w:r w:rsidR="007E776B" w:rsidRPr="002A11B9">
        <w:t>ITT</w:t>
      </w:r>
      <w:r w:rsidR="005F6680" w:rsidRPr="002A11B9">
        <w:t>)</w:t>
      </w:r>
      <w:r w:rsidR="007E776B" w:rsidRPr="002A11B9">
        <w:t xml:space="preserve"> population</w:t>
      </w:r>
      <w:r w:rsidR="00E54F0B" w:rsidRPr="002A11B9">
        <w:t>; h</w:t>
      </w:r>
      <w:r w:rsidR="008D07FB" w:rsidRPr="002A11B9">
        <w:rPr>
          <w:szCs w:val="24"/>
        </w:rPr>
        <w:t>owever, i</w:t>
      </w:r>
      <w:r w:rsidR="00A6440C" w:rsidRPr="002A11B9">
        <w:rPr>
          <w:szCs w:val="24"/>
        </w:rPr>
        <w:t xml:space="preserve">n the </w:t>
      </w:r>
      <w:r w:rsidR="006D4038" w:rsidRPr="002A11B9">
        <w:rPr>
          <w:szCs w:val="24"/>
        </w:rPr>
        <w:t xml:space="preserve">predefined per protocol analysis of the </w:t>
      </w:r>
      <w:r w:rsidR="00A6440C" w:rsidRPr="002A11B9">
        <w:rPr>
          <w:szCs w:val="24"/>
        </w:rPr>
        <w:t>BILCAP study</w:t>
      </w:r>
      <w:r w:rsidR="005D0508" w:rsidRPr="002A11B9">
        <w:rPr>
          <w:szCs w:val="24"/>
        </w:rPr>
        <w:t>,</w:t>
      </w:r>
      <w:r w:rsidR="00A6440C" w:rsidRPr="002A11B9">
        <w:rPr>
          <w:szCs w:val="24"/>
        </w:rPr>
        <w:t xml:space="preserve"> m</w:t>
      </w:r>
      <w:r w:rsidR="005D0508" w:rsidRPr="002A11B9">
        <w:rPr>
          <w:szCs w:val="24"/>
        </w:rPr>
        <w:t xml:space="preserve">edian </w:t>
      </w:r>
      <w:r w:rsidR="006F5758" w:rsidRPr="002A11B9">
        <w:rPr>
          <w:szCs w:val="24"/>
        </w:rPr>
        <w:t>OS was significantly improved with</w:t>
      </w:r>
      <w:r w:rsidR="7D6508C6" w:rsidRPr="002A11B9">
        <w:rPr>
          <w:szCs w:val="24"/>
        </w:rPr>
        <w:t xml:space="preserve"> </w:t>
      </w:r>
      <w:r w:rsidR="006F3FE9" w:rsidRPr="002A11B9">
        <w:rPr>
          <w:szCs w:val="24"/>
        </w:rPr>
        <w:t xml:space="preserve">eight 3-weekly cycles of </w:t>
      </w:r>
      <w:r w:rsidR="7D6508C6" w:rsidRPr="002A11B9">
        <w:rPr>
          <w:szCs w:val="24"/>
        </w:rPr>
        <w:t>capecitabine</w:t>
      </w:r>
      <w:r w:rsidR="005D0508" w:rsidRPr="002A11B9">
        <w:rPr>
          <w:szCs w:val="24"/>
        </w:rPr>
        <w:t xml:space="preserve"> </w:t>
      </w:r>
      <w:r w:rsidR="006F5758" w:rsidRPr="002A11B9">
        <w:rPr>
          <w:szCs w:val="24"/>
        </w:rPr>
        <w:t xml:space="preserve">compared </w:t>
      </w:r>
      <w:r w:rsidR="005D0508" w:rsidRPr="002A11B9">
        <w:rPr>
          <w:szCs w:val="24"/>
        </w:rPr>
        <w:t xml:space="preserve">with </w:t>
      </w:r>
      <w:r w:rsidR="006F5758" w:rsidRPr="002A11B9">
        <w:rPr>
          <w:szCs w:val="24"/>
        </w:rPr>
        <w:t>observation</w:t>
      </w:r>
      <w:r w:rsidR="00D15C69" w:rsidRPr="002A11B9">
        <w:rPr>
          <w:szCs w:val="24"/>
        </w:rPr>
        <w:t xml:space="preserve"> </w:t>
      </w:r>
      <w:r w:rsidR="00D008E6" w:rsidRPr="002A11B9">
        <w:rPr>
          <w:szCs w:val="24"/>
        </w:rPr>
        <w:t>[</w:t>
      </w:r>
      <w:r w:rsidR="00924F4D" w:rsidRPr="002A11B9">
        <w:rPr>
          <w:szCs w:val="24"/>
        </w:rPr>
        <w:t xml:space="preserve">53 months versus </w:t>
      </w:r>
      <w:r w:rsidR="00D15C69" w:rsidRPr="002A11B9">
        <w:rPr>
          <w:szCs w:val="24"/>
        </w:rPr>
        <w:t>36 months</w:t>
      </w:r>
      <w:r w:rsidR="00924F4D" w:rsidRPr="002A11B9">
        <w:rPr>
          <w:szCs w:val="24"/>
        </w:rPr>
        <w:t>, respectively</w:t>
      </w:r>
      <w:r w:rsidR="005D0508" w:rsidRPr="002A11B9">
        <w:rPr>
          <w:szCs w:val="24"/>
        </w:rPr>
        <w:t xml:space="preserve">; </w:t>
      </w:r>
      <w:r w:rsidR="00D15C69" w:rsidRPr="002A11B9">
        <w:rPr>
          <w:szCs w:val="24"/>
        </w:rPr>
        <w:t xml:space="preserve">adjusted </w:t>
      </w:r>
      <w:r w:rsidR="005D0508" w:rsidRPr="002A11B9">
        <w:rPr>
          <w:szCs w:val="24"/>
        </w:rPr>
        <w:t>hazard ratio (</w:t>
      </w:r>
      <w:r w:rsidR="00D15C69" w:rsidRPr="002A11B9">
        <w:rPr>
          <w:szCs w:val="24"/>
        </w:rPr>
        <w:t>HR</w:t>
      </w:r>
      <w:r w:rsidR="005D0508" w:rsidRPr="002A11B9">
        <w:rPr>
          <w:szCs w:val="24"/>
        </w:rPr>
        <w:t>)</w:t>
      </w:r>
      <w:r w:rsidR="00D15C69" w:rsidRPr="002A11B9">
        <w:rPr>
          <w:szCs w:val="24"/>
        </w:rPr>
        <w:t xml:space="preserve"> 0</w:t>
      </w:r>
      <w:r w:rsidR="005D0508" w:rsidRPr="002A11B9">
        <w:rPr>
          <w:szCs w:val="24"/>
        </w:rPr>
        <w:t>.</w:t>
      </w:r>
      <w:r w:rsidR="00D15C69" w:rsidRPr="002A11B9">
        <w:rPr>
          <w:szCs w:val="24"/>
        </w:rPr>
        <w:t>75</w:t>
      </w:r>
      <w:r w:rsidR="006B141A" w:rsidRPr="002A11B9">
        <w:rPr>
          <w:szCs w:val="24"/>
        </w:rPr>
        <w:t>,</w:t>
      </w:r>
      <w:r w:rsidR="00D15C69" w:rsidRPr="002A11B9">
        <w:rPr>
          <w:szCs w:val="24"/>
        </w:rPr>
        <w:t xml:space="preserve"> 95% </w:t>
      </w:r>
      <w:r w:rsidR="00D008E6" w:rsidRPr="002A11B9">
        <w:rPr>
          <w:szCs w:val="24"/>
        </w:rPr>
        <w:t xml:space="preserve">CI </w:t>
      </w:r>
      <w:r w:rsidR="00D15C69" w:rsidRPr="002A11B9">
        <w:rPr>
          <w:szCs w:val="24"/>
        </w:rPr>
        <w:t>0</w:t>
      </w:r>
      <w:r w:rsidR="005D0508" w:rsidRPr="002A11B9">
        <w:rPr>
          <w:szCs w:val="24"/>
        </w:rPr>
        <w:t>.</w:t>
      </w:r>
      <w:r w:rsidR="00D15C69" w:rsidRPr="002A11B9">
        <w:rPr>
          <w:szCs w:val="24"/>
        </w:rPr>
        <w:t>58</w:t>
      </w:r>
      <w:r w:rsidR="005D0508" w:rsidRPr="002A11B9">
        <w:rPr>
          <w:szCs w:val="24"/>
        </w:rPr>
        <w:t>-</w:t>
      </w:r>
      <w:r w:rsidR="00D15C69" w:rsidRPr="002A11B9">
        <w:rPr>
          <w:szCs w:val="24"/>
        </w:rPr>
        <w:t>0</w:t>
      </w:r>
      <w:r w:rsidR="005D0508" w:rsidRPr="002A11B9">
        <w:rPr>
          <w:szCs w:val="24"/>
        </w:rPr>
        <w:t>.</w:t>
      </w:r>
      <w:r w:rsidR="00D15C69" w:rsidRPr="002A11B9">
        <w:rPr>
          <w:szCs w:val="24"/>
        </w:rPr>
        <w:t>97</w:t>
      </w:r>
      <w:r w:rsidR="006B141A" w:rsidRPr="002A11B9">
        <w:rPr>
          <w:szCs w:val="24"/>
        </w:rPr>
        <w:t>,</w:t>
      </w:r>
      <w:r w:rsidR="00D15C69" w:rsidRPr="002A11B9">
        <w:rPr>
          <w:szCs w:val="24"/>
        </w:rPr>
        <w:t xml:space="preserve"> </w:t>
      </w:r>
      <w:r w:rsidR="005D0508" w:rsidRPr="002A11B9">
        <w:rPr>
          <w:i/>
          <w:iCs/>
          <w:szCs w:val="24"/>
        </w:rPr>
        <w:t>P</w:t>
      </w:r>
      <w:r w:rsidR="005D0508" w:rsidRPr="002A11B9">
        <w:rPr>
          <w:szCs w:val="24"/>
        </w:rPr>
        <w:t xml:space="preserve"> </w:t>
      </w:r>
      <w:r w:rsidR="00D15C69" w:rsidRPr="002A11B9">
        <w:rPr>
          <w:szCs w:val="24"/>
        </w:rPr>
        <w:t>=</w:t>
      </w:r>
      <w:r w:rsidR="005D0508" w:rsidRPr="002A11B9">
        <w:rPr>
          <w:szCs w:val="24"/>
        </w:rPr>
        <w:t xml:space="preserve"> </w:t>
      </w:r>
      <w:r w:rsidR="00D15C69" w:rsidRPr="002A11B9">
        <w:rPr>
          <w:szCs w:val="24"/>
        </w:rPr>
        <w:t>0</w:t>
      </w:r>
      <w:r w:rsidR="005D0508" w:rsidRPr="002A11B9">
        <w:rPr>
          <w:szCs w:val="24"/>
        </w:rPr>
        <w:t>.</w:t>
      </w:r>
      <w:r w:rsidR="00D15C69" w:rsidRPr="002A11B9">
        <w:rPr>
          <w:szCs w:val="24"/>
        </w:rPr>
        <w:t>028</w:t>
      </w:r>
      <w:r w:rsidR="00924F4D" w:rsidRPr="002A11B9">
        <w:rPr>
          <w:szCs w:val="24"/>
        </w:rPr>
        <w:t>]</w:t>
      </w:r>
      <w:r w:rsidR="00A6440C" w:rsidRPr="002A11B9">
        <w:rPr>
          <w:szCs w:val="24"/>
        </w:rPr>
        <w:t>, which was supported by a sensitivity analysis</w:t>
      </w:r>
      <w:r w:rsidR="7D6508C6" w:rsidRPr="002A11B9">
        <w:rPr>
          <w:szCs w:val="24"/>
        </w:rPr>
        <w:t xml:space="preserve"> adjusting for further prognostic factors (nodal status</w:t>
      </w:r>
      <w:r w:rsidR="005F4074" w:rsidRPr="002A11B9">
        <w:rPr>
          <w:szCs w:val="24"/>
        </w:rPr>
        <w:t>,</w:t>
      </w:r>
      <w:r w:rsidR="7D6508C6" w:rsidRPr="002A11B9">
        <w:rPr>
          <w:szCs w:val="24"/>
        </w:rPr>
        <w:t xml:space="preserve"> disease grade and gender) </w:t>
      </w:r>
      <w:r w:rsidR="00A6440C" w:rsidRPr="002A11B9">
        <w:rPr>
          <w:color w:val="000000" w:themeColor="text1"/>
          <w:szCs w:val="24"/>
        </w:rPr>
        <w:t>(</w:t>
      </w:r>
      <w:r w:rsidR="006725DA" w:rsidRPr="002A11B9">
        <w:rPr>
          <w:color w:val="000000" w:themeColor="text1"/>
          <w:szCs w:val="24"/>
        </w:rPr>
        <w:t>HR 0.71</w:t>
      </w:r>
      <w:r w:rsidR="006B141A" w:rsidRPr="002A11B9">
        <w:rPr>
          <w:color w:val="000000" w:themeColor="text1"/>
          <w:szCs w:val="24"/>
        </w:rPr>
        <w:t>,</w:t>
      </w:r>
      <w:r w:rsidR="006725DA" w:rsidRPr="002A11B9">
        <w:rPr>
          <w:color w:val="000000" w:themeColor="text1"/>
          <w:szCs w:val="24"/>
        </w:rPr>
        <w:t xml:space="preserve"> 95% CI 0</w:t>
      </w:r>
      <w:r w:rsidR="005D0508" w:rsidRPr="002A11B9">
        <w:rPr>
          <w:color w:val="000000" w:themeColor="text1"/>
          <w:szCs w:val="24"/>
        </w:rPr>
        <w:t>.</w:t>
      </w:r>
      <w:r w:rsidR="006725DA" w:rsidRPr="002A11B9">
        <w:rPr>
          <w:color w:val="000000" w:themeColor="text1"/>
          <w:szCs w:val="24"/>
        </w:rPr>
        <w:t>55</w:t>
      </w:r>
      <w:r w:rsidR="005D0508" w:rsidRPr="002A11B9">
        <w:rPr>
          <w:color w:val="000000" w:themeColor="text1"/>
          <w:szCs w:val="24"/>
        </w:rPr>
        <w:t>-</w:t>
      </w:r>
      <w:r w:rsidR="006725DA" w:rsidRPr="002A11B9">
        <w:rPr>
          <w:color w:val="000000" w:themeColor="text1"/>
          <w:szCs w:val="24"/>
        </w:rPr>
        <w:t>0</w:t>
      </w:r>
      <w:r w:rsidR="005D0508" w:rsidRPr="002A11B9">
        <w:rPr>
          <w:color w:val="000000" w:themeColor="text1"/>
          <w:szCs w:val="24"/>
        </w:rPr>
        <w:t>.</w:t>
      </w:r>
      <w:r w:rsidR="006725DA" w:rsidRPr="002A11B9">
        <w:rPr>
          <w:color w:val="000000" w:themeColor="text1"/>
          <w:szCs w:val="24"/>
        </w:rPr>
        <w:t>92</w:t>
      </w:r>
      <w:r w:rsidR="006B141A" w:rsidRPr="002A11B9">
        <w:rPr>
          <w:color w:val="000000" w:themeColor="text1"/>
          <w:szCs w:val="24"/>
        </w:rPr>
        <w:t>,</w:t>
      </w:r>
      <w:r w:rsidR="006725DA" w:rsidRPr="002A11B9">
        <w:rPr>
          <w:color w:val="000000" w:themeColor="text1"/>
          <w:szCs w:val="24"/>
        </w:rPr>
        <w:t xml:space="preserve"> </w:t>
      </w:r>
      <w:r w:rsidR="005D0508" w:rsidRPr="002A11B9">
        <w:rPr>
          <w:i/>
          <w:iCs/>
          <w:color w:val="000000" w:themeColor="text1"/>
          <w:szCs w:val="24"/>
        </w:rPr>
        <w:t>P</w:t>
      </w:r>
      <w:r w:rsidR="005D0508" w:rsidRPr="002A11B9">
        <w:rPr>
          <w:color w:val="000000" w:themeColor="text1"/>
          <w:szCs w:val="24"/>
        </w:rPr>
        <w:t xml:space="preserve"> </w:t>
      </w:r>
      <w:r w:rsidR="006725DA" w:rsidRPr="002A11B9">
        <w:rPr>
          <w:color w:val="000000" w:themeColor="text1"/>
          <w:szCs w:val="24"/>
        </w:rPr>
        <w:t>=</w:t>
      </w:r>
      <w:r w:rsidR="005D0508" w:rsidRPr="002A11B9">
        <w:rPr>
          <w:color w:val="000000" w:themeColor="text1"/>
          <w:szCs w:val="24"/>
        </w:rPr>
        <w:t xml:space="preserve"> </w:t>
      </w:r>
      <w:r w:rsidR="006725DA" w:rsidRPr="002A11B9">
        <w:rPr>
          <w:color w:val="000000" w:themeColor="text1"/>
          <w:szCs w:val="24"/>
        </w:rPr>
        <w:t>0</w:t>
      </w:r>
      <w:r w:rsidR="005D0508" w:rsidRPr="002A11B9">
        <w:rPr>
          <w:color w:val="000000" w:themeColor="text1"/>
          <w:szCs w:val="24"/>
        </w:rPr>
        <w:t>.</w:t>
      </w:r>
      <w:r w:rsidR="006725DA" w:rsidRPr="002A11B9">
        <w:rPr>
          <w:color w:val="000000" w:themeColor="text1"/>
          <w:szCs w:val="24"/>
        </w:rPr>
        <w:t>010</w:t>
      </w:r>
      <w:r w:rsidR="00A6440C" w:rsidRPr="002A11B9">
        <w:rPr>
          <w:color w:val="000000" w:themeColor="text1"/>
          <w:szCs w:val="24"/>
        </w:rPr>
        <w:t>)</w:t>
      </w:r>
      <w:r w:rsidR="0083489D" w:rsidRPr="002A11B9">
        <w:rPr>
          <w:szCs w:val="24"/>
        </w:rPr>
        <w:t xml:space="preserve">. </w:t>
      </w:r>
      <w:r w:rsidR="006725DA" w:rsidRPr="002A11B9">
        <w:rPr>
          <w:szCs w:val="24"/>
        </w:rPr>
        <w:t xml:space="preserve">Moreover, the </w:t>
      </w:r>
      <w:r w:rsidR="00F3409B" w:rsidRPr="002A11B9">
        <w:rPr>
          <w:szCs w:val="24"/>
        </w:rPr>
        <w:t>ITT</w:t>
      </w:r>
      <w:r w:rsidR="7D6508C6" w:rsidRPr="002A11B9">
        <w:rPr>
          <w:szCs w:val="24"/>
        </w:rPr>
        <w:t xml:space="preserve"> analysis </w:t>
      </w:r>
      <w:r w:rsidR="003822F4" w:rsidRPr="002A11B9">
        <w:rPr>
          <w:szCs w:val="24"/>
        </w:rPr>
        <w:t xml:space="preserve">showed superior </w:t>
      </w:r>
      <w:r w:rsidR="7D6508C6" w:rsidRPr="002A11B9">
        <w:rPr>
          <w:szCs w:val="24"/>
        </w:rPr>
        <w:t>relapse-free survival</w:t>
      </w:r>
      <w:r w:rsidR="003822F4" w:rsidRPr="002A11B9">
        <w:rPr>
          <w:szCs w:val="24"/>
        </w:rPr>
        <w:t xml:space="preserve"> with capecitabine</w:t>
      </w:r>
      <w:r w:rsidR="7D6508C6" w:rsidRPr="002A11B9">
        <w:rPr>
          <w:szCs w:val="24"/>
        </w:rPr>
        <w:t xml:space="preserve"> during the first 24 month</w:t>
      </w:r>
      <w:r w:rsidR="0083489D" w:rsidRPr="002A11B9">
        <w:rPr>
          <w:szCs w:val="24"/>
        </w:rPr>
        <w:t>s</w:t>
      </w:r>
      <w:r w:rsidR="7D6508C6" w:rsidRPr="002A11B9">
        <w:rPr>
          <w:szCs w:val="24"/>
        </w:rPr>
        <w:t xml:space="preserve">. </w:t>
      </w:r>
      <w:r w:rsidR="00EE18D2" w:rsidRPr="002A11B9">
        <w:rPr>
          <w:szCs w:val="24"/>
        </w:rPr>
        <w:t xml:space="preserve">The use of adjuvant therapy is further supported by the recently </w:t>
      </w:r>
      <w:r w:rsidR="00BB5140" w:rsidRPr="002A11B9">
        <w:rPr>
          <w:szCs w:val="24"/>
        </w:rPr>
        <w:t>presented</w:t>
      </w:r>
      <w:r w:rsidR="00EE18D2" w:rsidRPr="002A11B9">
        <w:rPr>
          <w:szCs w:val="24"/>
        </w:rPr>
        <w:t xml:space="preserve"> ASCOT trial </w:t>
      </w:r>
      <w:r w:rsidR="003A737C" w:rsidRPr="002A11B9">
        <w:rPr>
          <w:szCs w:val="24"/>
        </w:rPr>
        <w:t>in</w:t>
      </w:r>
      <w:r w:rsidR="00EE18D2" w:rsidRPr="002A11B9">
        <w:rPr>
          <w:szCs w:val="24"/>
        </w:rPr>
        <w:t xml:space="preserve"> Japan, </w:t>
      </w:r>
      <w:r w:rsidR="00F3409B" w:rsidRPr="002A11B9">
        <w:rPr>
          <w:szCs w:val="24"/>
        </w:rPr>
        <w:t xml:space="preserve">which included a similar patient population </w:t>
      </w:r>
      <w:r w:rsidR="00D008E6" w:rsidRPr="002A11B9">
        <w:rPr>
          <w:szCs w:val="24"/>
        </w:rPr>
        <w:lastRenderedPageBreak/>
        <w:t>to</w:t>
      </w:r>
      <w:r w:rsidR="00F3409B" w:rsidRPr="002A11B9">
        <w:rPr>
          <w:szCs w:val="24"/>
        </w:rPr>
        <w:t xml:space="preserve"> BILCAP and </w:t>
      </w:r>
      <w:r w:rsidR="00D008E6" w:rsidRPr="002A11B9">
        <w:rPr>
          <w:szCs w:val="24"/>
        </w:rPr>
        <w:t>demonstrated</w:t>
      </w:r>
      <w:r w:rsidR="00F3409B" w:rsidRPr="002A11B9">
        <w:rPr>
          <w:szCs w:val="24"/>
        </w:rPr>
        <w:t xml:space="preserve"> that</w:t>
      </w:r>
      <w:r w:rsidR="00EE18D2" w:rsidRPr="002A11B9">
        <w:rPr>
          <w:szCs w:val="24"/>
        </w:rPr>
        <w:t xml:space="preserve"> adjuvant therapy with four </w:t>
      </w:r>
      <w:r w:rsidR="006F3FE9" w:rsidRPr="002A11B9">
        <w:rPr>
          <w:szCs w:val="24"/>
        </w:rPr>
        <w:t xml:space="preserve">6-weekly </w:t>
      </w:r>
      <w:r w:rsidR="00EE18D2" w:rsidRPr="002A11B9">
        <w:rPr>
          <w:szCs w:val="24"/>
        </w:rPr>
        <w:t xml:space="preserve">cycles of </w:t>
      </w:r>
      <w:r w:rsidR="00155F9C" w:rsidRPr="002A11B9">
        <w:t>tegafur–</w:t>
      </w:r>
      <w:proofErr w:type="spellStart"/>
      <w:r w:rsidR="00155F9C" w:rsidRPr="002A11B9">
        <w:t>gimeracil</w:t>
      </w:r>
      <w:proofErr w:type="spellEnd"/>
      <w:r w:rsidR="00155F9C" w:rsidRPr="002A11B9">
        <w:t>–</w:t>
      </w:r>
      <w:proofErr w:type="spellStart"/>
      <w:r w:rsidR="00155F9C" w:rsidRPr="002A11B9">
        <w:t>oteracil</w:t>
      </w:r>
      <w:proofErr w:type="spellEnd"/>
      <w:r w:rsidR="00155F9C" w:rsidRPr="002A11B9">
        <w:t xml:space="preserve"> (</w:t>
      </w:r>
      <w:r w:rsidR="00EE18D2" w:rsidRPr="002A11B9">
        <w:rPr>
          <w:szCs w:val="24"/>
        </w:rPr>
        <w:t>S1</w:t>
      </w:r>
      <w:r w:rsidR="00155F9C" w:rsidRPr="002A11B9">
        <w:rPr>
          <w:szCs w:val="24"/>
        </w:rPr>
        <w:t xml:space="preserve">; </w:t>
      </w:r>
      <w:r w:rsidR="00BB5140" w:rsidRPr="002A11B9">
        <w:rPr>
          <w:szCs w:val="24"/>
        </w:rPr>
        <w:t xml:space="preserve">an orally acting </w:t>
      </w:r>
      <w:r w:rsidR="001F2995" w:rsidRPr="002A11B9">
        <w:rPr>
          <w:szCs w:val="24"/>
        </w:rPr>
        <w:t>fluoropyrimidine</w:t>
      </w:r>
      <w:r w:rsidR="00F3409B" w:rsidRPr="002A11B9">
        <w:rPr>
          <w:szCs w:val="24"/>
        </w:rPr>
        <w:t>)</w:t>
      </w:r>
      <w:r w:rsidR="00EE18D2" w:rsidRPr="002A11B9">
        <w:rPr>
          <w:szCs w:val="24"/>
        </w:rPr>
        <w:t xml:space="preserve"> led to significantly longer survival than surgery</w:t>
      </w:r>
      <w:r w:rsidR="00D008E6" w:rsidRPr="002A11B9">
        <w:rPr>
          <w:szCs w:val="24"/>
        </w:rPr>
        <w:t xml:space="preserve"> alone</w:t>
      </w:r>
      <w:r w:rsidR="003A737C" w:rsidRPr="002A11B9">
        <w:rPr>
          <w:szCs w:val="24"/>
        </w:rPr>
        <w:t xml:space="preserve"> (HR 0.694</w:t>
      </w:r>
      <w:r w:rsidR="006B141A" w:rsidRPr="002A11B9">
        <w:rPr>
          <w:szCs w:val="24"/>
        </w:rPr>
        <w:t xml:space="preserve">, </w:t>
      </w:r>
      <w:r w:rsidR="003A737C" w:rsidRPr="002A11B9">
        <w:rPr>
          <w:szCs w:val="24"/>
        </w:rPr>
        <w:t>95% CI 0.514-0.935</w:t>
      </w:r>
      <w:r w:rsidR="006B141A" w:rsidRPr="002A11B9">
        <w:rPr>
          <w:szCs w:val="24"/>
        </w:rPr>
        <w:t>,</w:t>
      </w:r>
      <w:r w:rsidR="003A737C" w:rsidRPr="002A11B9">
        <w:rPr>
          <w:szCs w:val="24"/>
        </w:rPr>
        <w:t xml:space="preserve"> </w:t>
      </w:r>
      <w:r w:rsidR="003A737C" w:rsidRPr="002A11B9">
        <w:rPr>
          <w:i/>
          <w:iCs/>
          <w:szCs w:val="24"/>
        </w:rPr>
        <w:t>P</w:t>
      </w:r>
      <w:r w:rsidR="003A737C" w:rsidRPr="002A11B9">
        <w:rPr>
          <w:szCs w:val="24"/>
        </w:rPr>
        <w:t xml:space="preserve"> = 0.008)</w:t>
      </w:r>
      <w:r w:rsidR="00EE18D2" w:rsidRPr="002A11B9">
        <w:rPr>
          <w:szCs w:val="24"/>
        </w:rPr>
        <w:t>.</w:t>
      </w:r>
      <w:r w:rsidR="00523B10" w:rsidRPr="002A11B9">
        <w:rPr>
          <w:szCs w:val="24"/>
        </w:rPr>
        <w:fldChar w:fldCharType="begin"/>
      </w:r>
      <w:r w:rsidR="000A070B" w:rsidRPr="002A11B9">
        <w:rPr>
          <w:szCs w:val="24"/>
        </w:rPr>
        <w:instrText xml:space="preserve"> ADDIN EN.CITE &lt;EndNote&gt;&lt;Cite&gt;&lt;Author&gt;Ikeda&lt;/Author&gt;&lt;Year&gt;2022&lt;/Year&gt;&lt;RecNum&gt;167&lt;/RecNum&gt;&lt;DisplayText&gt;&lt;style face="superscript"&gt;68&lt;/style&gt;&lt;/DisplayText&gt;&lt;record&gt;&lt;rec-number&gt;167&lt;/rec-number&gt;&lt;foreign-keys&gt;&lt;key app="EN" db-id="f0f0v0eemstptpet50ax2efj00r0vpxszppf" timestamp="1647354427"&gt;167&lt;/key&gt;&lt;/foreign-keys&gt;&lt;ref-type name="Journal Article"&gt;17&lt;/ref-type&gt;&lt;contributors&gt;&lt;authors&gt;&lt;author&gt;Ikeda, M.&lt;/author&gt;&lt;author&gt;Nakachi, K.&lt;/author&gt;&lt;author&gt;Konishi, M.&lt;/author&gt;&lt;author&gt;Nomura, S.&lt;/author&gt;&lt;author&gt;Katayama, H.&lt;/author&gt;&lt;author&gt;Kataoka, T.&lt;/author&gt;&lt;author&gt;Uesaka, K.&lt;/author&gt;&lt;author&gt;Yanagimoto, H.&lt;/author&gt;&lt;author&gt;Morinaga, S.&lt;/author&gt;&lt;author&gt;Wada, H.&lt;/author&gt;&lt;author&gt;Shimada, K.&lt;/author&gt;&lt;author&gt;Takahashi, Y.&lt;/author&gt;&lt;author&gt;Nakagohri, T.&lt;/author&gt;&lt;author&gt;Gotoh, K.&lt;/author&gt;&lt;author&gt;Kamata, K.&lt;/author&gt;&lt;author&gt;Shimizu, Y.&lt;/author&gt;&lt;author&gt;Ueno, M.&lt;/author&gt;&lt;author&gt;Ishii, H.&lt;/author&gt;&lt;author&gt;Okusaka, T.&lt;/author&gt;&lt;author&gt;Furuse, J.&lt;/author&gt;&lt;/authors&gt;&lt;/contributors&gt;&lt;titles&gt;&lt;title&gt;Adjuvant S-1 versus observation in curatively resected biliary tract cancer: A phase III trial (JCOG1202: ASCOT)&lt;/title&gt;&lt;secondary-title&gt;J Clin Oncol&lt;/secondary-title&gt;&lt;/titles&gt;&lt;periodical&gt;&lt;full-title&gt;J Clin Oncol&lt;/full-title&gt;&lt;/periodical&gt;&lt;pages&gt;382&lt;/pages&gt;&lt;volume&gt;40&lt;/volume&gt;&lt;number&gt;suppl_4&lt;/number&gt;&lt;dates&gt;&lt;year&gt;2022&lt;/year&gt;&lt;/dates&gt;&lt;urls&gt;&lt;/urls&gt;&lt;/record&gt;&lt;/Cite&gt;&lt;/EndNote&gt;</w:instrText>
      </w:r>
      <w:r w:rsidR="00523B10" w:rsidRPr="002A11B9">
        <w:rPr>
          <w:szCs w:val="24"/>
        </w:rPr>
        <w:fldChar w:fldCharType="separate"/>
      </w:r>
      <w:r w:rsidR="000A070B" w:rsidRPr="002A11B9">
        <w:rPr>
          <w:noProof/>
          <w:szCs w:val="24"/>
          <w:vertAlign w:val="superscript"/>
        </w:rPr>
        <w:t>68</w:t>
      </w:r>
      <w:r w:rsidR="00523B10" w:rsidRPr="002A11B9">
        <w:rPr>
          <w:szCs w:val="24"/>
        </w:rPr>
        <w:fldChar w:fldCharType="end"/>
      </w:r>
      <w:r w:rsidR="00F3409B" w:rsidRPr="002A11B9">
        <w:rPr>
          <w:szCs w:val="24"/>
        </w:rPr>
        <w:t xml:space="preserve"> </w:t>
      </w:r>
      <w:r w:rsidR="000E6F44" w:rsidRPr="002A11B9">
        <w:rPr>
          <w:szCs w:val="24"/>
        </w:rPr>
        <w:t xml:space="preserve">Despite the </w:t>
      </w:r>
      <w:r w:rsidR="00E413A9" w:rsidRPr="002A11B9">
        <w:rPr>
          <w:szCs w:val="24"/>
        </w:rPr>
        <w:t xml:space="preserve">acknowledged limitations of the BILCAP results, </w:t>
      </w:r>
      <w:r w:rsidR="00BC1B01" w:rsidRPr="002A11B9">
        <w:rPr>
          <w:szCs w:val="24"/>
        </w:rPr>
        <w:t xml:space="preserve">adjuvant therapy with capecitabine should be considered for patients with CCA </w:t>
      </w:r>
      <w:r w:rsidR="008D07FB" w:rsidRPr="002A11B9">
        <w:rPr>
          <w:szCs w:val="24"/>
        </w:rPr>
        <w:t>or</w:t>
      </w:r>
      <w:r w:rsidR="00BC1B01" w:rsidRPr="002A11B9">
        <w:rPr>
          <w:szCs w:val="24"/>
        </w:rPr>
        <w:t xml:space="preserve"> GBC </w:t>
      </w:r>
      <w:r w:rsidR="00F3409B" w:rsidRPr="002A11B9">
        <w:rPr>
          <w:szCs w:val="24"/>
        </w:rPr>
        <w:t xml:space="preserve">following </w:t>
      </w:r>
      <w:r w:rsidR="00BC1B01" w:rsidRPr="002A11B9">
        <w:rPr>
          <w:szCs w:val="24"/>
        </w:rPr>
        <w:t>resection.</w:t>
      </w:r>
      <w:r w:rsidR="005C45BC" w:rsidRPr="002A11B9">
        <w:rPr>
          <w:szCs w:val="24"/>
          <w:highlight w:val="yellow"/>
        </w:rPr>
        <w:t xml:space="preserve"> </w:t>
      </w:r>
    </w:p>
    <w:p w14:paraId="1631D02D" w14:textId="5B0EED80" w:rsidR="00E413A9" w:rsidRPr="002A11B9" w:rsidRDefault="7D6508C6" w:rsidP="006F3FE9">
      <w:pPr>
        <w:suppressAutoHyphens/>
        <w:spacing w:after="120"/>
        <w:rPr>
          <w:szCs w:val="24"/>
        </w:rPr>
      </w:pPr>
      <w:r w:rsidRPr="002A11B9">
        <w:t xml:space="preserve">The data supporting adjuvant </w:t>
      </w:r>
      <w:r w:rsidR="00F3409B" w:rsidRPr="002A11B9">
        <w:t>radiotherapy (RT) are</w:t>
      </w:r>
      <w:r w:rsidRPr="002A11B9">
        <w:t xml:space="preserve"> </w:t>
      </w:r>
      <w:r w:rsidR="00EE18D2" w:rsidRPr="002A11B9">
        <w:t>limited</w:t>
      </w:r>
      <w:r w:rsidRPr="002A11B9">
        <w:t>, mostly consisting of retrospective studies. SWOG S0809 was a multi</w:t>
      </w:r>
      <w:r w:rsidR="006F5758" w:rsidRPr="002A11B9">
        <w:t>cent</w:t>
      </w:r>
      <w:r w:rsidR="00F3409B" w:rsidRPr="002A11B9">
        <w:t>re</w:t>
      </w:r>
      <w:r w:rsidRPr="002A11B9">
        <w:t xml:space="preserve"> </w:t>
      </w:r>
      <w:r w:rsidR="00EE18D2" w:rsidRPr="002A11B9">
        <w:t xml:space="preserve">phase II </w:t>
      </w:r>
      <w:r w:rsidR="00F3409B" w:rsidRPr="002A11B9">
        <w:t xml:space="preserve">study </w:t>
      </w:r>
      <w:r w:rsidRPr="002A11B9">
        <w:t xml:space="preserve">of 79 </w:t>
      </w:r>
      <w:r w:rsidR="00F3409B" w:rsidRPr="002A11B9">
        <w:t xml:space="preserve">patients with </w:t>
      </w:r>
      <w:r w:rsidRPr="002A11B9">
        <w:t xml:space="preserve">extrahepatic </w:t>
      </w:r>
      <w:r w:rsidR="002265D2" w:rsidRPr="002A11B9">
        <w:t xml:space="preserve">CCA </w:t>
      </w:r>
      <w:r w:rsidRPr="002A11B9">
        <w:t xml:space="preserve">or </w:t>
      </w:r>
      <w:r w:rsidR="002265D2" w:rsidRPr="002A11B9">
        <w:t>GBC</w:t>
      </w:r>
      <w:r w:rsidR="00F3409B" w:rsidRPr="002A11B9">
        <w:t>.</w:t>
      </w:r>
      <w:r w:rsidR="00B36619" w:rsidRPr="002A11B9">
        <w:fldChar w:fldCharType="begin">
          <w:fldData xml:space="preserve">PEVuZE5vdGU+PENpdGU+PEF1dGhvcj5CZW4tSm9zZWY8L0F1dGhvcj48WWVhcj4yMDE1PC9ZZWFy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==
</w:fldData>
        </w:fldChar>
      </w:r>
      <w:r w:rsidR="000A070B" w:rsidRPr="002A11B9">
        <w:instrText xml:space="preserve"> ADDIN EN.CITE </w:instrText>
      </w:r>
      <w:r w:rsidR="000A070B" w:rsidRPr="002A11B9">
        <w:fldChar w:fldCharType="begin">
          <w:fldData xml:space="preserve">PEVuZE5vdGU+PENpdGU+PEF1dGhvcj5CZW4tSm9zZWY8L0F1dGhvcj48WWVhcj4yMDE1PC9ZZWFy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==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69</w:t>
      </w:r>
      <w:r w:rsidR="00B36619" w:rsidRPr="002A11B9">
        <w:fldChar w:fldCharType="end"/>
      </w:r>
      <w:r w:rsidRPr="002A11B9">
        <w:t xml:space="preserve"> Patients had </w:t>
      </w:r>
      <w:r w:rsidR="00F3409B" w:rsidRPr="002A11B9">
        <w:t xml:space="preserve">undergone </w:t>
      </w:r>
      <w:r w:rsidRPr="002A11B9">
        <w:t xml:space="preserve">radical resection </w:t>
      </w:r>
      <w:r w:rsidR="00E72EB2" w:rsidRPr="002A11B9">
        <w:t xml:space="preserve">and had </w:t>
      </w:r>
      <w:r w:rsidRPr="002A11B9">
        <w:t>pathologic</w:t>
      </w:r>
      <w:r w:rsidR="00D008E6" w:rsidRPr="002A11B9">
        <w:t>al</w:t>
      </w:r>
      <w:r w:rsidRPr="002A11B9">
        <w:t xml:space="preserve"> stage T2-4 or N1</w:t>
      </w:r>
      <w:r w:rsidR="00E72EB2" w:rsidRPr="002A11B9">
        <w:t>,</w:t>
      </w:r>
      <w:r w:rsidRPr="002A11B9">
        <w:t xml:space="preserve"> or </w:t>
      </w:r>
      <w:r w:rsidR="00E72EB2" w:rsidRPr="002A11B9">
        <w:t>positive resection margins</w:t>
      </w:r>
      <w:r w:rsidR="00F3409B" w:rsidRPr="002A11B9">
        <w:t>,</w:t>
      </w:r>
      <w:r w:rsidR="00EE18D2" w:rsidRPr="002A11B9">
        <w:t xml:space="preserve"> and</w:t>
      </w:r>
      <w:r w:rsidRPr="002A11B9">
        <w:t xml:space="preserve"> received gemcitabine</w:t>
      </w:r>
      <w:r w:rsidR="00EA2955" w:rsidRPr="002A11B9">
        <w:t>–</w:t>
      </w:r>
      <w:r w:rsidRPr="002A11B9">
        <w:t xml:space="preserve">capecitabine </w:t>
      </w:r>
      <w:r w:rsidR="006F5758" w:rsidRPr="002A11B9">
        <w:t>followed by</w:t>
      </w:r>
      <w:r w:rsidRPr="002A11B9">
        <w:t xml:space="preserve"> </w:t>
      </w:r>
      <w:r w:rsidR="00F3409B" w:rsidRPr="002A11B9">
        <w:t>CRT</w:t>
      </w:r>
      <w:r w:rsidR="006F5758" w:rsidRPr="002A11B9">
        <w:t xml:space="preserve"> with c</w:t>
      </w:r>
      <w:r w:rsidRPr="002A11B9">
        <w:t xml:space="preserve">apecitabine </w:t>
      </w:r>
      <w:r w:rsidR="006F5758" w:rsidRPr="002A11B9">
        <w:t>as</w:t>
      </w:r>
      <w:r w:rsidRPr="002A11B9">
        <w:t xml:space="preserve"> </w:t>
      </w:r>
      <w:r w:rsidR="006F3FE9" w:rsidRPr="002A11B9">
        <w:t xml:space="preserve">a </w:t>
      </w:r>
      <w:r w:rsidRPr="002A11B9">
        <w:t>sensiti</w:t>
      </w:r>
      <w:r w:rsidR="00F3409B" w:rsidRPr="002A11B9">
        <w:t>s</w:t>
      </w:r>
      <w:r w:rsidRPr="002A11B9">
        <w:t xml:space="preserve">er. </w:t>
      </w:r>
      <w:r w:rsidR="00EE18D2" w:rsidRPr="002A11B9">
        <w:t xml:space="preserve">The primary </w:t>
      </w:r>
      <w:r w:rsidRPr="002A11B9">
        <w:t>objective of the study</w:t>
      </w:r>
      <w:r w:rsidR="00E72EB2" w:rsidRPr="002A11B9">
        <w:t xml:space="preserve"> (to achieve a 2-year survival rate of &gt;45%)</w:t>
      </w:r>
      <w:r w:rsidR="003F4AD2" w:rsidRPr="002A11B9">
        <w:t xml:space="preserve"> was met</w:t>
      </w:r>
      <w:r w:rsidR="00E72EB2" w:rsidRPr="002A11B9">
        <w:t>; t</w:t>
      </w:r>
      <w:r w:rsidR="00D15C69" w:rsidRPr="002A11B9">
        <w:rPr>
          <w:szCs w:val="24"/>
        </w:rPr>
        <w:t>herefore</w:t>
      </w:r>
      <w:r w:rsidR="003F4AD2" w:rsidRPr="002A11B9">
        <w:rPr>
          <w:szCs w:val="24"/>
        </w:rPr>
        <w:t>,</w:t>
      </w:r>
      <w:r w:rsidR="00D15C69" w:rsidRPr="002A11B9">
        <w:rPr>
          <w:szCs w:val="24"/>
        </w:rPr>
        <w:t xml:space="preserve"> </w:t>
      </w:r>
      <w:r w:rsidR="005841F2">
        <w:rPr>
          <w:szCs w:val="24"/>
        </w:rPr>
        <w:t xml:space="preserve">although the level of evidence is limited, </w:t>
      </w:r>
      <w:r w:rsidR="003F4AD2" w:rsidRPr="002A11B9">
        <w:rPr>
          <w:szCs w:val="24"/>
        </w:rPr>
        <w:t>RT</w:t>
      </w:r>
      <w:r w:rsidR="00D15C69" w:rsidRPr="002A11B9">
        <w:rPr>
          <w:szCs w:val="24"/>
        </w:rPr>
        <w:t xml:space="preserve"> after completion of adjuvant capecitabine might be considered in selected patients (</w:t>
      </w:r>
      <w:r w:rsidR="005841F2">
        <w:rPr>
          <w:szCs w:val="24"/>
        </w:rPr>
        <w:t xml:space="preserve">e.g. </w:t>
      </w:r>
      <w:r w:rsidR="00D15C69" w:rsidRPr="002A11B9">
        <w:rPr>
          <w:szCs w:val="24"/>
        </w:rPr>
        <w:t xml:space="preserve">R1 resection of GBC or </w:t>
      </w:r>
      <w:r w:rsidR="00F84076" w:rsidRPr="002A11B9">
        <w:t>d/</w:t>
      </w:r>
      <w:proofErr w:type="spellStart"/>
      <w:r w:rsidR="00F84076" w:rsidRPr="002A11B9">
        <w:t>pCCA</w:t>
      </w:r>
      <w:proofErr w:type="spellEnd"/>
      <w:r w:rsidR="00D15C69" w:rsidRPr="002A11B9">
        <w:rPr>
          <w:szCs w:val="24"/>
        </w:rPr>
        <w:t>).</w:t>
      </w:r>
    </w:p>
    <w:p w14:paraId="61CE311A" w14:textId="77777777" w:rsidR="000E6F44" w:rsidRPr="002A11B9" w:rsidRDefault="000E6F44" w:rsidP="00F24BBF">
      <w:pPr>
        <w:suppressAutoHyphens/>
        <w:spacing w:after="120"/>
      </w:pPr>
    </w:p>
    <w:p w14:paraId="0206914F" w14:textId="77777777" w:rsidR="00C90C8B" w:rsidRPr="002A11B9" w:rsidRDefault="00C90C8B" w:rsidP="00F24BBF">
      <w:pPr>
        <w:pStyle w:val="Heading2"/>
        <w:suppressAutoHyphens/>
      </w:pPr>
      <w:r w:rsidRPr="002A11B9">
        <w:t>Management of patients with non-metastatic disease not suitable for surgery</w:t>
      </w:r>
    </w:p>
    <w:p w14:paraId="7D9072BE" w14:textId="2DF34B2A" w:rsidR="00A44704" w:rsidRDefault="00C90C8B" w:rsidP="00F24BBF">
      <w:pPr>
        <w:pBdr>
          <w:top w:val="nil"/>
          <w:left w:val="nil"/>
          <w:bottom w:val="nil"/>
          <w:right w:val="nil"/>
          <w:between w:val="nil"/>
        </w:pBdr>
        <w:suppressAutoHyphens/>
        <w:spacing w:after="120"/>
        <w:rPr>
          <w:szCs w:val="24"/>
        </w:rPr>
      </w:pPr>
      <w:r w:rsidRPr="002A11B9">
        <w:rPr>
          <w:szCs w:val="24"/>
        </w:rPr>
        <w:t>The management of patients with locally</w:t>
      </w:r>
      <w:r w:rsidR="00054C39" w:rsidRPr="002A11B9">
        <w:rPr>
          <w:szCs w:val="24"/>
        </w:rPr>
        <w:t xml:space="preserve"> </w:t>
      </w:r>
      <w:r w:rsidRPr="002A11B9">
        <w:rPr>
          <w:szCs w:val="24"/>
        </w:rPr>
        <w:t>advanced disease differs depending on the site of origin</w:t>
      </w:r>
      <w:r w:rsidR="000E6F44" w:rsidRPr="002A11B9">
        <w:rPr>
          <w:szCs w:val="24"/>
        </w:rPr>
        <w:t xml:space="preserve">. </w:t>
      </w:r>
      <w:r w:rsidR="00A44704">
        <w:rPr>
          <w:szCs w:val="24"/>
        </w:rPr>
        <w:t>L</w:t>
      </w:r>
      <w:r w:rsidR="00A44704" w:rsidRPr="00A44704">
        <w:rPr>
          <w:szCs w:val="24"/>
        </w:rPr>
        <w:t>ocal recurrence of disease may be included</w:t>
      </w:r>
      <w:r w:rsidR="007254D7">
        <w:rPr>
          <w:szCs w:val="24"/>
        </w:rPr>
        <w:t>,</w:t>
      </w:r>
      <w:r w:rsidR="00A44704" w:rsidRPr="00A44704">
        <w:rPr>
          <w:szCs w:val="24"/>
        </w:rPr>
        <w:t xml:space="preserve"> depending on the anatomical subtype of CCA</w:t>
      </w:r>
      <w:r w:rsidR="007254D7">
        <w:rPr>
          <w:szCs w:val="24"/>
        </w:rPr>
        <w:t xml:space="preserve"> as well as the </w:t>
      </w:r>
      <w:r w:rsidR="00A44704" w:rsidRPr="00A44704">
        <w:rPr>
          <w:szCs w:val="24"/>
        </w:rPr>
        <w:t xml:space="preserve">location and timing of recurrence. </w:t>
      </w:r>
      <w:r w:rsidR="007254D7">
        <w:rPr>
          <w:szCs w:val="24"/>
        </w:rPr>
        <w:t xml:space="preserve">The suitability of a recurrence for </w:t>
      </w:r>
      <w:r w:rsidR="007254D7" w:rsidRPr="00A44704">
        <w:rPr>
          <w:szCs w:val="24"/>
        </w:rPr>
        <w:t xml:space="preserve">local or systemic treatment </w:t>
      </w:r>
      <w:r w:rsidR="007254D7">
        <w:rPr>
          <w:szCs w:val="24"/>
        </w:rPr>
        <w:t xml:space="preserve">should be discussed by a </w:t>
      </w:r>
      <w:r w:rsidR="00A44704" w:rsidRPr="00A44704">
        <w:rPr>
          <w:szCs w:val="24"/>
        </w:rPr>
        <w:t>multidisciplinary team</w:t>
      </w:r>
      <w:r w:rsidR="007254D7">
        <w:rPr>
          <w:szCs w:val="24"/>
        </w:rPr>
        <w:t xml:space="preserve"> (MDT)</w:t>
      </w:r>
      <w:r w:rsidR="00A44704" w:rsidRPr="00A44704">
        <w:rPr>
          <w:szCs w:val="24"/>
        </w:rPr>
        <w:t>.</w:t>
      </w:r>
    </w:p>
    <w:p w14:paraId="565D5B98" w14:textId="05B7F721" w:rsidR="000651A9" w:rsidRPr="002A11B9" w:rsidRDefault="00C90C8B" w:rsidP="00F24BBF">
      <w:pPr>
        <w:pBdr>
          <w:top w:val="nil"/>
          <w:left w:val="nil"/>
          <w:bottom w:val="nil"/>
          <w:right w:val="nil"/>
          <w:between w:val="nil"/>
        </w:pBdr>
        <w:suppressAutoHyphens/>
        <w:spacing w:after="120"/>
        <w:rPr>
          <w:bCs/>
          <w:iCs/>
          <w:color w:val="000000"/>
          <w:szCs w:val="24"/>
        </w:rPr>
      </w:pPr>
      <w:r w:rsidRPr="002A11B9">
        <w:rPr>
          <w:szCs w:val="24"/>
        </w:rPr>
        <w:t>Due to the frequent occurrence of liver-only disease</w:t>
      </w:r>
      <w:r w:rsidR="006F5758" w:rsidRPr="002A11B9">
        <w:rPr>
          <w:szCs w:val="24"/>
        </w:rPr>
        <w:t>, which might have a better prognosis compared with all</w:t>
      </w:r>
      <w:r w:rsidR="00A30A8B" w:rsidRPr="002A11B9">
        <w:rPr>
          <w:szCs w:val="24"/>
        </w:rPr>
        <w:t xml:space="preserve"> patients</w:t>
      </w:r>
      <w:r w:rsidR="006F5758" w:rsidRPr="002A11B9">
        <w:rPr>
          <w:szCs w:val="24"/>
        </w:rPr>
        <w:t xml:space="preserve"> </w:t>
      </w:r>
      <w:r w:rsidR="00A30A8B" w:rsidRPr="002A11B9">
        <w:rPr>
          <w:szCs w:val="24"/>
        </w:rPr>
        <w:t xml:space="preserve">with </w:t>
      </w:r>
      <w:r w:rsidR="006F5758" w:rsidRPr="002A11B9">
        <w:rPr>
          <w:szCs w:val="24"/>
        </w:rPr>
        <w:t>advanced BTC</w:t>
      </w:r>
      <w:r w:rsidRPr="002A11B9">
        <w:rPr>
          <w:szCs w:val="24"/>
        </w:rPr>
        <w:t xml:space="preserve">, locoregional treatment </w:t>
      </w:r>
      <w:r w:rsidR="002265D2" w:rsidRPr="002A11B9">
        <w:rPr>
          <w:szCs w:val="24"/>
        </w:rPr>
        <w:t xml:space="preserve">has </w:t>
      </w:r>
      <w:r w:rsidRPr="002A11B9">
        <w:rPr>
          <w:szCs w:val="24"/>
        </w:rPr>
        <w:t>been increasingly studied for iCC</w:t>
      </w:r>
      <w:r w:rsidR="00FE227E" w:rsidRPr="002A11B9">
        <w:rPr>
          <w:szCs w:val="24"/>
        </w:rPr>
        <w:t>A</w:t>
      </w:r>
      <w:r w:rsidR="00450F1D" w:rsidRPr="002A11B9">
        <w:rPr>
          <w:szCs w:val="24"/>
        </w:rPr>
        <w:t>.</w:t>
      </w:r>
      <w:r w:rsidR="00B36619"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5</w:t>
      </w:r>
      <w:r w:rsidR="00B36619" w:rsidRPr="002A11B9">
        <w:rPr>
          <w:szCs w:val="24"/>
        </w:rPr>
        <w:fldChar w:fldCharType="end"/>
      </w:r>
      <w:r w:rsidR="002265D2" w:rsidRPr="002A11B9">
        <w:rPr>
          <w:szCs w:val="24"/>
        </w:rPr>
        <w:t xml:space="preserve"> </w:t>
      </w:r>
      <w:r w:rsidRPr="002A11B9">
        <w:rPr>
          <w:szCs w:val="24"/>
        </w:rPr>
        <w:t xml:space="preserve">Ablation </w:t>
      </w:r>
      <w:r w:rsidR="00E075A3" w:rsidRPr="002A11B9">
        <w:rPr>
          <w:szCs w:val="24"/>
        </w:rPr>
        <w:t xml:space="preserve">has mostly </w:t>
      </w:r>
      <w:r w:rsidR="00A30A8B" w:rsidRPr="002A11B9">
        <w:rPr>
          <w:szCs w:val="24"/>
        </w:rPr>
        <w:t>been</w:t>
      </w:r>
      <w:r w:rsidRPr="002A11B9">
        <w:rPr>
          <w:szCs w:val="24"/>
        </w:rPr>
        <w:t xml:space="preserve"> </w:t>
      </w:r>
      <w:r w:rsidR="00A30A8B" w:rsidRPr="002A11B9">
        <w:rPr>
          <w:szCs w:val="24"/>
        </w:rPr>
        <w:t>evaluated</w:t>
      </w:r>
      <w:r w:rsidRPr="002A11B9">
        <w:rPr>
          <w:szCs w:val="24"/>
        </w:rPr>
        <w:t xml:space="preserve"> in </w:t>
      </w:r>
      <w:r w:rsidR="00450F1D" w:rsidRPr="002A11B9">
        <w:rPr>
          <w:szCs w:val="24"/>
        </w:rPr>
        <w:t xml:space="preserve">patients with </w:t>
      </w:r>
      <w:r w:rsidRPr="002A11B9">
        <w:rPr>
          <w:szCs w:val="24"/>
        </w:rPr>
        <w:t xml:space="preserve">unresectable disease due to cirrhosis or </w:t>
      </w:r>
      <w:r w:rsidR="00450F1D" w:rsidRPr="002A11B9">
        <w:rPr>
          <w:szCs w:val="24"/>
        </w:rPr>
        <w:t>with</w:t>
      </w:r>
      <w:r w:rsidRPr="002A11B9">
        <w:rPr>
          <w:szCs w:val="24"/>
        </w:rPr>
        <w:t xml:space="preserve"> recurrence following previous resection. </w:t>
      </w:r>
      <w:r w:rsidR="002B4A9F" w:rsidRPr="002A11B9">
        <w:rPr>
          <w:szCs w:val="24"/>
        </w:rPr>
        <w:t>A</w:t>
      </w:r>
      <w:r w:rsidRPr="002A11B9">
        <w:rPr>
          <w:szCs w:val="24"/>
        </w:rPr>
        <w:t xml:space="preserve"> recent systematic review </w:t>
      </w:r>
      <w:r w:rsidR="00626407" w:rsidRPr="002A11B9">
        <w:rPr>
          <w:szCs w:val="24"/>
        </w:rPr>
        <w:t>revealed</w:t>
      </w:r>
      <w:r w:rsidRPr="002A11B9">
        <w:rPr>
          <w:szCs w:val="24"/>
        </w:rPr>
        <w:t xml:space="preserve"> a pooled complete ablation rate of 93% and a median OS of 30.2 months</w:t>
      </w:r>
      <w:r w:rsidR="00450F1D" w:rsidRPr="002A11B9">
        <w:rPr>
          <w:szCs w:val="24"/>
        </w:rPr>
        <w:t>.</w:t>
      </w:r>
      <w:r w:rsidR="00B36619"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5</w:t>
      </w:r>
      <w:r w:rsidR="00B36619" w:rsidRPr="002A11B9">
        <w:rPr>
          <w:szCs w:val="24"/>
        </w:rPr>
        <w:fldChar w:fldCharType="end"/>
      </w:r>
      <w:r w:rsidRPr="002A11B9">
        <w:rPr>
          <w:szCs w:val="24"/>
        </w:rPr>
        <w:t xml:space="preserve"> </w:t>
      </w:r>
      <w:r w:rsidR="000651A9" w:rsidRPr="002A11B9">
        <w:rPr>
          <w:bCs/>
          <w:iCs/>
          <w:color w:val="000000"/>
          <w:szCs w:val="24"/>
        </w:rPr>
        <w:t>Ablation can therefore be considered in</w:t>
      </w:r>
      <w:r w:rsidR="00450F1D" w:rsidRPr="002A11B9">
        <w:rPr>
          <w:bCs/>
          <w:iCs/>
          <w:color w:val="000000"/>
          <w:szCs w:val="24"/>
        </w:rPr>
        <w:t xml:space="preserve"> patients with an</w:t>
      </w:r>
      <w:r w:rsidR="000651A9" w:rsidRPr="002A11B9">
        <w:rPr>
          <w:bCs/>
          <w:iCs/>
          <w:color w:val="000000"/>
          <w:szCs w:val="24"/>
        </w:rPr>
        <w:t xml:space="preserve"> iCCA </w:t>
      </w:r>
      <w:r w:rsidR="00450F1D" w:rsidRPr="002A11B9">
        <w:rPr>
          <w:bCs/>
          <w:iCs/>
          <w:color w:val="000000"/>
          <w:szCs w:val="24"/>
        </w:rPr>
        <w:t>≤</w:t>
      </w:r>
      <w:r w:rsidR="00EE18D2" w:rsidRPr="002A11B9">
        <w:rPr>
          <w:bCs/>
          <w:iCs/>
          <w:color w:val="000000"/>
          <w:szCs w:val="24"/>
        </w:rPr>
        <w:t>3</w:t>
      </w:r>
      <w:r w:rsidR="00A30A8B" w:rsidRPr="002A11B9">
        <w:rPr>
          <w:bCs/>
          <w:iCs/>
          <w:color w:val="000000"/>
          <w:szCs w:val="24"/>
        </w:rPr>
        <w:t xml:space="preserve"> </w:t>
      </w:r>
      <w:r w:rsidR="00EE18D2" w:rsidRPr="002A11B9">
        <w:rPr>
          <w:bCs/>
          <w:iCs/>
          <w:color w:val="000000"/>
          <w:szCs w:val="24"/>
        </w:rPr>
        <w:t xml:space="preserve">cm </w:t>
      </w:r>
      <w:r w:rsidR="00B14D81" w:rsidRPr="002A11B9">
        <w:rPr>
          <w:bCs/>
          <w:iCs/>
          <w:color w:val="000000"/>
          <w:szCs w:val="24"/>
        </w:rPr>
        <w:t>who have</w:t>
      </w:r>
      <w:r w:rsidR="000651A9" w:rsidRPr="002A11B9">
        <w:rPr>
          <w:bCs/>
          <w:iCs/>
          <w:color w:val="000000"/>
          <w:szCs w:val="24"/>
        </w:rPr>
        <w:t xml:space="preserve"> contraindication</w:t>
      </w:r>
      <w:r w:rsidR="00B14D81" w:rsidRPr="002A11B9">
        <w:rPr>
          <w:bCs/>
          <w:iCs/>
          <w:color w:val="000000"/>
          <w:szCs w:val="24"/>
        </w:rPr>
        <w:t>s</w:t>
      </w:r>
      <w:r w:rsidR="000651A9" w:rsidRPr="002A11B9">
        <w:rPr>
          <w:bCs/>
          <w:iCs/>
          <w:color w:val="000000"/>
          <w:szCs w:val="24"/>
        </w:rPr>
        <w:t xml:space="preserve"> to surgery.</w:t>
      </w:r>
    </w:p>
    <w:p w14:paraId="0910DE04" w14:textId="1323CD6D" w:rsidR="00DD761D" w:rsidRPr="002A11B9" w:rsidRDefault="00C90C8B" w:rsidP="006F3FE9">
      <w:pPr>
        <w:suppressAutoHyphens/>
        <w:spacing w:after="120"/>
        <w:rPr>
          <w:szCs w:val="24"/>
        </w:rPr>
      </w:pPr>
      <w:r w:rsidRPr="002A11B9">
        <w:rPr>
          <w:szCs w:val="24"/>
        </w:rPr>
        <w:t xml:space="preserve">External </w:t>
      </w:r>
      <w:r w:rsidR="002265D2" w:rsidRPr="002A11B9">
        <w:rPr>
          <w:szCs w:val="24"/>
        </w:rPr>
        <w:t xml:space="preserve">beam </w:t>
      </w:r>
      <w:r w:rsidR="00450F1D" w:rsidRPr="002A11B9">
        <w:rPr>
          <w:szCs w:val="24"/>
        </w:rPr>
        <w:t xml:space="preserve">RT </w:t>
      </w:r>
      <w:r w:rsidRPr="002A11B9">
        <w:rPr>
          <w:szCs w:val="24"/>
        </w:rPr>
        <w:t xml:space="preserve">has been increasingly studied, especially using </w:t>
      </w:r>
      <w:r w:rsidR="00EE18D2" w:rsidRPr="002A11B9">
        <w:rPr>
          <w:szCs w:val="24"/>
        </w:rPr>
        <w:t xml:space="preserve">stereotactic body </w:t>
      </w:r>
      <w:r w:rsidR="00450F1D" w:rsidRPr="002A11B9">
        <w:rPr>
          <w:szCs w:val="24"/>
        </w:rPr>
        <w:t xml:space="preserve">RT </w:t>
      </w:r>
      <w:r w:rsidR="00EE18D2" w:rsidRPr="002A11B9">
        <w:rPr>
          <w:szCs w:val="24"/>
        </w:rPr>
        <w:t>(SBRT)</w:t>
      </w:r>
      <w:r w:rsidR="00450F1D" w:rsidRPr="002A11B9">
        <w:rPr>
          <w:szCs w:val="24"/>
        </w:rPr>
        <w:t>.</w:t>
      </w:r>
      <w:r w:rsidR="00B36619" w:rsidRPr="002A11B9">
        <w:rPr>
          <w:szCs w:val="24"/>
        </w:rPr>
        <w:fldChar w:fldCharType="begin">
          <w:fldData xml:space="preserve">PEVuZE5vdGU+PENpdGU+PEF1dGhvcj5FZGVsaW5lPC9BdXRob3I+PFllYXI+MjAyMTwvWWVhcj48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</w:fldData>
        </w:fldChar>
      </w:r>
      <w:r w:rsidR="000A070B" w:rsidRPr="002A11B9">
        <w:rPr>
          <w:szCs w:val="24"/>
        </w:rPr>
        <w:instrText xml:space="preserve"> ADDIN EN.CITE </w:instrText>
      </w:r>
      <w:r w:rsidR="000A070B" w:rsidRPr="002A11B9">
        <w:rPr>
          <w:szCs w:val="24"/>
        </w:rPr>
        <w:fldChar w:fldCharType="begin">
          <w:fldData xml:space="preserve">PEVuZE5vdGU+PENpdGU+PEF1dGhvcj5FZGVsaW5lPC9BdXRob3I+PFllYXI+MjAyMTwvWWVhcj48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35,70</w:t>
      </w:r>
      <w:r w:rsidR="00B36619" w:rsidRPr="002A11B9">
        <w:rPr>
          <w:szCs w:val="24"/>
        </w:rPr>
        <w:fldChar w:fldCharType="end"/>
      </w:r>
      <w:r w:rsidR="00BE73C2" w:rsidRPr="002A11B9">
        <w:rPr>
          <w:szCs w:val="24"/>
        </w:rPr>
        <w:t xml:space="preserve"> </w:t>
      </w:r>
      <w:r w:rsidR="00E54F0B" w:rsidRPr="002A11B9">
        <w:rPr>
          <w:szCs w:val="24"/>
        </w:rPr>
        <w:t>D</w:t>
      </w:r>
      <w:r w:rsidR="00DD761D" w:rsidRPr="002A11B9">
        <w:rPr>
          <w:szCs w:val="24"/>
        </w:rPr>
        <w:t>espite</w:t>
      </w:r>
      <w:r w:rsidRPr="002A11B9">
        <w:rPr>
          <w:szCs w:val="24"/>
        </w:rPr>
        <w:t xml:space="preserve"> </w:t>
      </w:r>
      <w:r w:rsidR="00DD761D" w:rsidRPr="002A11B9">
        <w:rPr>
          <w:szCs w:val="24"/>
        </w:rPr>
        <w:t xml:space="preserve">a high </w:t>
      </w:r>
      <w:r w:rsidRPr="002A11B9">
        <w:rPr>
          <w:szCs w:val="24"/>
        </w:rPr>
        <w:t xml:space="preserve">local control </w:t>
      </w:r>
      <w:r w:rsidR="00DD761D" w:rsidRPr="002A11B9">
        <w:rPr>
          <w:szCs w:val="24"/>
        </w:rPr>
        <w:t>rate</w:t>
      </w:r>
      <w:r w:rsidRPr="002A11B9">
        <w:rPr>
          <w:szCs w:val="24"/>
        </w:rPr>
        <w:t xml:space="preserve"> (pooled 1-year local control </w:t>
      </w:r>
      <w:r w:rsidR="00450F1D" w:rsidRPr="002A11B9">
        <w:rPr>
          <w:szCs w:val="24"/>
        </w:rPr>
        <w:t xml:space="preserve">rate </w:t>
      </w:r>
      <w:r w:rsidRPr="002A11B9">
        <w:rPr>
          <w:szCs w:val="24"/>
        </w:rPr>
        <w:t>83%</w:t>
      </w:r>
      <w:r w:rsidR="00665E7E" w:rsidRPr="002A11B9">
        <w:rPr>
          <w:szCs w:val="24"/>
        </w:rPr>
        <w:t>)</w:t>
      </w:r>
      <w:r w:rsidR="00720DE8" w:rsidRPr="002A11B9">
        <w:rPr>
          <w:szCs w:val="24"/>
        </w:rPr>
        <w:t>,</w:t>
      </w:r>
      <w:r w:rsidR="00665E7E" w:rsidRPr="002A11B9">
        <w:rPr>
          <w:szCs w:val="24"/>
        </w:rPr>
        <w:t xml:space="preserve"> </w:t>
      </w:r>
      <w:r w:rsidR="00DD761D" w:rsidRPr="002A11B9">
        <w:rPr>
          <w:szCs w:val="24"/>
        </w:rPr>
        <w:t xml:space="preserve">the </w:t>
      </w:r>
      <w:r w:rsidRPr="002A11B9">
        <w:rPr>
          <w:szCs w:val="24"/>
        </w:rPr>
        <w:t>OS</w:t>
      </w:r>
      <w:r w:rsidR="002265D2" w:rsidRPr="002A11B9">
        <w:rPr>
          <w:szCs w:val="24"/>
        </w:rPr>
        <w:t xml:space="preserve"> </w:t>
      </w:r>
      <w:r w:rsidR="00DD761D" w:rsidRPr="002A11B9">
        <w:rPr>
          <w:szCs w:val="24"/>
        </w:rPr>
        <w:t>rate appears to be low</w:t>
      </w:r>
      <w:r w:rsidRPr="002A11B9">
        <w:rPr>
          <w:szCs w:val="24"/>
        </w:rPr>
        <w:t xml:space="preserve"> (pooled 1-year OS </w:t>
      </w:r>
      <w:r w:rsidR="00450F1D" w:rsidRPr="002A11B9">
        <w:rPr>
          <w:szCs w:val="24"/>
        </w:rPr>
        <w:t xml:space="preserve">rate </w:t>
      </w:r>
      <w:r w:rsidRPr="002A11B9">
        <w:rPr>
          <w:szCs w:val="24"/>
        </w:rPr>
        <w:t>58.3%</w:t>
      </w:r>
      <w:r w:rsidR="00665E7E" w:rsidRPr="002A11B9">
        <w:rPr>
          <w:szCs w:val="24"/>
        </w:rPr>
        <w:t>)</w:t>
      </w:r>
      <w:r w:rsidR="00450F1D" w:rsidRPr="002A11B9">
        <w:rPr>
          <w:szCs w:val="24"/>
        </w:rPr>
        <w:t>.</w:t>
      </w:r>
      <w:r w:rsidR="00DD761D" w:rsidRPr="002A11B9">
        <w:rPr>
          <w:szCs w:val="24"/>
        </w:rPr>
        <w:t xml:space="preserve"> </w:t>
      </w:r>
      <w:r w:rsidR="00F361E2" w:rsidRPr="002A11B9">
        <w:rPr>
          <w:szCs w:val="24"/>
        </w:rPr>
        <w:t xml:space="preserve">External </w:t>
      </w:r>
      <w:r w:rsidR="00EE18D2" w:rsidRPr="002A11B9">
        <w:rPr>
          <w:szCs w:val="24"/>
        </w:rPr>
        <w:t xml:space="preserve">beam </w:t>
      </w:r>
      <w:r w:rsidR="00450F1D" w:rsidRPr="002A11B9">
        <w:rPr>
          <w:szCs w:val="24"/>
        </w:rPr>
        <w:t xml:space="preserve">RT </w:t>
      </w:r>
      <w:r w:rsidR="00F361E2" w:rsidRPr="002A11B9">
        <w:rPr>
          <w:szCs w:val="24"/>
        </w:rPr>
        <w:t xml:space="preserve">or </w:t>
      </w:r>
      <w:r w:rsidR="00450F1D" w:rsidRPr="002A11B9">
        <w:rPr>
          <w:szCs w:val="24"/>
        </w:rPr>
        <w:t>CRT</w:t>
      </w:r>
      <w:r w:rsidR="00F361E2" w:rsidRPr="002A11B9">
        <w:rPr>
          <w:szCs w:val="24"/>
        </w:rPr>
        <w:t xml:space="preserve"> to the primary tumo</w:t>
      </w:r>
      <w:r w:rsidR="00450F1D" w:rsidRPr="002A11B9">
        <w:rPr>
          <w:szCs w:val="24"/>
        </w:rPr>
        <w:t>u</w:t>
      </w:r>
      <w:r w:rsidR="00F361E2" w:rsidRPr="002A11B9">
        <w:rPr>
          <w:szCs w:val="24"/>
        </w:rPr>
        <w:t xml:space="preserve">r as definitive treatment should therefore not be </w:t>
      </w:r>
      <w:r w:rsidR="00F361E2" w:rsidRPr="002A11B9">
        <w:rPr>
          <w:szCs w:val="24"/>
        </w:rPr>
        <w:lastRenderedPageBreak/>
        <w:t xml:space="preserve">used outside of clinical trials for </w:t>
      </w:r>
      <w:r w:rsidR="002B4A9F" w:rsidRPr="002A11B9">
        <w:rPr>
          <w:szCs w:val="24"/>
        </w:rPr>
        <w:t xml:space="preserve">locally </w:t>
      </w:r>
      <w:r w:rsidR="00F361E2" w:rsidRPr="002A11B9">
        <w:rPr>
          <w:szCs w:val="24"/>
        </w:rPr>
        <w:t xml:space="preserve">advanced CCA. </w:t>
      </w:r>
      <w:r w:rsidR="008561CD" w:rsidRPr="002A11B9">
        <w:rPr>
          <w:bCs/>
          <w:iCs/>
          <w:color w:val="000000"/>
          <w:szCs w:val="24"/>
        </w:rPr>
        <w:t>SBRT can</w:t>
      </w:r>
      <w:r w:rsidR="00BF3AF5" w:rsidRPr="002A11B9">
        <w:rPr>
          <w:bCs/>
          <w:iCs/>
          <w:color w:val="000000"/>
          <w:szCs w:val="24"/>
        </w:rPr>
        <w:t>,</w:t>
      </w:r>
      <w:r w:rsidR="008561CD" w:rsidRPr="002A11B9">
        <w:rPr>
          <w:bCs/>
          <w:iCs/>
          <w:color w:val="000000"/>
          <w:szCs w:val="24"/>
        </w:rPr>
        <w:t xml:space="preserve"> </w:t>
      </w:r>
      <w:r w:rsidR="00BF3AF5" w:rsidRPr="002A11B9">
        <w:rPr>
          <w:bCs/>
          <w:iCs/>
          <w:color w:val="000000"/>
          <w:szCs w:val="24"/>
        </w:rPr>
        <w:t xml:space="preserve">however, </w:t>
      </w:r>
      <w:r w:rsidR="008561CD" w:rsidRPr="002A11B9">
        <w:rPr>
          <w:bCs/>
          <w:iCs/>
          <w:color w:val="000000"/>
          <w:szCs w:val="24"/>
        </w:rPr>
        <w:t xml:space="preserve">be considered for </w:t>
      </w:r>
      <w:r w:rsidR="00450F1D" w:rsidRPr="002A11B9">
        <w:rPr>
          <w:bCs/>
          <w:iCs/>
          <w:color w:val="000000"/>
          <w:szCs w:val="24"/>
        </w:rPr>
        <w:t xml:space="preserve">patients with </w:t>
      </w:r>
      <w:r w:rsidR="008561CD" w:rsidRPr="002A11B9">
        <w:rPr>
          <w:bCs/>
          <w:iCs/>
          <w:color w:val="000000"/>
          <w:szCs w:val="24"/>
        </w:rPr>
        <w:t xml:space="preserve">iCCA in case of contraindication to surgery for liver-limited </w:t>
      </w:r>
      <w:r w:rsidR="00450F1D" w:rsidRPr="002A11B9">
        <w:rPr>
          <w:bCs/>
          <w:iCs/>
          <w:color w:val="000000"/>
          <w:szCs w:val="24"/>
        </w:rPr>
        <w:t>disease</w:t>
      </w:r>
      <w:r w:rsidR="008561CD" w:rsidRPr="002A11B9">
        <w:rPr>
          <w:bCs/>
          <w:iCs/>
          <w:color w:val="000000"/>
          <w:szCs w:val="24"/>
        </w:rPr>
        <w:t>.</w:t>
      </w:r>
    </w:p>
    <w:p w14:paraId="48AE8D2B" w14:textId="04225EA3" w:rsidR="00DD761D" w:rsidRPr="002A11B9" w:rsidRDefault="00DD761D" w:rsidP="006F3FE9">
      <w:pPr>
        <w:suppressAutoHyphens/>
        <w:spacing w:after="120"/>
        <w:rPr>
          <w:szCs w:val="24"/>
        </w:rPr>
      </w:pPr>
      <w:r w:rsidRPr="002A11B9">
        <w:rPr>
          <w:szCs w:val="24"/>
        </w:rPr>
        <w:t>I</w:t>
      </w:r>
      <w:r w:rsidR="00C90C8B" w:rsidRPr="002A11B9">
        <w:rPr>
          <w:szCs w:val="24"/>
        </w:rPr>
        <w:t xml:space="preserve">ntra-arterial therapies, </w:t>
      </w:r>
      <w:r w:rsidR="00AA0318" w:rsidRPr="002A11B9">
        <w:rPr>
          <w:szCs w:val="24"/>
        </w:rPr>
        <w:t xml:space="preserve">including </w:t>
      </w:r>
      <w:r w:rsidR="00C90C8B" w:rsidRPr="002A11B9">
        <w:rPr>
          <w:szCs w:val="24"/>
        </w:rPr>
        <w:t xml:space="preserve">hepatic arterial infusion (HAI) of </w:t>
      </w:r>
      <w:proofErr w:type="spellStart"/>
      <w:r w:rsidR="009A65E6" w:rsidRPr="002A11B9">
        <w:rPr>
          <w:szCs w:val="24"/>
        </w:rPr>
        <w:t>ChT</w:t>
      </w:r>
      <w:proofErr w:type="spellEnd"/>
      <w:r w:rsidR="00C90C8B" w:rsidRPr="002A11B9">
        <w:rPr>
          <w:szCs w:val="24"/>
        </w:rPr>
        <w:t xml:space="preserve">, </w:t>
      </w:r>
      <w:proofErr w:type="spellStart"/>
      <w:r w:rsidR="00C90C8B" w:rsidRPr="002A11B9">
        <w:rPr>
          <w:szCs w:val="24"/>
        </w:rPr>
        <w:t>transarterial</w:t>
      </w:r>
      <w:proofErr w:type="spellEnd"/>
      <w:r w:rsidR="00C90C8B" w:rsidRPr="002A11B9">
        <w:rPr>
          <w:szCs w:val="24"/>
        </w:rPr>
        <w:t xml:space="preserve"> </w:t>
      </w:r>
      <w:proofErr w:type="spellStart"/>
      <w:r w:rsidR="00C90C8B" w:rsidRPr="002A11B9">
        <w:rPr>
          <w:szCs w:val="24"/>
        </w:rPr>
        <w:t>chemoembolisation</w:t>
      </w:r>
      <w:proofErr w:type="spellEnd"/>
      <w:r w:rsidR="00C90C8B" w:rsidRPr="002A11B9">
        <w:rPr>
          <w:szCs w:val="24"/>
        </w:rPr>
        <w:t xml:space="preserve"> and selective internal </w:t>
      </w:r>
      <w:r w:rsidR="009A65E6" w:rsidRPr="002A11B9">
        <w:rPr>
          <w:szCs w:val="24"/>
        </w:rPr>
        <w:t>RT</w:t>
      </w:r>
      <w:r w:rsidR="00C90C8B" w:rsidRPr="002A11B9">
        <w:rPr>
          <w:szCs w:val="24"/>
        </w:rPr>
        <w:t xml:space="preserve"> (SIRT, also known as </w:t>
      </w:r>
      <w:proofErr w:type="spellStart"/>
      <w:r w:rsidR="00C90C8B" w:rsidRPr="002A11B9">
        <w:rPr>
          <w:szCs w:val="24"/>
        </w:rPr>
        <w:t>radioembolisation</w:t>
      </w:r>
      <w:proofErr w:type="spellEnd"/>
      <w:r w:rsidR="00C90C8B" w:rsidRPr="002A11B9">
        <w:rPr>
          <w:szCs w:val="24"/>
        </w:rPr>
        <w:t xml:space="preserve">) </w:t>
      </w:r>
      <w:r w:rsidRPr="002A11B9">
        <w:rPr>
          <w:szCs w:val="24"/>
        </w:rPr>
        <w:t>have been</w:t>
      </w:r>
      <w:r w:rsidR="00C90C8B" w:rsidRPr="002A11B9">
        <w:rPr>
          <w:szCs w:val="24"/>
        </w:rPr>
        <w:t xml:space="preserve"> mostly </w:t>
      </w:r>
      <w:r w:rsidRPr="002A11B9">
        <w:rPr>
          <w:szCs w:val="24"/>
        </w:rPr>
        <w:t xml:space="preserve">studied </w:t>
      </w:r>
      <w:r w:rsidR="00C90C8B" w:rsidRPr="002A11B9">
        <w:rPr>
          <w:szCs w:val="24"/>
        </w:rPr>
        <w:t>in retrospective single-</w:t>
      </w:r>
      <w:r w:rsidR="00665E7E" w:rsidRPr="002A11B9">
        <w:rPr>
          <w:szCs w:val="24"/>
        </w:rPr>
        <w:t>cent</w:t>
      </w:r>
      <w:r w:rsidR="009A65E6" w:rsidRPr="002A11B9">
        <w:rPr>
          <w:szCs w:val="24"/>
        </w:rPr>
        <w:t>re</w:t>
      </w:r>
      <w:r w:rsidR="00C90C8B" w:rsidRPr="002A11B9">
        <w:rPr>
          <w:szCs w:val="24"/>
        </w:rPr>
        <w:t xml:space="preserve"> </w:t>
      </w:r>
      <w:r w:rsidRPr="002A11B9">
        <w:rPr>
          <w:szCs w:val="24"/>
        </w:rPr>
        <w:t>cohorts</w:t>
      </w:r>
      <w:r w:rsidR="009A65E6" w:rsidRPr="002A11B9">
        <w:rPr>
          <w:szCs w:val="24"/>
        </w:rPr>
        <w:t>.</w:t>
      </w:r>
      <w:r w:rsidR="00B36619" w:rsidRPr="002A11B9">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instrText xml:space="preserve"> ADDIN EN.CITE </w:instrText>
      </w:r>
      <w:r w:rsidR="00BA1C54" w:rsidRPr="002A11B9">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instrText xml:space="preserve"> ADDIN EN.CITE.DATA </w:instrText>
      </w:r>
      <w:r w:rsidR="00BA1C54" w:rsidRPr="002A11B9">
        <w:fldChar w:fldCharType="end"/>
      </w:r>
      <w:r w:rsidR="00B36619" w:rsidRPr="002A11B9">
        <w:fldChar w:fldCharType="separate"/>
      </w:r>
      <w:r w:rsidR="00BA1C54" w:rsidRPr="002A11B9">
        <w:rPr>
          <w:noProof/>
          <w:vertAlign w:val="superscript"/>
        </w:rPr>
        <w:t>35</w:t>
      </w:r>
      <w:r w:rsidR="00B36619" w:rsidRPr="002A11B9">
        <w:fldChar w:fldCharType="end"/>
      </w:r>
      <w:r w:rsidR="00C90C8B" w:rsidRPr="002A11B9">
        <w:rPr>
          <w:szCs w:val="24"/>
        </w:rPr>
        <w:t xml:space="preserve"> Results </w:t>
      </w:r>
      <w:r w:rsidRPr="002A11B9">
        <w:rPr>
          <w:szCs w:val="24"/>
        </w:rPr>
        <w:t>are</w:t>
      </w:r>
      <w:r w:rsidR="00C90C8B" w:rsidRPr="002A11B9">
        <w:rPr>
          <w:szCs w:val="24"/>
        </w:rPr>
        <w:t xml:space="preserve"> heterogeneous, probably due to </w:t>
      </w:r>
      <w:r w:rsidR="009A65E6" w:rsidRPr="002A11B9">
        <w:rPr>
          <w:szCs w:val="24"/>
        </w:rPr>
        <w:t xml:space="preserve">the </w:t>
      </w:r>
      <w:r w:rsidR="00C90C8B" w:rsidRPr="002A11B9">
        <w:rPr>
          <w:szCs w:val="24"/>
        </w:rPr>
        <w:t xml:space="preserve">heterogeneity of the </w:t>
      </w:r>
      <w:r w:rsidR="009A65E6" w:rsidRPr="002A11B9">
        <w:rPr>
          <w:szCs w:val="24"/>
        </w:rPr>
        <w:t xml:space="preserve">study </w:t>
      </w:r>
      <w:r w:rsidR="00C90C8B" w:rsidRPr="002A11B9">
        <w:rPr>
          <w:szCs w:val="24"/>
        </w:rPr>
        <w:t>population</w:t>
      </w:r>
      <w:r w:rsidR="009A65E6" w:rsidRPr="002A11B9">
        <w:rPr>
          <w:szCs w:val="24"/>
        </w:rPr>
        <w:t>s</w:t>
      </w:r>
      <w:r w:rsidR="00C90C8B" w:rsidRPr="002A11B9">
        <w:rPr>
          <w:szCs w:val="24"/>
        </w:rPr>
        <w:t xml:space="preserve">, and </w:t>
      </w:r>
      <w:r w:rsidR="009A65E6" w:rsidRPr="002A11B9">
        <w:rPr>
          <w:szCs w:val="24"/>
        </w:rPr>
        <w:t xml:space="preserve">outcomes </w:t>
      </w:r>
      <w:r w:rsidRPr="002A11B9">
        <w:rPr>
          <w:szCs w:val="24"/>
        </w:rPr>
        <w:t>are generally</w:t>
      </w:r>
      <w:r w:rsidR="00C90C8B" w:rsidRPr="002A11B9">
        <w:rPr>
          <w:szCs w:val="24"/>
        </w:rPr>
        <w:t xml:space="preserve"> </w:t>
      </w:r>
      <w:r w:rsidR="009A65E6" w:rsidRPr="002A11B9">
        <w:rPr>
          <w:szCs w:val="24"/>
        </w:rPr>
        <w:t xml:space="preserve">improved </w:t>
      </w:r>
      <w:r w:rsidR="00C90C8B" w:rsidRPr="002A11B9">
        <w:rPr>
          <w:szCs w:val="24"/>
        </w:rPr>
        <w:t xml:space="preserve">when patients </w:t>
      </w:r>
      <w:r w:rsidR="00911D02" w:rsidRPr="002A11B9">
        <w:rPr>
          <w:szCs w:val="24"/>
        </w:rPr>
        <w:t xml:space="preserve">have been </w:t>
      </w:r>
      <w:r w:rsidR="00C90C8B" w:rsidRPr="002A11B9">
        <w:rPr>
          <w:szCs w:val="24"/>
        </w:rPr>
        <w:t xml:space="preserve">treated in </w:t>
      </w:r>
      <w:r w:rsidR="00911D02" w:rsidRPr="002A11B9">
        <w:rPr>
          <w:szCs w:val="24"/>
        </w:rPr>
        <w:t xml:space="preserve">the </w:t>
      </w:r>
      <w:r w:rsidR="00C90C8B" w:rsidRPr="002A11B9">
        <w:rPr>
          <w:szCs w:val="24"/>
        </w:rPr>
        <w:t xml:space="preserve">first-line </w:t>
      </w:r>
      <w:r w:rsidR="00911D02" w:rsidRPr="002A11B9">
        <w:rPr>
          <w:szCs w:val="24"/>
        </w:rPr>
        <w:t xml:space="preserve">setting </w:t>
      </w:r>
      <w:r w:rsidR="00C90C8B" w:rsidRPr="002A11B9">
        <w:rPr>
          <w:szCs w:val="24"/>
        </w:rPr>
        <w:t xml:space="preserve">with concomitant </w:t>
      </w:r>
      <w:r w:rsidR="00911D02" w:rsidRPr="002A11B9">
        <w:rPr>
          <w:szCs w:val="24"/>
        </w:rPr>
        <w:t>ChT.</w:t>
      </w:r>
      <w:r w:rsidR="00B36619" w:rsidRPr="002A11B9">
        <w:rPr>
          <w:szCs w:val="24"/>
        </w:rPr>
        <w:fldChar w:fldCharType="begin">
          <w:fldData xml:space="preserve">PEVuZE5vdGU+PENpdGU+PEF1dGhvcj5FZGVsaW5lPC9BdXRob3I+PFllYXI+MjAyMTwvWWVhcj48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</w:fldData>
        </w:fldChar>
      </w:r>
      <w:r w:rsidR="000A070B" w:rsidRPr="002A11B9">
        <w:rPr>
          <w:szCs w:val="24"/>
        </w:rPr>
        <w:instrText xml:space="preserve"> ADDIN EN.CITE </w:instrText>
      </w:r>
      <w:r w:rsidR="000A070B" w:rsidRPr="002A11B9">
        <w:rPr>
          <w:szCs w:val="24"/>
        </w:rPr>
        <w:fldChar w:fldCharType="begin">
          <w:fldData xml:space="preserve">PEVuZE5vdGU+PENpdGU+PEF1dGhvcj5FZGVsaW5lPC9BdXRob3I+PFllYXI+MjAyMTwvWWVhcj48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35,71</w:t>
      </w:r>
      <w:r w:rsidR="00B36619" w:rsidRPr="002A11B9">
        <w:rPr>
          <w:szCs w:val="24"/>
        </w:rPr>
        <w:fldChar w:fldCharType="end"/>
      </w:r>
      <w:r w:rsidR="00C90C8B" w:rsidRPr="002A11B9">
        <w:rPr>
          <w:szCs w:val="24"/>
        </w:rPr>
        <w:t xml:space="preserve"> Recently, prospective single-arm phase II studies </w:t>
      </w:r>
      <w:r w:rsidR="0006270D" w:rsidRPr="002A11B9">
        <w:rPr>
          <w:szCs w:val="24"/>
        </w:rPr>
        <w:t xml:space="preserve">of HAI and SIRT </w:t>
      </w:r>
      <w:r w:rsidR="00C90C8B" w:rsidRPr="002A11B9">
        <w:rPr>
          <w:szCs w:val="24"/>
        </w:rPr>
        <w:t>in combination with modern gemcitabine</w:t>
      </w:r>
      <w:r w:rsidR="0006270D" w:rsidRPr="002A11B9">
        <w:rPr>
          <w:szCs w:val="24"/>
        </w:rPr>
        <w:t>–</w:t>
      </w:r>
      <w:r w:rsidR="00C90C8B" w:rsidRPr="002A11B9">
        <w:rPr>
          <w:szCs w:val="24"/>
        </w:rPr>
        <w:t xml:space="preserve">platinum </w:t>
      </w:r>
      <w:proofErr w:type="spellStart"/>
      <w:r w:rsidR="0006270D" w:rsidRPr="002A11B9">
        <w:rPr>
          <w:szCs w:val="24"/>
        </w:rPr>
        <w:t>ChT</w:t>
      </w:r>
      <w:proofErr w:type="spellEnd"/>
      <w:r w:rsidR="00C90C8B" w:rsidRPr="002A11B9">
        <w:rPr>
          <w:szCs w:val="24"/>
        </w:rPr>
        <w:t xml:space="preserve"> </w:t>
      </w:r>
      <w:r w:rsidR="002B4A9F" w:rsidRPr="002A11B9">
        <w:rPr>
          <w:szCs w:val="24"/>
        </w:rPr>
        <w:t>have</w:t>
      </w:r>
      <w:r w:rsidR="00C90C8B" w:rsidRPr="002A11B9">
        <w:rPr>
          <w:szCs w:val="24"/>
        </w:rPr>
        <w:t xml:space="preserve"> </w:t>
      </w:r>
      <w:r w:rsidR="0006270D" w:rsidRPr="002A11B9">
        <w:rPr>
          <w:szCs w:val="24"/>
        </w:rPr>
        <w:t>report</w:t>
      </w:r>
      <w:r w:rsidR="002B4A9F" w:rsidRPr="002A11B9">
        <w:rPr>
          <w:szCs w:val="24"/>
        </w:rPr>
        <w:t>ed</w:t>
      </w:r>
      <w:r w:rsidR="0006270D" w:rsidRPr="002A11B9">
        <w:rPr>
          <w:szCs w:val="24"/>
        </w:rPr>
        <w:t xml:space="preserve"> </w:t>
      </w:r>
      <w:r w:rsidR="00EE18D2" w:rsidRPr="002A11B9">
        <w:rPr>
          <w:szCs w:val="24"/>
        </w:rPr>
        <w:t xml:space="preserve">objective </w:t>
      </w:r>
      <w:r w:rsidR="00C90C8B" w:rsidRPr="002A11B9">
        <w:rPr>
          <w:szCs w:val="24"/>
        </w:rPr>
        <w:t xml:space="preserve">response rates </w:t>
      </w:r>
      <w:r w:rsidR="00EE18D2" w:rsidRPr="002A11B9">
        <w:rPr>
          <w:szCs w:val="24"/>
        </w:rPr>
        <w:t>(ORR</w:t>
      </w:r>
      <w:r w:rsidR="0006270D" w:rsidRPr="002A11B9">
        <w:rPr>
          <w:szCs w:val="24"/>
        </w:rPr>
        <w:t>s</w:t>
      </w:r>
      <w:r w:rsidR="00EE18D2" w:rsidRPr="002A11B9">
        <w:rPr>
          <w:szCs w:val="24"/>
        </w:rPr>
        <w:t xml:space="preserve">) </w:t>
      </w:r>
      <w:r w:rsidR="00C90C8B" w:rsidRPr="002A11B9">
        <w:rPr>
          <w:szCs w:val="24"/>
        </w:rPr>
        <w:t xml:space="preserve">of 51% and 39%, </w:t>
      </w:r>
      <w:r w:rsidR="0006270D" w:rsidRPr="002A11B9">
        <w:rPr>
          <w:szCs w:val="24"/>
        </w:rPr>
        <w:t xml:space="preserve">secondary resection rates of </w:t>
      </w:r>
      <w:r w:rsidR="00C90C8B" w:rsidRPr="002A11B9">
        <w:rPr>
          <w:szCs w:val="24"/>
        </w:rPr>
        <w:t xml:space="preserve">10% and 22% and median OS of 25 </w:t>
      </w:r>
      <w:r w:rsidR="0006270D" w:rsidRPr="002A11B9">
        <w:rPr>
          <w:szCs w:val="24"/>
        </w:rPr>
        <w:t xml:space="preserve">months </w:t>
      </w:r>
      <w:r w:rsidR="00C90C8B" w:rsidRPr="002A11B9">
        <w:rPr>
          <w:szCs w:val="24"/>
        </w:rPr>
        <w:t>and 22 months, respectively</w:t>
      </w:r>
      <w:r w:rsidR="0006270D" w:rsidRPr="002A11B9">
        <w:rPr>
          <w:szCs w:val="24"/>
        </w:rPr>
        <w:t>.</w:t>
      </w:r>
      <w:r w:rsidR="00B36619" w:rsidRPr="002A11B9">
        <w:rPr>
          <w:szCs w:val="24"/>
        </w:rPr>
        <w:fldChar w:fldCharType="begin">
          <w:fldData xml:space="preserve">PEVuZE5vdGU+PENpdGU+PEF1dGhvcj5FZGVsaW5lPC9BdXRob3I+PFllYXI+MjAyMDwvWWVhcj48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</w:fldData>
        </w:fldChar>
      </w:r>
      <w:r w:rsidR="000A070B" w:rsidRPr="002A11B9">
        <w:rPr>
          <w:szCs w:val="24"/>
        </w:rPr>
        <w:instrText xml:space="preserve"> ADDIN EN.CITE </w:instrText>
      </w:r>
      <w:r w:rsidR="000A070B" w:rsidRPr="002A11B9">
        <w:rPr>
          <w:szCs w:val="24"/>
        </w:rPr>
        <w:fldChar w:fldCharType="begin">
          <w:fldData xml:space="preserve">PEVuZE5vdGU+PENpdGU+PEF1dGhvcj5FZGVsaW5lPC9BdXRob3I+PFllYXI+MjAyMDwvWWVhcj48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72,73</w:t>
      </w:r>
      <w:r w:rsidR="00B36619" w:rsidRPr="002A11B9">
        <w:rPr>
          <w:szCs w:val="24"/>
        </w:rPr>
        <w:fldChar w:fldCharType="end"/>
      </w:r>
      <w:r w:rsidR="00C90C8B" w:rsidRPr="002A11B9">
        <w:rPr>
          <w:szCs w:val="24"/>
        </w:rPr>
        <w:t xml:space="preserve"> </w:t>
      </w:r>
      <w:r w:rsidR="000438F8" w:rsidRPr="002A11B9">
        <w:rPr>
          <w:szCs w:val="24"/>
        </w:rPr>
        <w:t>N</w:t>
      </w:r>
      <w:r w:rsidR="0006270D" w:rsidRPr="002A11B9">
        <w:rPr>
          <w:szCs w:val="24"/>
        </w:rPr>
        <w:t>o</w:t>
      </w:r>
      <w:r w:rsidR="00C90C8B" w:rsidRPr="002A11B9">
        <w:rPr>
          <w:szCs w:val="24"/>
        </w:rPr>
        <w:t xml:space="preserve"> </w:t>
      </w:r>
      <w:r w:rsidR="00EE18D2" w:rsidRPr="002A11B9">
        <w:rPr>
          <w:szCs w:val="24"/>
        </w:rPr>
        <w:t>RCT</w:t>
      </w:r>
      <w:r w:rsidR="0006270D" w:rsidRPr="002A11B9">
        <w:rPr>
          <w:szCs w:val="24"/>
        </w:rPr>
        <w:t>s have</w:t>
      </w:r>
      <w:r w:rsidR="00C90C8B" w:rsidRPr="002A11B9">
        <w:rPr>
          <w:szCs w:val="24"/>
        </w:rPr>
        <w:t xml:space="preserve"> </w:t>
      </w:r>
      <w:r w:rsidR="0006270D" w:rsidRPr="002A11B9">
        <w:rPr>
          <w:szCs w:val="24"/>
        </w:rPr>
        <w:t xml:space="preserve">been initiated </w:t>
      </w:r>
      <w:r w:rsidR="002128AD" w:rsidRPr="002A11B9">
        <w:rPr>
          <w:szCs w:val="24"/>
        </w:rPr>
        <w:t xml:space="preserve">to date </w:t>
      </w:r>
      <w:r w:rsidR="0006270D" w:rsidRPr="002A11B9">
        <w:rPr>
          <w:szCs w:val="24"/>
        </w:rPr>
        <w:t>to</w:t>
      </w:r>
      <w:r w:rsidR="00C90C8B" w:rsidRPr="002A11B9">
        <w:rPr>
          <w:szCs w:val="24"/>
        </w:rPr>
        <w:t xml:space="preserve"> confirm improved </w:t>
      </w:r>
      <w:r w:rsidR="0006270D" w:rsidRPr="002A11B9">
        <w:rPr>
          <w:szCs w:val="24"/>
        </w:rPr>
        <w:t>outcomes</w:t>
      </w:r>
      <w:r w:rsidR="00356CB1" w:rsidRPr="002A11B9">
        <w:rPr>
          <w:szCs w:val="24"/>
        </w:rPr>
        <w:t xml:space="preserve"> with these approaches</w:t>
      </w:r>
      <w:r w:rsidR="0006270D" w:rsidRPr="002A11B9">
        <w:rPr>
          <w:szCs w:val="24"/>
        </w:rPr>
        <w:t xml:space="preserve"> </w:t>
      </w:r>
      <w:r w:rsidR="00C90C8B" w:rsidRPr="002A11B9">
        <w:rPr>
          <w:szCs w:val="24"/>
        </w:rPr>
        <w:t xml:space="preserve">over systemic therapy alone. With the demonstrated efficacy of systemic </w:t>
      </w:r>
      <w:proofErr w:type="spellStart"/>
      <w:r w:rsidR="00356CB1" w:rsidRPr="002A11B9">
        <w:rPr>
          <w:szCs w:val="24"/>
        </w:rPr>
        <w:t>ChT</w:t>
      </w:r>
      <w:proofErr w:type="spellEnd"/>
      <w:r w:rsidR="00C90C8B" w:rsidRPr="002A11B9">
        <w:rPr>
          <w:szCs w:val="24"/>
        </w:rPr>
        <w:t xml:space="preserve"> in advanced BTC, intra-arterial therapies </w:t>
      </w:r>
      <w:r w:rsidR="00F972D4" w:rsidRPr="002A11B9">
        <w:rPr>
          <w:szCs w:val="24"/>
        </w:rPr>
        <w:t>might be used in combination with</w:t>
      </w:r>
      <w:r w:rsidR="00C90C8B" w:rsidRPr="002A11B9">
        <w:rPr>
          <w:szCs w:val="24"/>
        </w:rPr>
        <w:t xml:space="preserve"> systemic </w:t>
      </w:r>
      <w:proofErr w:type="spellStart"/>
      <w:r w:rsidR="00356CB1" w:rsidRPr="002A11B9">
        <w:rPr>
          <w:szCs w:val="24"/>
        </w:rPr>
        <w:t>ChT</w:t>
      </w:r>
      <w:proofErr w:type="spellEnd"/>
      <w:r w:rsidR="00F972D4" w:rsidRPr="002A11B9">
        <w:rPr>
          <w:szCs w:val="24"/>
        </w:rPr>
        <w:t xml:space="preserve"> in liver</w:t>
      </w:r>
      <w:r w:rsidR="00EE18D2" w:rsidRPr="002A11B9">
        <w:rPr>
          <w:szCs w:val="24"/>
        </w:rPr>
        <w:t>-</w:t>
      </w:r>
      <w:r w:rsidR="00F972D4" w:rsidRPr="002A11B9">
        <w:rPr>
          <w:szCs w:val="24"/>
        </w:rPr>
        <w:t xml:space="preserve">limited </w:t>
      </w:r>
      <w:proofErr w:type="spellStart"/>
      <w:r w:rsidR="00F972D4" w:rsidRPr="002A11B9">
        <w:rPr>
          <w:szCs w:val="24"/>
        </w:rPr>
        <w:t>iCCA</w:t>
      </w:r>
      <w:proofErr w:type="spellEnd"/>
      <w:r w:rsidR="00C90C8B" w:rsidRPr="002A11B9">
        <w:rPr>
          <w:szCs w:val="24"/>
        </w:rPr>
        <w:t>.</w:t>
      </w:r>
      <w:r w:rsidRPr="002A11B9">
        <w:rPr>
          <w:szCs w:val="24"/>
        </w:rPr>
        <w:t xml:space="preserve"> </w:t>
      </w:r>
    </w:p>
    <w:p w14:paraId="49F6A9AD" w14:textId="4DA44BDB" w:rsidR="00F361E2" w:rsidRPr="002A11B9" w:rsidRDefault="009B047B" w:rsidP="006F3FE9">
      <w:pPr>
        <w:pBdr>
          <w:top w:val="nil"/>
          <w:left w:val="nil"/>
          <w:bottom w:val="nil"/>
          <w:right w:val="nil"/>
          <w:between w:val="nil"/>
        </w:pBdr>
        <w:suppressAutoHyphens/>
        <w:spacing w:after="120"/>
        <w:rPr>
          <w:bCs/>
          <w:iCs/>
          <w:color w:val="000000"/>
          <w:szCs w:val="24"/>
        </w:rPr>
      </w:pPr>
      <w:r w:rsidRPr="002A11B9">
        <w:rPr>
          <w:szCs w:val="24"/>
        </w:rPr>
        <w:t>Initial</w:t>
      </w:r>
      <w:r w:rsidR="00DD761D" w:rsidRPr="002A11B9">
        <w:rPr>
          <w:szCs w:val="24"/>
        </w:rPr>
        <w:t xml:space="preserve"> retrospective studies of endoscopic treatments such as radiofrequency ablation and photodynamic therapies </w:t>
      </w:r>
      <w:r w:rsidR="00BE7FF4" w:rsidRPr="002A11B9">
        <w:rPr>
          <w:szCs w:val="24"/>
        </w:rPr>
        <w:t xml:space="preserve">have </w:t>
      </w:r>
      <w:r w:rsidR="00DD761D" w:rsidRPr="002A11B9">
        <w:rPr>
          <w:szCs w:val="24"/>
        </w:rPr>
        <w:t xml:space="preserve">reported interesting results, but </w:t>
      </w:r>
      <w:r w:rsidR="00EE18D2" w:rsidRPr="002A11B9">
        <w:rPr>
          <w:szCs w:val="24"/>
        </w:rPr>
        <w:t>RCT</w:t>
      </w:r>
      <w:r w:rsidR="00BE7FF4" w:rsidRPr="002A11B9">
        <w:rPr>
          <w:szCs w:val="24"/>
        </w:rPr>
        <w:t>s have</w:t>
      </w:r>
      <w:r w:rsidR="00DD761D" w:rsidRPr="002A11B9">
        <w:rPr>
          <w:szCs w:val="24"/>
        </w:rPr>
        <w:t xml:space="preserve"> failed to </w:t>
      </w:r>
      <w:r w:rsidR="00BE7FF4" w:rsidRPr="002A11B9">
        <w:rPr>
          <w:szCs w:val="24"/>
        </w:rPr>
        <w:t>show a</w:t>
      </w:r>
      <w:r w:rsidR="00DD761D" w:rsidRPr="002A11B9">
        <w:rPr>
          <w:szCs w:val="24"/>
        </w:rPr>
        <w:t xml:space="preserve"> benefit, or did not compare results with systemic </w:t>
      </w:r>
      <w:r w:rsidR="00BE7FF4" w:rsidRPr="002A11B9">
        <w:rPr>
          <w:szCs w:val="24"/>
        </w:rPr>
        <w:t>ChT.</w:t>
      </w:r>
      <w:r w:rsidR="00B36619" w:rsidRPr="002A11B9">
        <w:rPr>
          <w:szCs w:val="24"/>
        </w:rPr>
        <w:fldChar w:fldCharType="begin">
          <w:fldData xml:space="preserve">PEVuZE5vdGU+PENpdGU+PEF1dGhvcj5QZXJlaXJhPC9BdXRob3I+PFllYXI+MjAxODwvWWVhcj48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</w:fldData>
        </w:fldChar>
      </w:r>
      <w:r w:rsidR="000A070B" w:rsidRPr="002A11B9">
        <w:rPr>
          <w:szCs w:val="24"/>
        </w:rPr>
        <w:instrText xml:space="preserve"> ADDIN EN.CITE </w:instrText>
      </w:r>
      <w:r w:rsidR="000A070B" w:rsidRPr="002A11B9">
        <w:rPr>
          <w:szCs w:val="24"/>
        </w:rPr>
        <w:fldChar w:fldCharType="begin">
          <w:fldData xml:space="preserve">PEVuZE5vdGU+PENpdGU+PEF1dGhvcj5QZXJlaXJhPC9BdXRob3I+PFllYXI+MjAxODwvWWVhcj48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74,75</w:t>
      </w:r>
      <w:r w:rsidR="00B36619" w:rsidRPr="002A11B9">
        <w:rPr>
          <w:szCs w:val="24"/>
        </w:rPr>
        <w:fldChar w:fldCharType="end"/>
      </w:r>
      <w:r w:rsidR="00665E7E" w:rsidRPr="002A11B9">
        <w:rPr>
          <w:szCs w:val="24"/>
        </w:rPr>
        <w:t xml:space="preserve"> </w:t>
      </w:r>
      <w:r w:rsidR="00F361E2" w:rsidRPr="002A11B9">
        <w:rPr>
          <w:bCs/>
          <w:iCs/>
          <w:color w:val="000000"/>
          <w:szCs w:val="24"/>
        </w:rPr>
        <w:t xml:space="preserve">Photodynamic therapy and intraductal radiofrequency ablation are therefore considered investigational and should not be used outside of clinical trials for </w:t>
      </w:r>
      <w:proofErr w:type="spellStart"/>
      <w:r w:rsidR="00F361E2" w:rsidRPr="002A11B9">
        <w:rPr>
          <w:bCs/>
          <w:iCs/>
          <w:color w:val="000000"/>
          <w:szCs w:val="24"/>
        </w:rPr>
        <w:t>pCCA</w:t>
      </w:r>
      <w:proofErr w:type="spellEnd"/>
      <w:r w:rsidR="00F361E2" w:rsidRPr="002A11B9">
        <w:rPr>
          <w:bCs/>
          <w:iCs/>
          <w:color w:val="000000"/>
          <w:szCs w:val="24"/>
        </w:rPr>
        <w:t>.</w:t>
      </w:r>
    </w:p>
    <w:p w14:paraId="77CA52AD" w14:textId="06FB883F" w:rsidR="00C90C8B" w:rsidRPr="002A11B9" w:rsidRDefault="00D51876" w:rsidP="006F3FE9">
      <w:pPr>
        <w:pBdr>
          <w:top w:val="nil"/>
          <w:left w:val="nil"/>
          <w:bottom w:val="nil"/>
          <w:right w:val="nil"/>
          <w:between w:val="nil"/>
        </w:pBdr>
        <w:suppressAutoHyphens/>
        <w:spacing w:after="120"/>
        <w:rPr>
          <w:szCs w:val="24"/>
        </w:rPr>
      </w:pPr>
      <w:r w:rsidRPr="002A11B9">
        <w:rPr>
          <w:bCs/>
          <w:iCs/>
          <w:color w:val="000000"/>
          <w:szCs w:val="24"/>
        </w:rPr>
        <w:t>In case of response following locoregional or systemic treatment of locally</w:t>
      </w:r>
      <w:r w:rsidR="00054C39" w:rsidRPr="002A11B9">
        <w:rPr>
          <w:bCs/>
          <w:iCs/>
          <w:color w:val="000000"/>
          <w:szCs w:val="24"/>
        </w:rPr>
        <w:t xml:space="preserve"> </w:t>
      </w:r>
      <w:r w:rsidRPr="002A11B9">
        <w:rPr>
          <w:bCs/>
          <w:iCs/>
          <w:color w:val="000000"/>
          <w:szCs w:val="24"/>
        </w:rPr>
        <w:t>advanced tumo</w:t>
      </w:r>
      <w:r w:rsidR="00BE7FF4" w:rsidRPr="002A11B9">
        <w:rPr>
          <w:bCs/>
          <w:iCs/>
          <w:color w:val="000000"/>
          <w:szCs w:val="24"/>
        </w:rPr>
        <w:t>u</w:t>
      </w:r>
      <w:r w:rsidRPr="002A11B9">
        <w:rPr>
          <w:bCs/>
          <w:iCs/>
          <w:color w:val="000000"/>
          <w:szCs w:val="24"/>
        </w:rPr>
        <w:t xml:space="preserve">rs, </w:t>
      </w:r>
      <w:r w:rsidR="00855C68" w:rsidRPr="002A11B9">
        <w:rPr>
          <w:bCs/>
          <w:iCs/>
          <w:color w:val="000000"/>
          <w:szCs w:val="24"/>
        </w:rPr>
        <w:t xml:space="preserve">patients should be </w:t>
      </w:r>
      <w:r w:rsidRPr="002A11B9">
        <w:rPr>
          <w:bCs/>
          <w:iCs/>
          <w:color w:val="000000"/>
          <w:szCs w:val="24"/>
        </w:rPr>
        <w:t>re-assess</w:t>
      </w:r>
      <w:r w:rsidR="00855C68" w:rsidRPr="002A11B9">
        <w:rPr>
          <w:bCs/>
          <w:iCs/>
          <w:color w:val="000000"/>
          <w:szCs w:val="24"/>
        </w:rPr>
        <w:t>ed</w:t>
      </w:r>
      <w:r w:rsidRPr="002A11B9">
        <w:rPr>
          <w:bCs/>
          <w:iCs/>
          <w:color w:val="000000"/>
          <w:szCs w:val="24"/>
        </w:rPr>
        <w:t xml:space="preserve"> </w:t>
      </w:r>
      <w:r w:rsidR="00855C68" w:rsidRPr="002A11B9">
        <w:rPr>
          <w:bCs/>
          <w:iCs/>
          <w:color w:val="000000"/>
          <w:szCs w:val="24"/>
        </w:rPr>
        <w:t>by</w:t>
      </w:r>
      <w:r w:rsidRPr="002A11B9">
        <w:rPr>
          <w:bCs/>
          <w:iCs/>
          <w:color w:val="000000"/>
          <w:szCs w:val="24"/>
        </w:rPr>
        <w:t xml:space="preserve"> the </w:t>
      </w:r>
      <w:r w:rsidR="00BE7FF4" w:rsidRPr="002A11B9">
        <w:rPr>
          <w:bCs/>
          <w:iCs/>
          <w:color w:val="000000"/>
          <w:szCs w:val="24"/>
        </w:rPr>
        <w:t>MDT</w:t>
      </w:r>
      <w:r w:rsidRPr="002A11B9">
        <w:rPr>
          <w:bCs/>
          <w:iCs/>
          <w:color w:val="000000"/>
          <w:szCs w:val="24"/>
        </w:rPr>
        <w:t xml:space="preserve"> to discuss surgery</w:t>
      </w:r>
      <w:r w:rsidR="00BE7FF4" w:rsidRPr="002A11B9">
        <w:rPr>
          <w:bCs/>
          <w:iCs/>
          <w:color w:val="000000"/>
          <w:szCs w:val="24"/>
        </w:rPr>
        <w:t>.</w:t>
      </w:r>
      <w:r w:rsidR="00B36619" w:rsidRPr="002A11B9">
        <w:rPr>
          <w:szCs w:val="24"/>
        </w:rPr>
        <w:fldChar w:fldCharType="begin">
          <w:fldData xml:space="preserve">PEVuZE5vdGU+PENpdGU+PEF1dGhvcj5FZGVsaW5lPC9BdXRob3I+PFllYXI+MjAyMDwvWWVhcj48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</w:fldData>
        </w:fldChar>
      </w:r>
      <w:r w:rsidR="000A070B" w:rsidRPr="002A11B9">
        <w:rPr>
          <w:szCs w:val="24"/>
        </w:rPr>
        <w:instrText xml:space="preserve"> ADDIN EN.CITE </w:instrText>
      </w:r>
      <w:r w:rsidR="000A070B" w:rsidRPr="002A11B9">
        <w:rPr>
          <w:szCs w:val="24"/>
        </w:rPr>
        <w:fldChar w:fldCharType="begin">
          <w:fldData xml:space="preserve">PEVuZE5vdGU+PENpdGU+PEF1dGhvcj5FZGVsaW5lPC9BdXRob3I+PFllYXI+MjAyMDwvWWVhcj48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B36619" w:rsidRPr="002A11B9">
        <w:rPr>
          <w:szCs w:val="24"/>
        </w:rPr>
      </w:r>
      <w:r w:rsidR="00B36619" w:rsidRPr="002A11B9">
        <w:rPr>
          <w:szCs w:val="24"/>
        </w:rPr>
        <w:fldChar w:fldCharType="separate"/>
      </w:r>
      <w:r w:rsidR="000A070B" w:rsidRPr="002A11B9">
        <w:rPr>
          <w:noProof/>
          <w:szCs w:val="24"/>
          <w:vertAlign w:val="superscript"/>
        </w:rPr>
        <w:t>72,73,76,77</w:t>
      </w:r>
      <w:r w:rsidR="00B36619" w:rsidRPr="002A11B9">
        <w:rPr>
          <w:szCs w:val="24"/>
        </w:rPr>
        <w:fldChar w:fldCharType="end"/>
      </w:r>
    </w:p>
    <w:p w14:paraId="639967AB" w14:textId="77777777" w:rsidR="00990103" w:rsidRPr="002A11B9" w:rsidRDefault="00990103" w:rsidP="00BE7FF4">
      <w:pPr>
        <w:suppressAutoHyphens/>
        <w:spacing w:after="120"/>
        <w:ind w:firstLine="720"/>
        <w:rPr>
          <w:szCs w:val="24"/>
        </w:rPr>
      </w:pPr>
    </w:p>
    <w:p w14:paraId="1E4A9654" w14:textId="77777777" w:rsidR="000E6F44" w:rsidRPr="002A11B9" w:rsidRDefault="000E6F44" w:rsidP="00F24BBF">
      <w:pPr>
        <w:pStyle w:val="Heading2"/>
        <w:suppressAutoHyphens/>
      </w:pPr>
      <w:r w:rsidRPr="002A11B9">
        <w:t>Recommendations</w:t>
      </w:r>
    </w:p>
    <w:p w14:paraId="503023C7" w14:textId="35B063EA" w:rsidR="00843A46" w:rsidRPr="002A11B9" w:rsidRDefault="00843A46" w:rsidP="00F24BBF">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Radical surgery, which includes lymphadenectomy, is the only curative</w:t>
      </w:r>
      <w:r w:rsidR="00EE18D2" w:rsidRPr="002A11B9">
        <w:rPr>
          <w:rFonts w:ascii="Arial" w:hAnsi="Arial" w:cs="Arial"/>
          <w:sz w:val="24"/>
          <w:szCs w:val="24"/>
        </w:rPr>
        <w:t xml:space="preserve">-intent </w:t>
      </w:r>
      <w:r w:rsidRPr="002A11B9">
        <w:rPr>
          <w:rFonts w:ascii="Arial" w:hAnsi="Arial" w:cs="Arial"/>
          <w:sz w:val="24"/>
          <w:szCs w:val="24"/>
        </w:rPr>
        <w:t xml:space="preserve">treatment </w:t>
      </w:r>
      <w:r w:rsidR="007F270B" w:rsidRPr="002A11B9">
        <w:rPr>
          <w:rFonts w:ascii="Arial" w:hAnsi="Arial" w:cs="Arial"/>
          <w:sz w:val="24"/>
          <w:szCs w:val="24"/>
        </w:rPr>
        <w:t xml:space="preserve">for </w:t>
      </w:r>
      <w:r w:rsidRPr="002A11B9">
        <w:rPr>
          <w:rFonts w:ascii="Arial" w:hAnsi="Arial" w:cs="Arial"/>
          <w:sz w:val="24"/>
          <w:szCs w:val="24"/>
        </w:rPr>
        <w:t>BTC</w:t>
      </w:r>
      <w:r w:rsidR="007F270B" w:rsidRPr="002A11B9">
        <w:rPr>
          <w:rFonts w:ascii="Arial" w:hAnsi="Arial" w:cs="Arial"/>
          <w:sz w:val="24"/>
          <w:szCs w:val="24"/>
        </w:rPr>
        <w:t>. T</w:t>
      </w:r>
      <w:r w:rsidRPr="002A11B9">
        <w:rPr>
          <w:rFonts w:ascii="Arial" w:hAnsi="Arial" w:cs="Arial"/>
          <w:sz w:val="24"/>
          <w:szCs w:val="24"/>
        </w:rPr>
        <w:t>he exact nature and extent of surgery will depend on tumo</w:t>
      </w:r>
      <w:r w:rsidR="007F270B" w:rsidRPr="002A11B9">
        <w:rPr>
          <w:rFonts w:ascii="Arial" w:hAnsi="Arial" w:cs="Arial"/>
          <w:sz w:val="24"/>
          <w:szCs w:val="24"/>
        </w:rPr>
        <w:t>u</w:t>
      </w:r>
      <w:r w:rsidRPr="002A11B9">
        <w:rPr>
          <w:rFonts w:ascii="Arial" w:hAnsi="Arial" w:cs="Arial"/>
          <w:sz w:val="24"/>
          <w:szCs w:val="24"/>
        </w:rPr>
        <w:t>r subtype/location and should be agreed at a specialist hepatobiliary multidisciplinary tumo</w:t>
      </w:r>
      <w:r w:rsidR="007F270B" w:rsidRPr="002A11B9">
        <w:rPr>
          <w:rFonts w:ascii="Arial" w:hAnsi="Arial" w:cs="Arial"/>
          <w:sz w:val="24"/>
          <w:szCs w:val="24"/>
        </w:rPr>
        <w:t>u</w:t>
      </w:r>
      <w:r w:rsidRPr="002A11B9">
        <w:rPr>
          <w:rFonts w:ascii="Arial" w:hAnsi="Arial" w:cs="Arial"/>
          <w:sz w:val="24"/>
          <w:szCs w:val="24"/>
        </w:rPr>
        <w:t>r board</w:t>
      </w:r>
      <w:r w:rsidR="007F270B" w:rsidRPr="002A11B9">
        <w:rPr>
          <w:rFonts w:ascii="Arial" w:hAnsi="Arial" w:cs="Arial"/>
          <w:sz w:val="24"/>
          <w:szCs w:val="24"/>
        </w:rPr>
        <w:t xml:space="preserve"> meeting</w:t>
      </w:r>
      <w:r w:rsidRPr="002A11B9">
        <w:rPr>
          <w:rFonts w:ascii="Arial" w:hAnsi="Arial" w:cs="Arial"/>
          <w:sz w:val="24"/>
          <w:szCs w:val="24"/>
        </w:rPr>
        <w:t xml:space="preserve"> [III, A].</w:t>
      </w:r>
    </w:p>
    <w:p w14:paraId="4AF5E1B2" w14:textId="73097869" w:rsidR="0051209B" w:rsidRPr="002A11B9" w:rsidRDefault="0051209B" w:rsidP="00F24BBF">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Radiological imaging should be carried out before ERCP or PTC in patients with jaundice</w:t>
      </w:r>
      <w:r w:rsidR="003771FE" w:rsidRPr="002A11B9">
        <w:rPr>
          <w:rFonts w:ascii="Arial" w:hAnsi="Arial" w:cs="Arial"/>
          <w:sz w:val="24"/>
          <w:szCs w:val="24"/>
        </w:rPr>
        <w:t xml:space="preserve"> </w:t>
      </w:r>
      <w:r w:rsidRPr="002A11B9">
        <w:rPr>
          <w:rFonts w:ascii="Arial" w:hAnsi="Arial" w:cs="Arial"/>
          <w:sz w:val="24"/>
          <w:szCs w:val="24"/>
        </w:rPr>
        <w:t>[III, A].</w:t>
      </w:r>
    </w:p>
    <w:p w14:paraId="49129C96" w14:textId="0770F33C" w:rsidR="002B16E9" w:rsidRPr="002A11B9" w:rsidRDefault="002B16E9" w:rsidP="00F24BBF">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lastRenderedPageBreak/>
        <w:t xml:space="preserve">Consideration of non-tumour related factors </w:t>
      </w:r>
      <w:r w:rsidR="003771FE" w:rsidRPr="002A11B9">
        <w:rPr>
          <w:rFonts w:ascii="Arial" w:hAnsi="Arial" w:cs="Arial"/>
          <w:sz w:val="24"/>
          <w:szCs w:val="24"/>
        </w:rPr>
        <w:t xml:space="preserve">(e.g. </w:t>
      </w:r>
      <w:r w:rsidRPr="002A11B9">
        <w:rPr>
          <w:rFonts w:ascii="Arial" w:hAnsi="Arial" w:cs="Arial"/>
          <w:sz w:val="24"/>
          <w:szCs w:val="24"/>
        </w:rPr>
        <w:t>PS</w:t>
      </w:r>
      <w:r w:rsidR="003771FE" w:rsidRPr="002A11B9">
        <w:rPr>
          <w:rFonts w:ascii="Arial" w:hAnsi="Arial" w:cs="Arial"/>
          <w:sz w:val="24"/>
          <w:szCs w:val="24"/>
        </w:rPr>
        <w:t xml:space="preserve">, </w:t>
      </w:r>
      <w:r w:rsidRPr="002A11B9">
        <w:rPr>
          <w:rFonts w:ascii="Arial" w:hAnsi="Arial" w:cs="Arial"/>
          <w:sz w:val="24"/>
          <w:szCs w:val="24"/>
        </w:rPr>
        <w:t>comorbidities</w:t>
      </w:r>
      <w:r w:rsidR="003771FE" w:rsidRPr="002A11B9">
        <w:rPr>
          <w:rFonts w:ascii="Arial" w:hAnsi="Arial" w:cs="Arial"/>
          <w:sz w:val="24"/>
          <w:szCs w:val="24"/>
        </w:rPr>
        <w:t>)</w:t>
      </w:r>
      <w:r w:rsidRPr="002A11B9">
        <w:rPr>
          <w:rFonts w:ascii="Arial" w:hAnsi="Arial" w:cs="Arial"/>
          <w:sz w:val="24"/>
          <w:szCs w:val="24"/>
        </w:rPr>
        <w:t xml:space="preserve"> is important, as resection carries a significant risk of mortality [III, B].</w:t>
      </w:r>
    </w:p>
    <w:p w14:paraId="34F6EBEC" w14:textId="51B58EF2" w:rsidR="002B16E9" w:rsidRPr="002A11B9" w:rsidRDefault="002B16E9" w:rsidP="00F24BBF">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 xml:space="preserve">Right portal vein </w:t>
      </w:r>
      <w:proofErr w:type="spellStart"/>
      <w:r w:rsidRPr="002A11B9">
        <w:rPr>
          <w:rFonts w:ascii="Arial" w:hAnsi="Arial" w:cs="Arial"/>
          <w:sz w:val="24"/>
          <w:szCs w:val="24"/>
        </w:rPr>
        <w:t>embolisation</w:t>
      </w:r>
      <w:proofErr w:type="spellEnd"/>
      <w:r w:rsidRPr="002A11B9">
        <w:rPr>
          <w:rFonts w:ascii="Arial" w:hAnsi="Arial" w:cs="Arial"/>
          <w:sz w:val="24"/>
          <w:szCs w:val="24"/>
        </w:rPr>
        <w:t xml:space="preserve"> is often needed to induce hypertrophy of the future liver remnant [IV, A].</w:t>
      </w:r>
    </w:p>
    <w:p w14:paraId="6AFF298E" w14:textId="6CB33A47" w:rsidR="00843A46" w:rsidRPr="002A11B9" w:rsidRDefault="00843A46" w:rsidP="00F24BBF">
      <w:pPr>
        <w:pStyle w:val="ListParagraph"/>
        <w:numPr>
          <w:ilvl w:val="0"/>
          <w:numId w:val="2"/>
        </w:numPr>
        <w:suppressAutoHyphens/>
        <w:spacing w:after="120"/>
        <w:contextualSpacing w:val="0"/>
        <w:rPr>
          <w:szCs w:val="24"/>
          <w:lang w:eastAsia="en-GB"/>
        </w:rPr>
      </w:pPr>
      <w:r w:rsidRPr="002A11B9">
        <w:rPr>
          <w:szCs w:val="24"/>
          <w:lang w:eastAsia="en-GB"/>
        </w:rPr>
        <w:t xml:space="preserve">Liver transplantation is not considered a standard </w:t>
      </w:r>
      <w:r w:rsidR="00DF6A6C" w:rsidRPr="002A11B9">
        <w:rPr>
          <w:szCs w:val="24"/>
          <w:lang w:eastAsia="en-GB"/>
        </w:rPr>
        <w:t>treatment for</w:t>
      </w:r>
      <w:r w:rsidRPr="002A11B9">
        <w:rPr>
          <w:szCs w:val="24"/>
          <w:lang w:eastAsia="en-GB"/>
        </w:rPr>
        <w:t xml:space="preserve"> </w:t>
      </w:r>
      <w:proofErr w:type="spellStart"/>
      <w:r w:rsidRPr="002A11B9">
        <w:rPr>
          <w:szCs w:val="24"/>
          <w:lang w:eastAsia="en-GB"/>
        </w:rPr>
        <w:t>pCCA</w:t>
      </w:r>
      <w:proofErr w:type="spellEnd"/>
      <w:r w:rsidRPr="002A11B9">
        <w:rPr>
          <w:szCs w:val="24"/>
          <w:lang w:eastAsia="en-GB"/>
        </w:rPr>
        <w:t xml:space="preserve"> and </w:t>
      </w:r>
      <w:r w:rsidRPr="002A11B9">
        <w:rPr>
          <w:szCs w:val="24"/>
        </w:rPr>
        <w:t>participation in clinical trials should be encouraged</w:t>
      </w:r>
      <w:r w:rsidRPr="002A11B9">
        <w:rPr>
          <w:szCs w:val="24"/>
          <w:lang w:eastAsia="en-GB"/>
        </w:rPr>
        <w:t xml:space="preserve"> [III, </w:t>
      </w:r>
      <w:r w:rsidR="00A53916" w:rsidRPr="002A11B9">
        <w:rPr>
          <w:szCs w:val="24"/>
          <w:lang w:eastAsia="en-GB"/>
        </w:rPr>
        <w:t>D</w:t>
      </w:r>
      <w:r w:rsidRPr="002A11B9">
        <w:rPr>
          <w:szCs w:val="24"/>
          <w:lang w:eastAsia="en-GB"/>
        </w:rPr>
        <w:t xml:space="preserve">]. </w:t>
      </w:r>
    </w:p>
    <w:p w14:paraId="5F1E2189" w14:textId="0FDAA304" w:rsidR="002B16E9" w:rsidRPr="002A11B9" w:rsidRDefault="003771FE" w:rsidP="002B16E9">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In case of</w:t>
      </w:r>
      <w:r w:rsidR="002B16E9" w:rsidRPr="002A11B9">
        <w:rPr>
          <w:rFonts w:ascii="Arial" w:hAnsi="Arial" w:cs="Arial"/>
          <w:sz w:val="24"/>
          <w:szCs w:val="24"/>
        </w:rPr>
        <w:t xml:space="preserve"> incidentally diagnosed GBC (post-cholecystectomy), re-operation with radical intent should be offered to sufficiently fit patients with stage ≥T1b disease, provided there is no metastatic spread [IV, A]. Resection of some or all of segment </w:t>
      </w:r>
      <w:proofErr w:type="spellStart"/>
      <w:r w:rsidR="002B16E9" w:rsidRPr="002A11B9">
        <w:rPr>
          <w:rFonts w:ascii="Arial" w:hAnsi="Arial" w:cs="Arial"/>
          <w:sz w:val="24"/>
          <w:szCs w:val="24"/>
        </w:rPr>
        <w:t>IVb</w:t>
      </w:r>
      <w:proofErr w:type="spellEnd"/>
      <w:r w:rsidR="002B16E9" w:rsidRPr="002A11B9">
        <w:rPr>
          <w:rFonts w:ascii="Arial" w:hAnsi="Arial" w:cs="Arial"/>
          <w:sz w:val="24"/>
          <w:szCs w:val="24"/>
        </w:rPr>
        <w:t>/V of the liver is carried out together with a lymphadenectomy of the hepatoduodenal ligament [II, A].</w:t>
      </w:r>
    </w:p>
    <w:p w14:paraId="7596FACC" w14:textId="1E08F3AB" w:rsidR="002E4340" w:rsidRPr="002A11B9" w:rsidRDefault="002E4340" w:rsidP="002B16E9">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Resection of the port sites may also be considered if the gallbladder was not removed with a bag or if the gallbladder was perforated [IV, C].</w:t>
      </w:r>
    </w:p>
    <w:p w14:paraId="5878A0E4" w14:textId="7E40E9DC" w:rsidR="002E4340" w:rsidRPr="002A11B9" w:rsidRDefault="002E4340" w:rsidP="002B16E9">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Curative-intent resection of tumours located at the infundibulum requires resection of the bile duct, the duodenal bulb and, potentially, the pancreatic head [III, A].</w:t>
      </w:r>
    </w:p>
    <w:p w14:paraId="59EA2FC9" w14:textId="6A2F83CC" w:rsidR="00843A46" w:rsidRPr="002A11B9" w:rsidRDefault="00843A46" w:rsidP="00F24BBF">
      <w:pPr>
        <w:pStyle w:val="p1"/>
        <w:numPr>
          <w:ilvl w:val="0"/>
          <w:numId w:val="2"/>
        </w:numPr>
        <w:suppressAutoHyphens/>
        <w:spacing w:after="120" w:line="360" w:lineRule="auto"/>
        <w:rPr>
          <w:rFonts w:ascii="Arial" w:hAnsi="Arial" w:cs="Arial"/>
          <w:sz w:val="24"/>
          <w:szCs w:val="24"/>
        </w:rPr>
      </w:pPr>
      <w:r w:rsidRPr="002A11B9">
        <w:rPr>
          <w:rFonts w:ascii="Arial" w:hAnsi="Arial" w:cs="Arial"/>
          <w:sz w:val="24"/>
          <w:szCs w:val="24"/>
        </w:rPr>
        <w:t xml:space="preserve">Adjuvant </w:t>
      </w:r>
      <w:proofErr w:type="spellStart"/>
      <w:r w:rsidR="00D562BD" w:rsidRPr="002A11B9">
        <w:rPr>
          <w:rFonts w:ascii="Arial" w:hAnsi="Arial" w:cs="Arial"/>
          <w:sz w:val="24"/>
          <w:szCs w:val="24"/>
        </w:rPr>
        <w:t>ChT</w:t>
      </w:r>
      <w:proofErr w:type="spellEnd"/>
      <w:r w:rsidR="00D562BD" w:rsidRPr="002A11B9">
        <w:rPr>
          <w:rFonts w:ascii="Arial" w:hAnsi="Arial" w:cs="Arial"/>
          <w:sz w:val="24"/>
          <w:szCs w:val="24"/>
        </w:rPr>
        <w:t xml:space="preserve"> </w:t>
      </w:r>
      <w:r w:rsidRPr="002A11B9">
        <w:rPr>
          <w:rFonts w:ascii="Arial" w:hAnsi="Arial" w:cs="Arial"/>
          <w:sz w:val="24"/>
          <w:szCs w:val="24"/>
        </w:rPr>
        <w:t xml:space="preserve">with capecitabine should be considered for patients with CCA </w:t>
      </w:r>
      <w:r w:rsidR="00AE5627" w:rsidRPr="002A11B9">
        <w:rPr>
          <w:rFonts w:ascii="Arial" w:hAnsi="Arial" w:cs="Arial"/>
          <w:sz w:val="24"/>
          <w:szCs w:val="24"/>
        </w:rPr>
        <w:t>or</w:t>
      </w:r>
      <w:r w:rsidRPr="002A11B9">
        <w:rPr>
          <w:rFonts w:ascii="Arial" w:hAnsi="Arial" w:cs="Arial"/>
          <w:sz w:val="24"/>
          <w:szCs w:val="24"/>
        </w:rPr>
        <w:t xml:space="preserve"> GBC</w:t>
      </w:r>
      <w:r w:rsidR="008E6F26" w:rsidRPr="002A11B9">
        <w:rPr>
          <w:rFonts w:ascii="Arial" w:hAnsi="Arial" w:cs="Arial"/>
          <w:sz w:val="24"/>
          <w:szCs w:val="24"/>
        </w:rPr>
        <w:t xml:space="preserve"> </w:t>
      </w:r>
      <w:r w:rsidR="007F270B" w:rsidRPr="002A11B9">
        <w:rPr>
          <w:rFonts w:ascii="Arial" w:hAnsi="Arial" w:cs="Arial"/>
          <w:sz w:val="24"/>
          <w:szCs w:val="24"/>
        </w:rPr>
        <w:t xml:space="preserve">following </w:t>
      </w:r>
      <w:r w:rsidR="008E6F26" w:rsidRPr="002A11B9">
        <w:rPr>
          <w:rFonts w:ascii="Arial" w:hAnsi="Arial" w:cs="Arial"/>
          <w:sz w:val="24"/>
          <w:szCs w:val="24"/>
        </w:rPr>
        <w:t>resection</w:t>
      </w:r>
      <w:r w:rsidRPr="002A11B9">
        <w:rPr>
          <w:rFonts w:ascii="Arial" w:hAnsi="Arial" w:cs="Arial"/>
          <w:sz w:val="24"/>
          <w:szCs w:val="24"/>
        </w:rPr>
        <w:t xml:space="preserve"> [</w:t>
      </w:r>
      <w:r w:rsidR="00A53916" w:rsidRPr="002A11B9">
        <w:rPr>
          <w:rFonts w:ascii="Arial" w:hAnsi="Arial" w:cs="Arial"/>
          <w:sz w:val="24"/>
          <w:szCs w:val="24"/>
        </w:rPr>
        <w:t>II, A</w:t>
      </w:r>
      <w:r w:rsidRPr="002A11B9">
        <w:rPr>
          <w:rFonts w:ascii="Arial" w:hAnsi="Arial" w:cs="Arial"/>
          <w:sz w:val="24"/>
          <w:szCs w:val="24"/>
        </w:rPr>
        <w:t>].</w:t>
      </w:r>
    </w:p>
    <w:p w14:paraId="08380DF6" w14:textId="3BE024D1" w:rsidR="00843A46" w:rsidRPr="002A11B9" w:rsidRDefault="00843A46" w:rsidP="00F24BBF">
      <w:pPr>
        <w:pStyle w:val="ListParagraph"/>
        <w:numPr>
          <w:ilvl w:val="0"/>
          <w:numId w:val="2"/>
        </w:numPr>
        <w:suppressAutoHyphens/>
        <w:spacing w:after="120"/>
        <w:contextualSpacing w:val="0"/>
        <w:rPr>
          <w:szCs w:val="24"/>
        </w:rPr>
      </w:pPr>
      <w:bookmarkStart w:id="7" w:name="_Hlk115969931"/>
      <w:r w:rsidRPr="002A11B9">
        <w:rPr>
          <w:szCs w:val="24"/>
        </w:rPr>
        <w:t>R</w:t>
      </w:r>
      <w:r w:rsidR="007F270B" w:rsidRPr="002A11B9">
        <w:rPr>
          <w:szCs w:val="24"/>
        </w:rPr>
        <w:t>T</w:t>
      </w:r>
      <w:r w:rsidRPr="002A11B9">
        <w:rPr>
          <w:szCs w:val="24"/>
        </w:rPr>
        <w:t xml:space="preserve">, after completion of adjuvant capecitabine, might be considered in selected patients (R1 resection of GBC or </w:t>
      </w:r>
      <w:r w:rsidR="00F84076" w:rsidRPr="002A11B9">
        <w:t>d/</w:t>
      </w:r>
      <w:proofErr w:type="spellStart"/>
      <w:r w:rsidR="00F84076" w:rsidRPr="002A11B9">
        <w:t>pCCA</w:t>
      </w:r>
      <w:proofErr w:type="spellEnd"/>
      <w:r w:rsidRPr="002A11B9">
        <w:rPr>
          <w:szCs w:val="24"/>
        </w:rPr>
        <w:t>) [III, C].</w:t>
      </w:r>
    </w:p>
    <w:bookmarkEnd w:id="7"/>
    <w:p w14:paraId="2E75C48C" w14:textId="56A145AE" w:rsidR="000E6F44" w:rsidRPr="002A11B9" w:rsidRDefault="00DF6A6C" w:rsidP="00F24BBF">
      <w:pPr>
        <w:numPr>
          <w:ilvl w:val="0"/>
          <w:numId w:val="2"/>
        </w:numPr>
        <w:pBdr>
          <w:top w:val="nil"/>
          <w:left w:val="nil"/>
          <w:bottom w:val="nil"/>
          <w:right w:val="nil"/>
          <w:between w:val="nil"/>
        </w:pBdr>
        <w:suppressAutoHyphens/>
        <w:spacing w:after="120"/>
        <w:ind w:left="714" w:hanging="357"/>
        <w:rPr>
          <w:bCs/>
          <w:iCs/>
          <w:color w:val="000000"/>
          <w:szCs w:val="24"/>
        </w:rPr>
      </w:pPr>
      <w:r w:rsidRPr="002A11B9">
        <w:rPr>
          <w:bCs/>
          <w:iCs/>
          <w:color w:val="000000"/>
          <w:szCs w:val="24"/>
        </w:rPr>
        <w:t>Local a</w:t>
      </w:r>
      <w:r w:rsidR="000E6F44" w:rsidRPr="002A11B9">
        <w:rPr>
          <w:bCs/>
          <w:iCs/>
          <w:color w:val="000000"/>
          <w:szCs w:val="24"/>
        </w:rPr>
        <w:t xml:space="preserve">blation </w:t>
      </w:r>
      <w:r w:rsidRPr="002A11B9">
        <w:rPr>
          <w:bCs/>
          <w:iCs/>
          <w:color w:val="000000"/>
          <w:szCs w:val="24"/>
        </w:rPr>
        <w:t>should</w:t>
      </w:r>
      <w:r w:rsidR="000651A9" w:rsidRPr="002A11B9">
        <w:rPr>
          <w:bCs/>
          <w:iCs/>
          <w:color w:val="000000"/>
          <w:szCs w:val="24"/>
        </w:rPr>
        <w:t xml:space="preserve"> be considered </w:t>
      </w:r>
      <w:r w:rsidRPr="002A11B9">
        <w:rPr>
          <w:bCs/>
          <w:iCs/>
          <w:color w:val="000000"/>
          <w:szCs w:val="24"/>
        </w:rPr>
        <w:t>for</w:t>
      </w:r>
      <w:r w:rsidR="000651A9" w:rsidRPr="002A11B9">
        <w:rPr>
          <w:bCs/>
          <w:iCs/>
          <w:color w:val="000000"/>
          <w:szCs w:val="24"/>
        </w:rPr>
        <w:t xml:space="preserve"> patients</w:t>
      </w:r>
      <w:r w:rsidR="000E6F44" w:rsidRPr="002A11B9">
        <w:rPr>
          <w:bCs/>
          <w:iCs/>
          <w:color w:val="000000"/>
          <w:szCs w:val="24"/>
        </w:rPr>
        <w:t xml:space="preserve"> </w:t>
      </w:r>
      <w:r w:rsidR="00EE18D2" w:rsidRPr="002A11B9">
        <w:rPr>
          <w:bCs/>
          <w:iCs/>
          <w:color w:val="000000"/>
          <w:szCs w:val="24"/>
        </w:rPr>
        <w:t xml:space="preserve">with iCCA </w:t>
      </w:r>
      <w:r w:rsidR="007F270B" w:rsidRPr="002A11B9">
        <w:rPr>
          <w:bCs/>
          <w:iCs/>
          <w:color w:val="000000"/>
          <w:szCs w:val="24"/>
        </w:rPr>
        <w:t>≤</w:t>
      </w:r>
      <w:r w:rsidR="00EE18D2" w:rsidRPr="002A11B9">
        <w:rPr>
          <w:bCs/>
          <w:iCs/>
          <w:color w:val="000000"/>
          <w:szCs w:val="24"/>
        </w:rPr>
        <w:t>3</w:t>
      </w:r>
      <w:r w:rsidR="007F270B" w:rsidRPr="002A11B9">
        <w:rPr>
          <w:bCs/>
          <w:iCs/>
          <w:color w:val="000000"/>
          <w:szCs w:val="24"/>
        </w:rPr>
        <w:t xml:space="preserve"> </w:t>
      </w:r>
      <w:r w:rsidR="00EE18D2" w:rsidRPr="002A11B9">
        <w:rPr>
          <w:bCs/>
          <w:iCs/>
          <w:color w:val="000000"/>
          <w:szCs w:val="24"/>
        </w:rPr>
        <w:t xml:space="preserve">cm </w:t>
      </w:r>
      <w:r w:rsidR="00AE5627" w:rsidRPr="002A11B9">
        <w:rPr>
          <w:bCs/>
          <w:iCs/>
          <w:color w:val="000000"/>
          <w:szCs w:val="24"/>
        </w:rPr>
        <w:t>who have</w:t>
      </w:r>
      <w:r w:rsidR="000E6F44" w:rsidRPr="002A11B9">
        <w:rPr>
          <w:bCs/>
          <w:iCs/>
          <w:color w:val="000000"/>
          <w:szCs w:val="24"/>
        </w:rPr>
        <w:t xml:space="preserve"> contraindication</w:t>
      </w:r>
      <w:r w:rsidR="00AE5627" w:rsidRPr="002A11B9">
        <w:rPr>
          <w:bCs/>
          <w:iCs/>
          <w:color w:val="000000"/>
          <w:szCs w:val="24"/>
        </w:rPr>
        <w:t>s</w:t>
      </w:r>
      <w:r w:rsidR="000E6F44" w:rsidRPr="002A11B9">
        <w:rPr>
          <w:bCs/>
          <w:iCs/>
          <w:color w:val="000000"/>
          <w:szCs w:val="24"/>
        </w:rPr>
        <w:t xml:space="preserve"> to surgery [III, </w:t>
      </w:r>
      <w:r w:rsidRPr="002A11B9">
        <w:rPr>
          <w:bCs/>
          <w:iCs/>
          <w:color w:val="000000"/>
          <w:szCs w:val="24"/>
        </w:rPr>
        <w:t>A</w:t>
      </w:r>
      <w:r w:rsidR="000E6F44" w:rsidRPr="002A11B9">
        <w:rPr>
          <w:bCs/>
          <w:iCs/>
          <w:color w:val="000000"/>
          <w:szCs w:val="24"/>
        </w:rPr>
        <w:t>].</w:t>
      </w:r>
    </w:p>
    <w:p w14:paraId="595CF902" w14:textId="1600C8F0" w:rsidR="0078756B" w:rsidRPr="002A11B9" w:rsidRDefault="0078756B" w:rsidP="00F24BBF">
      <w:pPr>
        <w:numPr>
          <w:ilvl w:val="0"/>
          <w:numId w:val="2"/>
        </w:numPr>
        <w:pBdr>
          <w:top w:val="nil"/>
          <w:left w:val="nil"/>
          <w:bottom w:val="nil"/>
          <w:right w:val="nil"/>
          <w:between w:val="nil"/>
        </w:pBdr>
        <w:suppressAutoHyphens/>
        <w:spacing w:after="120"/>
        <w:ind w:left="714" w:hanging="357"/>
        <w:rPr>
          <w:bCs/>
          <w:iCs/>
          <w:color w:val="000000"/>
          <w:szCs w:val="24"/>
        </w:rPr>
      </w:pPr>
      <w:r w:rsidRPr="002A11B9">
        <w:rPr>
          <w:bCs/>
          <w:iCs/>
          <w:color w:val="000000"/>
          <w:szCs w:val="24"/>
        </w:rPr>
        <w:t xml:space="preserve">SBRT can be considered for </w:t>
      </w:r>
      <w:r w:rsidR="007F270B" w:rsidRPr="002A11B9">
        <w:rPr>
          <w:bCs/>
          <w:iCs/>
          <w:color w:val="000000"/>
          <w:szCs w:val="24"/>
        </w:rPr>
        <w:t xml:space="preserve">patients with </w:t>
      </w:r>
      <w:r w:rsidRPr="002A11B9">
        <w:rPr>
          <w:bCs/>
          <w:iCs/>
          <w:color w:val="000000"/>
          <w:szCs w:val="24"/>
        </w:rPr>
        <w:t>iCCA in case of contraindication to surgery for</w:t>
      </w:r>
      <w:r w:rsidR="00FA454A" w:rsidRPr="002A11B9">
        <w:rPr>
          <w:bCs/>
          <w:iCs/>
          <w:color w:val="000000"/>
          <w:szCs w:val="24"/>
        </w:rPr>
        <w:t xml:space="preserve"> liver-limited</w:t>
      </w:r>
      <w:r w:rsidRPr="002A11B9">
        <w:rPr>
          <w:bCs/>
          <w:iCs/>
          <w:color w:val="000000"/>
          <w:szCs w:val="24"/>
        </w:rPr>
        <w:t xml:space="preserve"> </w:t>
      </w:r>
      <w:r w:rsidR="007F270B" w:rsidRPr="002A11B9">
        <w:rPr>
          <w:bCs/>
          <w:iCs/>
          <w:color w:val="000000"/>
          <w:szCs w:val="24"/>
        </w:rPr>
        <w:t>disease</w:t>
      </w:r>
      <w:r w:rsidR="00B901EB">
        <w:rPr>
          <w:bCs/>
          <w:iCs/>
          <w:color w:val="000000"/>
          <w:szCs w:val="24"/>
        </w:rPr>
        <w:t xml:space="preserve"> in the palliative setting</w:t>
      </w:r>
      <w:r w:rsidR="007F270B" w:rsidRPr="002A11B9">
        <w:rPr>
          <w:bCs/>
          <w:iCs/>
          <w:color w:val="000000"/>
          <w:szCs w:val="24"/>
        </w:rPr>
        <w:t xml:space="preserve"> </w:t>
      </w:r>
      <w:r w:rsidRPr="002A11B9">
        <w:rPr>
          <w:bCs/>
          <w:iCs/>
          <w:color w:val="000000"/>
          <w:szCs w:val="24"/>
        </w:rPr>
        <w:t xml:space="preserve">[III, </w:t>
      </w:r>
      <w:r w:rsidR="00FA454A" w:rsidRPr="002A11B9">
        <w:rPr>
          <w:bCs/>
          <w:iCs/>
          <w:color w:val="000000"/>
          <w:szCs w:val="24"/>
        </w:rPr>
        <w:t>C</w:t>
      </w:r>
      <w:r w:rsidRPr="002A11B9">
        <w:rPr>
          <w:bCs/>
          <w:iCs/>
          <w:color w:val="000000"/>
          <w:szCs w:val="24"/>
        </w:rPr>
        <w:t>].</w:t>
      </w:r>
    </w:p>
    <w:p w14:paraId="20D01256" w14:textId="349EB49F" w:rsidR="000E6F44" w:rsidRPr="002A11B9" w:rsidRDefault="000E6F44" w:rsidP="00F24BBF">
      <w:pPr>
        <w:numPr>
          <w:ilvl w:val="0"/>
          <w:numId w:val="2"/>
        </w:numPr>
        <w:pBdr>
          <w:top w:val="nil"/>
          <w:left w:val="nil"/>
          <w:bottom w:val="nil"/>
          <w:right w:val="nil"/>
          <w:between w:val="nil"/>
        </w:pBdr>
        <w:suppressAutoHyphens/>
        <w:spacing w:after="120"/>
        <w:ind w:left="714" w:hanging="357"/>
        <w:rPr>
          <w:bCs/>
          <w:iCs/>
          <w:color w:val="000000"/>
        </w:rPr>
      </w:pPr>
      <w:r w:rsidRPr="002A11B9">
        <w:rPr>
          <w:bCs/>
          <w:iCs/>
          <w:color w:val="000000" w:themeColor="text1"/>
        </w:rPr>
        <w:t xml:space="preserve">Intra-arterial therapies, in combination with </w:t>
      </w:r>
      <w:proofErr w:type="spellStart"/>
      <w:r w:rsidR="00855C68" w:rsidRPr="002A11B9">
        <w:rPr>
          <w:bCs/>
          <w:iCs/>
          <w:color w:val="000000" w:themeColor="text1"/>
        </w:rPr>
        <w:t>ChT</w:t>
      </w:r>
      <w:proofErr w:type="spellEnd"/>
      <w:r w:rsidRPr="002A11B9">
        <w:rPr>
          <w:bCs/>
          <w:iCs/>
          <w:color w:val="000000" w:themeColor="text1"/>
        </w:rPr>
        <w:t xml:space="preserve">, </w:t>
      </w:r>
      <w:r w:rsidR="00DF6A6C" w:rsidRPr="002A11B9">
        <w:rPr>
          <w:bCs/>
          <w:iCs/>
          <w:color w:val="000000" w:themeColor="text1"/>
        </w:rPr>
        <w:t>can be considered</w:t>
      </w:r>
      <w:r w:rsidRPr="002A11B9">
        <w:rPr>
          <w:bCs/>
          <w:iCs/>
          <w:color w:val="000000" w:themeColor="text1"/>
        </w:rPr>
        <w:t xml:space="preserve"> </w:t>
      </w:r>
      <w:r w:rsidR="00F972D4" w:rsidRPr="002A11B9">
        <w:rPr>
          <w:bCs/>
          <w:iCs/>
          <w:color w:val="000000" w:themeColor="text1"/>
        </w:rPr>
        <w:t xml:space="preserve">to improve response and disease control in patients with liver-limited </w:t>
      </w:r>
      <w:r w:rsidR="000651A9" w:rsidRPr="002A11B9">
        <w:rPr>
          <w:bCs/>
          <w:iCs/>
          <w:color w:val="000000" w:themeColor="text1"/>
        </w:rPr>
        <w:t>i</w:t>
      </w:r>
      <w:r w:rsidR="00F972D4" w:rsidRPr="002A11B9">
        <w:rPr>
          <w:bCs/>
          <w:iCs/>
          <w:color w:val="000000" w:themeColor="text1"/>
        </w:rPr>
        <w:t xml:space="preserve">CCA </w:t>
      </w:r>
      <w:r w:rsidRPr="002A11B9">
        <w:rPr>
          <w:bCs/>
          <w:iCs/>
          <w:color w:val="000000" w:themeColor="text1"/>
        </w:rPr>
        <w:t xml:space="preserve">[III, </w:t>
      </w:r>
      <w:r w:rsidR="0078756B" w:rsidRPr="002A11B9">
        <w:rPr>
          <w:bCs/>
          <w:iCs/>
          <w:color w:val="000000" w:themeColor="text1"/>
        </w:rPr>
        <w:t>C</w:t>
      </w:r>
      <w:r w:rsidRPr="002A11B9">
        <w:rPr>
          <w:bCs/>
          <w:iCs/>
          <w:color w:val="000000" w:themeColor="text1"/>
        </w:rPr>
        <w:t>].</w:t>
      </w:r>
    </w:p>
    <w:p w14:paraId="45EBAEFD" w14:textId="1E67A7F5" w:rsidR="000348D8" w:rsidRPr="002A11B9" w:rsidRDefault="000348D8" w:rsidP="00F24BBF">
      <w:pPr>
        <w:numPr>
          <w:ilvl w:val="0"/>
          <w:numId w:val="2"/>
        </w:numPr>
        <w:pBdr>
          <w:top w:val="nil"/>
          <w:left w:val="nil"/>
          <w:bottom w:val="nil"/>
          <w:right w:val="nil"/>
          <w:between w:val="nil"/>
        </w:pBdr>
        <w:suppressAutoHyphens/>
        <w:spacing w:after="120"/>
        <w:ind w:left="714" w:hanging="357"/>
        <w:rPr>
          <w:bCs/>
          <w:iCs/>
          <w:color w:val="000000"/>
          <w:szCs w:val="24"/>
        </w:rPr>
      </w:pPr>
      <w:r w:rsidRPr="002A11B9">
        <w:rPr>
          <w:bCs/>
          <w:iCs/>
          <w:color w:val="000000"/>
          <w:szCs w:val="24"/>
        </w:rPr>
        <w:t xml:space="preserve">External </w:t>
      </w:r>
      <w:r w:rsidR="00855C68" w:rsidRPr="002A11B9">
        <w:rPr>
          <w:bCs/>
          <w:iCs/>
          <w:color w:val="000000"/>
          <w:szCs w:val="24"/>
        </w:rPr>
        <w:t xml:space="preserve">RT </w:t>
      </w:r>
      <w:r w:rsidR="0078756B" w:rsidRPr="002A11B9">
        <w:rPr>
          <w:bCs/>
          <w:iCs/>
          <w:color w:val="000000"/>
          <w:szCs w:val="24"/>
        </w:rPr>
        <w:t xml:space="preserve">or </w:t>
      </w:r>
      <w:r w:rsidR="00855C68" w:rsidRPr="002A11B9">
        <w:rPr>
          <w:bCs/>
          <w:iCs/>
          <w:color w:val="000000"/>
          <w:szCs w:val="24"/>
        </w:rPr>
        <w:t xml:space="preserve">CRT </w:t>
      </w:r>
      <w:r w:rsidR="0078756B" w:rsidRPr="002A11B9">
        <w:rPr>
          <w:bCs/>
          <w:iCs/>
          <w:color w:val="000000"/>
          <w:szCs w:val="24"/>
        </w:rPr>
        <w:t>to the primary tumo</w:t>
      </w:r>
      <w:r w:rsidR="00855C68" w:rsidRPr="002A11B9">
        <w:rPr>
          <w:bCs/>
          <w:iCs/>
          <w:color w:val="000000"/>
          <w:szCs w:val="24"/>
        </w:rPr>
        <w:t>u</w:t>
      </w:r>
      <w:r w:rsidR="0078756B" w:rsidRPr="002A11B9">
        <w:rPr>
          <w:bCs/>
          <w:iCs/>
          <w:color w:val="000000"/>
          <w:szCs w:val="24"/>
        </w:rPr>
        <w:t xml:space="preserve">r as definitive treatment </w:t>
      </w:r>
      <w:r w:rsidRPr="002A11B9">
        <w:rPr>
          <w:bCs/>
          <w:iCs/>
          <w:color w:val="000000"/>
          <w:szCs w:val="24"/>
        </w:rPr>
        <w:t>should not be used outside</w:t>
      </w:r>
      <w:r w:rsidR="00A1103F" w:rsidRPr="002A11B9">
        <w:rPr>
          <w:bCs/>
          <w:iCs/>
          <w:color w:val="000000"/>
          <w:szCs w:val="24"/>
        </w:rPr>
        <w:t xml:space="preserve"> of</w:t>
      </w:r>
      <w:r w:rsidRPr="002A11B9">
        <w:rPr>
          <w:bCs/>
          <w:iCs/>
          <w:color w:val="000000"/>
          <w:szCs w:val="24"/>
        </w:rPr>
        <w:t xml:space="preserve"> clinical trials for </w:t>
      </w:r>
      <w:r w:rsidR="00EE18D2" w:rsidRPr="002A11B9">
        <w:rPr>
          <w:bCs/>
          <w:iCs/>
          <w:color w:val="000000"/>
          <w:szCs w:val="24"/>
        </w:rPr>
        <w:t xml:space="preserve">locally </w:t>
      </w:r>
      <w:r w:rsidR="00A1103F" w:rsidRPr="002A11B9">
        <w:rPr>
          <w:bCs/>
          <w:iCs/>
          <w:color w:val="000000"/>
          <w:szCs w:val="24"/>
        </w:rPr>
        <w:t xml:space="preserve">advanced </w:t>
      </w:r>
      <w:r w:rsidRPr="002A11B9">
        <w:rPr>
          <w:bCs/>
          <w:iCs/>
          <w:color w:val="000000"/>
          <w:szCs w:val="24"/>
        </w:rPr>
        <w:t>CCA [I</w:t>
      </w:r>
      <w:r w:rsidR="00576BA7" w:rsidRPr="002A11B9">
        <w:rPr>
          <w:bCs/>
          <w:iCs/>
          <w:color w:val="000000"/>
          <w:szCs w:val="24"/>
        </w:rPr>
        <w:t>I</w:t>
      </w:r>
      <w:r w:rsidRPr="002A11B9">
        <w:rPr>
          <w:bCs/>
          <w:iCs/>
          <w:color w:val="000000"/>
          <w:szCs w:val="24"/>
        </w:rPr>
        <w:t>, D].</w:t>
      </w:r>
    </w:p>
    <w:p w14:paraId="0FCFF3F7" w14:textId="44FAE153" w:rsidR="000E6F44" w:rsidRPr="002A11B9" w:rsidRDefault="000E6F44" w:rsidP="00F24BBF">
      <w:pPr>
        <w:numPr>
          <w:ilvl w:val="0"/>
          <w:numId w:val="2"/>
        </w:numPr>
        <w:pBdr>
          <w:top w:val="nil"/>
          <w:left w:val="nil"/>
          <w:bottom w:val="nil"/>
          <w:right w:val="nil"/>
          <w:between w:val="nil"/>
        </w:pBdr>
        <w:suppressAutoHyphens/>
        <w:spacing w:after="120"/>
        <w:ind w:left="714" w:hanging="357"/>
        <w:rPr>
          <w:bCs/>
          <w:iCs/>
          <w:color w:val="000000"/>
          <w:szCs w:val="24"/>
        </w:rPr>
      </w:pPr>
      <w:r w:rsidRPr="002A11B9">
        <w:rPr>
          <w:bCs/>
          <w:iCs/>
          <w:color w:val="000000"/>
          <w:szCs w:val="24"/>
        </w:rPr>
        <w:lastRenderedPageBreak/>
        <w:t xml:space="preserve">Photodynamic therapy and </w:t>
      </w:r>
      <w:r w:rsidR="00DF6A6C" w:rsidRPr="002A11B9">
        <w:rPr>
          <w:bCs/>
          <w:iCs/>
          <w:color w:val="000000"/>
          <w:szCs w:val="24"/>
        </w:rPr>
        <w:t xml:space="preserve">intraductal </w:t>
      </w:r>
      <w:r w:rsidRPr="002A11B9">
        <w:rPr>
          <w:bCs/>
          <w:iCs/>
          <w:color w:val="000000"/>
          <w:szCs w:val="24"/>
        </w:rPr>
        <w:t xml:space="preserve">radiofrequency ablation </w:t>
      </w:r>
      <w:r w:rsidR="00C31DCD" w:rsidRPr="002A11B9">
        <w:rPr>
          <w:bCs/>
          <w:iCs/>
          <w:color w:val="000000"/>
          <w:szCs w:val="24"/>
        </w:rPr>
        <w:t xml:space="preserve">are considered investigational and </w:t>
      </w:r>
      <w:r w:rsidRPr="002A11B9">
        <w:rPr>
          <w:bCs/>
          <w:iCs/>
          <w:color w:val="000000"/>
          <w:szCs w:val="24"/>
        </w:rPr>
        <w:t xml:space="preserve">should not be used outside </w:t>
      </w:r>
      <w:r w:rsidR="00A1103F" w:rsidRPr="002A11B9">
        <w:rPr>
          <w:bCs/>
          <w:iCs/>
          <w:color w:val="000000"/>
          <w:szCs w:val="24"/>
        </w:rPr>
        <w:t xml:space="preserve">of </w:t>
      </w:r>
      <w:r w:rsidRPr="002A11B9">
        <w:rPr>
          <w:bCs/>
          <w:iCs/>
          <w:color w:val="000000"/>
          <w:szCs w:val="24"/>
        </w:rPr>
        <w:t xml:space="preserve">clinical trials for </w:t>
      </w:r>
      <w:proofErr w:type="spellStart"/>
      <w:r w:rsidR="00576BA7" w:rsidRPr="002A11B9">
        <w:rPr>
          <w:bCs/>
          <w:iCs/>
          <w:color w:val="000000"/>
          <w:szCs w:val="24"/>
        </w:rPr>
        <w:t>p</w:t>
      </w:r>
      <w:r w:rsidRPr="002A11B9">
        <w:rPr>
          <w:bCs/>
          <w:iCs/>
          <w:color w:val="000000"/>
          <w:szCs w:val="24"/>
        </w:rPr>
        <w:t>CC</w:t>
      </w:r>
      <w:r w:rsidR="00AA0318" w:rsidRPr="002A11B9">
        <w:rPr>
          <w:bCs/>
          <w:iCs/>
          <w:color w:val="000000"/>
          <w:szCs w:val="24"/>
        </w:rPr>
        <w:t>A</w:t>
      </w:r>
      <w:proofErr w:type="spellEnd"/>
      <w:r w:rsidRPr="002A11B9">
        <w:rPr>
          <w:bCs/>
          <w:iCs/>
          <w:color w:val="000000"/>
          <w:szCs w:val="24"/>
        </w:rPr>
        <w:t xml:space="preserve"> [II, D].</w:t>
      </w:r>
    </w:p>
    <w:p w14:paraId="37CF0759" w14:textId="7D2887D9" w:rsidR="000E6F44" w:rsidRPr="002A11B9" w:rsidRDefault="000E6F44" w:rsidP="00F24BBF">
      <w:pPr>
        <w:numPr>
          <w:ilvl w:val="0"/>
          <w:numId w:val="2"/>
        </w:numPr>
        <w:pBdr>
          <w:top w:val="nil"/>
          <w:left w:val="nil"/>
          <w:bottom w:val="nil"/>
          <w:right w:val="nil"/>
          <w:between w:val="nil"/>
        </w:pBdr>
        <w:suppressAutoHyphens/>
        <w:spacing w:after="120"/>
        <w:ind w:left="714" w:hanging="357"/>
        <w:rPr>
          <w:bCs/>
          <w:iCs/>
          <w:color w:val="000000"/>
          <w:szCs w:val="24"/>
        </w:rPr>
      </w:pPr>
      <w:r w:rsidRPr="002A11B9">
        <w:rPr>
          <w:bCs/>
          <w:iCs/>
          <w:color w:val="000000"/>
          <w:szCs w:val="24"/>
        </w:rPr>
        <w:t xml:space="preserve">In case of response following </w:t>
      </w:r>
      <w:r w:rsidR="00DD761D" w:rsidRPr="002A11B9">
        <w:rPr>
          <w:bCs/>
          <w:iCs/>
          <w:color w:val="000000"/>
          <w:szCs w:val="24"/>
        </w:rPr>
        <w:t>locoregional</w:t>
      </w:r>
      <w:r w:rsidR="00D51876" w:rsidRPr="002A11B9">
        <w:rPr>
          <w:bCs/>
          <w:iCs/>
          <w:color w:val="000000"/>
          <w:szCs w:val="24"/>
        </w:rPr>
        <w:t xml:space="preserve"> or systemic</w:t>
      </w:r>
      <w:r w:rsidRPr="002A11B9">
        <w:rPr>
          <w:bCs/>
          <w:iCs/>
          <w:color w:val="000000"/>
          <w:szCs w:val="24"/>
        </w:rPr>
        <w:t xml:space="preserve"> treatment of locally</w:t>
      </w:r>
      <w:r w:rsidR="00054C39" w:rsidRPr="002A11B9">
        <w:rPr>
          <w:bCs/>
          <w:iCs/>
          <w:color w:val="000000"/>
          <w:szCs w:val="24"/>
        </w:rPr>
        <w:t xml:space="preserve"> </w:t>
      </w:r>
      <w:r w:rsidRPr="002A11B9">
        <w:rPr>
          <w:bCs/>
          <w:iCs/>
          <w:color w:val="000000"/>
          <w:szCs w:val="24"/>
        </w:rPr>
        <w:t xml:space="preserve">advanced </w:t>
      </w:r>
      <w:r w:rsidR="00DD761D" w:rsidRPr="002A11B9">
        <w:rPr>
          <w:bCs/>
          <w:iCs/>
          <w:color w:val="000000"/>
          <w:szCs w:val="24"/>
        </w:rPr>
        <w:t>tumo</w:t>
      </w:r>
      <w:r w:rsidR="00855C68" w:rsidRPr="002A11B9">
        <w:rPr>
          <w:bCs/>
          <w:iCs/>
          <w:color w:val="000000"/>
          <w:szCs w:val="24"/>
        </w:rPr>
        <w:t>u</w:t>
      </w:r>
      <w:r w:rsidR="00DD761D" w:rsidRPr="002A11B9">
        <w:rPr>
          <w:bCs/>
          <w:iCs/>
          <w:color w:val="000000"/>
          <w:szCs w:val="24"/>
        </w:rPr>
        <w:t>rs</w:t>
      </w:r>
      <w:r w:rsidRPr="002A11B9">
        <w:rPr>
          <w:bCs/>
          <w:iCs/>
          <w:color w:val="000000"/>
          <w:szCs w:val="24"/>
        </w:rPr>
        <w:t xml:space="preserve">, </w:t>
      </w:r>
      <w:r w:rsidR="00855C68" w:rsidRPr="002A11B9">
        <w:rPr>
          <w:bCs/>
          <w:iCs/>
          <w:color w:val="000000"/>
          <w:szCs w:val="24"/>
        </w:rPr>
        <w:t xml:space="preserve">patients should be </w:t>
      </w:r>
      <w:r w:rsidRPr="002A11B9">
        <w:rPr>
          <w:bCs/>
          <w:iCs/>
          <w:color w:val="000000"/>
          <w:szCs w:val="24"/>
        </w:rPr>
        <w:t>re-assess</w:t>
      </w:r>
      <w:r w:rsidR="00855C68" w:rsidRPr="002A11B9">
        <w:rPr>
          <w:bCs/>
          <w:iCs/>
          <w:color w:val="000000"/>
          <w:szCs w:val="24"/>
        </w:rPr>
        <w:t>ed</w:t>
      </w:r>
      <w:r w:rsidR="00AE5627" w:rsidRPr="002A11B9">
        <w:rPr>
          <w:bCs/>
          <w:iCs/>
          <w:color w:val="000000"/>
          <w:szCs w:val="24"/>
        </w:rPr>
        <w:t xml:space="preserve"> </w:t>
      </w:r>
      <w:r w:rsidR="00855C68" w:rsidRPr="002A11B9">
        <w:rPr>
          <w:bCs/>
          <w:iCs/>
          <w:color w:val="000000"/>
          <w:szCs w:val="24"/>
        </w:rPr>
        <w:t>by</w:t>
      </w:r>
      <w:r w:rsidRPr="002A11B9">
        <w:rPr>
          <w:bCs/>
          <w:iCs/>
          <w:color w:val="000000"/>
          <w:szCs w:val="24"/>
        </w:rPr>
        <w:t xml:space="preserve"> the </w:t>
      </w:r>
      <w:r w:rsidR="00855C68" w:rsidRPr="002A11B9">
        <w:rPr>
          <w:bCs/>
          <w:iCs/>
          <w:color w:val="000000"/>
          <w:szCs w:val="24"/>
        </w:rPr>
        <w:t>MDT</w:t>
      </w:r>
      <w:r w:rsidRPr="002A11B9">
        <w:rPr>
          <w:bCs/>
          <w:iCs/>
          <w:color w:val="000000"/>
          <w:szCs w:val="24"/>
        </w:rPr>
        <w:t xml:space="preserve"> to discuss surgery [IV, B].</w:t>
      </w:r>
    </w:p>
    <w:p w14:paraId="4C8607E9" w14:textId="053F0FFB" w:rsidR="00FB664E" w:rsidRPr="002A11B9" w:rsidRDefault="00FB664E" w:rsidP="00F24BBF">
      <w:pPr>
        <w:pBdr>
          <w:top w:val="nil"/>
          <w:left w:val="nil"/>
          <w:bottom w:val="nil"/>
          <w:right w:val="nil"/>
          <w:between w:val="nil"/>
        </w:pBdr>
        <w:suppressAutoHyphens/>
        <w:spacing w:after="120"/>
        <w:ind w:left="720"/>
        <w:rPr>
          <w:b/>
          <w:i/>
          <w:color w:val="000000"/>
          <w:szCs w:val="24"/>
        </w:rPr>
      </w:pPr>
    </w:p>
    <w:p w14:paraId="40EC3B98" w14:textId="77777777" w:rsidR="00FB664E" w:rsidRPr="002A11B9" w:rsidRDefault="00FB664E" w:rsidP="00D248E5">
      <w:pPr>
        <w:pStyle w:val="Heading1"/>
        <w:suppressAutoHyphens/>
        <w:jc w:val="both"/>
      </w:pPr>
      <w:r w:rsidRPr="002A11B9">
        <w:t>MANAGEMENT OF ADVANCED AND METASTATIC DISEASE</w:t>
      </w:r>
    </w:p>
    <w:p w14:paraId="4D1E950B" w14:textId="6B70433E" w:rsidR="000432F2" w:rsidRPr="002A11B9" w:rsidRDefault="000432F2" w:rsidP="007D1FA4">
      <w:pPr>
        <w:suppressAutoHyphens/>
        <w:spacing w:after="120"/>
        <w:rPr>
          <w:szCs w:val="24"/>
        </w:rPr>
      </w:pPr>
      <w:r w:rsidRPr="002A11B9">
        <w:rPr>
          <w:szCs w:val="24"/>
        </w:rPr>
        <w:t xml:space="preserve">A proposed algorithm for the treatment of </w:t>
      </w:r>
      <w:r w:rsidR="007D1FA4" w:rsidRPr="002A11B9">
        <w:rPr>
          <w:szCs w:val="24"/>
        </w:rPr>
        <w:t>BTC</w:t>
      </w:r>
      <w:r w:rsidRPr="002A11B9">
        <w:rPr>
          <w:szCs w:val="24"/>
        </w:rPr>
        <w:t xml:space="preserve"> is shown in </w:t>
      </w:r>
      <w:r w:rsidRPr="002A11B9">
        <w:rPr>
          <w:b/>
          <w:bCs/>
          <w:szCs w:val="24"/>
        </w:rPr>
        <w:t xml:space="preserve">Figure </w:t>
      </w:r>
      <w:r w:rsidR="007D1FA4" w:rsidRPr="002A11B9">
        <w:rPr>
          <w:b/>
          <w:bCs/>
          <w:szCs w:val="24"/>
        </w:rPr>
        <w:t>1</w:t>
      </w:r>
      <w:r w:rsidRPr="002A11B9">
        <w:rPr>
          <w:szCs w:val="24"/>
        </w:rPr>
        <w:t>.</w:t>
      </w:r>
    </w:p>
    <w:p w14:paraId="7007298C" w14:textId="77777777" w:rsidR="000432F2" w:rsidRPr="002A11B9" w:rsidRDefault="000432F2" w:rsidP="00BC5D8C">
      <w:pPr>
        <w:suppressAutoHyphens/>
        <w:spacing w:after="120"/>
      </w:pPr>
    </w:p>
    <w:p w14:paraId="383B3875" w14:textId="6E994EE3" w:rsidR="00220C8C" w:rsidRPr="002A11B9" w:rsidRDefault="00220C8C" w:rsidP="00220C8C">
      <w:pPr>
        <w:pStyle w:val="Heading2"/>
      </w:pPr>
      <w:r w:rsidRPr="002A11B9">
        <w:t>First-line treatment</w:t>
      </w:r>
    </w:p>
    <w:p w14:paraId="18C1CB05" w14:textId="2248F5C5" w:rsidR="00AF6D19" w:rsidRPr="002A11B9" w:rsidRDefault="00AF6D19" w:rsidP="00BC5D8C">
      <w:pPr>
        <w:suppressAutoHyphens/>
        <w:spacing w:after="120"/>
      </w:pPr>
      <w:proofErr w:type="spellStart"/>
      <w:r w:rsidRPr="002A11B9">
        <w:t>Ch</w:t>
      </w:r>
      <w:r w:rsidR="00BC5D8C" w:rsidRPr="002A11B9">
        <w:t>T</w:t>
      </w:r>
      <w:proofErr w:type="spellEnd"/>
      <w:r w:rsidR="00BC5D8C" w:rsidRPr="002A11B9">
        <w:t xml:space="preserve"> </w:t>
      </w:r>
      <w:r w:rsidR="00054C39" w:rsidRPr="002A11B9">
        <w:t>is</w:t>
      </w:r>
      <w:r w:rsidR="00C31DCD" w:rsidRPr="002A11B9">
        <w:t xml:space="preserve"> </w:t>
      </w:r>
      <w:r w:rsidR="00720FA2" w:rsidRPr="002A11B9">
        <w:t>the</w:t>
      </w:r>
      <w:r w:rsidR="00054C39" w:rsidRPr="002A11B9">
        <w:t xml:space="preserve"> current</w:t>
      </w:r>
      <w:r w:rsidRPr="002A11B9">
        <w:t xml:space="preserve"> </w:t>
      </w:r>
      <w:r w:rsidR="009B58F8" w:rsidRPr="002A11B9">
        <w:t>SoC</w:t>
      </w:r>
      <w:r w:rsidRPr="002A11B9">
        <w:t xml:space="preserve"> for first-line treatment of advanced BTC; </w:t>
      </w:r>
      <w:r w:rsidR="00C642F6" w:rsidRPr="002A11B9">
        <w:t xml:space="preserve">OS </w:t>
      </w:r>
      <w:r w:rsidRPr="002A11B9">
        <w:t xml:space="preserve">is improved when compared </w:t>
      </w:r>
      <w:r w:rsidR="000131FD" w:rsidRPr="002A11B9">
        <w:t xml:space="preserve">with </w:t>
      </w:r>
      <w:r w:rsidR="005879BF" w:rsidRPr="002A11B9">
        <w:t>best supportive care</w:t>
      </w:r>
      <w:r w:rsidRPr="002A11B9">
        <w:t xml:space="preserve"> alone</w:t>
      </w:r>
      <w:r w:rsidR="00B36619" w:rsidRPr="002A11B9">
        <w:fldChar w:fldCharType="begin">
          <w:fldData xml:space="preserve">PEVuZE5vdGU+PENpdGU+PEF1dGhvcj5HbGltZWxpdXM8L0F1dGhvcj48WWVhcj4xOTk2PC9ZZWFy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U5My02MDA8L3BhZ2VzPjx2b2x1bWU+Nzwvdm9sdW1lPjxudW1iZXI+NjwvbnVtYmVyPjxrZXl3
b3Jkcz48a2V5d29yZD5BZHVsdDwva2V5d29yZD48a2V5d29yZD5BZ2VkPC9rZXl3b3JkPjxrZXl3
b3JkPkFudGluZW9wbGFzdGljIENvbWJpbmVkIENoZW1vdGhlcmFweSBQcm90b2NvbHMvYWR2ZXJz
ZSBlZmZlY3RzLyp0aGVyYXBldXRpYyB1c2U8L2tleXdvcmQ+PGtleXdvcmQ+QmlsaWFyeSBUcmFj
dCBOZW9wbGFzbXMvKmRydWcgdGhlcmFweTwva2V5d29yZD48a2V5d29yZD5FdG9wb3NpZGUvYWRt
aW5pc3RyYXRpb24gJmFtcDsgZG9zYWdl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lBhbGxpYXRpdmUgQ2FyZTwva2V5d29y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</w:fldData>
        </w:fldChar>
      </w:r>
      <w:r w:rsidR="000A070B" w:rsidRPr="002A11B9">
        <w:instrText xml:space="preserve"> ADDIN EN.CITE </w:instrText>
      </w:r>
      <w:r w:rsidR="000A070B" w:rsidRPr="002A11B9">
        <w:fldChar w:fldCharType="begin">
          <w:fldData xml:space="preserve">PEVuZE5vdGU+PENpdGU+PEF1dGhvcj5HbGltZWxpdXM8L0F1dGhvcj48WWVhcj4xOTk2PC9ZZWFy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U5My02MDA8L3BhZ2VzPjx2b2x1bWU+Nzwvdm9sdW1lPjxudW1iZXI+NjwvbnVtYmVyPjxrZXl3
b3Jkcz48a2V5d29yZD5BZHVsdDwva2V5d29yZD48a2V5d29yZD5BZ2VkPC9rZXl3b3JkPjxrZXl3
b3JkPkFudGluZW9wbGFzdGljIENvbWJpbmVkIENoZW1vdGhlcmFweSBQcm90b2NvbHMvYWR2ZXJz
ZSBlZmZlY3RzLyp0aGVyYXBldXRpYyB1c2U8L2tleXdvcmQ+PGtleXdvcmQ+QmlsaWFyeSBUcmFj
dCBOZW9wbGFzbXMvKmRydWcgdGhlcmFweTwva2V5d29yZD48a2V5d29yZD5FdG9wb3NpZGUvYWRt
aW5pc3RyYXRpb24gJmFtcDsgZG9zYWdl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lBhbGxpYXRpdmUgQ2FyZTwva2V5d29y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78,79</w:t>
      </w:r>
      <w:r w:rsidR="00B36619" w:rsidRPr="002A11B9">
        <w:fldChar w:fldCharType="end"/>
      </w:r>
      <w:r w:rsidRPr="002A11B9">
        <w:t xml:space="preserve"> and the cisplatin</w:t>
      </w:r>
      <w:r w:rsidR="000131FD" w:rsidRPr="002A11B9">
        <w:t>–</w:t>
      </w:r>
      <w:r w:rsidRPr="002A11B9">
        <w:t>gemcitabine doublet demonstrated a</w:t>
      </w:r>
      <w:r w:rsidR="00C642F6" w:rsidRPr="002A11B9">
        <w:t>n</w:t>
      </w:r>
      <w:r w:rsidRPr="002A11B9">
        <w:t xml:space="preserve"> </w:t>
      </w:r>
      <w:r w:rsidR="00C642F6" w:rsidRPr="002A11B9">
        <w:t xml:space="preserve">OS </w:t>
      </w:r>
      <w:r w:rsidRPr="002A11B9">
        <w:t>benefit over gemcitabine monotherapy in the UK ABC-02 study</w:t>
      </w:r>
      <w:r w:rsidR="00B36619" w:rsidRPr="002A11B9">
        <w:fldChar w:fldCharType="begin">
          <w:fldData xml:space="preserve">PEVuZE5vdGU+PENpdGU+PEF1dGhvcj5WYWxsZTwvQXV0aG9yPjxZZWFyPjIwMTA8L1llYXI+PFJl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</w:fldData>
        </w:fldChar>
      </w:r>
      <w:r w:rsidR="000A070B" w:rsidRPr="002A11B9">
        <w:instrText xml:space="preserve"> ADDIN EN.CITE </w:instrText>
      </w:r>
      <w:r w:rsidR="000A070B" w:rsidRPr="002A11B9">
        <w:fldChar w:fldCharType="begin">
          <w:fldData xml:space="preserve">PEVuZE5vdGU+PENpdGU+PEF1dGhvcj5WYWxsZTwvQXV0aG9yPjxZZWFyPjIwMTA8L1llYXI+PFJl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80</w:t>
      </w:r>
      <w:r w:rsidR="00B36619" w:rsidRPr="002A11B9">
        <w:fldChar w:fldCharType="end"/>
      </w:r>
      <w:r w:rsidRPr="002A11B9">
        <w:t xml:space="preserve"> and the Japanese BT22 study</w:t>
      </w:r>
      <w:r w:rsidR="008B1DA0" w:rsidRPr="002A11B9">
        <w:t>.</w:t>
      </w:r>
      <w:r w:rsidR="00B36619" w:rsidRPr="002A11B9">
        <w:fldChar w:fldCharType="begin">
          <w:fldData xml:space="preserve">PEVuZE5vdGU+PENpdGU+PEF1dGhvcj5Pa3VzYWthPC9BdXRob3I+PFllYXI+MjAxMDwvWWVhcj48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</w:fldData>
        </w:fldChar>
      </w:r>
      <w:r w:rsidR="000A070B" w:rsidRPr="002A11B9">
        <w:instrText xml:space="preserve"> ADDIN EN.CITE </w:instrText>
      </w:r>
      <w:r w:rsidR="000A070B" w:rsidRPr="002A11B9">
        <w:fldChar w:fldCharType="begin">
          <w:fldData xml:space="preserve">PEVuZE5vdGU+PENpdGU+PEF1dGhvcj5Pa3VzYWthPC9BdXRob3I+PFllYXI+MjAxMDwvWWVhcj48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81</w:t>
      </w:r>
      <w:r w:rsidR="00B36619" w:rsidRPr="002A11B9">
        <w:fldChar w:fldCharType="end"/>
      </w:r>
      <w:r w:rsidRPr="002A11B9">
        <w:t xml:space="preserve"> </w:t>
      </w:r>
      <w:r w:rsidR="000131FD" w:rsidRPr="002A11B9">
        <w:t xml:space="preserve">Median </w:t>
      </w:r>
      <w:r w:rsidR="00C642F6" w:rsidRPr="002A11B9">
        <w:t>OS</w:t>
      </w:r>
      <w:r w:rsidRPr="002A11B9">
        <w:t xml:space="preserve"> </w:t>
      </w:r>
      <w:r w:rsidR="000131FD" w:rsidRPr="002A11B9">
        <w:t>with</w:t>
      </w:r>
      <w:r w:rsidRPr="002A11B9">
        <w:t xml:space="preserve"> </w:t>
      </w:r>
      <w:r w:rsidR="008D4F79" w:rsidRPr="002A11B9">
        <w:t xml:space="preserve">cisplatin–gemcitabine </w:t>
      </w:r>
      <w:r w:rsidR="000131FD" w:rsidRPr="002A11B9">
        <w:t>was</w:t>
      </w:r>
      <w:r w:rsidRPr="002A11B9">
        <w:t xml:space="preserve"> 13.0 months when limited to patients with </w:t>
      </w:r>
      <w:r w:rsidR="000131FD" w:rsidRPr="002A11B9">
        <w:t xml:space="preserve">a </w:t>
      </w:r>
      <w:r w:rsidRPr="002A11B9">
        <w:t xml:space="preserve">PS </w:t>
      </w:r>
      <w:r w:rsidR="000131FD" w:rsidRPr="002A11B9">
        <w:t xml:space="preserve">of </w:t>
      </w:r>
      <w:r w:rsidRPr="002A11B9">
        <w:t xml:space="preserve">0-1 in an international </w:t>
      </w:r>
      <w:r w:rsidR="00EE18D2" w:rsidRPr="002A11B9">
        <w:t>RCT</w:t>
      </w:r>
      <w:r w:rsidRPr="002A11B9">
        <w:t xml:space="preserve"> setting</w:t>
      </w:r>
      <w:r w:rsidR="000131FD" w:rsidRPr="002A11B9">
        <w:t>.</w:t>
      </w:r>
      <w:r w:rsidR="00B36619" w:rsidRPr="002A11B9">
        <w:fldChar w:fldCharType="begin">
          <w:fldData xml:space="preserve">PEVuZE5vdGU+PENpdGU+PEF1dGhvcj5WYWxsZTwvQXV0aG9yPjxZZWFyPjIwMjE8L1llYXI+PFJl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</w:fldData>
        </w:fldChar>
      </w:r>
      <w:r w:rsidR="000A070B" w:rsidRPr="002A11B9">
        <w:instrText xml:space="preserve"> ADDIN EN.CITE </w:instrText>
      </w:r>
      <w:r w:rsidR="000A070B" w:rsidRPr="002A11B9">
        <w:fldChar w:fldCharType="begin">
          <w:fldData xml:space="preserve">PEVuZE5vdGU+PENpdGU+PEF1dGhvcj5WYWxsZTwvQXV0aG9yPjxZZWFyPjIwMjE8L1llYXI+PFJl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82</w:t>
      </w:r>
      <w:r w:rsidR="00B36619" w:rsidRPr="002A11B9">
        <w:fldChar w:fldCharType="end"/>
      </w:r>
      <w:r w:rsidR="0083489D" w:rsidRPr="002A11B9">
        <w:t xml:space="preserve"> </w:t>
      </w:r>
      <w:r w:rsidR="000D5DC3" w:rsidRPr="002A11B9">
        <w:t>There is currently insufficient evidence to recommend continuous treatment beyond 6 months and decision</w:t>
      </w:r>
      <w:r w:rsidR="000131FD" w:rsidRPr="002A11B9">
        <w:t>s</w:t>
      </w:r>
      <w:r w:rsidR="000D5DC3" w:rsidRPr="002A11B9">
        <w:t xml:space="preserve"> should be based upon </w:t>
      </w:r>
      <w:r w:rsidR="00626D38" w:rsidRPr="002A11B9">
        <w:t>individual patient toxicity, tolerability and tumo</w:t>
      </w:r>
      <w:r w:rsidR="000131FD" w:rsidRPr="002A11B9">
        <w:t>u</w:t>
      </w:r>
      <w:r w:rsidR="00626D38" w:rsidRPr="002A11B9">
        <w:t>r</w:t>
      </w:r>
      <w:r w:rsidR="000D5DC3" w:rsidRPr="002A11B9">
        <w:t xml:space="preserve"> </w:t>
      </w:r>
      <w:r w:rsidR="00626D38" w:rsidRPr="002A11B9">
        <w:t xml:space="preserve">response. </w:t>
      </w:r>
      <w:r w:rsidRPr="002A11B9">
        <w:t>Gemcitabine</w:t>
      </w:r>
      <w:r w:rsidR="000131FD" w:rsidRPr="002A11B9">
        <w:t>–</w:t>
      </w:r>
      <w:r w:rsidRPr="002A11B9">
        <w:t xml:space="preserve">S1 has been shown to be non-inferior to </w:t>
      </w:r>
      <w:r w:rsidR="008D4F79" w:rsidRPr="002A11B9">
        <w:t xml:space="preserve">cisplatin–gemcitabine </w:t>
      </w:r>
      <w:r w:rsidRPr="002A11B9">
        <w:t>in Japanese patients</w:t>
      </w:r>
      <w:r w:rsidR="000131FD" w:rsidRPr="002A11B9">
        <w:t>.</w:t>
      </w:r>
      <w:r w:rsidR="00B36619" w:rsidRPr="002A11B9">
        <w:fldChar w:fldCharType="begin">
          <w:fldData xml:space="preserve">PEVuZE5vdGU+PENpdGU+PEF1dGhvcj5Nb3JpemFuZTwvQXV0aG9yPjxZZWFyPjIwMTk8L1llYXI+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</w:fldData>
        </w:fldChar>
      </w:r>
      <w:r w:rsidR="000A070B" w:rsidRPr="002A11B9">
        <w:instrText xml:space="preserve"> ADDIN EN.CITE </w:instrText>
      </w:r>
      <w:r w:rsidR="000A070B" w:rsidRPr="002A11B9">
        <w:fldChar w:fldCharType="begin">
          <w:fldData xml:space="preserve">PEVuZE5vdGU+PENpdGU+PEF1dGhvcj5Nb3JpemFuZTwvQXV0aG9yPjxZZWFyPjIwMTk8L1llYXI+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</w:fldData>
        </w:fldChar>
      </w:r>
      <w:r w:rsidR="000A070B" w:rsidRPr="002A11B9">
        <w:instrText xml:space="preserve"> ADDIN EN.CITE.DATA </w:instrText>
      </w:r>
      <w:r w:rsidR="000A070B" w:rsidRPr="002A11B9">
        <w:fldChar w:fldCharType="end"/>
      </w:r>
      <w:r w:rsidR="00B36619" w:rsidRPr="002A11B9">
        <w:fldChar w:fldCharType="separate"/>
      </w:r>
      <w:r w:rsidR="000A070B" w:rsidRPr="002A11B9">
        <w:rPr>
          <w:noProof/>
          <w:vertAlign w:val="superscript"/>
        </w:rPr>
        <w:t>83</w:t>
      </w:r>
      <w:r w:rsidR="00B36619" w:rsidRPr="002A11B9">
        <w:fldChar w:fldCharType="end"/>
      </w:r>
      <w:r w:rsidRPr="002A11B9">
        <w:t xml:space="preserve"> Oxaliplatin may be substituted for cisplatin </w:t>
      </w:r>
      <w:r w:rsidR="005E4568" w:rsidRPr="002A11B9">
        <w:t>when</w:t>
      </w:r>
      <w:r w:rsidRPr="002A11B9">
        <w:t xml:space="preserve"> there is concern about renal function</w:t>
      </w:r>
      <w:r w:rsidR="004504C5" w:rsidRPr="002A11B9">
        <w:fldChar w:fldCharType="begin">
          <w:fldData xml:space="preserve">PEVuZE5vdGU+PENpdGU+PEF1dGhvcj5TaGFybWE8L0F1dGhvcj48WWVhcj4yMDE5PC9ZZWFyPjxS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</w:fldData>
        </w:fldChar>
      </w:r>
      <w:r w:rsidR="000A070B" w:rsidRPr="002A11B9">
        <w:instrText xml:space="preserve"> ADDIN EN.CITE </w:instrText>
      </w:r>
      <w:r w:rsidR="000A070B" w:rsidRPr="002A11B9">
        <w:fldChar w:fldCharType="begin">
          <w:fldData xml:space="preserve">PEVuZE5vdGU+PENpdGU+PEF1dGhvcj5TaGFybWE8L0F1dGhvcj48WWVhcj4yMDE5PC9ZZWFyPjxS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</w:fldData>
        </w:fldChar>
      </w:r>
      <w:r w:rsidR="000A070B" w:rsidRPr="002A11B9">
        <w:instrText xml:space="preserve"> ADDIN EN.CITE.DATA </w:instrText>
      </w:r>
      <w:r w:rsidR="000A070B" w:rsidRPr="002A11B9">
        <w:fldChar w:fldCharType="end"/>
      </w:r>
      <w:r w:rsidR="004504C5" w:rsidRPr="002A11B9">
        <w:fldChar w:fldCharType="separate"/>
      </w:r>
      <w:r w:rsidR="000A070B" w:rsidRPr="002A11B9">
        <w:rPr>
          <w:noProof/>
          <w:vertAlign w:val="superscript"/>
        </w:rPr>
        <w:t>84</w:t>
      </w:r>
      <w:r w:rsidR="004504C5" w:rsidRPr="002A11B9">
        <w:fldChar w:fldCharType="end"/>
      </w:r>
      <w:r w:rsidRPr="002A11B9">
        <w:t xml:space="preserve"> and gemcitabine monotherapy may be </w:t>
      </w:r>
      <w:r w:rsidR="00C642F6" w:rsidRPr="002A11B9">
        <w:t xml:space="preserve">preferred </w:t>
      </w:r>
      <w:r w:rsidRPr="002A11B9">
        <w:t xml:space="preserve">in patients with </w:t>
      </w:r>
      <w:r w:rsidR="000131FD" w:rsidRPr="002A11B9">
        <w:t xml:space="preserve">a </w:t>
      </w:r>
      <w:r w:rsidRPr="002A11B9">
        <w:t xml:space="preserve">PS </w:t>
      </w:r>
      <w:r w:rsidR="000131FD" w:rsidRPr="002A11B9">
        <w:t xml:space="preserve">of </w:t>
      </w:r>
      <w:r w:rsidRPr="002A11B9">
        <w:t>2</w:t>
      </w:r>
      <w:r w:rsidR="002F0D9B" w:rsidRPr="002A11B9">
        <w:t xml:space="preserve"> or other factors of fragility</w:t>
      </w:r>
      <w:r w:rsidRPr="002A11B9">
        <w:t xml:space="preserve">. </w:t>
      </w:r>
      <w:r w:rsidR="002C1A8B">
        <w:t>C</w:t>
      </w:r>
      <w:r w:rsidR="002C1A8B" w:rsidRPr="002A11B9">
        <w:t xml:space="preserve">isplatin–gemcitabine </w:t>
      </w:r>
      <w:r w:rsidR="002C1A8B">
        <w:t xml:space="preserve">may be considered in patients with moderately elevated bilirubin levels due to </w:t>
      </w:r>
      <w:r w:rsidR="002F3623">
        <w:t>endoluminal disease</w:t>
      </w:r>
      <w:r w:rsidR="002C1A8B">
        <w:t xml:space="preserve"> despite optimal stenting.  </w:t>
      </w:r>
    </w:p>
    <w:p w14:paraId="032337BD" w14:textId="2443B6CB" w:rsidR="006B63CF" w:rsidRPr="002A11B9" w:rsidRDefault="006B63CF" w:rsidP="00E70CB7">
      <w:pPr>
        <w:suppressAutoHyphens/>
        <w:spacing w:after="120"/>
        <w:rPr>
          <w:color w:val="000000" w:themeColor="text1"/>
        </w:rPr>
      </w:pPr>
      <w:r w:rsidRPr="002A11B9">
        <w:t>The TOPAZ</w:t>
      </w:r>
      <w:r w:rsidR="00EE18D2" w:rsidRPr="002A11B9">
        <w:t>-1</w:t>
      </w:r>
      <w:r w:rsidRPr="002A11B9">
        <w:t xml:space="preserve"> study demonstrated </w:t>
      </w:r>
      <w:r w:rsidR="00CC278E" w:rsidRPr="002A11B9">
        <w:t>improvements</w:t>
      </w:r>
      <w:r w:rsidRPr="002A11B9">
        <w:t xml:space="preserve"> </w:t>
      </w:r>
      <w:r w:rsidR="00AA0C2A" w:rsidRPr="002A11B9">
        <w:rPr>
          <w:color w:val="000000" w:themeColor="text1"/>
        </w:rPr>
        <w:t xml:space="preserve">in </w:t>
      </w:r>
      <w:r w:rsidR="0005714F" w:rsidRPr="002A11B9">
        <w:rPr>
          <w:color w:val="000000" w:themeColor="text1"/>
        </w:rPr>
        <w:t xml:space="preserve">OS (primary endpoint; </w:t>
      </w:r>
      <w:r w:rsidR="0005714F" w:rsidRPr="002A11B9">
        <w:t>HR 0.80</w:t>
      </w:r>
      <w:r w:rsidR="006B141A" w:rsidRPr="002A11B9">
        <w:t xml:space="preserve">, </w:t>
      </w:r>
      <w:r w:rsidR="0005714F" w:rsidRPr="002A11B9">
        <w:t>95% CI 0.66-0.97</w:t>
      </w:r>
      <w:r w:rsidR="006B141A" w:rsidRPr="002A11B9">
        <w:t>,</w:t>
      </w:r>
      <w:r w:rsidR="0005714F" w:rsidRPr="002A11B9">
        <w:t xml:space="preserve"> </w:t>
      </w:r>
      <w:r w:rsidR="0005714F" w:rsidRPr="002A11B9">
        <w:rPr>
          <w:i/>
          <w:iCs/>
        </w:rPr>
        <w:t>P</w:t>
      </w:r>
      <w:r w:rsidR="0005714F" w:rsidRPr="002A11B9">
        <w:t xml:space="preserve"> = 0.021), </w:t>
      </w:r>
      <w:r w:rsidR="00AA0C2A" w:rsidRPr="002A11B9">
        <w:rPr>
          <w:color w:val="000000" w:themeColor="text1"/>
        </w:rPr>
        <w:t>response rate</w:t>
      </w:r>
      <w:r w:rsidR="0005714F" w:rsidRPr="002A11B9">
        <w:rPr>
          <w:color w:val="000000" w:themeColor="text1"/>
        </w:rPr>
        <w:t xml:space="preserve"> and</w:t>
      </w:r>
      <w:r w:rsidR="00AA0C2A" w:rsidRPr="002A11B9">
        <w:rPr>
          <w:color w:val="000000" w:themeColor="text1"/>
        </w:rPr>
        <w:t xml:space="preserve"> </w:t>
      </w:r>
      <w:r w:rsidR="000A1B00" w:rsidRPr="002A11B9">
        <w:rPr>
          <w:color w:val="000000" w:themeColor="text1"/>
        </w:rPr>
        <w:t>progression-free survival (</w:t>
      </w:r>
      <w:r w:rsidR="00AA0C2A" w:rsidRPr="002A11B9">
        <w:rPr>
          <w:color w:val="000000" w:themeColor="text1"/>
        </w:rPr>
        <w:t>PFS</w:t>
      </w:r>
      <w:r w:rsidR="000A1B00" w:rsidRPr="002A11B9">
        <w:rPr>
          <w:color w:val="000000" w:themeColor="text1"/>
        </w:rPr>
        <w:t>)</w:t>
      </w:r>
      <w:r w:rsidR="00AA0C2A" w:rsidRPr="002A11B9">
        <w:rPr>
          <w:color w:val="000000" w:themeColor="text1"/>
        </w:rPr>
        <w:t xml:space="preserve"> </w:t>
      </w:r>
      <w:r w:rsidR="00915439" w:rsidRPr="002A11B9">
        <w:t xml:space="preserve">with </w:t>
      </w:r>
      <w:r w:rsidRPr="002A11B9">
        <w:t xml:space="preserve">the addition of </w:t>
      </w:r>
      <w:r w:rsidR="0051669F" w:rsidRPr="002A11B9">
        <w:t xml:space="preserve">the </w:t>
      </w:r>
      <w:r w:rsidR="00CC278E" w:rsidRPr="002A11B9">
        <w:t>programmed death-ligand 1 (</w:t>
      </w:r>
      <w:r w:rsidR="0051669F" w:rsidRPr="002A11B9">
        <w:t>PD-L1</w:t>
      </w:r>
      <w:r w:rsidR="00CC278E" w:rsidRPr="002A11B9">
        <w:t>)</w:t>
      </w:r>
      <w:r w:rsidR="0051669F" w:rsidRPr="002A11B9">
        <w:t xml:space="preserve"> immune checkpoint inhibitor </w:t>
      </w:r>
      <w:r w:rsidR="00AA0C2A" w:rsidRPr="002A11B9">
        <w:t xml:space="preserve">(ICI) </w:t>
      </w:r>
      <w:r w:rsidRPr="002A11B9">
        <w:t>durv</w:t>
      </w:r>
      <w:r w:rsidR="00095BD8" w:rsidRPr="002A11B9">
        <w:t>a</w:t>
      </w:r>
      <w:r w:rsidRPr="002A11B9">
        <w:t xml:space="preserve">lumab to </w:t>
      </w:r>
      <w:r w:rsidR="005F1E43" w:rsidRPr="002A11B9">
        <w:t>cisplatin–gemcitabine</w:t>
      </w:r>
      <w:r w:rsidR="00095BD8" w:rsidRPr="002A11B9">
        <w:rPr>
          <w:color w:val="000000" w:themeColor="text1"/>
        </w:rPr>
        <w:t>.</w:t>
      </w:r>
      <w:r w:rsidR="00A01C68" w:rsidRPr="002A11B9">
        <w:rPr>
          <w:color w:val="000000" w:themeColor="text1"/>
        </w:rPr>
        <w:fldChar w:fldCharType="begin"/>
      </w:r>
      <w:r w:rsidR="000A070B" w:rsidRPr="002A11B9">
        <w:rPr>
          <w:color w:val="000000" w:themeColor="text1"/>
        </w:rPr>
        <w:instrText xml:space="preserve"> ADDIN EN.CITE &lt;EndNote&gt;&lt;Cite&gt;&lt;Author&gt;Oh&lt;/Author&gt;&lt;Year&gt;2022&lt;/Year&gt;&lt;RecNum&gt;168&lt;/RecNum&gt;&lt;DisplayText&gt;&lt;style face="superscript"&gt;85&lt;/style&gt;&lt;/DisplayText&gt;&lt;record&gt;&lt;rec-number&gt;168&lt;/rec-number&gt;&lt;foreign-keys&gt;&lt;key app="EN" db-id="f0f0v0eemstptpet50ax2efj00r0vpxszppf" timestamp="1647354974"&gt;168&lt;/key&gt;&lt;/foreign-keys&gt;&lt;ref-type name="Journal Article"&gt;17&lt;/ref-type&gt;&lt;contributors&gt;&lt;authors&gt;&lt;author&gt;Oh, D. Y.&lt;/author&gt;&lt;author&gt;He, A. R.&lt;/author&gt;&lt;author&gt;Qin, S.&lt;/author&gt;&lt;author&gt;Chen, L. T.&lt;/author&gt;&lt;author&gt;Okusaka, T.&lt;/author&gt;&lt;author&gt;Vogel, A.&lt;/author&gt;&lt;author&gt;Kim, J. W.&lt;/author&gt;&lt;author&gt;Suksombooncharoen, T.&lt;/author&gt;&lt;author&gt;Lee, M. A.&lt;/author&gt;&lt;author&gt;Kitano, M.&lt;/author&gt;&lt;author&gt;Burris, H. A.&lt;/author&gt;&lt;author&gt;Bouattour, M.&lt;/author&gt;&lt;author&gt;Tanasanvimon, S.&lt;/author&gt;&lt;author&gt;Zaucha, R.&lt;/author&gt;&lt;author&gt;Avallone, A.&lt;/author&gt;&lt;author&gt;Cundom, J.&lt;/author&gt;&lt;author&gt;Rokutanda, N.&lt;/author&gt;&lt;author&gt;Xiong, J.&lt;/author&gt;&lt;author&gt;Cohen, G.&lt;/author&gt;&lt;author&gt;Valle, J. W.&lt;/author&gt;&lt;/authors&gt;&lt;/contributors&gt;&lt;titles&gt;&lt;title&gt;A phase 3 randomized, double-blind, placebo-controlled study of durvalumab in combination with gemcitabine plus cisplatin (GemCis) in patients (pts) with advanced biliary tract cancer (BTC): TOPAZ-1&lt;/title&gt;&lt;secondary-title&gt;J Clin Oncol&lt;/secondary-title&gt;&lt;/titles&gt;&lt;periodical&gt;&lt;full-title&gt;J Clin Oncol&lt;/full-title&gt;&lt;/periodical&gt;&lt;pages&gt;378&lt;/pages&gt;&lt;volume&gt;40&lt;/volume&gt;&lt;number&gt;suppl_4&lt;/number&gt;&lt;dates&gt;&lt;year&gt;2022&lt;/year&gt;&lt;/dates&gt;&lt;urls&gt;&lt;/urls&gt;&lt;/record&gt;&lt;/Cite&gt;&lt;/EndNote&gt;</w:instrText>
      </w:r>
      <w:r w:rsidR="00A01C68" w:rsidRPr="002A11B9">
        <w:rPr>
          <w:color w:val="000000" w:themeColor="text1"/>
        </w:rPr>
        <w:fldChar w:fldCharType="separate"/>
      </w:r>
      <w:r w:rsidR="000A070B" w:rsidRPr="002A11B9">
        <w:rPr>
          <w:noProof/>
          <w:color w:val="000000" w:themeColor="text1"/>
          <w:vertAlign w:val="superscript"/>
        </w:rPr>
        <w:t>85</w:t>
      </w:r>
      <w:r w:rsidR="00A01C68" w:rsidRPr="002A11B9">
        <w:rPr>
          <w:color w:val="000000" w:themeColor="text1"/>
        </w:rPr>
        <w:fldChar w:fldCharType="end"/>
      </w:r>
      <w:r w:rsidR="00720FA2" w:rsidRPr="002A11B9">
        <w:rPr>
          <w:color w:val="000000" w:themeColor="text1"/>
        </w:rPr>
        <w:t xml:space="preserve"> </w:t>
      </w:r>
      <w:r w:rsidR="005F1E43" w:rsidRPr="002A11B9">
        <w:rPr>
          <w:color w:val="000000" w:themeColor="text1"/>
        </w:rPr>
        <w:t>C</w:t>
      </w:r>
      <w:r w:rsidR="005F1E43" w:rsidRPr="002A11B9">
        <w:t>isplatin–gemcitabine–</w:t>
      </w:r>
      <w:r w:rsidR="00C31DCD" w:rsidRPr="002A11B9">
        <w:rPr>
          <w:color w:val="000000" w:themeColor="text1"/>
        </w:rPr>
        <w:t xml:space="preserve">durvalumab can therefore be considered </w:t>
      </w:r>
      <w:r w:rsidR="00CC278E" w:rsidRPr="002A11B9">
        <w:rPr>
          <w:color w:val="000000" w:themeColor="text1"/>
        </w:rPr>
        <w:t xml:space="preserve">for the first-line treatment of advanced </w:t>
      </w:r>
      <w:r w:rsidR="00C31DCD" w:rsidRPr="002A11B9">
        <w:rPr>
          <w:color w:val="000000" w:themeColor="text1"/>
        </w:rPr>
        <w:t>BTC</w:t>
      </w:r>
      <w:r w:rsidR="008B73D1" w:rsidRPr="002A11B9">
        <w:t>.</w:t>
      </w:r>
    </w:p>
    <w:p w14:paraId="1B31ED6B" w14:textId="4EB8B450" w:rsidR="00AF6D19" w:rsidRPr="002A11B9" w:rsidRDefault="00AF6D19" w:rsidP="00E70CB7">
      <w:pPr>
        <w:suppressAutoHyphens/>
        <w:spacing w:after="120"/>
      </w:pPr>
      <w:r w:rsidRPr="002A11B9">
        <w:t xml:space="preserve">Intensification of </w:t>
      </w:r>
      <w:proofErr w:type="spellStart"/>
      <w:r w:rsidR="00CC278E" w:rsidRPr="002A11B9">
        <w:t>ChT</w:t>
      </w:r>
      <w:proofErr w:type="spellEnd"/>
      <w:r w:rsidR="0063208F" w:rsidRPr="002A11B9">
        <w:t xml:space="preserve"> </w:t>
      </w:r>
      <w:r w:rsidRPr="002A11B9">
        <w:t>with the use of triplet regimens is under evaluation</w:t>
      </w:r>
      <w:r w:rsidR="00CC278E" w:rsidRPr="002A11B9">
        <w:t>:</w:t>
      </w:r>
      <w:r w:rsidRPr="002A11B9">
        <w:t xml:space="preserve"> </w:t>
      </w:r>
      <w:r w:rsidR="00CC278E" w:rsidRPr="002A11B9">
        <w:t>i</w:t>
      </w:r>
      <w:r w:rsidRPr="002A11B9">
        <w:t xml:space="preserve">n Japan, preliminary results showed improved survival </w:t>
      </w:r>
      <w:r w:rsidR="00CC278E" w:rsidRPr="002A11B9">
        <w:t xml:space="preserve">with </w:t>
      </w:r>
      <w:r w:rsidR="005F1E43" w:rsidRPr="002A11B9">
        <w:t>cisplatin–gemcitabine</w:t>
      </w:r>
      <w:r w:rsidR="00CC278E" w:rsidRPr="002A11B9">
        <w:t>–</w:t>
      </w:r>
      <w:r w:rsidRPr="002A11B9">
        <w:t xml:space="preserve">S1 versus </w:t>
      </w:r>
      <w:r w:rsidR="005F1E43" w:rsidRPr="002A11B9">
        <w:lastRenderedPageBreak/>
        <w:t>cisplatin–gemcitabine</w:t>
      </w:r>
      <w:r w:rsidR="00B36619" w:rsidRPr="002A11B9">
        <w:fldChar w:fldCharType="begin"/>
      </w:r>
      <w:r w:rsidR="0067356D" w:rsidRPr="002A11B9">
        <w:instrText xml:space="preserve"> ADDIN EN.CITE &lt;EndNote&gt;&lt;Cite&gt;&lt;Author&gt;Sakai&lt;/Author&gt;&lt;Year&gt;2018&lt;/Year&gt;&lt;RecNum&gt;78&lt;/RecNum&gt;&lt;DisplayText&gt;&lt;style face="superscript"&gt;86&lt;/style&gt;&lt;/DisplayText&gt;&lt;record&gt;&lt;rec-number&gt;78&lt;/rec-number&gt;&lt;foreign-keys&gt;&lt;key app="EN" db-id="f0f0v0eemstptpet50ax2efj00r0vpxszppf" timestamp="1634575350"&gt;78&lt;/key&gt;&lt;/foreign-keys&gt;&lt;ref-type name="Journal Article"&gt;17&lt;/ref-type&gt;&lt;contributors&gt;&lt;authors&gt;&lt;author&gt;Sakai, D.&lt;/author&gt;&lt;author&gt;Kanai, M.&lt;/author&gt;&lt;author&gt;Kobayashi, S.&lt;/author&gt;&lt;author&gt;Eguchi, H.&lt;/author&gt;&lt;author&gt;Baba, H.&lt;/author&gt;&lt;author&gt;Seo, S.&lt;/author&gt;&lt;author&gt;Taketomi, A.&lt;/author&gt;&lt;author&gt;Takayama, T.&lt;/author&gt;&lt;author&gt;Yamaue, H.&lt;/author&gt;&lt;author&gt;Ishioka, C.&lt;/author&gt;&lt;author&gt;Sho, M.&lt;/author&gt;&lt;author&gt;Takeyama, Y.&lt;/author&gt;&lt;author&gt;Fujimoto, J.&lt;/author&gt;&lt;author&gt;Toyoda, M.&lt;/author&gt;&lt;author&gt;Shimizu, J.&lt;/author&gt;&lt;author&gt;Goto, T.&lt;/author&gt;&lt;author&gt;Yoshimura, K.&lt;/author&gt;&lt;author&gt;Hatano, E.&lt;/author&gt;&lt;author&gt;Nagano, H.&lt;/author&gt;&lt;author&gt;Ioka, T.&lt;/author&gt;&lt;/authors&gt;&lt;/contributors&gt;&lt;titles&gt;&lt;title&gt;Randomized phase III study of Gemcitabine, Cisplatin plus S-1 (GCS) versus Gemcitabine, Cisplatin (GC) for Advanced Biliary Tract Cancer (KHBO1401-MITSUBA)&lt;/title&gt;&lt;secondary-title&gt;Ann Oncol&lt;/secondary-title&gt;&lt;/titles&gt;&lt;periodical&gt;&lt;full-title&gt;Ann Oncol&lt;/full-title&gt;&lt;abbr-1&gt;Annals of oncology : official journal of the European Society for Medical Oncology&lt;/abbr-1&gt;&lt;/periodical&gt;&lt;pages&gt; abst 615O&lt;/pages&gt;&lt;volume&gt;29&lt;/volume&gt;&lt;number&gt;suppl_8&lt;/number&gt;&lt;dates&gt;&lt;year&gt;2018&lt;/year&gt;&lt;/dates&gt;&lt;urls&gt;&lt;/urls&gt;&lt;/record&gt;&lt;/Cite&gt;&lt;/EndNote&gt;</w:instrText>
      </w:r>
      <w:r w:rsidR="00B36619" w:rsidRPr="002A11B9">
        <w:fldChar w:fldCharType="separate"/>
      </w:r>
      <w:r w:rsidR="000A070B" w:rsidRPr="002A11B9">
        <w:rPr>
          <w:noProof/>
          <w:vertAlign w:val="superscript"/>
        </w:rPr>
        <w:t>86</w:t>
      </w:r>
      <w:r w:rsidR="00B36619" w:rsidRPr="002A11B9">
        <w:fldChar w:fldCharType="end"/>
      </w:r>
      <w:r w:rsidRPr="002A11B9">
        <w:t xml:space="preserve"> (final publication awaited); </w:t>
      </w:r>
      <w:r w:rsidR="0063208F" w:rsidRPr="002A11B9">
        <w:t xml:space="preserve">modified </w:t>
      </w:r>
      <w:r w:rsidR="00CC278E" w:rsidRPr="002A11B9">
        <w:rPr>
          <w:szCs w:val="24"/>
        </w:rPr>
        <w:t>5-fluorouracil–leucovorin–irinotecan–oxaliplatin (</w:t>
      </w:r>
      <w:r w:rsidR="0063208F" w:rsidRPr="002A11B9">
        <w:t>FOLFIRINOX</w:t>
      </w:r>
      <w:r w:rsidR="00CC278E" w:rsidRPr="002A11B9">
        <w:t>)</w:t>
      </w:r>
      <w:r w:rsidR="0063208F" w:rsidRPr="002A11B9">
        <w:t xml:space="preserve"> is not superior to </w:t>
      </w:r>
      <w:r w:rsidR="005F1E43" w:rsidRPr="002A11B9">
        <w:t>cisplatin–gemcitabine</w:t>
      </w:r>
      <w:r w:rsidR="00BE6124" w:rsidRPr="002A11B9">
        <w:fldChar w:fldCharType="begin">
          <w:fldData xml:space="preserve">PEVuZE5vdGU+PENpdGU+PEF1dGhvcj5QaGVsaXA8L0F1dGhvcj48WWVhcj4yMDIyPC9ZZWFyPjxS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=
</w:fldData>
        </w:fldChar>
      </w:r>
      <w:r w:rsidR="00BE6124" w:rsidRPr="002A11B9">
        <w:instrText xml:space="preserve"> ADDIN EN.CITE </w:instrText>
      </w:r>
      <w:r w:rsidR="00BE6124" w:rsidRPr="002A11B9">
        <w:fldChar w:fldCharType="begin">
          <w:fldData xml:space="preserve">PEVuZE5vdGU+PENpdGU+PEF1dGhvcj5QaGVsaXA8L0F1dGhvcj48WWVhcj4yMDIyPC9ZZWFyPjxS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=
</w:fldData>
        </w:fldChar>
      </w:r>
      <w:r w:rsidR="00BE6124" w:rsidRPr="002A11B9">
        <w:instrText xml:space="preserve"> ADDIN EN.CITE.DATA </w:instrText>
      </w:r>
      <w:r w:rsidR="00BE6124" w:rsidRPr="002A11B9">
        <w:fldChar w:fldCharType="end"/>
      </w:r>
      <w:r w:rsidR="00BE6124" w:rsidRPr="002A11B9">
        <w:fldChar w:fldCharType="separate"/>
      </w:r>
      <w:r w:rsidR="00BE6124" w:rsidRPr="002A11B9">
        <w:rPr>
          <w:noProof/>
          <w:vertAlign w:val="superscript"/>
        </w:rPr>
        <w:t>87</w:t>
      </w:r>
      <w:r w:rsidR="00BE6124" w:rsidRPr="002A11B9">
        <w:fldChar w:fldCharType="end"/>
      </w:r>
      <w:r w:rsidR="00CC278E" w:rsidRPr="002A11B9">
        <w:t>;</w:t>
      </w:r>
      <w:r w:rsidRPr="002A11B9">
        <w:t xml:space="preserve"> and </w:t>
      </w:r>
      <w:r w:rsidR="005F1E43" w:rsidRPr="002A11B9">
        <w:t>cisplatin–gemcitabine</w:t>
      </w:r>
      <w:r w:rsidR="00CC278E" w:rsidRPr="002A11B9">
        <w:t>–</w:t>
      </w:r>
      <w:r w:rsidRPr="002A11B9">
        <w:rPr>
          <w:i/>
          <w:iCs/>
        </w:rPr>
        <w:t>nab</w:t>
      </w:r>
      <w:r w:rsidRPr="002A11B9">
        <w:t xml:space="preserve">-paclitaxel is being </w:t>
      </w:r>
      <w:r w:rsidR="00CC278E" w:rsidRPr="002A11B9">
        <w:t>compared with</w:t>
      </w:r>
      <w:r w:rsidRPr="002A11B9">
        <w:t xml:space="preserve"> </w:t>
      </w:r>
      <w:r w:rsidR="005F1E43" w:rsidRPr="002A11B9">
        <w:t xml:space="preserve">cisplatin–gemcitabine </w:t>
      </w:r>
      <w:r w:rsidRPr="002A11B9">
        <w:t xml:space="preserve">in the phase III SWOG-1815 study </w:t>
      </w:r>
      <w:r w:rsidR="00CC278E" w:rsidRPr="002A11B9">
        <w:t xml:space="preserve">(NCT03768414), </w:t>
      </w:r>
      <w:r w:rsidRPr="002A11B9">
        <w:t>based on promising phase II results</w:t>
      </w:r>
      <w:r w:rsidR="00CC278E" w:rsidRPr="002A11B9">
        <w:t>.</w:t>
      </w:r>
      <w:r w:rsidR="00B57794" w:rsidRPr="002A11B9">
        <w:fldChar w:fldCharType="begin"/>
      </w:r>
      <w:r w:rsidR="00B57794" w:rsidRPr="002A11B9">
        <w:instrText xml:space="preserve"> ADDIN EN.CITE &lt;EndNote&gt;&lt;Cite&gt;&lt;Author&gt;Shroff&lt;/Author&gt;&lt;Year&gt;2019&lt;/Year&gt;&lt;RecNum&gt;79&lt;/RecNum&gt;&lt;DisplayText&gt;&lt;style face="superscript"&gt;88&lt;/style&gt;&lt;/DisplayText&gt;&lt;record&gt;&lt;rec-number&gt;79&lt;/rec-number&gt;&lt;foreign-keys&gt;&lt;key app="EN" db-id="f0f0v0eemstptpet50ax2efj00r0vpxszppf" timestamp="1634575350"&gt;79&lt;/key&gt;&lt;/foreign-keys&gt;&lt;ref-type name="Journal Article"&gt;17&lt;/ref-type&gt;&lt;contributors&gt;&lt;authors&gt;&lt;author&gt;Shroff, R. T.&lt;/author&gt;&lt;author&gt;Javle, M. M.&lt;/author&gt;&lt;author&gt;Xiao, L.&lt;/author&gt;&lt;author&gt;Kaseb, A. O.&lt;/author&gt;&lt;author&gt;Varadhachary, G. R.&lt;/author&gt;&lt;author&gt;Wolff, R. A.&lt;/author&gt;&lt;author&gt;Raghav, K. P. S.&lt;/author&gt;&lt;author&gt;Iwasaki, M.&lt;/author&gt;&lt;author&gt;Masci, P.&lt;/author&gt;&lt;author&gt;Ramanathan, R. K.&lt;/author&gt;&lt;author&gt;Ahn, D. H.&lt;/author&gt;&lt;author&gt;Bekaii-Saab, T. S.&lt;/author&gt;&lt;author&gt;Borad, M. J.&lt;/author&gt;&lt;/authors&gt;&lt;/contributors&gt;&lt;auth-address&gt;Division of Hematology/Oncology, Department of Medicine, University of Arizona Cancer Center, Tucson.&amp;#xD;Department of Gastrointestinal Medical Oncology, University of Texas MD Anderson Cancer Center, Houston.&amp;#xD;Department of Biostatistics, University of Texas MD Anderson Cancer Center, Houston.&amp;#xD;Department of Medical Oncology, Mayo Clinic, Phoenix, Arizona.&lt;/auth-address&gt;&lt;titles&gt;&lt;title&gt;Gemcitabine, Cisplatin, and nab-Paclitaxel for the Treatment of Advanced Biliary Tract Cancers: A Phase 2 Clinical Trial&lt;/title&gt;&lt;secondary-title&gt;JAMA Oncol&lt;/secondary-title&gt;&lt;/titles&gt;&lt;periodical&gt;&lt;full-title&gt;JAMA Oncol&lt;/full-title&gt;&lt;/periodical&gt;&lt;pages&gt;824-830&lt;/pages&gt;&lt;volume&gt;5&lt;/volume&gt;&lt;number&gt;6&lt;/number&gt;&lt;edition&gt;2019/04/19&lt;/edition&gt;&lt;dates&gt;&lt;year&gt;2019&lt;/year&gt;&lt;pub-dates&gt;&lt;date&gt;Jun 1&lt;/date&gt;&lt;/pub-dates&gt;&lt;/dates&gt;&lt;isbn&gt;2374-2445 (Electronic)&amp;#xD;2374-2437 (Linking)&lt;/isbn&gt;&lt;accession-num&gt;30998813&lt;/accession-num&gt;&lt;urls&gt;&lt;related-urls&gt;&lt;url&gt;https://www.ncbi.nlm.nih.gov/pubmed/30998813&lt;/url&gt;&lt;/related-urls&gt;&lt;/urls&gt;&lt;custom2&gt;PMC6567834&lt;/custom2&gt;&lt;electronic-resource-num&gt;10.1001/jamaoncol.2019.0270&lt;/electronic-resource-num&gt;&lt;/record&gt;&lt;/Cite&gt;&lt;/EndNote&gt;</w:instrText>
      </w:r>
      <w:r w:rsidR="00B57794" w:rsidRPr="002A11B9">
        <w:fldChar w:fldCharType="separate"/>
      </w:r>
      <w:r w:rsidR="00B57794" w:rsidRPr="002A11B9">
        <w:rPr>
          <w:noProof/>
          <w:vertAlign w:val="superscript"/>
        </w:rPr>
        <w:t>88</w:t>
      </w:r>
      <w:r w:rsidR="00B57794" w:rsidRPr="002A11B9">
        <w:fldChar w:fldCharType="end"/>
      </w:r>
      <w:r w:rsidR="00601D18" w:rsidRPr="002A11B9">
        <w:t xml:space="preserve"> </w:t>
      </w:r>
    </w:p>
    <w:p w14:paraId="62A4FC82" w14:textId="127C2EF7" w:rsidR="00220C8C" w:rsidRPr="002A11B9" w:rsidRDefault="00220C8C" w:rsidP="00CC278E">
      <w:pPr>
        <w:suppressAutoHyphens/>
        <w:spacing w:after="120"/>
        <w:ind w:firstLine="720"/>
      </w:pPr>
    </w:p>
    <w:p w14:paraId="41226351" w14:textId="0046A530" w:rsidR="00220C8C" w:rsidRPr="002A11B9" w:rsidRDefault="00220C8C" w:rsidP="005A79B5">
      <w:pPr>
        <w:pStyle w:val="Heading2"/>
      </w:pPr>
      <w:r w:rsidRPr="002A11B9">
        <w:t>Second-</w:t>
      </w:r>
      <w:r w:rsidR="0000372B" w:rsidRPr="002A11B9">
        <w:t xml:space="preserve"> and later-</w:t>
      </w:r>
      <w:r w:rsidRPr="002A11B9">
        <w:t>line treatment</w:t>
      </w:r>
    </w:p>
    <w:p w14:paraId="1681ECEC" w14:textId="75DFCAE2" w:rsidR="00294C83" w:rsidRPr="002A11B9" w:rsidRDefault="00AF6D19" w:rsidP="00261BD6">
      <w:pPr>
        <w:suppressAutoHyphens/>
        <w:spacing w:after="120"/>
        <w:rPr>
          <w:szCs w:val="24"/>
        </w:rPr>
      </w:pPr>
      <w:r w:rsidRPr="002A11B9">
        <w:rPr>
          <w:szCs w:val="24"/>
        </w:rPr>
        <w:t xml:space="preserve">Second-line </w:t>
      </w:r>
      <w:proofErr w:type="spellStart"/>
      <w:r w:rsidR="00862293" w:rsidRPr="002A11B9">
        <w:rPr>
          <w:szCs w:val="24"/>
        </w:rPr>
        <w:t>ChT</w:t>
      </w:r>
      <w:proofErr w:type="spellEnd"/>
      <w:r w:rsidR="0063208F" w:rsidRPr="002A11B9">
        <w:t xml:space="preserve"> </w:t>
      </w:r>
      <w:r w:rsidRPr="002A11B9">
        <w:rPr>
          <w:szCs w:val="24"/>
        </w:rPr>
        <w:t xml:space="preserve">has previously been used </w:t>
      </w:r>
      <w:r w:rsidRPr="002A11B9">
        <w:rPr>
          <w:i/>
          <w:szCs w:val="24"/>
        </w:rPr>
        <w:t>ad hoc</w:t>
      </w:r>
      <w:r w:rsidRPr="002A11B9">
        <w:rPr>
          <w:szCs w:val="24"/>
        </w:rPr>
        <w:t xml:space="preserve"> by clinicians with limited knowledge of the magnitude of benefit. The UK ABC-06 study demonstrated a modest </w:t>
      </w:r>
      <w:r w:rsidR="00C642F6" w:rsidRPr="002A11B9">
        <w:rPr>
          <w:szCs w:val="24"/>
        </w:rPr>
        <w:t xml:space="preserve">OS </w:t>
      </w:r>
      <w:r w:rsidRPr="002A11B9">
        <w:rPr>
          <w:szCs w:val="24"/>
        </w:rPr>
        <w:t xml:space="preserve">(primary endpoint) advantage </w:t>
      </w:r>
      <w:r w:rsidR="00862293" w:rsidRPr="002A11B9">
        <w:rPr>
          <w:szCs w:val="24"/>
        </w:rPr>
        <w:t>with</w:t>
      </w:r>
      <w:r w:rsidRPr="002A11B9">
        <w:rPr>
          <w:szCs w:val="24"/>
        </w:rPr>
        <w:t xml:space="preserve"> </w:t>
      </w:r>
      <w:r w:rsidR="00862293" w:rsidRPr="002A11B9">
        <w:rPr>
          <w:szCs w:val="24"/>
        </w:rPr>
        <w:t>5-fluorouracil–leucovorin–oxaliplatin (</w:t>
      </w:r>
      <w:r w:rsidRPr="002A11B9">
        <w:rPr>
          <w:szCs w:val="24"/>
        </w:rPr>
        <w:t>FOLFOX</w:t>
      </w:r>
      <w:r w:rsidR="00862293" w:rsidRPr="002A11B9">
        <w:rPr>
          <w:szCs w:val="24"/>
        </w:rPr>
        <w:t>)</w:t>
      </w:r>
      <w:r w:rsidRPr="002A11B9">
        <w:rPr>
          <w:szCs w:val="24"/>
        </w:rPr>
        <w:t xml:space="preserve"> </w:t>
      </w:r>
      <w:r w:rsidR="00862293" w:rsidRPr="002A11B9">
        <w:rPr>
          <w:szCs w:val="24"/>
        </w:rPr>
        <w:t xml:space="preserve">compared with </w:t>
      </w:r>
      <w:r w:rsidRPr="002A11B9">
        <w:rPr>
          <w:szCs w:val="24"/>
        </w:rPr>
        <w:t>active symptom control (</w:t>
      </w:r>
      <w:r w:rsidR="00C642F6" w:rsidRPr="002A11B9">
        <w:rPr>
          <w:szCs w:val="24"/>
        </w:rPr>
        <w:t>HR</w:t>
      </w:r>
      <w:r w:rsidRPr="002A11B9">
        <w:rPr>
          <w:szCs w:val="24"/>
        </w:rPr>
        <w:t xml:space="preserve"> 0.69)</w:t>
      </w:r>
      <w:r w:rsidR="00862293" w:rsidRPr="002A11B9">
        <w:rPr>
          <w:szCs w:val="24"/>
        </w:rPr>
        <w:t>.</w:t>
      </w:r>
      <w:r w:rsidR="00B36619"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 </w:instrText>
      </w:r>
      <w:r w:rsidR="00BA1C54" w:rsidRPr="002A11B9">
        <w:rPr>
          <w:szCs w:val="24"/>
        </w:rPr>
        <w:fldChar w:fldCharType="begin">
          <w:fldData xml:space="preserve">PEVuZE5vdGU+PENpdGU+PEF1dGhvcj5FZGVsaW5lPC9BdXRob3I+PFllYXI+MjAyMTwvWWVhcj48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</w:fldData>
        </w:fldChar>
      </w:r>
      <w:r w:rsidR="00BA1C54" w:rsidRPr="002A11B9">
        <w:rPr>
          <w:szCs w:val="24"/>
        </w:rPr>
        <w:instrText xml:space="preserve"> ADDIN EN.CITE.DATA </w:instrText>
      </w:r>
      <w:r w:rsidR="00BA1C54" w:rsidRPr="002A11B9">
        <w:rPr>
          <w:szCs w:val="24"/>
        </w:rPr>
      </w:r>
      <w:r w:rsidR="00BA1C54" w:rsidRPr="002A11B9">
        <w:rPr>
          <w:szCs w:val="24"/>
        </w:rPr>
        <w:fldChar w:fldCharType="end"/>
      </w:r>
      <w:r w:rsidR="00B36619" w:rsidRPr="002A11B9">
        <w:rPr>
          <w:szCs w:val="24"/>
        </w:rPr>
      </w:r>
      <w:r w:rsidR="00B36619" w:rsidRPr="002A11B9">
        <w:rPr>
          <w:szCs w:val="24"/>
        </w:rPr>
        <w:fldChar w:fldCharType="separate"/>
      </w:r>
      <w:r w:rsidR="00BA1C54" w:rsidRPr="002A11B9">
        <w:rPr>
          <w:noProof/>
          <w:szCs w:val="24"/>
          <w:vertAlign w:val="superscript"/>
        </w:rPr>
        <w:t>35</w:t>
      </w:r>
      <w:r w:rsidR="00B36619" w:rsidRPr="002A11B9">
        <w:rPr>
          <w:szCs w:val="24"/>
        </w:rPr>
        <w:fldChar w:fldCharType="end"/>
      </w:r>
      <w:r w:rsidRPr="002A11B9">
        <w:rPr>
          <w:szCs w:val="24"/>
        </w:rPr>
        <w:t xml:space="preserve"> </w:t>
      </w:r>
      <w:r w:rsidR="00D51876" w:rsidRPr="002A11B9">
        <w:rPr>
          <w:color w:val="000000" w:themeColor="text1"/>
        </w:rPr>
        <w:t xml:space="preserve">FOLFOX is therefore recommended in the second-line setting after </w:t>
      </w:r>
      <w:r w:rsidR="00862293" w:rsidRPr="002A11B9">
        <w:rPr>
          <w:color w:val="000000" w:themeColor="text1"/>
        </w:rPr>
        <w:t xml:space="preserve">first-line </w:t>
      </w:r>
      <w:r w:rsidR="00B57794" w:rsidRPr="002A11B9">
        <w:t>cisplatin–gemcitabine</w:t>
      </w:r>
      <w:r w:rsidR="00862293" w:rsidRPr="002A11B9">
        <w:rPr>
          <w:color w:val="000000" w:themeColor="text1"/>
        </w:rPr>
        <w:t>.</w:t>
      </w:r>
      <w:r w:rsidR="00D51876" w:rsidRPr="002A11B9">
        <w:rPr>
          <w:color w:val="000000" w:themeColor="text1"/>
        </w:rPr>
        <w:t xml:space="preserve"> </w:t>
      </w:r>
      <w:r w:rsidR="00862293" w:rsidRPr="002A11B9">
        <w:rPr>
          <w:szCs w:val="24"/>
        </w:rPr>
        <w:t>5-fluorouracil (</w:t>
      </w:r>
      <w:r w:rsidRPr="002A11B9">
        <w:rPr>
          <w:szCs w:val="24"/>
        </w:rPr>
        <w:t>5-FU</w:t>
      </w:r>
      <w:r w:rsidR="00862293" w:rsidRPr="002A11B9">
        <w:rPr>
          <w:szCs w:val="24"/>
        </w:rPr>
        <w:t>)</w:t>
      </w:r>
      <w:r w:rsidRPr="002A11B9">
        <w:rPr>
          <w:szCs w:val="24"/>
        </w:rPr>
        <w:t xml:space="preserve"> </w:t>
      </w:r>
      <w:r w:rsidR="0047148B" w:rsidRPr="002A11B9">
        <w:rPr>
          <w:szCs w:val="24"/>
        </w:rPr>
        <w:t xml:space="preserve">combined </w:t>
      </w:r>
      <w:r w:rsidRPr="002A11B9">
        <w:rPr>
          <w:szCs w:val="24"/>
        </w:rPr>
        <w:t>with nano-liposomal irinotecan</w:t>
      </w:r>
      <w:r w:rsidR="0047148B" w:rsidRPr="002A11B9">
        <w:rPr>
          <w:szCs w:val="24"/>
        </w:rPr>
        <w:t xml:space="preserve"> (</w:t>
      </w:r>
      <w:proofErr w:type="spellStart"/>
      <w:r w:rsidR="0047148B" w:rsidRPr="002A11B9">
        <w:rPr>
          <w:szCs w:val="24"/>
        </w:rPr>
        <w:t>nal-iri</w:t>
      </w:r>
      <w:proofErr w:type="spellEnd"/>
      <w:r w:rsidR="0047148B" w:rsidRPr="002A11B9">
        <w:rPr>
          <w:szCs w:val="24"/>
        </w:rPr>
        <w:t>)</w:t>
      </w:r>
      <w:r w:rsidR="003E10FB" w:rsidRPr="002A11B9">
        <w:rPr>
          <w:szCs w:val="24"/>
        </w:rPr>
        <w:t xml:space="preserve"> </w:t>
      </w:r>
      <w:r w:rsidR="0047148B" w:rsidRPr="002A11B9">
        <w:rPr>
          <w:szCs w:val="24"/>
        </w:rPr>
        <w:t>demonstrated improved PF</w:t>
      </w:r>
      <w:r w:rsidR="000A1B00" w:rsidRPr="002A11B9">
        <w:rPr>
          <w:szCs w:val="24"/>
        </w:rPr>
        <w:t>S</w:t>
      </w:r>
      <w:r w:rsidR="0047148B" w:rsidRPr="002A11B9">
        <w:rPr>
          <w:szCs w:val="24"/>
        </w:rPr>
        <w:t xml:space="preserve"> </w:t>
      </w:r>
      <w:r w:rsidR="000A1B00" w:rsidRPr="002A11B9">
        <w:rPr>
          <w:szCs w:val="24"/>
        </w:rPr>
        <w:t>(</w:t>
      </w:r>
      <w:r w:rsidRPr="002A11B9">
        <w:rPr>
          <w:szCs w:val="24"/>
        </w:rPr>
        <w:t xml:space="preserve">primary endpoint) </w:t>
      </w:r>
      <w:r w:rsidR="0047148B" w:rsidRPr="002A11B9">
        <w:rPr>
          <w:szCs w:val="24"/>
        </w:rPr>
        <w:t xml:space="preserve">versus 5-FU alone </w:t>
      </w:r>
      <w:r w:rsidRPr="002A11B9">
        <w:rPr>
          <w:szCs w:val="24"/>
        </w:rPr>
        <w:t xml:space="preserve">in a </w:t>
      </w:r>
      <w:r w:rsidR="00665E7E" w:rsidRPr="002A11B9">
        <w:rPr>
          <w:szCs w:val="24"/>
        </w:rPr>
        <w:t>randomi</w:t>
      </w:r>
      <w:r w:rsidR="0047148B" w:rsidRPr="002A11B9">
        <w:rPr>
          <w:szCs w:val="24"/>
        </w:rPr>
        <w:t>s</w:t>
      </w:r>
      <w:r w:rsidR="00665E7E" w:rsidRPr="002A11B9">
        <w:rPr>
          <w:szCs w:val="24"/>
        </w:rPr>
        <w:t>ed</w:t>
      </w:r>
      <w:r w:rsidRPr="002A11B9">
        <w:rPr>
          <w:szCs w:val="24"/>
        </w:rPr>
        <w:t xml:space="preserve"> phase IIb study, with an impact on OS of a similar magnitude to that </w:t>
      </w:r>
      <w:r w:rsidR="0047148B" w:rsidRPr="002A11B9">
        <w:rPr>
          <w:szCs w:val="24"/>
        </w:rPr>
        <w:t>observed</w:t>
      </w:r>
      <w:r w:rsidRPr="002A11B9">
        <w:rPr>
          <w:szCs w:val="24"/>
        </w:rPr>
        <w:t xml:space="preserve"> in ABC-06</w:t>
      </w:r>
      <w:r w:rsidR="0047148B" w:rsidRPr="002A11B9">
        <w:rPr>
          <w:szCs w:val="24"/>
        </w:rPr>
        <w:t>.</w:t>
      </w:r>
      <w:r w:rsidR="00B36619" w:rsidRPr="002A11B9">
        <w:rPr>
          <w:szCs w:val="24"/>
        </w:rPr>
        <w:fldChar w:fldCharType="begin">
          <w:fldData xml:space="preserve">PEVuZE5vdGU+PENpdGU+PEF1dGhvcj5Zb288L0F1dGhvcj48WWVhcj4yMDIxPC9ZZWFyPjxSZWNO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</w:fldData>
        </w:fldChar>
      </w:r>
      <w:r w:rsidR="00B57794" w:rsidRPr="002A11B9">
        <w:rPr>
          <w:szCs w:val="24"/>
        </w:rPr>
        <w:instrText xml:space="preserve"> ADDIN EN.CITE </w:instrText>
      </w:r>
      <w:r w:rsidR="00B57794" w:rsidRPr="002A11B9">
        <w:rPr>
          <w:szCs w:val="24"/>
        </w:rPr>
        <w:fldChar w:fldCharType="begin">
          <w:fldData xml:space="preserve">PEVuZE5vdGU+PENpdGU+PEF1dGhvcj5Zb288L0F1dGhvcj48WWVhcj4yMDIxPC9ZZWFyPjxSZWNO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</w:fldData>
        </w:fldChar>
      </w:r>
      <w:r w:rsidR="00B57794" w:rsidRPr="002A11B9">
        <w:rPr>
          <w:szCs w:val="24"/>
        </w:rPr>
        <w:instrText xml:space="preserve"> ADDIN EN.CITE.DATA </w:instrText>
      </w:r>
      <w:r w:rsidR="00B57794" w:rsidRPr="002A11B9">
        <w:rPr>
          <w:szCs w:val="24"/>
        </w:rPr>
      </w:r>
      <w:r w:rsidR="00B57794" w:rsidRPr="002A11B9">
        <w:rPr>
          <w:szCs w:val="24"/>
        </w:rPr>
        <w:fldChar w:fldCharType="end"/>
      </w:r>
      <w:r w:rsidR="00B36619" w:rsidRPr="002A11B9">
        <w:rPr>
          <w:szCs w:val="24"/>
        </w:rPr>
      </w:r>
      <w:r w:rsidR="00B36619" w:rsidRPr="002A11B9">
        <w:rPr>
          <w:szCs w:val="24"/>
        </w:rPr>
        <w:fldChar w:fldCharType="separate"/>
      </w:r>
      <w:r w:rsidR="00B57794" w:rsidRPr="002A11B9">
        <w:rPr>
          <w:noProof/>
          <w:szCs w:val="24"/>
          <w:vertAlign w:val="superscript"/>
        </w:rPr>
        <w:t>89</w:t>
      </w:r>
      <w:r w:rsidR="00B36619" w:rsidRPr="002A11B9">
        <w:rPr>
          <w:szCs w:val="24"/>
        </w:rPr>
        <w:fldChar w:fldCharType="end"/>
      </w:r>
      <w:r w:rsidR="00915F09">
        <w:rPr>
          <w:szCs w:val="24"/>
        </w:rPr>
        <w:t xml:space="preserve"> However, the recently published NAL</w:t>
      </w:r>
      <w:r w:rsidR="00D32385">
        <w:rPr>
          <w:szCs w:val="24"/>
        </w:rPr>
        <w:t>I</w:t>
      </w:r>
      <w:r w:rsidR="00915F09">
        <w:rPr>
          <w:szCs w:val="24"/>
        </w:rPr>
        <w:t xml:space="preserve">RICC study did not find a survival benefit for </w:t>
      </w:r>
      <w:proofErr w:type="spellStart"/>
      <w:r w:rsidR="00915F09" w:rsidRPr="002A11B9">
        <w:rPr>
          <w:szCs w:val="24"/>
        </w:rPr>
        <w:t>nal-iri</w:t>
      </w:r>
      <w:proofErr w:type="spellEnd"/>
      <w:r w:rsidR="00915F09">
        <w:rPr>
          <w:szCs w:val="24"/>
        </w:rPr>
        <w:t xml:space="preserve"> in combination with 5-F</w:t>
      </w:r>
      <w:r w:rsidR="005841F2">
        <w:rPr>
          <w:szCs w:val="24"/>
        </w:rPr>
        <w:t>U</w:t>
      </w:r>
      <w:r w:rsidR="00915F09" w:rsidRPr="002A11B9">
        <w:rPr>
          <w:szCs w:val="24"/>
        </w:rPr>
        <w:t xml:space="preserve"> versus 5-FU alone</w:t>
      </w:r>
      <w:r w:rsidR="00915F09">
        <w:rPr>
          <w:szCs w:val="24"/>
        </w:rPr>
        <w:t xml:space="preserve"> in Western patients, and the doublet regimen was associated with more toxicity.</w:t>
      </w:r>
      <w:r w:rsidR="00D51876" w:rsidRPr="002A11B9">
        <w:rPr>
          <w:color w:val="000000" w:themeColor="text1"/>
          <w:szCs w:val="24"/>
        </w:rPr>
        <w:t xml:space="preserve"> </w:t>
      </w:r>
      <w:r w:rsidR="00EE69DF" w:rsidRPr="002A11B9">
        <w:rPr>
          <w:color w:val="000000" w:themeColor="text1"/>
          <w:szCs w:val="24"/>
        </w:rPr>
        <w:t>Evidence for irinotecan</w:t>
      </w:r>
      <w:r w:rsidR="00F361E2" w:rsidRPr="002A11B9">
        <w:rPr>
          <w:color w:val="000000" w:themeColor="text1"/>
          <w:szCs w:val="24"/>
        </w:rPr>
        <w:t>-</w:t>
      </w:r>
      <w:r w:rsidR="00EE69DF" w:rsidRPr="002A11B9">
        <w:rPr>
          <w:color w:val="000000" w:themeColor="text1"/>
          <w:szCs w:val="24"/>
        </w:rPr>
        <w:t xml:space="preserve">based therapies is currently limited. </w:t>
      </w:r>
      <w:r w:rsidRPr="002A11B9">
        <w:rPr>
          <w:szCs w:val="24"/>
        </w:rPr>
        <w:t>There remains, therefore, an urgent need to develop new therapies, particularly for patients who lack a targetable genomic alteration.</w:t>
      </w:r>
      <w:r w:rsidR="00601D18" w:rsidRPr="002A11B9">
        <w:rPr>
          <w:szCs w:val="24"/>
        </w:rPr>
        <w:t xml:space="preserve"> </w:t>
      </w:r>
    </w:p>
    <w:p w14:paraId="13ECA5BF" w14:textId="77777777" w:rsidR="005841F2" w:rsidRDefault="005841F2" w:rsidP="00E70CB7">
      <w:pPr>
        <w:suppressAutoHyphens/>
        <w:spacing w:after="120"/>
        <w:rPr>
          <w:szCs w:val="24"/>
        </w:rPr>
      </w:pPr>
    </w:p>
    <w:p w14:paraId="1B7359AF" w14:textId="0E7E0759" w:rsidR="00A157B8" w:rsidRPr="002A11B9" w:rsidRDefault="00D20E89" w:rsidP="00E70CB7">
      <w:pPr>
        <w:suppressAutoHyphens/>
        <w:spacing w:after="120"/>
        <w:rPr>
          <w:szCs w:val="24"/>
        </w:rPr>
      </w:pPr>
      <w:r w:rsidRPr="002A11B9">
        <w:rPr>
          <w:szCs w:val="24"/>
        </w:rPr>
        <w:t>N</w:t>
      </w:r>
      <w:r w:rsidR="00A157B8" w:rsidRPr="002A11B9">
        <w:rPr>
          <w:szCs w:val="24"/>
        </w:rPr>
        <w:t>early 40% of patients</w:t>
      </w:r>
      <w:r w:rsidRPr="002A11B9">
        <w:rPr>
          <w:szCs w:val="24"/>
        </w:rPr>
        <w:t xml:space="preserve"> with BTC </w:t>
      </w:r>
      <w:r w:rsidR="00A157B8" w:rsidRPr="002A11B9">
        <w:rPr>
          <w:szCs w:val="24"/>
        </w:rPr>
        <w:t>harbo</w:t>
      </w:r>
      <w:r w:rsidR="009C2C26" w:rsidRPr="002A11B9">
        <w:rPr>
          <w:szCs w:val="24"/>
        </w:rPr>
        <w:t>u</w:t>
      </w:r>
      <w:r w:rsidR="00A157B8" w:rsidRPr="002A11B9">
        <w:rPr>
          <w:szCs w:val="24"/>
        </w:rPr>
        <w:t>r genetic alterations which are potential targets for precision medicine</w:t>
      </w:r>
      <w:r w:rsidR="009C2C26" w:rsidRPr="002A11B9">
        <w:rPr>
          <w:szCs w:val="24"/>
        </w:rPr>
        <w:t>.</w:t>
      </w:r>
      <w:r w:rsidR="00B36619" w:rsidRPr="002A11B9">
        <w:rPr>
          <w:szCs w:val="24"/>
        </w:rPr>
        <w:fldChar w:fldCharType="begin">
          <w:fldData xml:space="preserve">PEVuZE5vdGU+PENpdGU+PEF1dGhvcj5KdXNha3VsPC9BdXRob3I+PFllYXI+MjAxNzwvWWVhcj48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</w:fldData>
        </w:fldChar>
      </w:r>
      <w:r w:rsidR="00B57794" w:rsidRPr="002A11B9">
        <w:rPr>
          <w:szCs w:val="24"/>
        </w:rPr>
        <w:instrText xml:space="preserve"> ADDIN EN.CITE </w:instrText>
      </w:r>
      <w:r w:rsidR="00B57794" w:rsidRPr="002A11B9">
        <w:rPr>
          <w:szCs w:val="24"/>
        </w:rPr>
        <w:fldChar w:fldCharType="begin">
          <w:fldData xml:space="preserve">PEVuZE5vdGU+PENpdGU+PEF1dGhvcj5KdXNha3VsPC9BdXRob3I+PFllYXI+MjAxNzwvWWVhcj48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</w:fldData>
        </w:fldChar>
      </w:r>
      <w:r w:rsidR="00B57794" w:rsidRPr="002A11B9">
        <w:rPr>
          <w:szCs w:val="24"/>
        </w:rPr>
        <w:instrText xml:space="preserve"> ADDIN EN.CITE.DATA </w:instrText>
      </w:r>
      <w:r w:rsidR="00B57794" w:rsidRPr="002A11B9">
        <w:rPr>
          <w:szCs w:val="24"/>
        </w:rPr>
      </w:r>
      <w:r w:rsidR="00B57794" w:rsidRPr="002A11B9">
        <w:rPr>
          <w:szCs w:val="24"/>
        </w:rPr>
        <w:fldChar w:fldCharType="end"/>
      </w:r>
      <w:r w:rsidR="00B36619" w:rsidRPr="002A11B9">
        <w:rPr>
          <w:szCs w:val="24"/>
        </w:rPr>
      </w:r>
      <w:r w:rsidR="00B36619" w:rsidRPr="002A11B9">
        <w:rPr>
          <w:szCs w:val="24"/>
        </w:rPr>
        <w:fldChar w:fldCharType="separate"/>
      </w:r>
      <w:r w:rsidR="00B57794" w:rsidRPr="002A11B9">
        <w:rPr>
          <w:noProof/>
          <w:szCs w:val="24"/>
          <w:vertAlign w:val="superscript"/>
        </w:rPr>
        <w:t>12,13,90</w:t>
      </w:r>
      <w:r w:rsidR="00B36619" w:rsidRPr="002A11B9">
        <w:rPr>
          <w:szCs w:val="24"/>
        </w:rPr>
        <w:fldChar w:fldCharType="end"/>
      </w:r>
      <w:r w:rsidR="00A157B8" w:rsidRPr="002A11B9">
        <w:rPr>
          <w:szCs w:val="24"/>
        </w:rPr>
        <w:t xml:space="preserve"> Therefore, </w:t>
      </w:r>
      <w:r w:rsidR="00A157B8" w:rsidRPr="002A11B9">
        <w:rPr>
          <w:color w:val="000000" w:themeColor="text1"/>
          <w:szCs w:val="24"/>
        </w:rPr>
        <w:t xml:space="preserve">molecular analysis should be </w:t>
      </w:r>
      <w:r w:rsidR="009C2C26" w:rsidRPr="002A11B9">
        <w:rPr>
          <w:color w:val="000000" w:themeColor="text1"/>
          <w:szCs w:val="24"/>
        </w:rPr>
        <w:t>carried out</w:t>
      </w:r>
      <w:r w:rsidR="00A157B8" w:rsidRPr="002A11B9">
        <w:rPr>
          <w:color w:val="000000" w:themeColor="text1"/>
          <w:szCs w:val="24"/>
        </w:rPr>
        <w:t xml:space="preserve"> before or during first-line therapy to evaluate options for second and higher lines </w:t>
      </w:r>
      <w:r w:rsidR="009C2C26" w:rsidRPr="002A11B9">
        <w:rPr>
          <w:color w:val="000000" w:themeColor="text1"/>
          <w:szCs w:val="24"/>
        </w:rPr>
        <w:t>of treatment as early as possible in</w:t>
      </w:r>
      <w:r w:rsidR="00A157B8" w:rsidRPr="002A11B9">
        <w:rPr>
          <w:color w:val="000000" w:themeColor="text1"/>
          <w:szCs w:val="24"/>
        </w:rPr>
        <w:t xml:space="preserve"> advanced disease. </w:t>
      </w:r>
    </w:p>
    <w:p w14:paraId="5AFD8DB5" w14:textId="03CF0B07" w:rsidR="00294C83" w:rsidRPr="002A11B9" w:rsidRDefault="2DFB23B4" w:rsidP="00E70CB7">
      <w:pPr>
        <w:suppressAutoHyphens/>
        <w:spacing w:after="120"/>
        <w:rPr>
          <w:color w:val="000000" w:themeColor="text1"/>
          <w:szCs w:val="24"/>
        </w:rPr>
      </w:pPr>
      <w:r w:rsidRPr="002A11B9">
        <w:rPr>
          <w:color w:val="000000" w:themeColor="text1"/>
          <w:szCs w:val="24"/>
        </w:rPr>
        <w:t xml:space="preserve">The most common clinically relevant mutations in </w:t>
      </w:r>
      <w:r w:rsidRPr="002A11B9">
        <w:rPr>
          <w:i/>
          <w:color w:val="000000" w:themeColor="text1"/>
          <w:szCs w:val="24"/>
        </w:rPr>
        <w:t>IDH1</w:t>
      </w:r>
      <w:r w:rsidRPr="002A11B9">
        <w:rPr>
          <w:color w:val="000000" w:themeColor="text1"/>
          <w:szCs w:val="24"/>
        </w:rPr>
        <w:t xml:space="preserve"> and </w:t>
      </w:r>
      <w:r w:rsidR="00C642F6" w:rsidRPr="002A11B9">
        <w:rPr>
          <w:i/>
          <w:color w:val="000000" w:themeColor="text1"/>
          <w:szCs w:val="24"/>
        </w:rPr>
        <w:t>IDH</w:t>
      </w:r>
      <w:r w:rsidRPr="002A11B9">
        <w:rPr>
          <w:i/>
          <w:color w:val="000000" w:themeColor="text1"/>
          <w:szCs w:val="24"/>
        </w:rPr>
        <w:t>2</w:t>
      </w:r>
      <w:r w:rsidRPr="002A11B9">
        <w:rPr>
          <w:color w:val="000000" w:themeColor="text1"/>
          <w:szCs w:val="24"/>
        </w:rPr>
        <w:t xml:space="preserve"> occur at amino acid positions 132 (R132) and 172 (R172), respectively, and are </w:t>
      </w:r>
      <w:r w:rsidR="000A1B00" w:rsidRPr="002A11B9">
        <w:rPr>
          <w:color w:val="000000" w:themeColor="text1"/>
          <w:szCs w:val="24"/>
        </w:rPr>
        <w:t xml:space="preserve">present </w:t>
      </w:r>
      <w:r w:rsidRPr="002A11B9">
        <w:rPr>
          <w:color w:val="000000" w:themeColor="text1"/>
          <w:szCs w:val="24"/>
        </w:rPr>
        <w:t xml:space="preserve">in </w:t>
      </w:r>
      <w:r w:rsidR="000A1B00" w:rsidRPr="002A11B9">
        <w:rPr>
          <w:color w:val="000000" w:themeColor="text1"/>
          <w:szCs w:val="24"/>
        </w:rPr>
        <w:t>~</w:t>
      </w:r>
      <w:r w:rsidRPr="002A11B9">
        <w:rPr>
          <w:color w:val="000000" w:themeColor="text1"/>
          <w:szCs w:val="24"/>
        </w:rPr>
        <w:t>10</w:t>
      </w:r>
      <w:r w:rsidR="000A1B00" w:rsidRPr="002A11B9">
        <w:rPr>
          <w:color w:val="000000" w:themeColor="text1"/>
          <w:szCs w:val="24"/>
        </w:rPr>
        <w:t>%</w:t>
      </w:r>
      <w:r w:rsidRPr="002A11B9">
        <w:rPr>
          <w:color w:val="000000" w:themeColor="text1"/>
          <w:szCs w:val="24"/>
        </w:rPr>
        <w:t xml:space="preserve">-20% of </w:t>
      </w:r>
      <w:r w:rsidR="000A1B00" w:rsidRPr="002A11B9">
        <w:rPr>
          <w:color w:val="000000" w:themeColor="text1"/>
          <w:szCs w:val="24"/>
        </w:rPr>
        <w:t xml:space="preserve">patients with </w:t>
      </w:r>
      <w:r w:rsidRPr="002A11B9">
        <w:rPr>
          <w:color w:val="000000" w:themeColor="text1"/>
          <w:szCs w:val="24"/>
        </w:rPr>
        <w:t>iCCA.</w:t>
      </w:r>
      <w:r w:rsidR="00294C83" w:rsidRPr="002A11B9">
        <w:rPr>
          <w:color w:val="000000" w:themeColor="text1"/>
          <w:szCs w:val="24"/>
        </w:rPr>
        <w:t xml:space="preserve"> I</w:t>
      </w:r>
      <w:r w:rsidRPr="002A11B9">
        <w:rPr>
          <w:color w:val="000000" w:themeColor="text1"/>
          <w:szCs w:val="24"/>
        </w:rPr>
        <w:t xml:space="preserve">vosidenib is an oral inhibitor of the mutant IDH1 enzyme and </w:t>
      </w:r>
      <w:r w:rsidR="000A1B00" w:rsidRPr="002A11B9">
        <w:rPr>
          <w:color w:val="000000" w:themeColor="text1"/>
          <w:szCs w:val="24"/>
        </w:rPr>
        <w:t>to date is</w:t>
      </w:r>
      <w:r w:rsidRPr="002A11B9">
        <w:rPr>
          <w:color w:val="000000" w:themeColor="text1"/>
          <w:szCs w:val="24"/>
        </w:rPr>
        <w:t xml:space="preserve"> the only targeted agent that has successfully completed a phase III trial in CCA. The </w:t>
      </w:r>
      <w:proofErr w:type="spellStart"/>
      <w:r w:rsidRPr="002A11B9">
        <w:rPr>
          <w:color w:val="000000" w:themeColor="text1"/>
          <w:szCs w:val="24"/>
        </w:rPr>
        <w:t>ClarIDHy</w:t>
      </w:r>
      <w:proofErr w:type="spellEnd"/>
      <w:r w:rsidRPr="002A11B9">
        <w:rPr>
          <w:color w:val="000000" w:themeColor="text1"/>
          <w:szCs w:val="24"/>
        </w:rPr>
        <w:t xml:space="preserve"> study</w:t>
      </w:r>
      <w:r w:rsidR="00010701" w:rsidRPr="002A11B9">
        <w:rPr>
          <w:color w:val="000000" w:themeColor="text1"/>
          <w:szCs w:val="24"/>
        </w:rPr>
        <w:t xml:space="preserve"> showed that ivosidenib</w:t>
      </w:r>
      <w:r w:rsidRPr="002A11B9">
        <w:rPr>
          <w:color w:val="000000" w:themeColor="text1"/>
          <w:szCs w:val="24"/>
        </w:rPr>
        <w:t xml:space="preserve"> significantly improved PFS </w:t>
      </w:r>
      <w:r w:rsidR="00010701" w:rsidRPr="002A11B9">
        <w:rPr>
          <w:color w:val="000000" w:themeColor="text1"/>
          <w:szCs w:val="24"/>
        </w:rPr>
        <w:t xml:space="preserve">(primary endpoint) </w:t>
      </w:r>
      <w:r w:rsidRPr="002A11B9">
        <w:rPr>
          <w:color w:val="000000" w:themeColor="text1"/>
          <w:szCs w:val="24"/>
        </w:rPr>
        <w:t>in patients that progressed on first-line therapy</w:t>
      </w:r>
      <w:r w:rsidR="000110D2" w:rsidRPr="002A11B9">
        <w:rPr>
          <w:color w:val="000000" w:themeColor="text1"/>
          <w:szCs w:val="24"/>
        </w:rPr>
        <w:t xml:space="preserve"> (HR 0.37</w:t>
      </w:r>
      <w:r w:rsidR="006B141A" w:rsidRPr="002A11B9">
        <w:rPr>
          <w:color w:val="000000" w:themeColor="text1"/>
          <w:szCs w:val="24"/>
        </w:rPr>
        <w:t>,</w:t>
      </w:r>
      <w:r w:rsidR="000110D2" w:rsidRPr="002A11B9">
        <w:rPr>
          <w:color w:val="000000" w:themeColor="text1"/>
          <w:szCs w:val="24"/>
        </w:rPr>
        <w:t xml:space="preserve"> 95% CI 0.25-0.54</w:t>
      </w:r>
      <w:r w:rsidR="006B141A" w:rsidRPr="002A11B9">
        <w:rPr>
          <w:color w:val="000000" w:themeColor="text1"/>
          <w:szCs w:val="24"/>
        </w:rPr>
        <w:t>,</w:t>
      </w:r>
      <w:r w:rsidR="000110D2" w:rsidRPr="002A11B9">
        <w:rPr>
          <w:color w:val="000000" w:themeColor="text1"/>
          <w:szCs w:val="24"/>
        </w:rPr>
        <w:t xml:space="preserve"> </w:t>
      </w:r>
      <w:r w:rsidR="000110D2" w:rsidRPr="002A11B9">
        <w:rPr>
          <w:i/>
          <w:iCs/>
          <w:color w:val="000000" w:themeColor="text1"/>
          <w:szCs w:val="24"/>
        </w:rPr>
        <w:t>P</w:t>
      </w:r>
      <w:r w:rsidR="000110D2" w:rsidRPr="002A11B9">
        <w:rPr>
          <w:color w:val="000000" w:themeColor="text1"/>
          <w:szCs w:val="24"/>
        </w:rPr>
        <w:t xml:space="preserve"> &lt; 0.0001)</w:t>
      </w:r>
      <w:r w:rsidR="00B84D4F" w:rsidRPr="002A11B9">
        <w:rPr>
          <w:color w:val="000000" w:themeColor="text1"/>
          <w:szCs w:val="24"/>
        </w:rPr>
        <w:t>.</w:t>
      </w:r>
      <w:r w:rsidR="00B84D4F" w:rsidRPr="002A11B9">
        <w:rPr>
          <w:color w:val="000000" w:themeColor="text1"/>
          <w:szCs w:val="24"/>
        </w:rPr>
        <w:fldChar w:fldCharType="begin">
          <w:fldData xml:space="preserve">PEVuZE5vdGU+PENpdGU+PEF1dGhvcj5BYm91LUFsZmE8L0F1dGhvcj48WWVhcj4yMDIwPC9ZZWFy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</w:fldData>
        </w:fldChar>
      </w:r>
      <w:r w:rsidR="005B6F13" w:rsidRPr="002A11B9">
        <w:rPr>
          <w:color w:val="000000" w:themeColor="text1"/>
          <w:szCs w:val="24"/>
        </w:rPr>
        <w:instrText xml:space="preserve"> ADDIN EN.CITE </w:instrText>
      </w:r>
      <w:r w:rsidR="005B6F13" w:rsidRPr="002A11B9">
        <w:rPr>
          <w:color w:val="000000" w:themeColor="text1"/>
          <w:szCs w:val="24"/>
        </w:rPr>
        <w:fldChar w:fldCharType="begin">
          <w:fldData xml:space="preserve">PEVuZE5vdGU+PENpdGU+PEF1dGhvcj5BYm91LUFsZmE8L0F1dGhvcj48WWVhcj4yMDIwPC9ZZWFy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</w:fldData>
        </w:fldChar>
      </w:r>
      <w:r w:rsidR="005B6F13" w:rsidRPr="002A11B9">
        <w:rPr>
          <w:color w:val="000000" w:themeColor="text1"/>
          <w:szCs w:val="24"/>
        </w:rPr>
        <w:instrText xml:space="preserve"> ADDIN EN.CITE.DATA </w:instrText>
      </w:r>
      <w:r w:rsidR="005B6F13" w:rsidRPr="002A11B9">
        <w:rPr>
          <w:color w:val="000000" w:themeColor="text1"/>
          <w:szCs w:val="24"/>
        </w:rPr>
      </w:r>
      <w:r w:rsidR="005B6F13" w:rsidRPr="002A11B9">
        <w:rPr>
          <w:color w:val="000000" w:themeColor="text1"/>
          <w:szCs w:val="24"/>
        </w:rPr>
        <w:fldChar w:fldCharType="end"/>
      </w:r>
      <w:r w:rsidR="00B84D4F" w:rsidRPr="002A11B9">
        <w:rPr>
          <w:color w:val="000000" w:themeColor="text1"/>
          <w:szCs w:val="24"/>
        </w:rPr>
      </w:r>
      <w:r w:rsidR="00B84D4F" w:rsidRPr="002A11B9">
        <w:rPr>
          <w:color w:val="000000" w:themeColor="text1"/>
          <w:szCs w:val="24"/>
        </w:rPr>
        <w:fldChar w:fldCharType="separate"/>
      </w:r>
      <w:r w:rsidR="005B6F13" w:rsidRPr="002A11B9">
        <w:rPr>
          <w:noProof/>
          <w:color w:val="000000" w:themeColor="text1"/>
          <w:szCs w:val="24"/>
          <w:vertAlign w:val="superscript"/>
        </w:rPr>
        <w:t>12</w:t>
      </w:r>
      <w:r w:rsidR="00B84D4F" w:rsidRPr="002A11B9">
        <w:rPr>
          <w:color w:val="000000" w:themeColor="text1"/>
          <w:szCs w:val="24"/>
        </w:rPr>
        <w:fldChar w:fldCharType="end"/>
      </w:r>
      <w:r w:rsidR="000A1B00" w:rsidRPr="002A11B9">
        <w:rPr>
          <w:color w:val="000000" w:themeColor="text1"/>
          <w:szCs w:val="24"/>
        </w:rPr>
        <w:t xml:space="preserve"> </w:t>
      </w:r>
      <w:r w:rsidR="00C642F6" w:rsidRPr="002A11B9">
        <w:rPr>
          <w:szCs w:val="24"/>
        </w:rPr>
        <w:t>OS</w:t>
      </w:r>
      <w:r w:rsidRPr="002A11B9">
        <w:rPr>
          <w:szCs w:val="24"/>
        </w:rPr>
        <w:t xml:space="preserve"> data (secondary endpoint) demonstrated a statistically</w:t>
      </w:r>
      <w:r w:rsidR="00C642F6" w:rsidRPr="002A11B9">
        <w:rPr>
          <w:szCs w:val="24"/>
        </w:rPr>
        <w:t xml:space="preserve"> </w:t>
      </w:r>
      <w:r w:rsidRPr="002A11B9">
        <w:rPr>
          <w:szCs w:val="24"/>
        </w:rPr>
        <w:lastRenderedPageBreak/>
        <w:t xml:space="preserve">significant improvement in OS after adjustment for </w:t>
      </w:r>
      <w:r w:rsidR="00C642F6" w:rsidRPr="002A11B9">
        <w:rPr>
          <w:szCs w:val="24"/>
        </w:rPr>
        <w:t xml:space="preserve">the </w:t>
      </w:r>
      <w:r w:rsidRPr="002A11B9">
        <w:rPr>
          <w:szCs w:val="24"/>
        </w:rPr>
        <w:t>70% of patients who crossed over from placebo to ivosidenib</w:t>
      </w:r>
      <w:r w:rsidR="00312E17" w:rsidRPr="002A11B9">
        <w:rPr>
          <w:szCs w:val="24"/>
        </w:rPr>
        <w:t xml:space="preserve"> </w:t>
      </w:r>
      <w:r w:rsidR="00312E17" w:rsidRPr="002A11B9">
        <w:rPr>
          <w:color w:val="000000" w:themeColor="text1"/>
          <w:szCs w:val="24"/>
        </w:rPr>
        <w:t>(HR 0.49</w:t>
      </w:r>
      <w:r w:rsidR="006B141A" w:rsidRPr="002A11B9">
        <w:rPr>
          <w:color w:val="000000" w:themeColor="text1"/>
          <w:szCs w:val="24"/>
        </w:rPr>
        <w:t>,</w:t>
      </w:r>
      <w:r w:rsidR="00312E17" w:rsidRPr="002A11B9">
        <w:rPr>
          <w:color w:val="000000" w:themeColor="text1"/>
          <w:szCs w:val="24"/>
        </w:rPr>
        <w:t xml:space="preserve"> 95% CI 0.34-0.70</w:t>
      </w:r>
      <w:r w:rsidR="006B141A" w:rsidRPr="002A11B9">
        <w:rPr>
          <w:color w:val="000000" w:themeColor="text1"/>
          <w:szCs w:val="24"/>
        </w:rPr>
        <w:t>,</w:t>
      </w:r>
      <w:r w:rsidR="00312E17" w:rsidRPr="002A11B9">
        <w:rPr>
          <w:color w:val="000000" w:themeColor="text1"/>
          <w:szCs w:val="24"/>
        </w:rPr>
        <w:t xml:space="preserve"> </w:t>
      </w:r>
      <w:r w:rsidR="00312E17" w:rsidRPr="002A11B9">
        <w:rPr>
          <w:i/>
          <w:iCs/>
          <w:color w:val="000000" w:themeColor="text1"/>
          <w:szCs w:val="24"/>
        </w:rPr>
        <w:t>P</w:t>
      </w:r>
      <w:r w:rsidR="00312E17" w:rsidRPr="002A11B9">
        <w:rPr>
          <w:color w:val="000000" w:themeColor="text1"/>
          <w:szCs w:val="24"/>
        </w:rPr>
        <w:t xml:space="preserve"> &lt; 0.001)</w:t>
      </w:r>
      <w:r w:rsidR="000A1B00" w:rsidRPr="002A11B9">
        <w:rPr>
          <w:szCs w:val="24"/>
        </w:rPr>
        <w:t>.</w:t>
      </w:r>
      <w:r w:rsidR="00333C27" w:rsidRPr="002A11B9">
        <w:rPr>
          <w:szCs w:val="24"/>
        </w:rPr>
        <w:fldChar w:fldCharType="begin">
          <w:fldData xml:space="preserve">PEVuZE5vdGU+PENpdGU+PEF1dGhvcj5aaHU8L0F1dGhvcj48WWVhcj4yMDIxPC9ZZWFyPjxSZWNO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</w:fldData>
        </w:fldChar>
      </w:r>
      <w:r w:rsidR="00B57794" w:rsidRPr="002A11B9">
        <w:rPr>
          <w:szCs w:val="24"/>
        </w:rPr>
        <w:instrText xml:space="preserve"> ADDIN EN.CITE </w:instrText>
      </w:r>
      <w:r w:rsidR="00B57794" w:rsidRPr="002A11B9">
        <w:rPr>
          <w:szCs w:val="24"/>
        </w:rPr>
        <w:fldChar w:fldCharType="begin">
          <w:fldData xml:space="preserve">PEVuZE5vdGU+PENpdGU+PEF1dGhvcj5aaHU8L0F1dGhvcj48WWVhcj4yMDIxPC9ZZWFyPjxSZWNO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</w:fldData>
        </w:fldChar>
      </w:r>
      <w:r w:rsidR="00B57794" w:rsidRPr="002A11B9">
        <w:rPr>
          <w:szCs w:val="24"/>
        </w:rPr>
        <w:instrText xml:space="preserve"> ADDIN EN.CITE.DATA </w:instrText>
      </w:r>
      <w:r w:rsidR="00B57794" w:rsidRPr="002A11B9">
        <w:rPr>
          <w:szCs w:val="24"/>
        </w:rPr>
      </w:r>
      <w:r w:rsidR="00B57794" w:rsidRPr="002A11B9">
        <w:rPr>
          <w:szCs w:val="24"/>
        </w:rPr>
        <w:fldChar w:fldCharType="end"/>
      </w:r>
      <w:r w:rsidR="00333C27" w:rsidRPr="002A11B9">
        <w:rPr>
          <w:szCs w:val="24"/>
        </w:rPr>
      </w:r>
      <w:r w:rsidR="00333C27" w:rsidRPr="002A11B9">
        <w:rPr>
          <w:szCs w:val="24"/>
        </w:rPr>
        <w:fldChar w:fldCharType="separate"/>
      </w:r>
      <w:r w:rsidR="00B57794" w:rsidRPr="002A11B9">
        <w:rPr>
          <w:noProof/>
          <w:szCs w:val="24"/>
          <w:vertAlign w:val="superscript"/>
        </w:rPr>
        <w:t>91</w:t>
      </w:r>
      <w:r w:rsidR="00333C27" w:rsidRPr="002A11B9">
        <w:rPr>
          <w:szCs w:val="24"/>
        </w:rPr>
        <w:fldChar w:fldCharType="end"/>
      </w:r>
      <w:r w:rsidRPr="002A11B9">
        <w:rPr>
          <w:color w:val="000000" w:themeColor="text1"/>
          <w:szCs w:val="24"/>
        </w:rPr>
        <w:t xml:space="preserve"> Based on these data, ivosidenib</w:t>
      </w:r>
      <w:r w:rsidR="00294C83" w:rsidRPr="002A11B9">
        <w:rPr>
          <w:color w:val="000000" w:themeColor="text1"/>
          <w:szCs w:val="24"/>
        </w:rPr>
        <w:t xml:space="preserve"> has been approved</w:t>
      </w:r>
      <w:r w:rsidRPr="002A11B9">
        <w:rPr>
          <w:color w:val="000000" w:themeColor="text1"/>
          <w:szCs w:val="24"/>
        </w:rPr>
        <w:t xml:space="preserve"> by</w:t>
      </w:r>
      <w:r w:rsidR="00B84D4F" w:rsidRPr="002A11B9">
        <w:rPr>
          <w:color w:val="000000" w:themeColor="text1"/>
          <w:szCs w:val="24"/>
        </w:rPr>
        <w:t xml:space="preserve"> the</w:t>
      </w:r>
      <w:r w:rsidRPr="002A11B9">
        <w:rPr>
          <w:color w:val="000000" w:themeColor="text1"/>
          <w:szCs w:val="24"/>
        </w:rPr>
        <w:t xml:space="preserve"> </w:t>
      </w:r>
      <w:r w:rsidR="00925A8F" w:rsidRPr="002A11B9">
        <w:rPr>
          <w:color w:val="000000" w:themeColor="text1"/>
          <w:szCs w:val="24"/>
        </w:rPr>
        <w:t>Food and Drug Administration (</w:t>
      </w:r>
      <w:r w:rsidRPr="002A11B9">
        <w:rPr>
          <w:color w:val="000000" w:themeColor="text1"/>
          <w:szCs w:val="24"/>
        </w:rPr>
        <w:t>FDA</w:t>
      </w:r>
      <w:r w:rsidR="00925A8F" w:rsidRPr="002A11B9">
        <w:rPr>
          <w:color w:val="000000" w:themeColor="text1"/>
          <w:szCs w:val="24"/>
        </w:rPr>
        <w:t>)</w:t>
      </w:r>
      <w:r w:rsidR="00294C83" w:rsidRPr="002A11B9">
        <w:rPr>
          <w:color w:val="000000" w:themeColor="text1"/>
          <w:szCs w:val="24"/>
        </w:rPr>
        <w:t xml:space="preserve"> and is recommended for the treatment of </w:t>
      </w:r>
      <w:r w:rsidR="00B84D4F" w:rsidRPr="002A11B9">
        <w:rPr>
          <w:color w:val="000000" w:themeColor="text1"/>
          <w:szCs w:val="24"/>
        </w:rPr>
        <w:t xml:space="preserve">patients with </w:t>
      </w:r>
      <w:r w:rsidR="000E6D24" w:rsidRPr="002A11B9">
        <w:rPr>
          <w:color w:val="000000" w:themeColor="text1"/>
          <w:szCs w:val="24"/>
        </w:rPr>
        <w:t xml:space="preserve">previously treated </w:t>
      </w:r>
      <w:r w:rsidR="00294C83" w:rsidRPr="002A11B9">
        <w:rPr>
          <w:color w:val="000000" w:themeColor="text1"/>
          <w:szCs w:val="24"/>
        </w:rPr>
        <w:t xml:space="preserve">CCA </w:t>
      </w:r>
      <w:r w:rsidR="00B84D4F" w:rsidRPr="002A11B9">
        <w:rPr>
          <w:color w:val="000000" w:themeColor="text1"/>
          <w:szCs w:val="24"/>
        </w:rPr>
        <w:t>and</w:t>
      </w:r>
      <w:r w:rsidR="00294C83" w:rsidRPr="002A11B9">
        <w:rPr>
          <w:color w:val="000000" w:themeColor="text1"/>
          <w:szCs w:val="24"/>
        </w:rPr>
        <w:t xml:space="preserve"> </w:t>
      </w:r>
      <w:r w:rsidR="00294C83" w:rsidRPr="002A11B9">
        <w:rPr>
          <w:i/>
          <w:color w:val="000000" w:themeColor="text1"/>
          <w:szCs w:val="24"/>
        </w:rPr>
        <w:t>IDH1</w:t>
      </w:r>
      <w:r w:rsidR="00294C83" w:rsidRPr="002A11B9">
        <w:rPr>
          <w:color w:val="000000" w:themeColor="text1"/>
          <w:szCs w:val="24"/>
        </w:rPr>
        <w:t xml:space="preserve"> mutations</w:t>
      </w:r>
      <w:r w:rsidR="00DA7060" w:rsidRPr="002A11B9">
        <w:rPr>
          <w:rFonts w:eastAsia="Times New Roman"/>
          <w:noProof/>
          <w:color w:val="000000" w:themeColor="text1"/>
          <w:szCs w:val="24"/>
        </w:rPr>
        <w:t>.</w:t>
      </w:r>
      <w:r w:rsidR="002F0D9B" w:rsidRPr="002A11B9">
        <w:rPr>
          <w:rFonts w:eastAsia="Times New Roman"/>
          <w:noProof/>
          <w:color w:val="000000" w:themeColor="text1"/>
          <w:szCs w:val="24"/>
        </w:rPr>
        <w:t xml:space="preserve"> </w:t>
      </w:r>
      <w:r w:rsidR="003D53AC">
        <w:rPr>
          <w:rFonts w:eastAsia="Times New Roman"/>
          <w:noProof/>
          <w:color w:val="000000" w:themeColor="text1"/>
          <w:szCs w:val="24"/>
        </w:rPr>
        <w:t>Ivosidenib has been approved by FDA, but t</w:t>
      </w:r>
      <w:r w:rsidR="002F0D9B" w:rsidRPr="002A11B9">
        <w:rPr>
          <w:rFonts w:eastAsia="Times New Roman"/>
          <w:noProof/>
          <w:color w:val="000000" w:themeColor="text1"/>
          <w:szCs w:val="24"/>
        </w:rPr>
        <w:t xml:space="preserve">here is no </w:t>
      </w:r>
      <w:r w:rsidR="0076310A" w:rsidRPr="002A11B9">
        <w:rPr>
          <w:color w:val="000000" w:themeColor="text1"/>
          <w:szCs w:val="24"/>
        </w:rPr>
        <w:t xml:space="preserve">European Medicines Agency </w:t>
      </w:r>
      <w:r w:rsidR="0076310A">
        <w:rPr>
          <w:color w:val="000000" w:themeColor="text1"/>
          <w:szCs w:val="24"/>
        </w:rPr>
        <w:t>(</w:t>
      </w:r>
      <w:r w:rsidR="002F0D9B" w:rsidRPr="002A11B9">
        <w:rPr>
          <w:rFonts w:eastAsia="Times New Roman"/>
          <w:noProof/>
          <w:color w:val="000000" w:themeColor="text1"/>
          <w:szCs w:val="24"/>
        </w:rPr>
        <w:t>EMA</w:t>
      </w:r>
      <w:r w:rsidR="0076310A">
        <w:rPr>
          <w:rFonts w:eastAsia="Times New Roman"/>
          <w:noProof/>
          <w:color w:val="000000" w:themeColor="text1"/>
          <w:szCs w:val="24"/>
        </w:rPr>
        <w:t>)</w:t>
      </w:r>
      <w:r w:rsidR="002F0D9B" w:rsidRPr="002A11B9">
        <w:rPr>
          <w:rFonts w:eastAsia="Times New Roman"/>
          <w:noProof/>
          <w:color w:val="000000" w:themeColor="text1"/>
          <w:szCs w:val="24"/>
        </w:rPr>
        <w:t xml:space="preserve"> approval yet.</w:t>
      </w:r>
    </w:p>
    <w:p w14:paraId="60F0CCFE" w14:textId="1EF9E6F9" w:rsidR="00A157B8" w:rsidRPr="002A11B9" w:rsidRDefault="00A157B8" w:rsidP="00E70CB7">
      <w:pPr>
        <w:suppressAutoHyphens/>
        <w:spacing w:after="120"/>
        <w:rPr>
          <w:rFonts w:eastAsia="Times New Roman"/>
          <w:color w:val="000000" w:themeColor="text1"/>
          <w:szCs w:val="24"/>
          <w:lang w:eastAsia="de-DE"/>
        </w:rPr>
      </w:pPr>
      <w:r w:rsidRPr="002A11B9">
        <w:rPr>
          <w:color w:val="000000" w:themeColor="text1"/>
          <w:szCs w:val="24"/>
        </w:rPr>
        <w:t xml:space="preserve">Consistent with the nomination of </w:t>
      </w:r>
      <w:r w:rsidRPr="002A11B9">
        <w:rPr>
          <w:i/>
          <w:color w:val="000000" w:themeColor="text1"/>
          <w:szCs w:val="24"/>
        </w:rPr>
        <w:t>FGFR2</w:t>
      </w:r>
      <w:r w:rsidRPr="002A11B9">
        <w:rPr>
          <w:color w:val="000000" w:themeColor="text1"/>
          <w:szCs w:val="24"/>
        </w:rPr>
        <w:t xml:space="preserve"> fusions</w:t>
      </w:r>
      <w:r w:rsidR="00C642F6" w:rsidRPr="002A11B9">
        <w:rPr>
          <w:color w:val="000000" w:themeColor="text1"/>
          <w:szCs w:val="24"/>
        </w:rPr>
        <w:t>/rearrangements</w:t>
      </w:r>
      <w:r w:rsidRPr="002A11B9">
        <w:rPr>
          <w:color w:val="000000" w:themeColor="text1"/>
          <w:szCs w:val="24"/>
        </w:rPr>
        <w:t xml:space="preserve"> as CCA drivers, phase II clinical trials </w:t>
      </w:r>
      <w:r w:rsidR="00477C29" w:rsidRPr="002A11B9">
        <w:rPr>
          <w:color w:val="000000" w:themeColor="text1"/>
          <w:szCs w:val="24"/>
        </w:rPr>
        <w:t xml:space="preserve">have </w:t>
      </w:r>
      <w:r w:rsidRPr="002A11B9">
        <w:rPr>
          <w:color w:val="000000" w:themeColor="text1"/>
          <w:szCs w:val="24"/>
        </w:rPr>
        <w:t xml:space="preserve">documented clinical </w:t>
      </w:r>
      <w:r w:rsidRPr="00BF352B">
        <w:rPr>
          <w:color w:val="000000" w:themeColor="text1"/>
          <w:szCs w:val="24"/>
        </w:rPr>
        <w:t>efficacy</w:t>
      </w:r>
      <w:r w:rsidRPr="002A11B9">
        <w:rPr>
          <w:color w:val="000000" w:themeColor="text1"/>
          <w:szCs w:val="24"/>
        </w:rPr>
        <w:t xml:space="preserve"> of FGFR inhibitors in </w:t>
      </w:r>
      <w:r w:rsidR="00477C29" w:rsidRPr="002A11B9">
        <w:rPr>
          <w:color w:val="000000" w:themeColor="text1"/>
          <w:szCs w:val="24"/>
        </w:rPr>
        <w:t xml:space="preserve">patients with </w:t>
      </w:r>
      <w:r w:rsidRPr="002A11B9">
        <w:rPr>
          <w:i/>
          <w:color w:val="000000" w:themeColor="text1"/>
          <w:szCs w:val="24"/>
        </w:rPr>
        <w:t>FGFR2</w:t>
      </w:r>
      <w:r w:rsidRPr="002A11B9">
        <w:rPr>
          <w:color w:val="000000" w:themeColor="text1"/>
          <w:szCs w:val="24"/>
        </w:rPr>
        <w:t xml:space="preserve"> fusion-positive CCA</w:t>
      </w:r>
      <w:r w:rsidR="00477C29" w:rsidRPr="002A11B9">
        <w:rPr>
          <w:color w:val="000000" w:themeColor="text1"/>
          <w:szCs w:val="24"/>
        </w:rPr>
        <w:t>,</w:t>
      </w:r>
      <w:r w:rsidRPr="002A11B9">
        <w:rPr>
          <w:color w:val="000000" w:themeColor="text1"/>
          <w:szCs w:val="24"/>
        </w:rPr>
        <w:t xml:space="preserve"> </w:t>
      </w:r>
      <w:r w:rsidR="00477C29" w:rsidRPr="002A11B9">
        <w:rPr>
          <w:color w:val="000000" w:themeColor="text1"/>
          <w:szCs w:val="24"/>
        </w:rPr>
        <w:t>reporting</w:t>
      </w:r>
      <w:r w:rsidRPr="002A11B9">
        <w:rPr>
          <w:color w:val="000000" w:themeColor="text1"/>
          <w:szCs w:val="24"/>
        </w:rPr>
        <w:t xml:space="preserve"> </w:t>
      </w:r>
      <w:r w:rsidR="0063208F" w:rsidRPr="002A11B9">
        <w:rPr>
          <w:color w:val="000000" w:themeColor="text1"/>
          <w:szCs w:val="24"/>
        </w:rPr>
        <w:t>ORR</w:t>
      </w:r>
      <w:r w:rsidR="00111C4A" w:rsidRPr="002A11B9">
        <w:rPr>
          <w:color w:val="000000" w:themeColor="text1"/>
          <w:szCs w:val="24"/>
        </w:rPr>
        <w:t>s</w:t>
      </w:r>
      <w:r w:rsidRPr="002A11B9">
        <w:rPr>
          <w:color w:val="000000" w:themeColor="text1"/>
          <w:szCs w:val="24"/>
        </w:rPr>
        <w:t xml:space="preserve"> </w:t>
      </w:r>
      <w:r w:rsidR="00111C4A" w:rsidRPr="002A11B9">
        <w:rPr>
          <w:color w:val="000000" w:themeColor="text1"/>
          <w:szCs w:val="24"/>
        </w:rPr>
        <w:t xml:space="preserve">of </w:t>
      </w:r>
      <w:r w:rsidRPr="002A11B9">
        <w:rPr>
          <w:color w:val="000000" w:themeColor="text1"/>
          <w:szCs w:val="24"/>
        </w:rPr>
        <w:t>20</w:t>
      </w:r>
      <w:r w:rsidR="00111C4A" w:rsidRPr="002A11B9">
        <w:rPr>
          <w:color w:val="000000" w:themeColor="text1"/>
          <w:szCs w:val="24"/>
        </w:rPr>
        <w:t>%</w:t>
      </w:r>
      <w:r w:rsidRPr="002A11B9">
        <w:rPr>
          <w:color w:val="000000" w:themeColor="text1"/>
          <w:szCs w:val="24"/>
        </w:rPr>
        <w:t>-40%</w:t>
      </w:r>
      <w:r w:rsidR="002F7577" w:rsidRPr="002A11B9">
        <w:rPr>
          <w:color w:val="000000" w:themeColor="text1"/>
          <w:szCs w:val="24"/>
        </w:rPr>
        <w:t xml:space="preserve">, </w:t>
      </w:r>
      <w:r w:rsidR="0063208F" w:rsidRPr="002A11B9">
        <w:rPr>
          <w:color w:val="000000" w:themeColor="text1"/>
          <w:szCs w:val="24"/>
        </w:rPr>
        <w:t>m</w:t>
      </w:r>
      <w:r w:rsidR="00111C4A" w:rsidRPr="002A11B9">
        <w:rPr>
          <w:color w:val="000000" w:themeColor="text1"/>
          <w:szCs w:val="24"/>
        </w:rPr>
        <w:t xml:space="preserve">edian </w:t>
      </w:r>
      <w:r w:rsidRPr="002A11B9">
        <w:rPr>
          <w:color w:val="000000" w:themeColor="text1"/>
          <w:szCs w:val="24"/>
        </w:rPr>
        <w:t xml:space="preserve">PFS of </w:t>
      </w:r>
      <w:r w:rsidR="00111C4A" w:rsidRPr="002A11B9">
        <w:rPr>
          <w:color w:val="000000" w:themeColor="text1"/>
          <w:szCs w:val="24"/>
        </w:rPr>
        <w:t>~</w:t>
      </w:r>
      <w:r w:rsidRPr="002A11B9">
        <w:rPr>
          <w:color w:val="000000" w:themeColor="text1"/>
          <w:szCs w:val="24"/>
        </w:rPr>
        <w:t>7 months</w:t>
      </w:r>
      <w:r w:rsidR="002F7577" w:rsidRPr="002A11B9">
        <w:rPr>
          <w:color w:val="000000" w:themeColor="text1"/>
          <w:szCs w:val="24"/>
        </w:rPr>
        <w:t xml:space="preserve"> and </w:t>
      </w:r>
      <w:r w:rsidR="00111C4A" w:rsidRPr="002A11B9">
        <w:rPr>
          <w:color w:val="000000" w:themeColor="text1"/>
          <w:szCs w:val="24"/>
        </w:rPr>
        <w:t xml:space="preserve">median OS </w:t>
      </w:r>
      <w:r w:rsidR="002F7577" w:rsidRPr="002A11B9">
        <w:rPr>
          <w:color w:val="000000" w:themeColor="text1"/>
          <w:szCs w:val="24"/>
        </w:rPr>
        <w:t xml:space="preserve">of </w:t>
      </w:r>
      <w:r w:rsidR="00111C4A" w:rsidRPr="002A11B9">
        <w:rPr>
          <w:color w:val="000000" w:themeColor="text1"/>
          <w:szCs w:val="24"/>
        </w:rPr>
        <w:t>~</w:t>
      </w:r>
      <w:r w:rsidR="002F7577" w:rsidRPr="002A11B9">
        <w:rPr>
          <w:color w:val="000000" w:themeColor="text1"/>
          <w:szCs w:val="24"/>
        </w:rPr>
        <w:t>12-17 months</w:t>
      </w:r>
      <w:r w:rsidR="00111C4A" w:rsidRPr="002A11B9">
        <w:rPr>
          <w:color w:val="000000" w:themeColor="text1"/>
          <w:szCs w:val="24"/>
        </w:rPr>
        <w:t>.</w:t>
      </w:r>
      <w:r w:rsidR="00B36619" w:rsidRPr="002A11B9">
        <w:rPr>
          <w:color w:val="000000" w:themeColor="text1"/>
          <w:szCs w:val="24"/>
        </w:rPr>
        <w:fldChar w:fldCharType="begin">
          <w:fldData xml:space="preserve">PEVuZE5vdGU+PENpdGU+PEF1dGhvcj5BYm91LUFsZmE8L0F1dGhvcj48WWVhcj4yMDIwPC9ZZWFy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=
</w:fldData>
        </w:fldChar>
      </w:r>
      <w:r w:rsidR="00B57794" w:rsidRPr="002A11B9">
        <w:rPr>
          <w:color w:val="000000" w:themeColor="text1"/>
          <w:szCs w:val="24"/>
        </w:rPr>
        <w:instrText xml:space="preserve"> ADDIN EN.CITE </w:instrText>
      </w:r>
      <w:r w:rsidR="00B57794" w:rsidRPr="002A11B9">
        <w:rPr>
          <w:color w:val="000000" w:themeColor="text1"/>
          <w:szCs w:val="24"/>
        </w:rPr>
        <w:fldChar w:fldCharType="begin">
          <w:fldData xml:space="preserve">PEVuZE5vdGU+PENpdGU+PEF1dGhvcj5BYm91LUFsZmE8L0F1dGhvcj48WWVhcj4yMDIwPC9ZZWFy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=
</w:fldData>
        </w:fldChar>
      </w:r>
      <w:r w:rsidR="00B57794" w:rsidRPr="002A11B9">
        <w:rPr>
          <w:color w:val="000000" w:themeColor="text1"/>
          <w:szCs w:val="24"/>
        </w:rPr>
        <w:instrText xml:space="preserve"> ADDIN EN.CITE.DATA </w:instrText>
      </w:r>
      <w:r w:rsidR="00B57794" w:rsidRPr="002A11B9">
        <w:rPr>
          <w:color w:val="000000" w:themeColor="text1"/>
          <w:szCs w:val="24"/>
        </w:rPr>
      </w:r>
      <w:r w:rsidR="00B57794" w:rsidRPr="002A11B9">
        <w:rPr>
          <w:color w:val="000000" w:themeColor="text1"/>
          <w:szCs w:val="24"/>
        </w:rPr>
        <w:fldChar w:fldCharType="end"/>
      </w:r>
      <w:r w:rsidR="00B36619" w:rsidRPr="002A11B9">
        <w:rPr>
          <w:color w:val="000000" w:themeColor="text1"/>
          <w:szCs w:val="24"/>
        </w:rPr>
      </w:r>
      <w:r w:rsidR="00B36619" w:rsidRPr="002A11B9">
        <w:rPr>
          <w:color w:val="000000" w:themeColor="text1"/>
          <w:szCs w:val="24"/>
        </w:rPr>
        <w:fldChar w:fldCharType="separate"/>
      </w:r>
      <w:r w:rsidR="00B57794" w:rsidRPr="002A11B9">
        <w:rPr>
          <w:noProof/>
          <w:color w:val="000000" w:themeColor="text1"/>
          <w:szCs w:val="24"/>
          <w:vertAlign w:val="superscript"/>
        </w:rPr>
        <w:t>92,93</w:t>
      </w:r>
      <w:r w:rsidR="00B36619" w:rsidRPr="002A11B9">
        <w:rPr>
          <w:color w:val="000000" w:themeColor="text1"/>
          <w:szCs w:val="24"/>
        </w:rPr>
        <w:fldChar w:fldCharType="end"/>
      </w:r>
      <w:r w:rsidR="00601D18" w:rsidRPr="002A11B9">
        <w:rPr>
          <w:color w:val="000000" w:themeColor="text1"/>
          <w:szCs w:val="24"/>
        </w:rPr>
        <w:t xml:space="preserve"> </w:t>
      </w:r>
      <w:r w:rsidR="00147C9E" w:rsidRPr="002A11B9">
        <w:rPr>
          <w:color w:val="000000" w:themeColor="text1"/>
          <w:szCs w:val="24"/>
        </w:rPr>
        <w:t>Th</w:t>
      </w:r>
      <w:r w:rsidR="005C246B" w:rsidRPr="002A11B9">
        <w:rPr>
          <w:color w:val="000000" w:themeColor="text1"/>
          <w:szCs w:val="24"/>
        </w:rPr>
        <w:t>ese findings</w:t>
      </w:r>
      <w:r w:rsidR="00147C9E" w:rsidRPr="002A11B9">
        <w:rPr>
          <w:color w:val="000000" w:themeColor="text1"/>
          <w:szCs w:val="24"/>
        </w:rPr>
        <w:t xml:space="preserve"> led to both FDA and EMA approval of pemigatinib, followed by an FDA approval for </w:t>
      </w:r>
      <w:proofErr w:type="spellStart"/>
      <w:r w:rsidR="00147C9E" w:rsidRPr="002A11B9">
        <w:rPr>
          <w:color w:val="000000" w:themeColor="text1"/>
          <w:szCs w:val="24"/>
        </w:rPr>
        <w:t>infigratinib</w:t>
      </w:r>
      <w:proofErr w:type="spellEnd"/>
      <w:r w:rsidR="003D53AC">
        <w:rPr>
          <w:color w:val="000000" w:themeColor="text1"/>
          <w:szCs w:val="24"/>
        </w:rPr>
        <w:t xml:space="preserve"> and </w:t>
      </w:r>
      <w:proofErr w:type="spellStart"/>
      <w:r w:rsidR="003D53AC">
        <w:rPr>
          <w:color w:val="000000" w:themeColor="text1"/>
          <w:szCs w:val="24"/>
        </w:rPr>
        <w:t>futibatinib</w:t>
      </w:r>
      <w:proofErr w:type="spellEnd"/>
      <w:r w:rsidR="00147C9E" w:rsidRPr="002A11B9">
        <w:rPr>
          <w:color w:val="000000" w:themeColor="text1"/>
          <w:szCs w:val="24"/>
        </w:rPr>
        <w:t>.</w:t>
      </w:r>
      <w:r w:rsidR="00D20E89" w:rsidRPr="002A11B9">
        <w:rPr>
          <w:color w:val="000000" w:themeColor="text1"/>
          <w:szCs w:val="24"/>
        </w:rPr>
        <w:t xml:space="preserve"> </w:t>
      </w:r>
      <w:r w:rsidR="0076310A">
        <w:rPr>
          <w:color w:val="000000" w:themeColor="text1"/>
          <w:szCs w:val="24"/>
        </w:rPr>
        <w:t>W</w:t>
      </w:r>
      <w:r w:rsidR="0076310A" w:rsidRPr="002A11B9">
        <w:rPr>
          <w:color w:val="000000" w:themeColor="text1"/>
          <w:szCs w:val="24"/>
        </w:rPr>
        <w:t>here available</w:t>
      </w:r>
      <w:r w:rsidR="0076310A">
        <w:rPr>
          <w:color w:val="000000" w:themeColor="text1"/>
          <w:szCs w:val="24"/>
        </w:rPr>
        <w:t>,</w:t>
      </w:r>
      <w:r w:rsidR="0076310A" w:rsidRPr="002A11B9">
        <w:rPr>
          <w:color w:val="000000" w:themeColor="text1"/>
          <w:szCs w:val="24"/>
        </w:rPr>
        <w:t xml:space="preserve"> </w:t>
      </w:r>
      <w:r w:rsidR="00D20E89" w:rsidRPr="002A11B9">
        <w:rPr>
          <w:color w:val="000000" w:themeColor="text1"/>
          <w:szCs w:val="24"/>
        </w:rPr>
        <w:t>FGFR inhibitors are recommended</w:t>
      </w:r>
      <w:r w:rsidR="002F0D9B" w:rsidRPr="002A11B9">
        <w:rPr>
          <w:color w:val="000000" w:themeColor="text1"/>
          <w:szCs w:val="24"/>
        </w:rPr>
        <w:t xml:space="preserve"> </w:t>
      </w:r>
      <w:r w:rsidR="00D20E89" w:rsidRPr="002A11B9">
        <w:rPr>
          <w:color w:val="000000" w:themeColor="text1"/>
          <w:szCs w:val="24"/>
        </w:rPr>
        <w:t xml:space="preserve">for the treatment of patients with </w:t>
      </w:r>
      <w:r w:rsidR="00D20E89" w:rsidRPr="002A11B9">
        <w:rPr>
          <w:i/>
          <w:color w:val="000000" w:themeColor="text1"/>
          <w:szCs w:val="24"/>
        </w:rPr>
        <w:t>FGFR2</w:t>
      </w:r>
      <w:r w:rsidR="00D20E89" w:rsidRPr="002A11B9">
        <w:rPr>
          <w:color w:val="000000" w:themeColor="text1"/>
          <w:szCs w:val="24"/>
        </w:rPr>
        <w:t xml:space="preserve"> fusions </w:t>
      </w:r>
      <w:r w:rsidR="00610D38" w:rsidRPr="002A11B9">
        <w:rPr>
          <w:rFonts w:eastAsia="Times New Roman"/>
          <w:color w:val="000000" w:themeColor="text1"/>
          <w:szCs w:val="24"/>
          <w:shd w:val="clear" w:color="auto" w:fill="FFFFFF"/>
          <w:lang w:eastAsia="de-DE"/>
        </w:rPr>
        <w:t>whose disease has</w:t>
      </w:r>
      <w:r w:rsidR="00D20E89" w:rsidRPr="002A11B9">
        <w:rPr>
          <w:rFonts w:eastAsia="Times New Roman"/>
          <w:color w:val="000000" w:themeColor="text1"/>
          <w:szCs w:val="24"/>
          <w:shd w:val="clear" w:color="auto" w:fill="FFFFFF"/>
          <w:lang w:eastAsia="de-DE"/>
        </w:rPr>
        <w:t xml:space="preserve"> progressed after </w:t>
      </w:r>
      <w:r w:rsidR="003E687C" w:rsidRPr="002A11B9">
        <w:rPr>
          <w:rFonts w:eastAsia="Times New Roman"/>
          <w:color w:val="333333"/>
          <w:szCs w:val="24"/>
          <w:shd w:val="clear" w:color="auto" w:fill="FFFFFF"/>
          <w:lang w:eastAsia="de-DE"/>
        </w:rPr>
        <w:t xml:space="preserve">≥1 </w:t>
      </w:r>
      <w:r w:rsidR="00D20E89" w:rsidRPr="002A11B9">
        <w:rPr>
          <w:rFonts w:eastAsia="Times New Roman"/>
          <w:color w:val="000000" w:themeColor="text1"/>
          <w:szCs w:val="24"/>
          <w:shd w:val="clear" w:color="auto" w:fill="FFFFFF"/>
          <w:lang w:eastAsia="de-DE"/>
        </w:rPr>
        <w:t>prior line of systemic therapy</w:t>
      </w:r>
      <w:r w:rsidR="00642185" w:rsidRPr="002A11B9">
        <w:rPr>
          <w:rFonts w:eastAsia="Times New Roman"/>
          <w:noProof/>
          <w:color w:val="000000" w:themeColor="text1"/>
          <w:szCs w:val="24"/>
        </w:rPr>
        <w:t>.</w:t>
      </w:r>
      <w:r w:rsidR="009954F0">
        <w:rPr>
          <w:rFonts w:eastAsia="Times New Roman"/>
          <w:noProof/>
          <w:color w:val="000000" w:themeColor="text1"/>
          <w:szCs w:val="24"/>
        </w:rPr>
        <w:t xml:space="preserve"> O</w:t>
      </w:r>
      <w:r w:rsidR="00BF352B">
        <w:rPr>
          <w:rFonts w:eastAsia="Times New Roman"/>
          <w:noProof/>
          <w:color w:val="000000" w:themeColor="text1"/>
          <w:szCs w:val="24"/>
        </w:rPr>
        <w:t>f</w:t>
      </w:r>
      <w:r w:rsidR="009954F0">
        <w:rPr>
          <w:rFonts w:eastAsia="Times New Roman"/>
          <w:noProof/>
          <w:color w:val="000000" w:themeColor="text1"/>
          <w:szCs w:val="24"/>
        </w:rPr>
        <w:t xml:space="preserve"> not</w:t>
      </w:r>
      <w:r w:rsidR="00BF352B">
        <w:rPr>
          <w:rFonts w:eastAsia="Times New Roman"/>
          <w:noProof/>
          <w:color w:val="000000" w:themeColor="text1"/>
          <w:szCs w:val="24"/>
        </w:rPr>
        <w:t>e,</w:t>
      </w:r>
      <w:r w:rsidR="009954F0">
        <w:rPr>
          <w:rFonts w:eastAsia="Times New Roman"/>
          <w:noProof/>
          <w:color w:val="000000" w:themeColor="text1"/>
          <w:szCs w:val="24"/>
        </w:rPr>
        <w:t xml:space="preserve"> secondary </w:t>
      </w:r>
      <w:r w:rsidR="009954F0" w:rsidRPr="00BF352B">
        <w:rPr>
          <w:rFonts w:eastAsia="Times New Roman"/>
          <w:noProof/>
          <w:color w:val="000000" w:themeColor="text1"/>
          <w:szCs w:val="24"/>
        </w:rPr>
        <w:t>resist</w:t>
      </w:r>
      <w:r w:rsidR="00EC3CBA">
        <w:rPr>
          <w:rFonts w:eastAsia="Times New Roman"/>
          <w:noProof/>
          <w:color w:val="000000" w:themeColor="text1"/>
          <w:szCs w:val="24"/>
        </w:rPr>
        <w:t>a</w:t>
      </w:r>
      <w:r w:rsidR="009954F0" w:rsidRPr="00BF352B">
        <w:rPr>
          <w:rFonts w:eastAsia="Times New Roman"/>
          <w:noProof/>
          <w:color w:val="000000" w:themeColor="text1"/>
          <w:szCs w:val="24"/>
        </w:rPr>
        <w:t xml:space="preserve">nce mutations to </w:t>
      </w:r>
      <w:r w:rsidR="00BF352B" w:rsidRPr="00BF352B">
        <w:rPr>
          <w:rStyle w:val="Emphasis"/>
          <w:i w:val="0"/>
          <w:iCs w:val="0"/>
          <w:color w:val="5F6368"/>
          <w:szCs w:val="24"/>
        </w:rPr>
        <w:t>reversible ATP</w:t>
      </w:r>
      <w:r w:rsidR="00BF352B" w:rsidRPr="00BF352B">
        <w:rPr>
          <w:color w:val="4D5156"/>
          <w:szCs w:val="24"/>
          <w:shd w:val="clear" w:color="auto" w:fill="FFFFFF"/>
        </w:rPr>
        <w:t>-competitive</w:t>
      </w:r>
      <w:r w:rsidR="00BF352B" w:rsidRPr="00BF352B">
        <w:rPr>
          <w:rFonts w:eastAsia="Times New Roman"/>
          <w:noProof/>
          <w:color w:val="000000" w:themeColor="text1"/>
          <w:szCs w:val="24"/>
        </w:rPr>
        <w:t xml:space="preserve"> FGFR </w:t>
      </w:r>
      <w:r w:rsidR="009954F0" w:rsidRPr="00BF352B">
        <w:rPr>
          <w:rFonts w:eastAsia="Times New Roman"/>
          <w:noProof/>
          <w:color w:val="000000" w:themeColor="text1"/>
          <w:szCs w:val="24"/>
        </w:rPr>
        <w:t xml:space="preserve">inhibitors have been identified, which may be amenable to subsequent therapies with </w:t>
      </w:r>
      <w:r w:rsidR="00BF352B" w:rsidRPr="00BF352B">
        <w:rPr>
          <w:rFonts w:eastAsia="Times New Roman"/>
          <w:noProof/>
          <w:color w:val="000000" w:themeColor="text1"/>
          <w:szCs w:val="24"/>
        </w:rPr>
        <w:t>irr</w:t>
      </w:r>
      <w:r w:rsidR="00EC3CBA">
        <w:rPr>
          <w:rFonts w:eastAsia="Times New Roman"/>
          <w:noProof/>
          <w:color w:val="000000" w:themeColor="text1"/>
          <w:szCs w:val="24"/>
        </w:rPr>
        <w:t>e</w:t>
      </w:r>
      <w:r w:rsidR="00BF352B" w:rsidRPr="00BF352B">
        <w:rPr>
          <w:rFonts w:eastAsia="Times New Roman"/>
          <w:noProof/>
          <w:color w:val="000000" w:themeColor="text1"/>
          <w:szCs w:val="24"/>
        </w:rPr>
        <w:t>versib</w:t>
      </w:r>
      <w:r w:rsidR="00EC3CBA">
        <w:rPr>
          <w:rFonts w:eastAsia="Times New Roman"/>
          <w:noProof/>
          <w:color w:val="000000" w:themeColor="text1"/>
          <w:szCs w:val="24"/>
        </w:rPr>
        <w:t>le</w:t>
      </w:r>
      <w:r w:rsidR="00BF352B" w:rsidRPr="00BF352B">
        <w:rPr>
          <w:rFonts w:eastAsia="Times New Roman"/>
          <w:noProof/>
          <w:color w:val="000000" w:themeColor="text1"/>
          <w:szCs w:val="24"/>
        </w:rPr>
        <w:t xml:space="preserve"> FGFR inhibitors (</w:t>
      </w:r>
      <w:r w:rsidR="00BF352B" w:rsidRPr="00BF352B">
        <w:rPr>
          <w:color w:val="000000"/>
          <w:szCs w:val="24"/>
          <w:lang w:val="en-US"/>
        </w:rPr>
        <w:t>10.1158/2159-8290.CD-21-0697)</w:t>
      </w:r>
      <w:r w:rsidR="00BF352B" w:rsidRPr="00BF352B">
        <w:rPr>
          <w:rFonts w:eastAsia="Times New Roman"/>
          <w:noProof/>
          <w:color w:val="000000" w:themeColor="text1"/>
          <w:szCs w:val="24"/>
        </w:rPr>
        <w:t xml:space="preserve">. Re-biopsy of progressive tumor </w:t>
      </w:r>
      <w:r w:rsidR="00EC3CBA">
        <w:rPr>
          <w:rFonts w:eastAsia="Times New Roman"/>
          <w:noProof/>
          <w:color w:val="000000" w:themeColor="text1"/>
          <w:szCs w:val="24"/>
        </w:rPr>
        <w:t>lesions</w:t>
      </w:r>
      <w:r w:rsidR="00BF352B" w:rsidRPr="00BF352B">
        <w:rPr>
          <w:rFonts w:eastAsia="Times New Roman"/>
          <w:noProof/>
          <w:color w:val="000000" w:themeColor="text1"/>
          <w:szCs w:val="24"/>
        </w:rPr>
        <w:t xml:space="preserve"> or </w:t>
      </w:r>
      <w:r w:rsidR="005841F2">
        <w:rPr>
          <w:rFonts w:eastAsia="Times New Roman"/>
          <w:noProof/>
          <w:color w:val="000000" w:themeColor="text1"/>
          <w:szCs w:val="24"/>
        </w:rPr>
        <w:t>ctDNA</w:t>
      </w:r>
      <w:r w:rsidR="00BF352B" w:rsidRPr="00BF352B">
        <w:rPr>
          <w:rFonts w:eastAsia="Times New Roman"/>
          <w:noProof/>
          <w:color w:val="000000" w:themeColor="text1"/>
          <w:szCs w:val="24"/>
        </w:rPr>
        <w:t xml:space="preserve"> may therefore be considered</w:t>
      </w:r>
      <w:r w:rsidR="00BF352B">
        <w:rPr>
          <w:rFonts w:eastAsia="Times New Roman"/>
          <w:noProof/>
          <w:color w:val="000000" w:themeColor="text1"/>
          <w:szCs w:val="24"/>
        </w:rPr>
        <w:t xml:space="preserve"> to identify potential resist</w:t>
      </w:r>
      <w:r w:rsidR="00EC3CBA">
        <w:rPr>
          <w:rFonts w:eastAsia="Times New Roman"/>
          <w:noProof/>
          <w:color w:val="000000" w:themeColor="text1"/>
          <w:szCs w:val="24"/>
        </w:rPr>
        <w:t>a</w:t>
      </w:r>
      <w:r w:rsidR="00BF352B">
        <w:rPr>
          <w:rFonts w:eastAsia="Times New Roman"/>
          <w:noProof/>
          <w:color w:val="000000" w:themeColor="text1"/>
          <w:szCs w:val="24"/>
        </w:rPr>
        <w:t xml:space="preserve">nce mechanisms. </w:t>
      </w:r>
    </w:p>
    <w:p w14:paraId="10F50451" w14:textId="5DD492E8" w:rsidR="00A157B8" w:rsidRPr="002A11B9" w:rsidRDefault="00A157B8" w:rsidP="00E70CB7">
      <w:pPr>
        <w:suppressAutoHyphens/>
        <w:spacing w:after="120"/>
        <w:rPr>
          <w:color w:val="000000" w:themeColor="text1"/>
          <w:szCs w:val="24"/>
        </w:rPr>
      </w:pPr>
      <w:r w:rsidRPr="002A11B9">
        <w:rPr>
          <w:i/>
          <w:color w:val="000000" w:themeColor="text1"/>
          <w:szCs w:val="24"/>
        </w:rPr>
        <w:t>HER2/neu</w:t>
      </w:r>
      <w:r w:rsidRPr="002A11B9">
        <w:rPr>
          <w:color w:val="000000" w:themeColor="text1"/>
          <w:szCs w:val="24"/>
        </w:rPr>
        <w:t xml:space="preserve"> (</w:t>
      </w:r>
      <w:r w:rsidRPr="002A11B9">
        <w:rPr>
          <w:i/>
          <w:color w:val="000000" w:themeColor="text1"/>
          <w:szCs w:val="24"/>
        </w:rPr>
        <w:t>ERBB2</w:t>
      </w:r>
      <w:r w:rsidRPr="002A11B9">
        <w:rPr>
          <w:color w:val="000000" w:themeColor="text1"/>
          <w:szCs w:val="24"/>
        </w:rPr>
        <w:t xml:space="preserve">) is </w:t>
      </w:r>
      <w:r w:rsidR="004357A9" w:rsidRPr="002A11B9">
        <w:rPr>
          <w:color w:val="000000" w:themeColor="text1"/>
          <w:szCs w:val="24"/>
        </w:rPr>
        <w:t xml:space="preserve">recognised </w:t>
      </w:r>
      <w:r w:rsidRPr="002A11B9">
        <w:rPr>
          <w:color w:val="000000" w:themeColor="text1"/>
          <w:szCs w:val="24"/>
        </w:rPr>
        <w:t>as a predictive biomarker and promising target for molecular therapy</w:t>
      </w:r>
      <w:r w:rsidR="0063208F" w:rsidRPr="002A11B9">
        <w:rPr>
          <w:color w:val="000000" w:themeColor="text1"/>
          <w:szCs w:val="24"/>
        </w:rPr>
        <w:t xml:space="preserve"> in 5</w:t>
      </w:r>
      <w:r w:rsidR="004357A9" w:rsidRPr="002A11B9">
        <w:rPr>
          <w:color w:val="000000" w:themeColor="text1"/>
          <w:szCs w:val="24"/>
        </w:rPr>
        <w:t>%</w:t>
      </w:r>
      <w:r w:rsidR="0063208F" w:rsidRPr="002A11B9">
        <w:rPr>
          <w:color w:val="000000" w:themeColor="text1"/>
          <w:szCs w:val="24"/>
        </w:rPr>
        <w:t xml:space="preserve">-10% of CCAs </w:t>
      </w:r>
      <w:r w:rsidR="004357A9" w:rsidRPr="002A11B9">
        <w:rPr>
          <w:color w:val="000000" w:themeColor="text1"/>
          <w:szCs w:val="24"/>
        </w:rPr>
        <w:t xml:space="preserve">and up to </w:t>
      </w:r>
      <w:r w:rsidR="0063208F" w:rsidRPr="002A11B9">
        <w:rPr>
          <w:color w:val="000000" w:themeColor="text1"/>
          <w:szCs w:val="24"/>
        </w:rPr>
        <w:t>20% of GBCs</w:t>
      </w:r>
      <w:r w:rsidR="004357A9" w:rsidRPr="002A11B9">
        <w:rPr>
          <w:color w:val="000000" w:themeColor="text1"/>
          <w:szCs w:val="24"/>
        </w:rPr>
        <w:t>.</w:t>
      </w:r>
      <w:r w:rsidR="00B36619" w:rsidRPr="002A11B9">
        <w:rPr>
          <w:color w:val="000000" w:themeColor="text1"/>
          <w:szCs w:val="24"/>
        </w:rPr>
        <w:fldChar w:fldCharType="begin">
          <w:fldData xml:space="preserve">PEVuZE5vdGU+PENpdGU+PEF1dGhvcj5QZW5nPC9BdXRob3I+PFllYXI+MjAxNTwvWWVhcj48UmVj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</w:fldData>
        </w:fldChar>
      </w:r>
      <w:r w:rsidR="00B57794" w:rsidRPr="002A11B9">
        <w:rPr>
          <w:color w:val="000000" w:themeColor="text1"/>
          <w:szCs w:val="24"/>
        </w:rPr>
        <w:instrText xml:space="preserve"> ADDIN EN.CITE </w:instrText>
      </w:r>
      <w:r w:rsidR="00B57794" w:rsidRPr="002A11B9">
        <w:rPr>
          <w:color w:val="000000" w:themeColor="text1"/>
          <w:szCs w:val="24"/>
        </w:rPr>
        <w:fldChar w:fldCharType="begin">
          <w:fldData xml:space="preserve">PEVuZE5vdGU+PENpdGU+PEF1dGhvcj5QZW5nPC9BdXRob3I+PFllYXI+MjAxNTwvWWVhcj48UmVj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</w:fldData>
        </w:fldChar>
      </w:r>
      <w:r w:rsidR="00B57794" w:rsidRPr="002A11B9">
        <w:rPr>
          <w:color w:val="000000" w:themeColor="text1"/>
          <w:szCs w:val="24"/>
        </w:rPr>
        <w:instrText xml:space="preserve"> ADDIN EN.CITE.DATA </w:instrText>
      </w:r>
      <w:r w:rsidR="00B57794" w:rsidRPr="002A11B9">
        <w:rPr>
          <w:color w:val="000000" w:themeColor="text1"/>
          <w:szCs w:val="24"/>
        </w:rPr>
      </w:r>
      <w:r w:rsidR="00B57794" w:rsidRPr="002A11B9">
        <w:rPr>
          <w:color w:val="000000" w:themeColor="text1"/>
          <w:szCs w:val="24"/>
        </w:rPr>
        <w:fldChar w:fldCharType="end"/>
      </w:r>
      <w:r w:rsidR="00B36619" w:rsidRPr="002A11B9">
        <w:rPr>
          <w:color w:val="000000" w:themeColor="text1"/>
          <w:szCs w:val="24"/>
        </w:rPr>
      </w:r>
      <w:r w:rsidR="00B36619" w:rsidRPr="002A11B9">
        <w:rPr>
          <w:color w:val="000000" w:themeColor="text1"/>
          <w:szCs w:val="24"/>
        </w:rPr>
        <w:fldChar w:fldCharType="separate"/>
      </w:r>
      <w:r w:rsidR="00B57794" w:rsidRPr="002A11B9">
        <w:rPr>
          <w:noProof/>
          <w:color w:val="000000" w:themeColor="text1"/>
          <w:szCs w:val="24"/>
          <w:vertAlign w:val="superscript"/>
        </w:rPr>
        <w:t>94</w:t>
      </w:r>
      <w:r w:rsidR="00B36619" w:rsidRPr="002A11B9">
        <w:rPr>
          <w:color w:val="000000" w:themeColor="text1"/>
          <w:szCs w:val="24"/>
        </w:rPr>
        <w:fldChar w:fldCharType="end"/>
      </w:r>
      <w:r w:rsidRPr="002A11B9">
        <w:rPr>
          <w:color w:val="000000" w:themeColor="text1"/>
          <w:szCs w:val="24"/>
        </w:rPr>
        <w:t xml:space="preserve"> </w:t>
      </w:r>
      <w:r w:rsidR="00E271A2" w:rsidRPr="002A11B9">
        <w:rPr>
          <w:color w:val="000000" w:themeColor="text1"/>
          <w:szCs w:val="24"/>
        </w:rPr>
        <w:t xml:space="preserve">In the </w:t>
      </w:r>
      <w:proofErr w:type="spellStart"/>
      <w:r w:rsidR="00E271A2" w:rsidRPr="002A11B9">
        <w:rPr>
          <w:color w:val="000000" w:themeColor="text1"/>
          <w:szCs w:val="24"/>
        </w:rPr>
        <w:t>MyPathway</w:t>
      </w:r>
      <w:proofErr w:type="spellEnd"/>
      <w:r w:rsidR="00E271A2" w:rsidRPr="002A11B9">
        <w:rPr>
          <w:color w:val="000000" w:themeColor="text1"/>
          <w:szCs w:val="24"/>
        </w:rPr>
        <w:t xml:space="preserve"> basket trial, the combination of </w:t>
      </w:r>
      <w:proofErr w:type="spellStart"/>
      <w:r w:rsidR="00E271A2" w:rsidRPr="002A11B9">
        <w:rPr>
          <w:color w:val="000000" w:themeColor="text1"/>
          <w:szCs w:val="24"/>
        </w:rPr>
        <w:t>pertuzumab</w:t>
      </w:r>
      <w:proofErr w:type="spellEnd"/>
      <w:r w:rsidR="00295B0B" w:rsidRPr="002A11B9">
        <w:rPr>
          <w:color w:val="000000" w:themeColor="text1"/>
          <w:szCs w:val="24"/>
        </w:rPr>
        <w:t>–</w:t>
      </w:r>
      <w:r w:rsidR="00E271A2" w:rsidRPr="002A11B9">
        <w:rPr>
          <w:color w:val="000000" w:themeColor="text1"/>
          <w:szCs w:val="24"/>
        </w:rPr>
        <w:t>trastuzumab achieved a</w:t>
      </w:r>
      <w:r w:rsidR="004357A9" w:rsidRPr="002A11B9">
        <w:rPr>
          <w:color w:val="000000" w:themeColor="text1"/>
          <w:szCs w:val="24"/>
        </w:rPr>
        <w:t>n</w:t>
      </w:r>
      <w:r w:rsidR="00E271A2" w:rsidRPr="002A11B9">
        <w:rPr>
          <w:color w:val="000000" w:themeColor="text1"/>
          <w:szCs w:val="24"/>
        </w:rPr>
        <w:t xml:space="preserve"> ORR of 23%</w:t>
      </w:r>
      <w:r w:rsidR="00997C64" w:rsidRPr="002A11B9">
        <w:rPr>
          <w:color w:val="000000" w:themeColor="text1"/>
          <w:szCs w:val="24"/>
        </w:rPr>
        <w:t>,</w:t>
      </w:r>
      <w:r w:rsidR="00E271A2" w:rsidRPr="002A11B9">
        <w:rPr>
          <w:color w:val="000000" w:themeColor="text1"/>
          <w:szCs w:val="24"/>
        </w:rPr>
        <w:t xml:space="preserve"> </w:t>
      </w:r>
      <w:r w:rsidR="0063208F" w:rsidRPr="002A11B9">
        <w:rPr>
          <w:color w:val="000000" w:themeColor="text1"/>
          <w:szCs w:val="24"/>
        </w:rPr>
        <w:t>m</w:t>
      </w:r>
      <w:r w:rsidR="00997C64" w:rsidRPr="002A11B9">
        <w:rPr>
          <w:color w:val="000000" w:themeColor="text1"/>
          <w:szCs w:val="24"/>
        </w:rPr>
        <w:t xml:space="preserve">edian </w:t>
      </w:r>
      <w:r w:rsidR="00E271A2" w:rsidRPr="002A11B9">
        <w:rPr>
          <w:color w:val="000000" w:themeColor="text1"/>
          <w:szCs w:val="24"/>
        </w:rPr>
        <w:t xml:space="preserve">PFS </w:t>
      </w:r>
      <w:r w:rsidR="00997C64" w:rsidRPr="002A11B9">
        <w:rPr>
          <w:color w:val="000000" w:themeColor="text1"/>
          <w:szCs w:val="24"/>
        </w:rPr>
        <w:t xml:space="preserve">of 4 months </w:t>
      </w:r>
      <w:r w:rsidR="00E271A2" w:rsidRPr="002A11B9">
        <w:rPr>
          <w:color w:val="000000" w:themeColor="text1"/>
          <w:szCs w:val="24"/>
        </w:rPr>
        <w:t xml:space="preserve">and </w:t>
      </w:r>
      <w:r w:rsidR="0063208F" w:rsidRPr="002A11B9">
        <w:rPr>
          <w:color w:val="000000" w:themeColor="text1"/>
          <w:szCs w:val="24"/>
        </w:rPr>
        <w:t>m</w:t>
      </w:r>
      <w:r w:rsidR="00997C64" w:rsidRPr="002A11B9">
        <w:rPr>
          <w:color w:val="000000" w:themeColor="text1"/>
          <w:szCs w:val="24"/>
        </w:rPr>
        <w:t xml:space="preserve">edian </w:t>
      </w:r>
      <w:r w:rsidR="00E271A2" w:rsidRPr="002A11B9">
        <w:rPr>
          <w:color w:val="000000" w:themeColor="text1"/>
          <w:szCs w:val="24"/>
        </w:rPr>
        <w:t>OS of 10</w:t>
      </w:r>
      <w:r w:rsidR="000E6D24" w:rsidRPr="002A11B9">
        <w:rPr>
          <w:color w:val="000000" w:themeColor="text1"/>
          <w:szCs w:val="24"/>
        </w:rPr>
        <w:t>.</w:t>
      </w:r>
      <w:r w:rsidR="00E271A2" w:rsidRPr="002A11B9">
        <w:rPr>
          <w:color w:val="000000" w:themeColor="text1"/>
          <w:szCs w:val="24"/>
        </w:rPr>
        <w:t>9 months</w:t>
      </w:r>
      <w:r w:rsidR="00997C64" w:rsidRPr="002A11B9">
        <w:rPr>
          <w:color w:val="000000" w:themeColor="text1"/>
          <w:szCs w:val="24"/>
        </w:rPr>
        <w:t>.</w:t>
      </w:r>
      <w:r w:rsidR="00CD1EBC">
        <w:rPr>
          <w:color w:val="000000" w:themeColor="text1"/>
          <w:szCs w:val="24"/>
        </w:rPr>
        <w:fldChar w:fldCharType="begin">
          <w:fldData xml:space="preserve">PEVuZE5vdGU+PENpdGU+PEF1dGhvcj5KYXZsZTwvQXV0aG9yPjxZZWFyPjIwMjE8L1llYXI+PFJl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</w:fldData>
        </w:fldChar>
      </w:r>
      <w:r w:rsidR="00CD1EBC">
        <w:rPr>
          <w:color w:val="000000" w:themeColor="text1"/>
          <w:szCs w:val="24"/>
        </w:rPr>
        <w:instrText xml:space="preserve"> ADDIN EN.CITE </w:instrText>
      </w:r>
      <w:r w:rsidR="00CD1EBC">
        <w:rPr>
          <w:color w:val="000000" w:themeColor="text1"/>
          <w:szCs w:val="24"/>
        </w:rPr>
        <w:fldChar w:fldCharType="begin">
          <w:fldData xml:space="preserve">PEVuZE5vdGU+PENpdGU+PEF1dGhvcj5KYXZsZTwvQXV0aG9yPjxZZWFyPjIwMjE8L1llYXI+PFJl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</w:fldData>
        </w:fldChar>
      </w:r>
      <w:r w:rsidR="00CD1EBC">
        <w:rPr>
          <w:color w:val="000000" w:themeColor="text1"/>
          <w:szCs w:val="24"/>
        </w:rPr>
        <w:instrText xml:space="preserve"> ADDIN EN.CITE.DATA </w:instrText>
      </w:r>
      <w:r w:rsidR="00CD1EBC">
        <w:rPr>
          <w:color w:val="000000" w:themeColor="text1"/>
          <w:szCs w:val="24"/>
        </w:rPr>
      </w:r>
      <w:r w:rsidR="00CD1EBC">
        <w:rPr>
          <w:color w:val="000000" w:themeColor="text1"/>
          <w:szCs w:val="24"/>
        </w:rPr>
        <w:fldChar w:fldCharType="end"/>
      </w:r>
      <w:r w:rsidR="00CD1EBC">
        <w:rPr>
          <w:color w:val="000000" w:themeColor="text1"/>
          <w:szCs w:val="24"/>
        </w:rPr>
      </w:r>
      <w:r w:rsidR="00CD1EBC">
        <w:rPr>
          <w:color w:val="000000" w:themeColor="text1"/>
          <w:szCs w:val="24"/>
        </w:rPr>
        <w:fldChar w:fldCharType="separate"/>
      </w:r>
      <w:r w:rsidR="00CD1EBC" w:rsidRPr="00CD1EBC">
        <w:rPr>
          <w:noProof/>
          <w:color w:val="000000" w:themeColor="text1"/>
          <w:szCs w:val="24"/>
          <w:vertAlign w:val="superscript"/>
        </w:rPr>
        <w:t>95</w:t>
      </w:r>
      <w:r w:rsidR="00CD1EBC">
        <w:rPr>
          <w:color w:val="000000" w:themeColor="text1"/>
          <w:szCs w:val="24"/>
        </w:rPr>
        <w:fldChar w:fldCharType="end"/>
      </w:r>
      <w:r w:rsidR="00E271A2" w:rsidRPr="002A11B9">
        <w:rPr>
          <w:color w:val="000000" w:themeColor="text1"/>
          <w:szCs w:val="24"/>
        </w:rPr>
        <w:t xml:space="preserve"> </w:t>
      </w:r>
      <w:r w:rsidRPr="002A11B9">
        <w:rPr>
          <w:color w:val="000000" w:themeColor="text1"/>
          <w:szCs w:val="24"/>
        </w:rPr>
        <w:t>Early phase</w:t>
      </w:r>
      <w:r w:rsidR="00C642F6" w:rsidRPr="002A11B9">
        <w:rPr>
          <w:color w:val="000000" w:themeColor="text1"/>
          <w:szCs w:val="24"/>
        </w:rPr>
        <w:t xml:space="preserve"> </w:t>
      </w:r>
      <w:r w:rsidR="0090300C">
        <w:rPr>
          <w:color w:val="000000" w:themeColor="text1"/>
          <w:szCs w:val="24"/>
        </w:rPr>
        <w:t>I-</w:t>
      </w:r>
      <w:r w:rsidRPr="002A11B9">
        <w:rPr>
          <w:color w:val="000000" w:themeColor="text1"/>
          <w:szCs w:val="24"/>
        </w:rPr>
        <w:t xml:space="preserve">II results suggest the response </w:t>
      </w:r>
      <w:r w:rsidR="00997C64" w:rsidRPr="002A11B9">
        <w:rPr>
          <w:color w:val="000000" w:themeColor="text1"/>
          <w:szCs w:val="24"/>
        </w:rPr>
        <w:t xml:space="preserve">may be better </w:t>
      </w:r>
      <w:r w:rsidRPr="002A11B9">
        <w:rPr>
          <w:color w:val="000000" w:themeColor="text1"/>
          <w:szCs w:val="24"/>
        </w:rPr>
        <w:t xml:space="preserve">in </w:t>
      </w:r>
      <w:r w:rsidR="0049326D" w:rsidRPr="002A11B9">
        <w:rPr>
          <w:i/>
          <w:color w:val="000000" w:themeColor="text1"/>
          <w:szCs w:val="24"/>
        </w:rPr>
        <w:t>HER2</w:t>
      </w:r>
      <w:r w:rsidR="0049326D" w:rsidRPr="002A11B9">
        <w:rPr>
          <w:color w:val="000000" w:themeColor="text1"/>
          <w:szCs w:val="24"/>
        </w:rPr>
        <w:t>-amplified tumo</w:t>
      </w:r>
      <w:r w:rsidR="00997C64" w:rsidRPr="002A11B9">
        <w:rPr>
          <w:color w:val="000000" w:themeColor="text1"/>
          <w:szCs w:val="24"/>
        </w:rPr>
        <w:t>u</w:t>
      </w:r>
      <w:r w:rsidR="0049326D" w:rsidRPr="002A11B9">
        <w:rPr>
          <w:color w:val="000000" w:themeColor="text1"/>
          <w:szCs w:val="24"/>
        </w:rPr>
        <w:t xml:space="preserve">rs compared </w:t>
      </w:r>
      <w:r w:rsidR="00997C64" w:rsidRPr="002A11B9">
        <w:rPr>
          <w:color w:val="000000" w:themeColor="text1"/>
          <w:szCs w:val="24"/>
        </w:rPr>
        <w:t xml:space="preserve">with </w:t>
      </w:r>
      <w:r w:rsidRPr="002A11B9">
        <w:rPr>
          <w:i/>
          <w:color w:val="000000" w:themeColor="text1"/>
          <w:szCs w:val="24"/>
        </w:rPr>
        <w:t>HER2</w:t>
      </w:r>
      <w:r w:rsidR="00C642F6" w:rsidRPr="002A11B9">
        <w:rPr>
          <w:color w:val="000000" w:themeColor="text1"/>
          <w:szCs w:val="24"/>
        </w:rPr>
        <w:t>-</w:t>
      </w:r>
      <w:r w:rsidRPr="002A11B9">
        <w:rPr>
          <w:color w:val="000000" w:themeColor="text1"/>
          <w:szCs w:val="24"/>
        </w:rPr>
        <w:t>muta</w:t>
      </w:r>
      <w:r w:rsidR="00C642F6" w:rsidRPr="002A11B9">
        <w:rPr>
          <w:color w:val="000000" w:themeColor="text1"/>
          <w:szCs w:val="24"/>
        </w:rPr>
        <w:t xml:space="preserve">ted </w:t>
      </w:r>
      <w:r w:rsidRPr="002A11B9">
        <w:rPr>
          <w:color w:val="000000" w:themeColor="text1"/>
          <w:szCs w:val="24"/>
        </w:rPr>
        <w:t>CCA</w:t>
      </w:r>
      <w:r w:rsidR="00997C64" w:rsidRPr="002A11B9">
        <w:rPr>
          <w:color w:val="000000" w:themeColor="text1"/>
          <w:szCs w:val="24"/>
        </w:rPr>
        <w:t>.</w:t>
      </w:r>
      <w:r w:rsidR="004504C5" w:rsidRPr="002A11B9">
        <w:rPr>
          <w:color w:val="000000" w:themeColor="text1"/>
          <w:szCs w:val="24"/>
        </w:rPr>
        <w:fldChar w:fldCharType="begin">
          <w:fldData xml:space="preserve">PEVuZE5vdGU+PENpdGU+PEF1dGhvcj5KYXZsZTwvQXV0aG9yPjxZZWFyPjIwMjE8L1llYXI+PFJl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</w:fldData>
        </w:fldChar>
      </w:r>
      <w:r w:rsidR="00CD1EBC">
        <w:rPr>
          <w:color w:val="000000" w:themeColor="text1"/>
          <w:szCs w:val="24"/>
        </w:rPr>
        <w:instrText xml:space="preserve"> ADDIN EN.CITE </w:instrText>
      </w:r>
      <w:r w:rsidR="00CD1EBC">
        <w:rPr>
          <w:color w:val="000000" w:themeColor="text1"/>
          <w:szCs w:val="24"/>
        </w:rPr>
        <w:fldChar w:fldCharType="begin">
          <w:fldData xml:space="preserve">PEVuZE5vdGU+PENpdGU+PEF1dGhvcj5KYXZsZTwvQXV0aG9yPjxZZWFyPjIwMjE8L1llYXI+PFJl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</w:fldData>
        </w:fldChar>
      </w:r>
      <w:r w:rsidR="00CD1EBC">
        <w:rPr>
          <w:color w:val="000000" w:themeColor="text1"/>
          <w:szCs w:val="24"/>
        </w:rPr>
        <w:instrText xml:space="preserve"> ADDIN EN.CITE.DATA </w:instrText>
      </w:r>
      <w:r w:rsidR="00CD1EBC">
        <w:rPr>
          <w:color w:val="000000" w:themeColor="text1"/>
          <w:szCs w:val="24"/>
        </w:rPr>
      </w:r>
      <w:r w:rsidR="00CD1EBC">
        <w:rPr>
          <w:color w:val="000000" w:themeColor="text1"/>
          <w:szCs w:val="24"/>
        </w:rPr>
        <w:fldChar w:fldCharType="end"/>
      </w:r>
      <w:r w:rsidR="004504C5" w:rsidRPr="002A11B9">
        <w:rPr>
          <w:color w:val="000000" w:themeColor="text1"/>
          <w:szCs w:val="24"/>
        </w:rPr>
      </w:r>
      <w:r w:rsidR="004504C5" w:rsidRPr="002A11B9">
        <w:rPr>
          <w:color w:val="000000" w:themeColor="text1"/>
          <w:szCs w:val="24"/>
        </w:rPr>
        <w:fldChar w:fldCharType="separate"/>
      </w:r>
      <w:r w:rsidR="00CD1EBC" w:rsidRPr="00CD1EBC">
        <w:rPr>
          <w:noProof/>
          <w:color w:val="000000" w:themeColor="text1"/>
          <w:szCs w:val="24"/>
          <w:vertAlign w:val="superscript"/>
        </w:rPr>
        <w:t>95-99</w:t>
      </w:r>
      <w:r w:rsidR="004504C5" w:rsidRPr="002A11B9">
        <w:rPr>
          <w:color w:val="000000" w:themeColor="text1"/>
          <w:szCs w:val="24"/>
        </w:rPr>
        <w:fldChar w:fldCharType="end"/>
      </w:r>
      <w:r w:rsidRPr="002A11B9">
        <w:rPr>
          <w:color w:val="000000" w:themeColor="text1"/>
          <w:szCs w:val="24"/>
        </w:rPr>
        <w:t xml:space="preserve"> </w:t>
      </w:r>
      <w:r w:rsidR="00E271A2" w:rsidRPr="002A11B9">
        <w:rPr>
          <w:color w:val="000000" w:themeColor="text1"/>
          <w:szCs w:val="24"/>
        </w:rPr>
        <w:t>T</w:t>
      </w:r>
      <w:r w:rsidRPr="002A11B9">
        <w:rPr>
          <w:color w:val="000000" w:themeColor="text1"/>
          <w:szCs w:val="24"/>
        </w:rPr>
        <w:t xml:space="preserve">he available information supports the use of </w:t>
      </w:r>
      <w:r w:rsidR="00BD7779" w:rsidRPr="002A11B9">
        <w:rPr>
          <w:color w:val="000000" w:themeColor="text1"/>
          <w:szCs w:val="24"/>
        </w:rPr>
        <w:t>H</w:t>
      </w:r>
      <w:r w:rsidR="000E6D24" w:rsidRPr="002A11B9">
        <w:rPr>
          <w:color w:val="000000" w:themeColor="text1"/>
          <w:szCs w:val="24"/>
        </w:rPr>
        <w:t>ER</w:t>
      </w:r>
      <w:r w:rsidR="00BD7779" w:rsidRPr="002A11B9">
        <w:rPr>
          <w:color w:val="000000" w:themeColor="text1"/>
          <w:szCs w:val="24"/>
        </w:rPr>
        <w:t>2-directed</w:t>
      </w:r>
      <w:r w:rsidRPr="002A11B9">
        <w:rPr>
          <w:color w:val="000000" w:themeColor="text1"/>
          <w:szCs w:val="24"/>
        </w:rPr>
        <w:t xml:space="preserve"> agents in patients </w:t>
      </w:r>
      <w:r w:rsidR="00BD7779" w:rsidRPr="002A11B9">
        <w:rPr>
          <w:color w:val="000000" w:themeColor="text1"/>
          <w:szCs w:val="24"/>
        </w:rPr>
        <w:t xml:space="preserve">with </w:t>
      </w:r>
      <w:r w:rsidR="00BD7779" w:rsidRPr="002A11B9">
        <w:rPr>
          <w:i/>
          <w:iCs/>
          <w:color w:val="000000" w:themeColor="text1"/>
          <w:szCs w:val="24"/>
        </w:rPr>
        <w:t>H</w:t>
      </w:r>
      <w:r w:rsidR="000E6D24" w:rsidRPr="002A11B9">
        <w:rPr>
          <w:i/>
          <w:iCs/>
          <w:color w:val="000000" w:themeColor="text1"/>
          <w:szCs w:val="24"/>
        </w:rPr>
        <w:t>ER</w:t>
      </w:r>
      <w:r w:rsidR="00BD7779" w:rsidRPr="002A11B9">
        <w:rPr>
          <w:i/>
          <w:iCs/>
          <w:color w:val="000000" w:themeColor="text1"/>
          <w:szCs w:val="24"/>
        </w:rPr>
        <w:t>2</w:t>
      </w:r>
      <w:r w:rsidR="00BD7779" w:rsidRPr="002A11B9">
        <w:rPr>
          <w:color w:val="000000" w:themeColor="text1"/>
          <w:szCs w:val="24"/>
        </w:rPr>
        <w:t xml:space="preserve"> amplification </w:t>
      </w:r>
      <w:r w:rsidRPr="002A11B9">
        <w:rPr>
          <w:color w:val="000000" w:themeColor="text1"/>
          <w:szCs w:val="24"/>
        </w:rPr>
        <w:t>who lack other therapeutic options</w:t>
      </w:r>
      <w:r w:rsidR="005A35A1">
        <w:rPr>
          <w:color w:val="000000" w:themeColor="text1"/>
          <w:szCs w:val="24"/>
        </w:rPr>
        <w:t xml:space="preserve">, although no </w:t>
      </w:r>
      <w:r w:rsidR="00FB2745">
        <w:rPr>
          <w:color w:val="000000" w:themeColor="text1"/>
          <w:szCs w:val="24"/>
        </w:rPr>
        <w:t xml:space="preserve">HER2-directed therapies are </w:t>
      </w:r>
      <w:r w:rsidR="005A35A1">
        <w:rPr>
          <w:color w:val="000000" w:themeColor="text1"/>
          <w:szCs w:val="24"/>
        </w:rPr>
        <w:t>EMA or FDA approved</w:t>
      </w:r>
      <w:r w:rsidR="00FB2745">
        <w:rPr>
          <w:color w:val="000000" w:themeColor="text1"/>
          <w:szCs w:val="24"/>
        </w:rPr>
        <w:t xml:space="preserve"> for this indication</w:t>
      </w:r>
      <w:r w:rsidR="00642185" w:rsidRPr="002A11B9">
        <w:rPr>
          <w:rFonts w:eastAsia="Times New Roman"/>
          <w:noProof/>
          <w:color w:val="000000" w:themeColor="text1"/>
          <w:szCs w:val="24"/>
        </w:rPr>
        <w:t>.</w:t>
      </w:r>
    </w:p>
    <w:p w14:paraId="0825B0BD" w14:textId="7D616AC8" w:rsidR="00C642F6" w:rsidRPr="002A11B9" w:rsidRDefault="7D6508C6" w:rsidP="00E70CB7">
      <w:pPr>
        <w:suppressAutoHyphens/>
        <w:spacing w:after="120"/>
        <w:rPr>
          <w:rFonts w:eastAsia="Times New Roman"/>
          <w:noProof/>
          <w:color w:val="000000" w:themeColor="text1"/>
          <w:szCs w:val="24"/>
        </w:rPr>
      </w:pPr>
      <w:r w:rsidRPr="002A11B9">
        <w:rPr>
          <w:i/>
          <w:color w:val="000000" w:themeColor="text1"/>
          <w:szCs w:val="24"/>
        </w:rPr>
        <w:t>BRAF</w:t>
      </w:r>
      <w:r w:rsidRPr="002A11B9">
        <w:rPr>
          <w:color w:val="000000" w:themeColor="text1"/>
          <w:szCs w:val="24"/>
        </w:rPr>
        <w:t xml:space="preserve"> mutations are detectable in around 5% of patients with CCA. In the ROAR basket trial, the combination of trametinib (MEK inhibitor) and dabrafenib (BRAF inhibitor) achieved a</w:t>
      </w:r>
      <w:r w:rsidR="002D6C35" w:rsidRPr="002A11B9">
        <w:rPr>
          <w:color w:val="000000" w:themeColor="text1"/>
          <w:szCs w:val="24"/>
        </w:rPr>
        <w:t>n</w:t>
      </w:r>
      <w:r w:rsidRPr="002A11B9">
        <w:rPr>
          <w:color w:val="000000" w:themeColor="text1"/>
          <w:szCs w:val="24"/>
        </w:rPr>
        <w:t xml:space="preserve"> ORR of 51% with a </w:t>
      </w:r>
      <w:r w:rsidR="002D6C35" w:rsidRPr="002A11B9">
        <w:rPr>
          <w:color w:val="000000" w:themeColor="text1"/>
          <w:szCs w:val="24"/>
        </w:rPr>
        <w:t xml:space="preserve">median </w:t>
      </w:r>
      <w:r w:rsidRPr="002A11B9">
        <w:rPr>
          <w:color w:val="000000" w:themeColor="text1"/>
          <w:szCs w:val="24"/>
        </w:rPr>
        <w:t>PFS</w:t>
      </w:r>
      <w:r w:rsidR="002D6C35" w:rsidRPr="002A11B9">
        <w:rPr>
          <w:color w:val="000000" w:themeColor="text1"/>
          <w:szCs w:val="24"/>
        </w:rPr>
        <w:t xml:space="preserve"> of 9 months</w:t>
      </w:r>
      <w:r w:rsidRPr="002A11B9">
        <w:rPr>
          <w:color w:val="000000" w:themeColor="text1"/>
          <w:szCs w:val="24"/>
        </w:rPr>
        <w:t xml:space="preserve"> and </w:t>
      </w:r>
      <w:r w:rsidR="002D6C35" w:rsidRPr="002A11B9">
        <w:rPr>
          <w:color w:val="000000" w:themeColor="text1"/>
          <w:szCs w:val="24"/>
        </w:rPr>
        <w:t xml:space="preserve">median OS </w:t>
      </w:r>
      <w:r w:rsidRPr="002A11B9">
        <w:rPr>
          <w:color w:val="000000" w:themeColor="text1"/>
          <w:szCs w:val="24"/>
        </w:rPr>
        <w:t xml:space="preserve">of 14 months in </w:t>
      </w:r>
      <w:proofErr w:type="spellStart"/>
      <w:r w:rsidRPr="002A11B9">
        <w:rPr>
          <w:color w:val="000000" w:themeColor="text1"/>
          <w:szCs w:val="24"/>
        </w:rPr>
        <w:t>pretreated</w:t>
      </w:r>
      <w:proofErr w:type="spellEnd"/>
      <w:r w:rsidRPr="002A11B9">
        <w:rPr>
          <w:color w:val="000000" w:themeColor="text1"/>
          <w:szCs w:val="24"/>
        </w:rPr>
        <w:t xml:space="preserve"> patients with </w:t>
      </w:r>
      <w:r w:rsidRPr="002A11B9">
        <w:rPr>
          <w:i/>
          <w:iCs/>
          <w:color w:val="000000" w:themeColor="text1"/>
          <w:szCs w:val="24"/>
        </w:rPr>
        <w:t>BRAF</w:t>
      </w:r>
      <w:r w:rsidRPr="002A11B9">
        <w:rPr>
          <w:color w:val="000000" w:themeColor="text1"/>
          <w:szCs w:val="24"/>
          <w:vertAlign w:val="superscript"/>
        </w:rPr>
        <w:t>V600E</w:t>
      </w:r>
      <w:r w:rsidRPr="002A11B9">
        <w:rPr>
          <w:color w:val="000000" w:themeColor="text1"/>
          <w:szCs w:val="24"/>
        </w:rPr>
        <w:t xml:space="preserve"> mutations</w:t>
      </w:r>
      <w:r w:rsidR="002D6C35" w:rsidRPr="002A11B9">
        <w:rPr>
          <w:color w:val="000000" w:themeColor="text1"/>
          <w:szCs w:val="24"/>
        </w:rPr>
        <w:t>,</w:t>
      </w:r>
      <w:r w:rsidR="00DA46B4" w:rsidRPr="002A11B9">
        <w:rPr>
          <w:color w:val="000000" w:themeColor="text1"/>
          <w:szCs w:val="24"/>
        </w:rPr>
        <w:t xml:space="preserve"> supporting the use of these agents in patients who lack other therapeutic options</w:t>
      </w:r>
      <w:r w:rsidR="00012D46">
        <w:rPr>
          <w:color w:val="000000" w:themeColor="text1"/>
          <w:szCs w:val="24"/>
        </w:rPr>
        <w:t>.</w:t>
      </w:r>
      <w:r w:rsidR="004504C5" w:rsidRPr="002A11B9">
        <w:rPr>
          <w:color w:val="000000" w:themeColor="text1"/>
          <w:szCs w:val="24"/>
        </w:rPr>
        <w:fldChar w:fldCharType="begin">
          <w:fldData xml:space="preserve">PEVuZE5vdGU+PENpdGU+PEF1dGhvcj5TdWJiaWFoPC9BdXRob3I+PFllYXI+MjAyMDwvWWVhcj48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</w:fldData>
        </w:fldChar>
      </w:r>
      <w:r w:rsidR="00CD1EBC">
        <w:rPr>
          <w:color w:val="000000" w:themeColor="text1"/>
          <w:szCs w:val="24"/>
        </w:rPr>
        <w:instrText xml:space="preserve"> ADDIN EN.CITE </w:instrText>
      </w:r>
      <w:r w:rsidR="00CD1EBC">
        <w:rPr>
          <w:color w:val="000000" w:themeColor="text1"/>
          <w:szCs w:val="24"/>
        </w:rPr>
        <w:fldChar w:fldCharType="begin">
          <w:fldData xml:space="preserve">PEVuZE5vdGU+PENpdGU+PEF1dGhvcj5TdWJiaWFoPC9BdXRob3I+PFllYXI+MjAyMDwvWWVhcj48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</w:fldData>
        </w:fldChar>
      </w:r>
      <w:r w:rsidR="00CD1EBC">
        <w:rPr>
          <w:color w:val="000000" w:themeColor="text1"/>
          <w:szCs w:val="24"/>
        </w:rPr>
        <w:instrText xml:space="preserve"> ADDIN EN.CITE.DATA </w:instrText>
      </w:r>
      <w:r w:rsidR="00CD1EBC">
        <w:rPr>
          <w:color w:val="000000" w:themeColor="text1"/>
          <w:szCs w:val="24"/>
        </w:rPr>
      </w:r>
      <w:r w:rsidR="00CD1EBC">
        <w:rPr>
          <w:color w:val="000000" w:themeColor="text1"/>
          <w:szCs w:val="24"/>
        </w:rPr>
        <w:fldChar w:fldCharType="end"/>
      </w:r>
      <w:r w:rsidR="004504C5" w:rsidRPr="002A11B9">
        <w:rPr>
          <w:color w:val="000000" w:themeColor="text1"/>
          <w:szCs w:val="24"/>
        </w:rPr>
      </w:r>
      <w:r w:rsidR="004504C5" w:rsidRPr="002A11B9">
        <w:rPr>
          <w:color w:val="000000" w:themeColor="text1"/>
          <w:szCs w:val="24"/>
        </w:rPr>
        <w:fldChar w:fldCharType="separate"/>
      </w:r>
      <w:r w:rsidR="00CD1EBC" w:rsidRPr="00CD1EBC">
        <w:rPr>
          <w:noProof/>
          <w:color w:val="000000" w:themeColor="text1"/>
          <w:szCs w:val="24"/>
          <w:vertAlign w:val="superscript"/>
        </w:rPr>
        <w:t>100</w:t>
      </w:r>
      <w:r w:rsidR="004504C5" w:rsidRPr="002A11B9">
        <w:rPr>
          <w:color w:val="000000" w:themeColor="text1"/>
          <w:szCs w:val="24"/>
        </w:rPr>
        <w:fldChar w:fldCharType="end"/>
      </w:r>
      <w:r w:rsidR="00FB2745">
        <w:rPr>
          <w:color w:val="000000" w:themeColor="text1"/>
          <w:szCs w:val="24"/>
        </w:rPr>
        <w:t xml:space="preserve"> </w:t>
      </w:r>
      <w:r w:rsidR="00012D46">
        <w:rPr>
          <w:color w:val="000000" w:themeColor="text1"/>
          <w:szCs w:val="24"/>
        </w:rPr>
        <w:t>Dabrafenib–</w:t>
      </w:r>
      <w:r w:rsidR="00012D46" w:rsidRPr="002A11B9">
        <w:rPr>
          <w:color w:val="000000" w:themeColor="text1"/>
          <w:szCs w:val="24"/>
        </w:rPr>
        <w:t>trametinib</w:t>
      </w:r>
      <w:r w:rsidRPr="002A11B9">
        <w:rPr>
          <w:color w:val="000000" w:themeColor="text1"/>
          <w:szCs w:val="24"/>
        </w:rPr>
        <w:t xml:space="preserve"> </w:t>
      </w:r>
      <w:r w:rsidR="00012D46">
        <w:rPr>
          <w:color w:val="000000" w:themeColor="text1"/>
          <w:szCs w:val="24"/>
        </w:rPr>
        <w:t>is FDA</w:t>
      </w:r>
      <w:r w:rsidR="005841F2">
        <w:rPr>
          <w:color w:val="000000" w:themeColor="text1"/>
          <w:szCs w:val="24"/>
        </w:rPr>
        <w:t>-</w:t>
      </w:r>
      <w:r w:rsidR="00012D46">
        <w:rPr>
          <w:color w:val="000000" w:themeColor="text1"/>
          <w:szCs w:val="24"/>
        </w:rPr>
        <w:t>approved but not EMA</w:t>
      </w:r>
      <w:r w:rsidR="005841F2">
        <w:rPr>
          <w:color w:val="000000" w:themeColor="text1"/>
          <w:szCs w:val="24"/>
        </w:rPr>
        <w:t>-</w:t>
      </w:r>
      <w:r w:rsidR="00012D46">
        <w:rPr>
          <w:color w:val="000000" w:themeColor="text1"/>
          <w:szCs w:val="24"/>
        </w:rPr>
        <w:t>approved in this setting.</w:t>
      </w:r>
    </w:p>
    <w:p w14:paraId="246854D4" w14:textId="4C751555" w:rsidR="00642185" w:rsidRPr="002A11B9" w:rsidRDefault="002E20C8" w:rsidP="00E70CB7">
      <w:pPr>
        <w:suppressAutoHyphens/>
        <w:spacing w:after="120"/>
        <w:rPr>
          <w:rFonts w:eastAsia="Times New Roman"/>
          <w:noProof/>
          <w:color w:val="000000" w:themeColor="text1"/>
          <w:szCs w:val="24"/>
        </w:rPr>
      </w:pPr>
      <w:r w:rsidRPr="002A11B9">
        <w:rPr>
          <w:rFonts w:eastAsia="Times New Roman"/>
          <w:noProof/>
          <w:color w:val="000000" w:themeColor="text1"/>
          <w:szCs w:val="24"/>
        </w:rPr>
        <w:lastRenderedPageBreak/>
        <w:t>As observed in other tumo</w:t>
      </w:r>
      <w:r w:rsidR="002D6C35" w:rsidRPr="002A11B9">
        <w:rPr>
          <w:rFonts w:eastAsia="Times New Roman"/>
          <w:noProof/>
          <w:color w:val="000000" w:themeColor="text1"/>
          <w:szCs w:val="24"/>
        </w:rPr>
        <w:t>u</w:t>
      </w:r>
      <w:r w:rsidRPr="002A11B9">
        <w:rPr>
          <w:rFonts w:eastAsia="Times New Roman"/>
          <w:noProof/>
          <w:color w:val="000000" w:themeColor="text1"/>
          <w:szCs w:val="24"/>
        </w:rPr>
        <w:t xml:space="preserve">r types, </w:t>
      </w:r>
      <w:r w:rsidR="002D6C35" w:rsidRPr="002A11B9">
        <w:rPr>
          <w:rFonts w:eastAsia="Times New Roman"/>
          <w:noProof/>
          <w:color w:val="000000" w:themeColor="text1"/>
          <w:szCs w:val="24"/>
        </w:rPr>
        <w:t xml:space="preserve">patients with </w:t>
      </w:r>
      <w:r w:rsidRPr="002A11B9">
        <w:rPr>
          <w:rFonts w:eastAsia="Times New Roman"/>
          <w:noProof/>
          <w:color w:val="000000" w:themeColor="text1"/>
          <w:szCs w:val="24"/>
        </w:rPr>
        <w:t>BTC harbo</w:t>
      </w:r>
      <w:r w:rsidR="002D6C35" w:rsidRPr="002A11B9">
        <w:rPr>
          <w:rFonts w:eastAsia="Times New Roman"/>
          <w:noProof/>
          <w:color w:val="000000" w:themeColor="text1"/>
          <w:szCs w:val="24"/>
        </w:rPr>
        <w:t>u</w:t>
      </w:r>
      <w:r w:rsidRPr="002A11B9">
        <w:rPr>
          <w:rFonts w:eastAsia="Times New Roman"/>
          <w:noProof/>
          <w:color w:val="000000" w:themeColor="text1"/>
          <w:szCs w:val="24"/>
        </w:rPr>
        <w:t xml:space="preserve">r pathogenic variants in homologous recombination DNA damage repair genes, which may be more susceptible to treatment with DNA crosslinking agents such as platinum compounds and </w:t>
      </w:r>
      <w:bookmarkStart w:id="8" w:name="_Hlk97717540"/>
      <w:r w:rsidR="00E86AAA" w:rsidRPr="002A11B9">
        <w:rPr>
          <w:rStyle w:val="hgkelc"/>
        </w:rPr>
        <w:t>poly</w:t>
      </w:r>
      <w:r w:rsidR="00295B0B" w:rsidRPr="002A11B9">
        <w:rPr>
          <w:rStyle w:val="hgkelc"/>
        </w:rPr>
        <w:t xml:space="preserve"> (ADP-ribose)</w:t>
      </w:r>
      <w:r w:rsidR="00E86AAA" w:rsidRPr="002A11B9">
        <w:rPr>
          <w:rStyle w:val="hgkelc"/>
        </w:rPr>
        <w:t xml:space="preserve"> polymerase </w:t>
      </w:r>
      <w:bookmarkEnd w:id="8"/>
      <w:r w:rsidR="00E86AAA" w:rsidRPr="002A11B9">
        <w:rPr>
          <w:rStyle w:val="hgkelc"/>
        </w:rPr>
        <w:t>(</w:t>
      </w:r>
      <w:r w:rsidRPr="002A11B9">
        <w:rPr>
          <w:rFonts w:eastAsia="Times New Roman"/>
          <w:noProof/>
          <w:color w:val="000000" w:themeColor="text1"/>
          <w:szCs w:val="24"/>
        </w:rPr>
        <w:t>PARP</w:t>
      </w:r>
      <w:r w:rsidR="00E86AAA" w:rsidRPr="002A11B9">
        <w:rPr>
          <w:rFonts w:eastAsia="Times New Roman"/>
          <w:noProof/>
          <w:color w:val="000000" w:themeColor="text1"/>
          <w:szCs w:val="24"/>
        </w:rPr>
        <w:t>)</w:t>
      </w:r>
      <w:r w:rsidRPr="002A11B9">
        <w:rPr>
          <w:rFonts w:eastAsia="Times New Roman"/>
          <w:noProof/>
          <w:color w:val="000000" w:themeColor="text1"/>
          <w:szCs w:val="24"/>
        </w:rPr>
        <w:t xml:space="preserve"> inhibitors. Despite the lack of </w:t>
      </w:r>
      <w:r w:rsidR="00E86AAA" w:rsidRPr="002A11B9">
        <w:rPr>
          <w:rFonts w:eastAsia="Times New Roman"/>
          <w:noProof/>
          <w:color w:val="000000" w:themeColor="text1"/>
          <w:szCs w:val="24"/>
        </w:rPr>
        <w:t xml:space="preserve">an </w:t>
      </w:r>
      <w:r w:rsidRPr="002A11B9">
        <w:rPr>
          <w:rFonts w:eastAsia="Times New Roman"/>
          <w:noProof/>
          <w:color w:val="000000" w:themeColor="text1"/>
          <w:szCs w:val="24"/>
        </w:rPr>
        <w:t xml:space="preserve">exact definition of </w:t>
      </w:r>
      <w:r w:rsidR="00E86AAA" w:rsidRPr="002A11B9">
        <w:rPr>
          <w:rFonts w:eastAsia="Times New Roman"/>
          <w:noProof/>
          <w:color w:val="000000" w:themeColor="text1"/>
          <w:szCs w:val="24"/>
        </w:rPr>
        <w:t>homologous recombination deficiency</w:t>
      </w:r>
      <w:r w:rsidRPr="002A11B9">
        <w:rPr>
          <w:rFonts w:eastAsia="Times New Roman"/>
          <w:noProof/>
          <w:color w:val="000000" w:themeColor="text1"/>
          <w:szCs w:val="24"/>
        </w:rPr>
        <w:t xml:space="preserve"> in BTC, patients with </w:t>
      </w:r>
      <w:r w:rsidRPr="002A11B9">
        <w:rPr>
          <w:rFonts w:eastAsia="Times New Roman"/>
          <w:i/>
          <w:iCs/>
          <w:noProof/>
          <w:color w:val="000000" w:themeColor="text1"/>
          <w:szCs w:val="24"/>
        </w:rPr>
        <w:t>BRCA1/2</w:t>
      </w:r>
      <w:r w:rsidRPr="002A11B9">
        <w:rPr>
          <w:rFonts w:eastAsia="Times New Roman"/>
          <w:noProof/>
          <w:color w:val="000000" w:themeColor="text1"/>
          <w:szCs w:val="24"/>
        </w:rPr>
        <w:t xml:space="preserve"> and </w:t>
      </w:r>
      <w:r w:rsidRPr="002A11B9">
        <w:rPr>
          <w:rFonts w:eastAsia="Times New Roman"/>
          <w:i/>
          <w:iCs/>
          <w:noProof/>
          <w:color w:val="000000" w:themeColor="text1"/>
          <w:szCs w:val="24"/>
        </w:rPr>
        <w:t>PALB2</w:t>
      </w:r>
      <w:r w:rsidRPr="002A11B9">
        <w:rPr>
          <w:rFonts w:eastAsia="Times New Roman"/>
          <w:noProof/>
          <w:color w:val="000000" w:themeColor="text1"/>
          <w:szCs w:val="24"/>
        </w:rPr>
        <w:t xml:space="preserve"> mutations responding to </w:t>
      </w:r>
      <w:r w:rsidR="00E86AAA" w:rsidRPr="002A11B9">
        <w:rPr>
          <w:rFonts w:eastAsia="Times New Roman"/>
          <w:noProof/>
          <w:color w:val="000000" w:themeColor="text1"/>
          <w:szCs w:val="24"/>
        </w:rPr>
        <w:t>p</w:t>
      </w:r>
      <w:r w:rsidRPr="002A11B9">
        <w:rPr>
          <w:rFonts w:eastAsia="Times New Roman"/>
          <w:noProof/>
          <w:color w:val="000000" w:themeColor="text1"/>
          <w:szCs w:val="24"/>
        </w:rPr>
        <w:t xml:space="preserve">latinum-based therapy can be considered for </w:t>
      </w:r>
      <w:r w:rsidR="00207D44" w:rsidRPr="002A11B9">
        <w:rPr>
          <w:rFonts w:eastAsia="Times New Roman"/>
          <w:noProof/>
          <w:color w:val="000000" w:themeColor="text1"/>
          <w:szCs w:val="24"/>
        </w:rPr>
        <w:t xml:space="preserve">treatment with </w:t>
      </w:r>
      <w:r w:rsidRPr="002A11B9">
        <w:rPr>
          <w:rFonts w:eastAsia="Times New Roman"/>
          <w:noProof/>
          <w:color w:val="000000" w:themeColor="text1"/>
          <w:szCs w:val="24"/>
        </w:rPr>
        <w:t>PARP inhibitors and should be considered for clinical trials.</w:t>
      </w:r>
      <w:r w:rsidR="00412FEF" w:rsidRPr="002A11B9">
        <w:rPr>
          <w:rFonts w:eastAsia="Times New Roman"/>
          <w:noProof/>
          <w:color w:val="000000" w:themeColor="text1"/>
          <w:szCs w:val="24"/>
        </w:rPr>
        <w:t xml:space="preserve"> </w:t>
      </w:r>
      <w:r w:rsidR="00642185" w:rsidRPr="002A11B9">
        <w:rPr>
          <w:rFonts w:eastAsia="Times New Roman"/>
          <w:noProof/>
          <w:color w:val="000000" w:themeColor="text1"/>
          <w:szCs w:val="24"/>
        </w:rPr>
        <w:t xml:space="preserve">The frequency of mismatch repair deficiency </w:t>
      </w:r>
      <w:r w:rsidR="005311E8" w:rsidRPr="002A11B9">
        <w:rPr>
          <w:rFonts w:eastAsia="Times New Roman"/>
          <w:noProof/>
          <w:color w:val="000000" w:themeColor="text1"/>
          <w:szCs w:val="24"/>
        </w:rPr>
        <w:t>(</w:t>
      </w:r>
      <w:r w:rsidR="00E5432E" w:rsidRPr="002A11B9">
        <w:rPr>
          <w:rFonts w:eastAsia="Times New Roman"/>
          <w:noProof/>
          <w:color w:val="000000" w:themeColor="text1"/>
          <w:szCs w:val="24"/>
        </w:rPr>
        <w:t>d</w:t>
      </w:r>
      <w:r w:rsidR="005311E8" w:rsidRPr="002A11B9">
        <w:rPr>
          <w:rFonts w:eastAsia="Times New Roman"/>
          <w:noProof/>
          <w:color w:val="000000" w:themeColor="text1"/>
          <w:szCs w:val="24"/>
        </w:rPr>
        <w:t xml:space="preserve">MMR) </w:t>
      </w:r>
      <w:r w:rsidR="00642185" w:rsidRPr="002A11B9">
        <w:rPr>
          <w:rFonts w:eastAsia="Times New Roman"/>
          <w:noProof/>
          <w:color w:val="000000" w:themeColor="text1"/>
          <w:szCs w:val="24"/>
        </w:rPr>
        <w:t xml:space="preserve">in BTC is </w:t>
      </w:r>
      <w:r w:rsidR="005311E8" w:rsidRPr="002A11B9">
        <w:rPr>
          <w:rFonts w:eastAsia="Times New Roman"/>
          <w:noProof/>
          <w:color w:val="000000" w:themeColor="text1"/>
          <w:szCs w:val="24"/>
        </w:rPr>
        <w:t>&lt;</w:t>
      </w:r>
      <w:r w:rsidR="00642185" w:rsidRPr="002A11B9">
        <w:rPr>
          <w:rFonts w:eastAsia="Times New Roman"/>
          <w:noProof/>
          <w:color w:val="000000" w:themeColor="text1"/>
          <w:szCs w:val="24"/>
        </w:rPr>
        <w:t>1%. In case of MSI</w:t>
      </w:r>
      <w:r w:rsidR="004E00A1">
        <w:rPr>
          <w:rFonts w:eastAsia="Times New Roman"/>
          <w:noProof/>
          <w:color w:val="000000" w:themeColor="text1"/>
          <w:szCs w:val="24"/>
        </w:rPr>
        <w:t>-high (MSI-H)</w:t>
      </w:r>
      <w:r w:rsidR="00CA33B9" w:rsidRPr="002A11B9">
        <w:rPr>
          <w:rFonts w:eastAsia="Times New Roman"/>
          <w:noProof/>
          <w:color w:val="000000" w:themeColor="text1"/>
          <w:szCs w:val="24"/>
        </w:rPr>
        <w:t>,</w:t>
      </w:r>
      <w:r w:rsidR="00207D44" w:rsidRPr="002A11B9">
        <w:rPr>
          <w:rFonts w:eastAsia="Times New Roman"/>
          <w:noProof/>
          <w:color w:val="000000" w:themeColor="text1"/>
          <w:szCs w:val="24"/>
        </w:rPr>
        <w:t xml:space="preserve"> </w:t>
      </w:r>
      <w:r w:rsidR="00642185" w:rsidRPr="002A11B9">
        <w:rPr>
          <w:rFonts w:eastAsia="Times New Roman"/>
          <w:noProof/>
          <w:color w:val="000000" w:themeColor="text1"/>
          <w:szCs w:val="24"/>
        </w:rPr>
        <w:t xml:space="preserve">treatment </w:t>
      </w:r>
      <w:r w:rsidR="00A57861" w:rsidRPr="002A11B9">
        <w:rPr>
          <w:rFonts w:eastAsia="Times New Roman"/>
          <w:noProof/>
          <w:color w:val="000000" w:themeColor="text1"/>
          <w:szCs w:val="24"/>
        </w:rPr>
        <w:t xml:space="preserve">of BTC </w:t>
      </w:r>
      <w:r w:rsidR="00642185" w:rsidRPr="002A11B9">
        <w:rPr>
          <w:rFonts w:eastAsia="Times New Roman"/>
          <w:noProof/>
          <w:color w:val="000000" w:themeColor="text1"/>
          <w:szCs w:val="24"/>
        </w:rPr>
        <w:t xml:space="preserve">with </w:t>
      </w:r>
      <w:r w:rsidR="00A57861" w:rsidRPr="002A11B9">
        <w:rPr>
          <w:rFonts w:eastAsia="Times New Roman"/>
          <w:noProof/>
          <w:color w:val="000000" w:themeColor="text1"/>
          <w:szCs w:val="24"/>
        </w:rPr>
        <w:t xml:space="preserve">ICIs </w:t>
      </w:r>
      <w:r w:rsidR="00642185" w:rsidRPr="002A11B9">
        <w:rPr>
          <w:rFonts w:eastAsia="Times New Roman"/>
          <w:noProof/>
          <w:color w:val="000000" w:themeColor="text1"/>
          <w:szCs w:val="24"/>
        </w:rPr>
        <w:t xml:space="preserve">has demonstrated </w:t>
      </w:r>
      <w:r w:rsidR="00DA7060" w:rsidRPr="002A11B9">
        <w:rPr>
          <w:rFonts w:eastAsia="Times New Roman"/>
          <w:noProof/>
          <w:color w:val="000000" w:themeColor="text1"/>
          <w:szCs w:val="24"/>
        </w:rPr>
        <w:t>clinical</w:t>
      </w:r>
      <w:r w:rsidR="00642185" w:rsidRPr="002A11B9">
        <w:rPr>
          <w:rFonts w:eastAsia="Times New Roman"/>
          <w:noProof/>
          <w:color w:val="000000" w:themeColor="text1"/>
          <w:szCs w:val="24"/>
        </w:rPr>
        <w:t xml:space="preserve"> benefit. In </w:t>
      </w:r>
      <w:r w:rsidR="00DA46B4" w:rsidRPr="002A11B9">
        <w:rPr>
          <w:rFonts w:eastAsia="Times New Roman"/>
          <w:noProof/>
          <w:color w:val="000000" w:themeColor="text1"/>
          <w:szCs w:val="24"/>
        </w:rPr>
        <w:t>the prospective, nonrandomi</w:t>
      </w:r>
      <w:r w:rsidR="00A57861" w:rsidRPr="002A11B9">
        <w:rPr>
          <w:rFonts w:eastAsia="Times New Roman"/>
          <w:noProof/>
          <w:color w:val="000000" w:themeColor="text1"/>
          <w:szCs w:val="24"/>
        </w:rPr>
        <w:t>s</w:t>
      </w:r>
      <w:r w:rsidR="00DA46B4" w:rsidRPr="002A11B9">
        <w:rPr>
          <w:rFonts w:eastAsia="Times New Roman"/>
          <w:noProof/>
          <w:color w:val="000000" w:themeColor="text1"/>
          <w:szCs w:val="24"/>
        </w:rPr>
        <w:t>ed</w:t>
      </w:r>
      <w:r w:rsidR="00A57861" w:rsidRPr="002A11B9">
        <w:rPr>
          <w:rFonts w:eastAsia="Times New Roman"/>
          <w:noProof/>
          <w:color w:val="000000" w:themeColor="text1"/>
          <w:szCs w:val="24"/>
        </w:rPr>
        <w:t>,</w:t>
      </w:r>
      <w:r w:rsidR="00DA46B4" w:rsidRPr="002A11B9">
        <w:rPr>
          <w:rFonts w:eastAsia="Times New Roman"/>
          <w:noProof/>
          <w:color w:val="000000" w:themeColor="text1"/>
          <w:szCs w:val="24"/>
        </w:rPr>
        <w:t xml:space="preserve"> </w:t>
      </w:r>
      <w:r w:rsidR="00A57861" w:rsidRPr="002A11B9">
        <w:rPr>
          <w:rFonts w:eastAsia="Times New Roman"/>
          <w:noProof/>
          <w:color w:val="000000" w:themeColor="text1"/>
          <w:szCs w:val="24"/>
        </w:rPr>
        <w:t xml:space="preserve">phase II </w:t>
      </w:r>
      <w:r w:rsidR="00DA46B4" w:rsidRPr="002A11B9">
        <w:rPr>
          <w:rFonts w:eastAsia="Times New Roman"/>
          <w:noProof/>
          <w:color w:val="000000" w:themeColor="text1"/>
          <w:szCs w:val="24"/>
        </w:rPr>
        <w:t>KEYNOTE-158</w:t>
      </w:r>
      <w:r w:rsidR="00642185" w:rsidRPr="002A11B9">
        <w:rPr>
          <w:rFonts w:eastAsia="Times New Roman"/>
          <w:noProof/>
          <w:color w:val="000000" w:themeColor="text1"/>
          <w:szCs w:val="24"/>
        </w:rPr>
        <w:t xml:space="preserve"> trial, 22 </w:t>
      </w:r>
      <w:r w:rsidR="00A57861" w:rsidRPr="002A11B9">
        <w:rPr>
          <w:rFonts w:eastAsia="Times New Roman"/>
          <w:noProof/>
          <w:color w:val="000000" w:themeColor="text1"/>
          <w:szCs w:val="24"/>
        </w:rPr>
        <w:t xml:space="preserve">patients with </w:t>
      </w:r>
      <w:r w:rsidR="00DA46B4" w:rsidRPr="002A11B9">
        <w:rPr>
          <w:rFonts w:eastAsia="Times New Roman"/>
          <w:noProof/>
          <w:color w:val="000000" w:themeColor="text1"/>
          <w:szCs w:val="24"/>
        </w:rPr>
        <w:t>CC</w:t>
      </w:r>
      <w:r w:rsidR="00FC0F84" w:rsidRPr="002A11B9">
        <w:rPr>
          <w:rFonts w:eastAsia="Times New Roman"/>
          <w:noProof/>
          <w:color w:val="000000" w:themeColor="text1"/>
          <w:szCs w:val="24"/>
        </w:rPr>
        <w:t>A</w:t>
      </w:r>
      <w:r w:rsidR="00DA46B4" w:rsidRPr="002A11B9">
        <w:rPr>
          <w:rFonts w:eastAsia="Times New Roman"/>
          <w:noProof/>
          <w:color w:val="000000" w:themeColor="text1"/>
          <w:szCs w:val="24"/>
        </w:rPr>
        <w:t xml:space="preserve"> </w:t>
      </w:r>
      <w:r w:rsidR="00A57861" w:rsidRPr="002A11B9">
        <w:rPr>
          <w:rFonts w:eastAsia="Times New Roman"/>
          <w:noProof/>
          <w:color w:val="000000" w:themeColor="text1"/>
          <w:szCs w:val="24"/>
        </w:rPr>
        <w:t>and</w:t>
      </w:r>
      <w:r w:rsidR="00642185" w:rsidRPr="002A11B9">
        <w:rPr>
          <w:rFonts w:eastAsia="Times New Roman"/>
          <w:noProof/>
          <w:color w:val="000000" w:themeColor="text1"/>
          <w:szCs w:val="24"/>
        </w:rPr>
        <w:t xml:space="preserve"> MSI</w:t>
      </w:r>
      <w:r w:rsidR="004E00A1">
        <w:rPr>
          <w:rFonts w:eastAsia="Times New Roman"/>
          <w:noProof/>
          <w:color w:val="000000" w:themeColor="text1"/>
          <w:szCs w:val="24"/>
        </w:rPr>
        <w:t>-H</w:t>
      </w:r>
      <w:r w:rsidR="00642185" w:rsidRPr="002A11B9">
        <w:rPr>
          <w:rFonts w:eastAsia="Times New Roman"/>
          <w:noProof/>
          <w:color w:val="000000" w:themeColor="text1"/>
          <w:szCs w:val="24"/>
        </w:rPr>
        <w:t>/</w:t>
      </w:r>
      <w:r w:rsidR="00E5432E" w:rsidRPr="002A11B9">
        <w:rPr>
          <w:rFonts w:eastAsia="Times New Roman"/>
          <w:noProof/>
          <w:color w:val="000000" w:themeColor="text1"/>
          <w:szCs w:val="24"/>
        </w:rPr>
        <w:t>d</w:t>
      </w:r>
      <w:r w:rsidR="00642185" w:rsidRPr="002A11B9">
        <w:rPr>
          <w:rFonts w:eastAsia="Times New Roman"/>
          <w:noProof/>
          <w:color w:val="000000" w:themeColor="text1"/>
          <w:szCs w:val="24"/>
        </w:rPr>
        <w:t>MMR were treated with pembrolizumab</w:t>
      </w:r>
      <w:r w:rsidR="00A57861" w:rsidRPr="002A11B9">
        <w:rPr>
          <w:rFonts w:eastAsia="Times New Roman"/>
          <w:noProof/>
          <w:color w:val="000000" w:themeColor="text1"/>
          <w:szCs w:val="24"/>
        </w:rPr>
        <w:t>.</w:t>
      </w:r>
      <w:r w:rsidR="00A57861" w:rsidRPr="002A11B9">
        <w:rPr>
          <w:color w:val="000000" w:themeColor="text1"/>
          <w:szCs w:val="24"/>
        </w:rPr>
        <w:fldChar w:fldCharType="begin">
          <w:fldData xml:space="preserve">PEVuZE5vdGU+PENpdGU+PEF1dGhvcj5NYXJhYmVsbGU8L0F1dGhvcj48WWVhcj4yMDIwPC9ZZWFy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</w:fldData>
        </w:fldChar>
      </w:r>
      <w:r w:rsidR="00CD1EBC">
        <w:rPr>
          <w:color w:val="000000" w:themeColor="text1"/>
          <w:szCs w:val="24"/>
        </w:rPr>
        <w:instrText xml:space="preserve"> ADDIN EN.CITE </w:instrText>
      </w:r>
      <w:r w:rsidR="00CD1EBC">
        <w:rPr>
          <w:color w:val="000000" w:themeColor="text1"/>
          <w:szCs w:val="24"/>
        </w:rPr>
        <w:fldChar w:fldCharType="begin">
          <w:fldData xml:space="preserve">PEVuZE5vdGU+PENpdGU+PEF1dGhvcj5NYXJhYmVsbGU8L0F1dGhvcj48WWVhcj4yMDIwPC9ZZWFy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</w:fldData>
        </w:fldChar>
      </w:r>
      <w:r w:rsidR="00CD1EBC">
        <w:rPr>
          <w:color w:val="000000" w:themeColor="text1"/>
          <w:szCs w:val="24"/>
        </w:rPr>
        <w:instrText xml:space="preserve"> ADDIN EN.CITE.DATA </w:instrText>
      </w:r>
      <w:r w:rsidR="00CD1EBC">
        <w:rPr>
          <w:color w:val="000000" w:themeColor="text1"/>
          <w:szCs w:val="24"/>
        </w:rPr>
      </w:r>
      <w:r w:rsidR="00CD1EBC">
        <w:rPr>
          <w:color w:val="000000" w:themeColor="text1"/>
          <w:szCs w:val="24"/>
        </w:rPr>
        <w:fldChar w:fldCharType="end"/>
      </w:r>
      <w:r w:rsidR="00A57861" w:rsidRPr="002A11B9">
        <w:rPr>
          <w:color w:val="000000" w:themeColor="text1"/>
          <w:szCs w:val="24"/>
        </w:rPr>
      </w:r>
      <w:r w:rsidR="00A57861" w:rsidRPr="002A11B9">
        <w:rPr>
          <w:color w:val="000000" w:themeColor="text1"/>
          <w:szCs w:val="24"/>
        </w:rPr>
        <w:fldChar w:fldCharType="separate"/>
      </w:r>
      <w:r w:rsidR="00CD1EBC" w:rsidRPr="00CD1EBC">
        <w:rPr>
          <w:noProof/>
          <w:color w:val="000000" w:themeColor="text1"/>
          <w:szCs w:val="24"/>
          <w:vertAlign w:val="superscript"/>
        </w:rPr>
        <w:t>101</w:t>
      </w:r>
      <w:r w:rsidR="00A57861" w:rsidRPr="002A11B9">
        <w:rPr>
          <w:color w:val="000000" w:themeColor="text1"/>
          <w:szCs w:val="24"/>
        </w:rPr>
        <w:fldChar w:fldCharType="end"/>
      </w:r>
      <w:r w:rsidR="00DA46B4" w:rsidRPr="002A11B9">
        <w:rPr>
          <w:rFonts w:eastAsia="Times New Roman"/>
          <w:noProof/>
          <w:color w:val="000000" w:themeColor="text1"/>
          <w:szCs w:val="24"/>
        </w:rPr>
        <w:t xml:space="preserve"> </w:t>
      </w:r>
      <w:r w:rsidR="00A57861" w:rsidRPr="002A11B9">
        <w:rPr>
          <w:rFonts w:eastAsia="Times New Roman"/>
          <w:noProof/>
          <w:color w:val="000000" w:themeColor="text1"/>
          <w:szCs w:val="24"/>
        </w:rPr>
        <w:t>An</w:t>
      </w:r>
      <w:r w:rsidR="00DA46B4" w:rsidRPr="002A11B9">
        <w:rPr>
          <w:rFonts w:eastAsia="Times New Roman"/>
          <w:noProof/>
          <w:color w:val="000000" w:themeColor="text1"/>
          <w:szCs w:val="24"/>
        </w:rPr>
        <w:t xml:space="preserve"> </w:t>
      </w:r>
      <w:r w:rsidR="00642185" w:rsidRPr="002A11B9">
        <w:rPr>
          <w:rFonts w:eastAsia="Times New Roman"/>
          <w:noProof/>
          <w:color w:val="000000" w:themeColor="text1"/>
          <w:szCs w:val="24"/>
        </w:rPr>
        <w:t xml:space="preserve">ORR </w:t>
      </w:r>
      <w:r w:rsidR="00DA46B4" w:rsidRPr="002A11B9">
        <w:rPr>
          <w:rFonts w:eastAsia="Times New Roman"/>
          <w:noProof/>
          <w:color w:val="000000" w:themeColor="text1"/>
          <w:szCs w:val="24"/>
        </w:rPr>
        <w:t>of 40</w:t>
      </w:r>
      <w:r w:rsidR="00FC0F84" w:rsidRPr="002A11B9">
        <w:rPr>
          <w:rFonts w:eastAsia="Times New Roman"/>
          <w:noProof/>
          <w:color w:val="000000" w:themeColor="text1"/>
          <w:szCs w:val="24"/>
        </w:rPr>
        <w:t>.</w:t>
      </w:r>
      <w:r w:rsidR="00DA46B4" w:rsidRPr="002A11B9">
        <w:rPr>
          <w:rFonts w:eastAsia="Times New Roman"/>
          <w:noProof/>
          <w:color w:val="000000" w:themeColor="text1"/>
          <w:szCs w:val="24"/>
        </w:rPr>
        <w:t>9</w:t>
      </w:r>
      <w:r w:rsidR="00642185" w:rsidRPr="002A11B9">
        <w:rPr>
          <w:rFonts w:eastAsia="Times New Roman"/>
          <w:noProof/>
          <w:color w:val="000000" w:themeColor="text1"/>
          <w:szCs w:val="24"/>
        </w:rPr>
        <w:t>%</w:t>
      </w:r>
      <w:r w:rsidR="00DA46B4" w:rsidRPr="002A11B9">
        <w:rPr>
          <w:rFonts w:eastAsia="Times New Roman"/>
          <w:noProof/>
          <w:color w:val="000000" w:themeColor="text1"/>
          <w:szCs w:val="24"/>
        </w:rPr>
        <w:t xml:space="preserve"> was achieved with a</w:t>
      </w:r>
      <w:r w:rsidR="00642185" w:rsidRPr="002A11B9">
        <w:rPr>
          <w:rFonts w:eastAsia="Times New Roman"/>
          <w:noProof/>
          <w:color w:val="000000" w:themeColor="text1"/>
          <w:szCs w:val="24"/>
        </w:rPr>
        <w:t xml:space="preserve"> m</w:t>
      </w:r>
      <w:r w:rsidR="00FC0F84" w:rsidRPr="002A11B9">
        <w:rPr>
          <w:rFonts w:eastAsia="Times New Roman"/>
          <w:noProof/>
          <w:color w:val="000000" w:themeColor="text1"/>
          <w:szCs w:val="24"/>
        </w:rPr>
        <w:t xml:space="preserve">edian </w:t>
      </w:r>
      <w:r w:rsidR="00642185" w:rsidRPr="002A11B9">
        <w:rPr>
          <w:rFonts w:eastAsia="Times New Roman"/>
          <w:noProof/>
          <w:color w:val="000000" w:themeColor="text1"/>
          <w:szCs w:val="24"/>
        </w:rPr>
        <w:t xml:space="preserve">PFS </w:t>
      </w:r>
      <w:r w:rsidR="00DA46B4" w:rsidRPr="002A11B9">
        <w:rPr>
          <w:rFonts w:eastAsia="Times New Roman"/>
          <w:noProof/>
          <w:color w:val="000000" w:themeColor="text1"/>
          <w:szCs w:val="24"/>
        </w:rPr>
        <w:t>of</w:t>
      </w:r>
      <w:r w:rsidR="00642185" w:rsidRPr="002A11B9">
        <w:rPr>
          <w:rFonts w:eastAsia="Times New Roman"/>
          <w:noProof/>
          <w:color w:val="000000" w:themeColor="text1"/>
          <w:szCs w:val="24"/>
        </w:rPr>
        <w:t xml:space="preserve"> </w:t>
      </w:r>
      <w:r w:rsidR="00DA46B4" w:rsidRPr="002A11B9">
        <w:rPr>
          <w:rFonts w:eastAsia="Times New Roman"/>
          <w:noProof/>
          <w:color w:val="000000" w:themeColor="text1"/>
          <w:szCs w:val="24"/>
        </w:rPr>
        <w:t>4</w:t>
      </w:r>
      <w:r w:rsidR="00FC0F84" w:rsidRPr="002A11B9">
        <w:rPr>
          <w:rFonts w:eastAsia="Times New Roman"/>
          <w:noProof/>
          <w:color w:val="000000" w:themeColor="text1"/>
          <w:szCs w:val="24"/>
        </w:rPr>
        <w:t>.</w:t>
      </w:r>
      <w:r w:rsidR="00DA46B4" w:rsidRPr="002A11B9">
        <w:rPr>
          <w:rFonts w:eastAsia="Times New Roman"/>
          <w:noProof/>
          <w:color w:val="000000" w:themeColor="text1"/>
          <w:szCs w:val="24"/>
        </w:rPr>
        <w:t>2</w:t>
      </w:r>
      <w:r w:rsidR="00642185" w:rsidRPr="002A11B9">
        <w:rPr>
          <w:rFonts w:eastAsia="Times New Roman"/>
          <w:noProof/>
          <w:color w:val="000000" w:themeColor="text1"/>
          <w:szCs w:val="24"/>
        </w:rPr>
        <w:t xml:space="preserve"> months </w:t>
      </w:r>
      <w:r w:rsidR="00DA46B4" w:rsidRPr="002A11B9">
        <w:rPr>
          <w:rFonts w:eastAsia="Times New Roman"/>
          <w:noProof/>
          <w:color w:val="000000" w:themeColor="text1"/>
          <w:szCs w:val="24"/>
        </w:rPr>
        <w:t xml:space="preserve">and </w:t>
      </w:r>
      <w:r w:rsidR="0063208F" w:rsidRPr="002A11B9">
        <w:rPr>
          <w:rFonts w:eastAsia="Times New Roman"/>
          <w:noProof/>
          <w:color w:val="000000" w:themeColor="text1"/>
          <w:szCs w:val="24"/>
        </w:rPr>
        <w:t>m</w:t>
      </w:r>
      <w:r w:rsidR="00A57861" w:rsidRPr="002A11B9">
        <w:rPr>
          <w:rFonts w:eastAsia="Times New Roman"/>
          <w:noProof/>
          <w:color w:val="000000" w:themeColor="text1"/>
          <w:szCs w:val="24"/>
        </w:rPr>
        <w:t xml:space="preserve">edian </w:t>
      </w:r>
      <w:r w:rsidR="00642185" w:rsidRPr="002A11B9">
        <w:rPr>
          <w:rFonts w:eastAsia="Times New Roman"/>
          <w:noProof/>
          <w:color w:val="000000" w:themeColor="text1"/>
          <w:szCs w:val="24"/>
        </w:rPr>
        <w:t>OS</w:t>
      </w:r>
      <w:r w:rsidR="00DA46B4" w:rsidRPr="002A11B9">
        <w:rPr>
          <w:rFonts w:eastAsia="Times New Roman"/>
          <w:noProof/>
          <w:color w:val="000000" w:themeColor="text1"/>
          <w:szCs w:val="24"/>
        </w:rPr>
        <w:t xml:space="preserve"> of</w:t>
      </w:r>
      <w:r w:rsidR="00642185" w:rsidRPr="002A11B9">
        <w:rPr>
          <w:rFonts w:eastAsia="Times New Roman"/>
          <w:noProof/>
          <w:color w:val="000000" w:themeColor="text1"/>
          <w:szCs w:val="24"/>
        </w:rPr>
        <w:t xml:space="preserve"> </w:t>
      </w:r>
      <w:r w:rsidR="00DA46B4" w:rsidRPr="002A11B9">
        <w:rPr>
          <w:rFonts w:eastAsia="Times New Roman"/>
          <w:noProof/>
          <w:color w:val="000000" w:themeColor="text1"/>
          <w:szCs w:val="24"/>
        </w:rPr>
        <w:t>2</w:t>
      </w:r>
      <w:r w:rsidR="00642185" w:rsidRPr="002A11B9">
        <w:rPr>
          <w:rFonts w:eastAsia="Times New Roman"/>
          <w:noProof/>
          <w:color w:val="000000" w:themeColor="text1"/>
          <w:szCs w:val="24"/>
        </w:rPr>
        <w:t>4</w:t>
      </w:r>
      <w:r w:rsidR="00FC0F84" w:rsidRPr="002A11B9">
        <w:rPr>
          <w:rFonts w:eastAsia="Times New Roman"/>
          <w:noProof/>
          <w:color w:val="000000" w:themeColor="text1"/>
          <w:szCs w:val="24"/>
        </w:rPr>
        <w:t>.</w:t>
      </w:r>
      <w:r w:rsidR="00DA46B4" w:rsidRPr="002A11B9">
        <w:rPr>
          <w:rFonts w:eastAsia="Times New Roman"/>
          <w:noProof/>
          <w:color w:val="000000" w:themeColor="text1"/>
          <w:szCs w:val="24"/>
        </w:rPr>
        <w:t>3</w:t>
      </w:r>
      <w:r w:rsidR="00642185" w:rsidRPr="002A11B9">
        <w:rPr>
          <w:rFonts w:eastAsia="Times New Roman"/>
          <w:noProof/>
          <w:color w:val="000000" w:themeColor="text1"/>
          <w:szCs w:val="24"/>
        </w:rPr>
        <w:t xml:space="preserve"> months</w:t>
      </w:r>
      <w:r w:rsidR="00A57861" w:rsidRPr="002A11B9">
        <w:rPr>
          <w:rFonts w:eastAsia="Times New Roman"/>
          <w:noProof/>
          <w:color w:val="000000" w:themeColor="text1"/>
          <w:szCs w:val="24"/>
        </w:rPr>
        <w:t>,</w:t>
      </w:r>
      <w:r w:rsidR="00642185" w:rsidRPr="002A11B9">
        <w:rPr>
          <w:rFonts w:eastAsia="Times New Roman"/>
          <w:noProof/>
          <w:color w:val="000000" w:themeColor="text1"/>
          <w:szCs w:val="24"/>
        </w:rPr>
        <w:t xml:space="preserve"> </w:t>
      </w:r>
      <w:r w:rsidR="00DA46B4" w:rsidRPr="002A11B9">
        <w:rPr>
          <w:color w:val="000000" w:themeColor="text1"/>
          <w:szCs w:val="24"/>
        </w:rPr>
        <w:t>supporting the use of pembrolizumab in patients who lack other therapeutic options</w:t>
      </w:r>
      <w:r w:rsidR="00642185" w:rsidRPr="002A11B9">
        <w:rPr>
          <w:rFonts w:eastAsia="Times New Roman"/>
          <w:noProof/>
          <w:color w:val="000000" w:themeColor="text1"/>
          <w:szCs w:val="24"/>
        </w:rPr>
        <w:t xml:space="preserve">. </w:t>
      </w:r>
      <w:r w:rsidR="00642185" w:rsidRPr="002A11B9">
        <w:rPr>
          <w:rFonts w:eastAsia="Times New Roman"/>
          <w:i/>
          <w:iCs/>
          <w:noProof/>
          <w:szCs w:val="24"/>
        </w:rPr>
        <w:t>NTRK</w:t>
      </w:r>
      <w:r w:rsidR="00642185" w:rsidRPr="002A11B9">
        <w:rPr>
          <w:rFonts w:eastAsia="Times New Roman"/>
          <w:noProof/>
          <w:szCs w:val="24"/>
        </w:rPr>
        <w:t xml:space="preserve"> fusions occur in </w:t>
      </w:r>
      <w:r w:rsidR="00040B89" w:rsidRPr="002A11B9">
        <w:rPr>
          <w:rFonts w:eastAsia="Times New Roman"/>
          <w:noProof/>
          <w:szCs w:val="24"/>
        </w:rPr>
        <w:t>&lt;</w:t>
      </w:r>
      <w:r w:rsidR="00642185" w:rsidRPr="002A11B9">
        <w:rPr>
          <w:rFonts w:eastAsia="Times New Roman"/>
          <w:noProof/>
          <w:szCs w:val="24"/>
        </w:rPr>
        <w:t xml:space="preserve">0.1% of </w:t>
      </w:r>
      <w:r w:rsidR="00040B89" w:rsidRPr="002A11B9">
        <w:rPr>
          <w:rFonts w:eastAsia="Times New Roman"/>
          <w:noProof/>
          <w:szCs w:val="24"/>
        </w:rPr>
        <w:t xml:space="preserve">BTC </w:t>
      </w:r>
      <w:r w:rsidR="00642185" w:rsidRPr="002A11B9">
        <w:rPr>
          <w:rFonts w:eastAsia="Times New Roman"/>
          <w:noProof/>
          <w:szCs w:val="24"/>
        </w:rPr>
        <w:t>cases. They are targetable with specific inhibitors such as larotrectinib or entrectinib</w:t>
      </w:r>
      <w:r w:rsidR="00040B89" w:rsidRPr="002A11B9">
        <w:rPr>
          <w:color w:val="000000" w:themeColor="text1"/>
          <w:szCs w:val="24"/>
        </w:rPr>
        <w:t>.</w:t>
      </w:r>
      <w:r w:rsidR="004504C5" w:rsidRPr="002A11B9">
        <w:rPr>
          <w:rFonts w:eastAsia="Times New Roman"/>
          <w:noProof/>
          <w:color w:val="000000" w:themeColor="text1"/>
          <w:szCs w:val="24"/>
        </w:rPr>
        <w:fldChar w:fldCharType="begin">
          <w:fldData xml:space="preserve">PEVuZE5vdGU+PENpdGU+PEF1dGhvcj5Eb2ViZWxlPC9BdXRob3I+PFllYXI+MjAyMDwvWWVhcj48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</w:fldData>
        </w:fldChar>
      </w:r>
      <w:r w:rsidR="00CD1EBC">
        <w:rPr>
          <w:rFonts w:eastAsia="Times New Roman"/>
          <w:noProof/>
          <w:color w:val="000000" w:themeColor="text1"/>
          <w:szCs w:val="24"/>
        </w:rPr>
        <w:instrText xml:space="preserve"> ADDIN EN.CITE </w:instrText>
      </w:r>
      <w:r w:rsidR="00CD1EBC">
        <w:rPr>
          <w:rFonts w:eastAsia="Times New Roman"/>
          <w:noProof/>
          <w:color w:val="000000" w:themeColor="text1"/>
          <w:szCs w:val="24"/>
        </w:rPr>
        <w:fldChar w:fldCharType="begin">
          <w:fldData xml:space="preserve">PEVuZE5vdGU+PENpdGU+PEF1dGhvcj5Eb2ViZWxlPC9BdXRob3I+PFllYXI+MjAyMDwvWWVhcj48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</w:fldData>
        </w:fldChar>
      </w:r>
      <w:r w:rsidR="00CD1EBC">
        <w:rPr>
          <w:rFonts w:eastAsia="Times New Roman"/>
          <w:noProof/>
          <w:color w:val="000000" w:themeColor="text1"/>
          <w:szCs w:val="24"/>
        </w:rPr>
        <w:instrText xml:space="preserve"> ADDIN EN.CITE.DATA </w:instrText>
      </w:r>
      <w:r w:rsidR="00CD1EBC">
        <w:rPr>
          <w:rFonts w:eastAsia="Times New Roman"/>
          <w:noProof/>
          <w:color w:val="000000" w:themeColor="text1"/>
          <w:szCs w:val="24"/>
        </w:rPr>
      </w:r>
      <w:r w:rsidR="00CD1EBC">
        <w:rPr>
          <w:rFonts w:eastAsia="Times New Roman"/>
          <w:noProof/>
          <w:color w:val="000000" w:themeColor="text1"/>
          <w:szCs w:val="24"/>
        </w:rPr>
        <w:fldChar w:fldCharType="end"/>
      </w:r>
      <w:r w:rsidR="004504C5" w:rsidRPr="002A11B9">
        <w:rPr>
          <w:rFonts w:eastAsia="Times New Roman"/>
          <w:noProof/>
          <w:color w:val="000000" w:themeColor="text1"/>
          <w:szCs w:val="24"/>
        </w:rPr>
      </w:r>
      <w:r w:rsidR="004504C5" w:rsidRPr="002A11B9">
        <w:rPr>
          <w:rFonts w:eastAsia="Times New Roman"/>
          <w:noProof/>
          <w:color w:val="000000" w:themeColor="text1"/>
          <w:szCs w:val="24"/>
        </w:rPr>
        <w:fldChar w:fldCharType="separate"/>
      </w:r>
      <w:r w:rsidR="00CD1EBC" w:rsidRPr="00CD1EBC">
        <w:rPr>
          <w:rFonts w:eastAsia="Times New Roman"/>
          <w:noProof/>
          <w:color w:val="000000" w:themeColor="text1"/>
          <w:szCs w:val="24"/>
          <w:vertAlign w:val="superscript"/>
        </w:rPr>
        <w:t>102,103</w:t>
      </w:r>
      <w:r w:rsidR="004504C5" w:rsidRPr="002A11B9">
        <w:rPr>
          <w:rFonts w:eastAsia="Times New Roman"/>
          <w:noProof/>
          <w:color w:val="000000" w:themeColor="text1"/>
          <w:szCs w:val="24"/>
        </w:rPr>
        <w:fldChar w:fldCharType="end"/>
      </w:r>
    </w:p>
    <w:p w14:paraId="4EE89ECF" w14:textId="22CB404D" w:rsidR="00DF6A6C" w:rsidRPr="002A11B9" w:rsidRDefault="004D0D75" w:rsidP="00E70CB7">
      <w:pPr>
        <w:suppressAutoHyphens/>
        <w:spacing w:after="120"/>
      </w:pPr>
      <w:r w:rsidRPr="002A11B9">
        <w:t>During systemic and locoregional therapy for advanced disease, follow-up should be conducted at a frequency of 8-12 weeks to allow best assessment of treatment efficacy</w:t>
      </w:r>
      <w:r w:rsidR="00FB3CF8" w:rsidRPr="002A11B9">
        <w:t>,</w:t>
      </w:r>
      <w:r w:rsidRPr="002A11B9">
        <w:t xml:space="preserve"> or as required for disease-related complications. In addition to imaging b</w:t>
      </w:r>
      <w:r w:rsidR="00FB3CF8" w:rsidRPr="002A11B9">
        <w:t>y</w:t>
      </w:r>
      <w:r w:rsidRPr="002A11B9">
        <w:t xml:space="preserve"> CT or MRI, CA</w:t>
      </w:r>
      <w:r w:rsidR="00FB3CF8" w:rsidRPr="002A11B9">
        <w:t xml:space="preserve"> </w:t>
      </w:r>
      <w:r w:rsidRPr="002A11B9">
        <w:t xml:space="preserve">19-9 or </w:t>
      </w:r>
      <w:r w:rsidR="0063208F" w:rsidRPr="002A11B9">
        <w:t xml:space="preserve">carcinoembryonic antigen (CEA) </w:t>
      </w:r>
      <w:r w:rsidR="00295B0B" w:rsidRPr="002A11B9">
        <w:t xml:space="preserve">levels </w:t>
      </w:r>
      <w:r w:rsidRPr="002A11B9">
        <w:t>may be used to monitor the course of the disease if one/both are known to be secreted.</w:t>
      </w:r>
    </w:p>
    <w:p w14:paraId="638AE859" w14:textId="77777777" w:rsidR="005670A6" w:rsidRPr="002A11B9" w:rsidRDefault="005670A6" w:rsidP="005670A6">
      <w:pPr>
        <w:pStyle w:val="Heading2"/>
      </w:pPr>
    </w:p>
    <w:p w14:paraId="01C9ED1C" w14:textId="73148A49" w:rsidR="005670A6" w:rsidRPr="002A11B9" w:rsidRDefault="005670A6" w:rsidP="005670A6">
      <w:pPr>
        <w:pStyle w:val="Heading2"/>
      </w:pPr>
      <w:r w:rsidRPr="002A11B9">
        <w:t xml:space="preserve">Supportive care </w:t>
      </w:r>
    </w:p>
    <w:p w14:paraId="17CD1553" w14:textId="74908A68" w:rsidR="005670A6" w:rsidRPr="002A11B9" w:rsidRDefault="005670A6" w:rsidP="005670A6">
      <w:pPr>
        <w:suppressAutoHyphens/>
        <w:spacing w:after="120"/>
        <w:rPr>
          <w:szCs w:val="24"/>
        </w:rPr>
      </w:pPr>
      <w:r w:rsidRPr="002A11B9">
        <w:rPr>
          <w:szCs w:val="24"/>
        </w:rPr>
        <w:t xml:space="preserve">In patients receiving systemic therapies for advanced, recurrent or metastatic disease, best supportive care should include active identification and management of obstructive complications. These may include biliary obstruction (requiring biliary drainage and stents, as appropriate), gastric outlet obstruction (requiring duodenal stent or, occasionally, bypass surgery) and/or pancreatic duct obstruction (requiring pancreatic enzyme replacement therapy). Percutaneous transhepatic drainage is recommended if endoscopic stenting is not possible </w:t>
      </w:r>
      <w:r w:rsidRPr="002A11B9">
        <w:t>or to complete a partial endoscopic drainage, and</w:t>
      </w:r>
      <w:r w:rsidRPr="002A11B9">
        <w:rPr>
          <w:szCs w:val="24"/>
        </w:rPr>
        <w:t xml:space="preserve"> a metal stent is preferred in patients with a life expectancy of &gt;3 months. Some patients require repeat stenting on multiple occasions; this eventuality should be </w:t>
      </w:r>
      <w:r w:rsidR="00754B63" w:rsidRPr="002A11B9">
        <w:rPr>
          <w:szCs w:val="24"/>
        </w:rPr>
        <w:t>considered</w:t>
      </w:r>
      <w:r w:rsidRPr="002A11B9">
        <w:rPr>
          <w:szCs w:val="24"/>
        </w:rPr>
        <w:t xml:space="preserve"> when planning stent placement. Sepsis secondary </w:t>
      </w:r>
      <w:r w:rsidRPr="002A11B9">
        <w:rPr>
          <w:szCs w:val="24"/>
        </w:rPr>
        <w:lastRenderedPageBreak/>
        <w:t>to biliary obstruction is common and should be treated promptly</w:t>
      </w:r>
      <w:r w:rsidRPr="002A11B9">
        <w:t xml:space="preserve">. </w:t>
      </w:r>
      <w:r w:rsidRPr="002A11B9">
        <w:rPr>
          <w:szCs w:val="24"/>
        </w:rPr>
        <w:t>Patients should be advised of the likely duration of stent patency and of symptoms and signs indicative of biliary obstruction or infection</w:t>
      </w:r>
      <w:r w:rsidRPr="002A11B9">
        <w:t>.</w:t>
      </w:r>
    </w:p>
    <w:p w14:paraId="486B0534" w14:textId="77777777" w:rsidR="0000372B" w:rsidRPr="002A11B9" w:rsidRDefault="0000372B" w:rsidP="00BC5D8C">
      <w:pPr>
        <w:pStyle w:val="Heading2"/>
        <w:suppressAutoHyphens/>
      </w:pPr>
      <w:bookmarkStart w:id="9" w:name="_Toc62150177"/>
    </w:p>
    <w:p w14:paraId="6CD33278" w14:textId="25B88BA4" w:rsidR="00294C83" w:rsidRPr="002A11B9" w:rsidRDefault="00294C83" w:rsidP="00BC5D8C">
      <w:pPr>
        <w:pStyle w:val="Heading2"/>
        <w:suppressAutoHyphens/>
      </w:pPr>
      <w:r w:rsidRPr="002A11B9">
        <w:t>Recommendations</w:t>
      </w:r>
    </w:p>
    <w:p w14:paraId="33D1CB26" w14:textId="2AA1553D" w:rsidR="0000372B" w:rsidRPr="002A11B9" w:rsidRDefault="0000372B" w:rsidP="0000372B">
      <w:pPr>
        <w:rPr>
          <w:b/>
          <w:bCs/>
        </w:rPr>
      </w:pPr>
      <w:r w:rsidRPr="002A11B9">
        <w:rPr>
          <w:b/>
          <w:bCs/>
        </w:rPr>
        <w:t>First-line treatment</w:t>
      </w:r>
    </w:p>
    <w:p w14:paraId="46B54084" w14:textId="1B8B9ADE" w:rsidR="0000372B" w:rsidRPr="002A11B9" w:rsidRDefault="00294C83" w:rsidP="00BC5D8C">
      <w:pPr>
        <w:pStyle w:val="ListParagraph"/>
        <w:numPr>
          <w:ilvl w:val="0"/>
          <w:numId w:val="20"/>
        </w:numPr>
        <w:pBdr>
          <w:top w:val="nil"/>
          <w:left w:val="nil"/>
          <w:bottom w:val="nil"/>
          <w:right w:val="nil"/>
          <w:between w:val="nil"/>
        </w:pBdr>
        <w:suppressAutoHyphens/>
        <w:spacing w:after="120"/>
        <w:contextualSpacing w:val="0"/>
        <w:rPr>
          <w:b/>
          <w:iCs/>
          <w:color w:val="000000" w:themeColor="text1"/>
          <w:szCs w:val="24"/>
        </w:rPr>
      </w:pPr>
      <w:r w:rsidRPr="002A11B9">
        <w:rPr>
          <w:color w:val="000000"/>
          <w:szCs w:val="24"/>
        </w:rPr>
        <w:t>Cis</w:t>
      </w:r>
      <w:r w:rsidR="003E687C" w:rsidRPr="002A11B9">
        <w:rPr>
          <w:color w:val="000000"/>
          <w:szCs w:val="24"/>
        </w:rPr>
        <w:t>platin</w:t>
      </w:r>
      <w:r w:rsidR="00FB3CF8" w:rsidRPr="002A11B9">
        <w:rPr>
          <w:color w:val="000000"/>
          <w:szCs w:val="24"/>
        </w:rPr>
        <w:t>–g</w:t>
      </w:r>
      <w:r w:rsidRPr="002A11B9">
        <w:rPr>
          <w:color w:val="000000"/>
          <w:szCs w:val="24"/>
        </w:rPr>
        <w:t>em</w:t>
      </w:r>
      <w:r w:rsidR="003E687C" w:rsidRPr="002A11B9">
        <w:rPr>
          <w:color w:val="000000"/>
          <w:szCs w:val="24"/>
        </w:rPr>
        <w:t>citabine</w:t>
      </w:r>
      <w:r w:rsidRPr="002A11B9">
        <w:rPr>
          <w:color w:val="000000"/>
          <w:szCs w:val="24"/>
        </w:rPr>
        <w:t xml:space="preserve"> </w:t>
      </w:r>
      <w:r w:rsidR="00D51876" w:rsidRPr="002A11B9">
        <w:rPr>
          <w:color w:val="000000"/>
          <w:szCs w:val="24"/>
        </w:rPr>
        <w:t>is recommended as</w:t>
      </w:r>
      <w:r w:rsidR="00DB3081" w:rsidRPr="002A11B9">
        <w:rPr>
          <w:color w:val="000000"/>
          <w:szCs w:val="24"/>
        </w:rPr>
        <w:t xml:space="preserve"> </w:t>
      </w:r>
      <w:r w:rsidR="0063208F" w:rsidRPr="002A11B9">
        <w:rPr>
          <w:color w:val="000000"/>
          <w:szCs w:val="24"/>
        </w:rPr>
        <w:t>S</w:t>
      </w:r>
      <w:r w:rsidR="00FB3CF8" w:rsidRPr="002A11B9">
        <w:rPr>
          <w:color w:val="000000"/>
          <w:szCs w:val="24"/>
        </w:rPr>
        <w:t>o</w:t>
      </w:r>
      <w:r w:rsidR="0063208F" w:rsidRPr="002A11B9">
        <w:rPr>
          <w:color w:val="000000"/>
          <w:szCs w:val="24"/>
        </w:rPr>
        <w:t>C</w:t>
      </w:r>
      <w:r w:rsidR="00DB3081" w:rsidRPr="002A11B9">
        <w:rPr>
          <w:color w:val="000000"/>
          <w:szCs w:val="24"/>
        </w:rPr>
        <w:t xml:space="preserve"> in the first-line setting</w:t>
      </w:r>
      <w:r w:rsidR="00D51876" w:rsidRPr="002A11B9">
        <w:rPr>
          <w:color w:val="000000"/>
          <w:szCs w:val="24"/>
        </w:rPr>
        <w:t xml:space="preserve"> </w:t>
      </w:r>
      <w:r w:rsidR="00D51876" w:rsidRPr="002A11B9">
        <w:t>for patients with a PS of 0-1</w:t>
      </w:r>
      <w:r w:rsidRPr="002A11B9">
        <w:rPr>
          <w:color w:val="000000"/>
          <w:szCs w:val="24"/>
        </w:rPr>
        <w:t xml:space="preserve"> [I, A]. </w:t>
      </w:r>
    </w:p>
    <w:p w14:paraId="7D442964" w14:textId="4B116E2F" w:rsidR="00294C83" w:rsidRPr="002A11B9" w:rsidRDefault="008B73D1" w:rsidP="00BC5D8C">
      <w:pPr>
        <w:pStyle w:val="ListParagraph"/>
        <w:numPr>
          <w:ilvl w:val="0"/>
          <w:numId w:val="20"/>
        </w:numPr>
        <w:pBdr>
          <w:top w:val="nil"/>
          <w:left w:val="nil"/>
          <w:bottom w:val="nil"/>
          <w:right w:val="nil"/>
          <w:between w:val="nil"/>
        </w:pBdr>
        <w:suppressAutoHyphens/>
        <w:spacing w:after="120"/>
        <w:contextualSpacing w:val="0"/>
        <w:rPr>
          <w:b/>
          <w:iCs/>
          <w:color w:val="000000" w:themeColor="text1"/>
          <w:szCs w:val="24"/>
        </w:rPr>
      </w:pPr>
      <w:r w:rsidRPr="002A11B9">
        <w:rPr>
          <w:color w:val="000000"/>
          <w:szCs w:val="24"/>
        </w:rPr>
        <w:t xml:space="preserve">The combination of </w:t>
      </w:r>
      <w:r w:rsidR="00FB3CF8" w:rsidRPr="002A11B9">
        <w:rPr>
          <w:color w:val="000000"/>
          <w:szCs w:val="24"/>
        </w:rPr>
        <w:t>c</w:t>
      </w:r>
      <w:r w:rsidRPr="002A11B9">
        <w:rPr>
          <w:color w:val="000000"/>
          <w:szCs w:val="24"/>
        </w:rPr>
        <w:t>is</w:t>
      </w:r>
      <w:r w:rsidR="003E687C" w:rsidRPr="002A11B9">
        <w:rPr>
          <w:color w:val="000000"/>
          <w:szCs w:val="24"/>
        </w:rPr>
        <w:t xml:space="preserve">platin–gemcitabine </w:t>
      </w:r>
      <w:r w:rsidRPr="002A11B9">
        <w:rPr>
          <w:color w:val="000000"/>
          <w:szCs w:val="24"/>
        </w:rPr>
        <w:t>with durvalumab can be considered in first</w:t>
      </w:r>
      <w:r w:rsidR="0063208F" w:rsidRPr="002A11B9">
        <w:rPr>
          <w:color w:val="000000"/>
          <w:szCs w:val="24"/>
        </w:rPr>
        <w:t>-line</w:t>
      </w:r>
      <w:r w:rsidRPr="002A11B9">
        <w:rPr>
          <w:color w:val="000000"/>
          <w:szCs w:val="24"/>
        </w:rPr>
        <w:t xml:space="preserve"> BTC [I, A</w:t>
      </w:r>
      <w:r w:rsidR="00220C8C" w:rsidRPr="002A11B9">
        <w:rPr>
          <w:color w:val="000000"/>
          <w:szCs w:val="24"/>
        </w:rPr>
        <w:t xml:space="preserve">; </w:t>
      </w:r>
      <w:r w:rsidR="00012D46" w:rsidRPr="002A11B9">
        <w:rPr>
          <w:color w:val="000000" w:themeColor="text1"/>
        </w:rPr>
        <w:t>ESMO-Magnitude of Clinical Benefit (MCBS) v1.1 score</w:t>
      </w:r>
      <w:r w:rsidR="00012D46" w:rsidRPr="002A11B9">
        <w:rPr>
          <w:color w:val="000000" w:themeColor="text1"/>
          <w:szCs w:val="24"/>
        </w:rPr>
        <w:t xml:space="preserve">: </w:t>
      </w:r>
      <w:r w:rsidR="00012D46">
        <w:rPr>
          <w:color w:val="000000" w:themeColor="text1"/>
          <w:szCs w:val="24"/>
        </w:rPr>
        <w:t xml:space="preserve">3; </w:t>
      </w:r>
      <w:r w:rsidR="00012D46" w:rsidRPr="002A11B9">
        <w:t>FDA approved</w:t>
      </w:r>
      <w:r w:rsidR="00012D46">
        <w:t>,</w:t>
      </w:r>
      <w:r w:rsidR="00012D46" w:rsidRPr="002A11B9">
        <w:t xml:space="preserve"> </w:t>
      </w:r>
      <w:r w:rsidR="00220C8C" w:rsidRPr="002A11B9">
        <w:t>not EMA approved</w:t>
      </w:r>
      <w:r w:rsidRPr="002A11B9">
        <w:rPr>
          <w:color w:val="000000"/>
          <w:szCs w:val="24"/>
        </w:rPr>
        <w:t>].</w:t>
      </w:r>
    </w:p>
    <w:p w14:paraId="3AF4CEA6" w14:textId="12699D88" w:rsidR="00294C83" w:rsidRPr="002A11B9" w:rsidRDefault="00294C83" w:rsidP="00BC5D8C">
      <w:pPr>
        <w:pStyle w:val="ListParagraph"/>
        <w:numPr>
          <w:ilvl w:val="0"/>
          <w:numId w:val="20"/>
        </w:numPr>
        <w:pBdr>
          <w:top w:val="nil"/>
          <w:left w:val="nil"/>
          <w:bottom w:val="nil"/>
          <w:right w:val="nil"/>
          <w:between w:val="nil"/>
        </w:pBdr>
        <w:suppressAutoHyphens/>
        <w:spacing w:after="120"/>
        <w:contextualSpacing w:val="0"/>
        <w:rPr>
          <w:b/>
          <w:iCs/>
          <w:color w:val="000000" w:themeColor="text1"/>
          <w:szCs w:val="24"/>
        </w:rPr>
      </w:pPr>
      <w:r w:rsidRPr="002A11B9">
        <w:rPr>
          <w:color w:val="000000" w:themeColor="text1"/>
          <w:szCs w:val="24"/>
        </w:rPr>
        <w:t xml:space="preserve">Oxaliplatin may be substituted for cisplatin </w:t>
      </w:r>
      <w:r w:rsidR="005E4568" w:rsidRPr="002A11B9">
        <w:rPr>
          <w:color w:val="000000" w:themeColor="text1"/>
          <w:szCs w:val="24"/>
        </w:rPr>
        <w:t>when</w:t>
      </w:r>
      <w:r w:rsidRPr="002A11B9">
        <w:rPr>
          <w:color w:val="000000" w:themeColor="text1"/>
          <w:szCs w:val="24"/>
        </w:rPr>
        <w:t xml:space="preserve"> renal function is of concern [II, B]. </w:t>
      </w:r>
    </w:p>
    <w:p w14:paraId="7964A255" w14:textId="0670E257" w:rsidR="0000372B" w:rsidRPr="002A11B9" w:rsidRDefault="00294C83" w:rsidP="0000372B">
      <w:pPr>
        <w:pStyle w:val="ListParagraph"/>
        <w:numPr>
          <w:ilvl w:val="0"/>
          <w:numId w:val="20"/>
        </w:numPr>
        <w:pBdr>
          <w:top w:val="nil"/>
          <w:left w:val="nil"/>
          <w:bottom w:val="nil"/>
          <w:right w:val="nil"/>
          <w:between w:val="nil"/>
        </w:pBdr>
        <w:suppressAutoHyphens/>
        <w:spacing w:after="120"/>
        <w:contextualSpacing w:val="0"/>
        <w:rPr>
          <w:b/>
          <w:bCs/>
          <w:color w:val="000000" w:themeColor="text1"/>
        </w:rPr>
      </w:pPr>
      <w:r w:rsidRPr="002A11B9">
        <w:rPr>
          <w:color w:val="000000" w:themeColor="text1"/>
        </w:rPr>
        <w:t xml:space="preserve">Gemcitabine monotherapy may be used in patients with </w:t>
      </w:r>
      <w:r w:rsidR="00220C8C" w:rsidRPr="002A11B9">
        <w:rPr>
          <w:color w:val="000000" w:themeColor="text1"/>
        </w:rPr>
        <w:t xml:space="preserve">a </w:t>
      </w:r>
      <w:r w:rsidRPr="002A11B9">
        <w:rPr>
          <w:color w:val="000000" w:themeColor="text1"/>
        </w:rPr>
        <w:t>PS</w:t>
      </w:r>
      <w:r w:rsidR="00DB3081" w:rsidRPr="002A11B9">
        <w:rPr>
          <w:color w:val="000000" w:themeColor="text1"/>
        </w:rPr>
        <w:t xml:space="preserve"> </w:t>
      </w:r>
      <w:r w:rsidR="00220C8C" w:rsidRPr="002A11B9">
        <w:rPr>
          <w:color w:val="000000" w:themeColor="text1"/>
        </w:rPr>
        <w:t xml:space="preserve">of </w:t>
      </w:r>
      <w:r w:rsidRPr="002A11B9">
        <w:rPr>
          <w:color w:val="000000" w:themeColor="text1"/>
        </w:rPr>
        <w:t>2 [</w:t>
      </w:r>
      <w:r w:rsidR="0049741A" w:rsidRPr="002A11B9">
        <w:rPr>
          <w:color w:val="000000" w:themeColor="text1"/>
        </w:rPr>
        <w:t>IV</w:t>
      </w:r>
      <w:r w:rsidRPr="002A11B9">
        <w:rPr>
          <w:color w:val="000000" w:themeColor="text1"/>
        </w:rPr>
        <w:t>, B]</w:t>
      </w:r>
      <w:r w:rsidR="00DB3081" w:rsidRPr="002A11B9">
        <w:rPr>
          <w:color w:val="000000" w:themeColor="text1"/>
        </w:rPr>
        <w:t>.</w:t>
      </w:r>
    </w:p>
    <w:p w14:paraId="460EF781" w14:textId="2950E664" w:rsidR="0000372B" w:rsidRPr="002A11B9" w:rsidRDefault="0000372B" w:rsidP="0000372B">
      <w:pPr>
        <w:pBdr>
          <w:top w:val="nil"/>
          <w:left w:val="nil"/>
          <w:bottom w:val="nil"/>
          <w:right w:val="nil"/>
          <w:between w:val="nil"/>
        </w:pBdr>
        <w:suppressAutoHyphens/>
        <w:spacing w:after="120"/>
        <w:rPr>
          <w:b/>
          <w:bCs/>
          <w:color w:val="000000" w:themeColor="text1"/>
        </w:rPr>
      </w:pPr>
      <w:r w:rsidRPr="002A11B9">
        <w:rPr>
          <w:b/>
          <w:bCs/>
          <w:color w:val="000000" w:themeColor="text1"/>
        </w:rPr>
        <w:t>Second- and later-line treatment</w:t>
      </w:r>
    </w:p>
    <w:p w14:paraId="00C29177" w14:textId="76BCCCC0" w:rsidR="0000372B" w:rsidRPr="002A11B9" w:rsidRDefault="00DB3081" w:rsidP="00BC5D8C">
      <w:pPr>
        <w:pStyle w:val="ListParagraph"/>
        <w:numPr>
          <w:ilvl w:val="0"/>
          <w:numId w:val="20"/>
        </w:numPr>
        <w:pBdr>
          <w:top w:val="nil"/>
          <w:left w:val="nil"/>
          <w:bottom w:val="nil"/>
          <w:right w:val="nil"/>
          <w:between w:val="nil"/>
        </w:pBdr>
        <w:suppressAutoHyphens/>
        <w:spacing w:after="120"/>
        <w:contextualSpacing w:val="0"/>
        <w:rPr>
          <w:color w:val="000000" w:themeColor="text1"/>
        </w:rPr>
      </w:pPr>
      <w:r w:rsidRPr="002A11B9">
        <w:rPr>
          <w:color w:val="000000" w:themeColor="text1"/>
        </w:rPr>
        <w:t xml:space="preserve">FOLFOX is the </w:t>
      </w:r>
      <w:r w:rsidR="0063208F" w:rsidRPr="002A11B9">
        <w:rPr>
          <w:color w:val="000000" w:themeColor="text1"/>
        </w:rPr>
        <w:t>S</w:t>
      </w:r>
      <w:r w:rsidR="0000372B" w:rsidRPr="002A11B9">
        <w:rPr>
          <w:color w:val="000000" w:themeColor="text1"/>
        </w:rPr>
        <w:t>o</w:t>
      </w:r>
      <w:r w:rsidR="0063208F" w:rsidRPr="002A11B9">
        <w:rPr>
          <w:color w:val="000000" w:themeColor="text1"/>
        </w:rPr>
        <w:t>C</w:t>
      </w:r>
      <w:r w:rsidRPr="002A11B9">
        <w:rPr>
          <w:color w:val="000000" w:themeColor="text1"/>
        </w:rPr>
        <w:t xml:space="preserve"> in the second-line setting after </w:t>
      </w:r>
      <w:r w:rsidR="003E687C" w:rsidRPr="002A11B9">
        <w:rPr>
          <w:color w:val="000000"/>
          <w:szCs w:val="24"/>
        </w:rPr>
        <w:t xml:space="preserve">cisplatin–gemcitabine </w:t>
      </w:r>
      <w:r w:rsidRPr="002A11B9">
        <w:rPr>
          <w:color w:val="000000" w:themeColor="text1"/>
        </w:rPr>
        <w:t>[I, A</w:t>
      </w:r>
      <w:r w:rsidR="009E2A20" w:rsidRPr="002A11B9">
        <w:rPr>
          <w:color w:val="000000" w:themeColor="text1"/>
        </w:rPr>
        <w:t xml:space="preserve">; </w:t>
      </w:r>
      <w:r w:rsidR="00F55B19" w:rsidRPr="002A11B9">
        <w:rPr>
          <w:color w:val="000000" w:themeColor="text1"/>
        </w:rPr>
        <w:t>ESMO-MCBS v1.1 score</w:t>
      </w:r>
      <w:r w:rsidR="009E2A20" w:rsidRPr="002A11B9">
        <w:rPr>
          <w:color w:val="000000" w:themeColor="text1"/>
          <w:szCs w:val="24"/>
        </w:rPr>
        <w:t>: 1</w:t>
      </w:r>
      <w:r w:rsidR="00596EE8">
        <w:rPr>
          <w:color w:val="000000" w:themeColor="text1"/>
          <w:szCs w:val="24"/>
        </w:rPr>
        <w:t>; no specific licensed indication in BTC</w:t>
      </w:r>
      <w:r w:rsidRPr="002A11B9">
        <w:rPr>
          <w:color w:val="000000" w:themeColor="text1"/>
        </w:rPr>
        <w:t>]</w:t>
      </w:r>
      <w:r w:rsidR="0000372B" w:rsidRPr="002A11B9">
        <w:rPr>
          <w:color w:val="000000" w:themeColor="text1"/>
        </w:rPr>
        <w:t>.</w:t>
      </w:r>
    </w:p>
    <w:p w14:paraId="5CA890BE" w14:textId="0E7A94D7" w:rsidR="00294C83" w:rsidRPr="002A11B9" w:rsidRDefault="00CB3850" w:rsidP="00BC5D8C">
      <w:pPr>
        <w:pStyle w:val="ListParagraph"/>
        <w:numPr>
          <w:ilvl w:val="0"/>
          <w:numId w:val="20"/>
        </w:numPr>
        <w:pBdr>
          <w:top w:val="nil"/>
          <w:left w:val="nil"/>
          <w:bottom w:val="nil"/>
          <w:right w:val="nil"/>
          <w:between w:val="nil"/>
        </w:pBdr>
        <w:suppressAutoHyphens/>
        <w:spacing w:after="120"/>
        <w:contextualSpacing w:val="0"/>
        <w:rPr>
          <w:color w:val="000000" w:themeColor="text1"/>
        </w:rPr>
      </w:pPr>
      <w:r w:rsidRPr="002A11B9">
        <w:rPr>
          <w:color w:val="000000" w:themeColor="text1"/>
        </w:rPr>
        <w:t>5-FU–</w:t>
      </w:r>
      <w:proofErr w:type="spellStart"/>
      <w:r w:rsidRPr="002A11B9">
        <w:rPr>
          <w:color w:val="000000" w:themeColor="text1"/>
        </w:rPr>
        <w:t>nal-iri</w:t>
      </w:r>
      <w:proofErr w:type="spellEnd"/>
      <w:r w:rsidR="005E4568" w:rsidRPr="002A11B9">
        <w:rPr>
          <w:color w:val="000000" w:themeColor="text1"/>
        </w:rPr>
        <w:t xml:space="preserve"> </w:t>
      </w:r>
      <w:r w:rsidR="00D51876" w:rsidRPr="002A11B9">
        <w:rPr>
          <w:color w:val="000000" w:themeColor="text1"/>
        </w:rPr>
        <w:t xml:space="preserve">can be </w:t>
      </w:r>
      <w:r w:rsidR="00DF6A6C" w:rsidRPr="002A11B9">
        <w:rPr>
          <w:color w:val="000000" w:themeColor="text1"/>
        </w:rPr>
        <w:t>considered</w:t>
      </w:r>
      <w:r w:rsidR="00D51876" w:rsidRPr="002A11B9">
        <w:rPr>
          <w:color w:val="000000" w:themeColor="text1"/>
        </w:rPr>
        <w:t xml:space="preserve"> as </w:t>
      </w:r>
      <w:r w:rsidR="00DB3081" w:rsidRPr="002A11B9">
        <w:rPr>
          <w:color w:val="000000" w:themeColor="text1"/>
        </w:rPr>
        <w:t>an alternative option</w:t>
      </w:r>
      <w:r w:rsidR="00D51876" w:rsidRPr="002A11B9">
        <w:rPr>
          <w:color w:val="000000" w:themeColor="text1"/>
        </w:rPr>
        <w:t xml:space="preserve"> for patients with contraindications </w:t>
      </w:r>
      <w:r w:rsidR="003771FE" w:rsidRPr="002A11B9">
        <w:rPr>
          <w:color w:val="000000" w:themeColor="text1"/>
        </w:rPr>
        <w:t xml:space="preserve">to </w:t>
      </w:r>
      <w:r w:rsidR="00D51876" w:rsidRPr="002A11B9">
        <w:rPr>
          <w:color w:val="000000" w:themeColor="text1"/>
        </w:rPr>
        <w:t xml:space="preserve">FOLFOX </w:t>
      </w:r>
      <w:r w:rsidR="00D51876" w:rsidRPr="002A11B9">
        <w:rPr>
          <w:color w:val="000000" w:themeColor="text1"/>
          <w:szCs w:val="24"/>
        </w:rPr>
        <w:t>[II, B</w:t>
      </w:r>
      <w:r w:rsidR="00596EE8">
        <w:rPr>
          <w:color w:val="000000" w:themeColor="text1"/>
          <w:szCs w:val="24"/>
        </w:rPr>
        <w:t>; no specific licensed indication in BTC</w:t>
      </w:r>
      <w:r w:rsidR="00D51876" w:rsidRPr="002A11B9">
        <w:rPr>
          <w:color w:val="000000" w:themeColor="text1"/>
          <w:szCs w:val="24"/>
        </w:rPr>
        <w:t>].</w:t>
      </w:r>
      <w:r w:rsidR="00EE69DF" w:rsidRPr="002A11B9">
        <w:rPr>
          <w:color w:val="000000" w:themeColor="text1"/>
          <w:szCs w:val="24"/>
        </w:rPr>
        <w:t xml:space="preserve"> Evidence for irinotecan</w:t>
      </w:r>
      <w:r w:rsidR="00272C56" w:rsidRPr="002A11B9">
        <w:rPr>
          <w:color w:val="000000" w:themeColor="text1"/>
          <w:szCs w:val="24"/>
        </w:rPr>
        <w:t>-</w:t>
      </w:r>
      <w:r w:rsidR="00EE69DF" w:rsidRPr="002A11B9">
        <w:rPr>
          <w:color w:val="000000" w:themeColor="text1"/>
          <w:szCs w:val="24"/>
        </w:rPr>
        <w:t>based therapies is limited [II, C].</w:t>
      </w:r>
    </w:p>
    <w:p w14:paraId="7D2DA7C8" w14:textId="60F4AB27" w:rsidR="00294C83" w:rsidRPr="002A11B9" w:rsidRDefault="00294C83" w:rsidP="00BC5D8C">
      <w:pPr>
        <w:pStyle w:val="ListParagraph"/>
        <w:numPr>
          <w:ilvl w:val="0"/>
          <w:numId w:val="20"/>
        </w:numPr>
        <w:suppressAutoHyphens/>
        <w:spacing w:after="120"/>
        <w:contextualSpacing w:val="0"/>
        <w:rPr>
          <w:color w:val="000000" w:themeColor="text1"/>
          <w:szCs w:val="24"/>
        </w:rPr>
      </w:pPr>
      <w:r w:rsidRPr="002A11B9">
        <w:rPr>
          <w:color w:val="000000" w:themeColor="text1"/>
          <w:szCs w:val="24"/>
        </w:rPr>
        <w:t xml:space="preserve">Ivosidenib is recommended for the treatment of </w:t>
      </w:r>
      <w:r w:rsidR="00CB3850" w:rsidRPr="002A11B9">
        <w:rPr>
          <w:color w:val="000000" w:themeColor="text1"/>
          <w:szCs w:val="24"/>
        </w:rPr>
        <w:t xml:space="preserve">patients with </w:t>
      </w:r>
      <w:r w:rsidRPr="002A11B9">
        <w:rPr>
          <w:color w:val="000000" w:themeColor="text1"/>
          <w:szCs w:val="24"/>
        </w:rPr>
        <w:t xml:space="preserve">CCA </w:t>
      </w:r>
      <w:r w:rsidR="00CB3850" w:rsidRPr="002A11B9">
        <w:rPr>
          <w:color w:val="000000" w:themeColor="text1"/>
          <w:szCs w:val="24"/>
        </w:rPr>
        <w:t>and</w:t>
      </w:r>
      <w:r w:rsidRPr="002A11B9">
        <w:rPr>
          <w:color w:val="000000" w:themeColor="text1"/>
          <w:szCs w:val="24"/>
        </w:rPr>
        <w:t xml:space="preserve"> </w:t>
      </w:r>
      <w:r w:rsidRPr="002A11B9">
        <w:rPr>
          <w:i/>
          <w:color w:val="000000" w:themeColor="text1"/>
          <w:szCs w:val="24"/>
        </w:rPr>
        <w:t>IDH1</w:t>
      </w:r>
      <w:r w:rsidRPr="002A11B9">
        <w:rPr>
          <w:color w:val="000000" w:themeColor="text1"/>
          <w:szCs w:val="24"/>
        </w:rPr>
        <w:t xml:space="preserve"> mutations</w:t>
      </w:r>
      <w:r w:rsidR="0049741A" w:rsidRPr="002A11B9">
        <w:rPr>
          <w:color w:val="000000" w:themeColor="text1"/>
          <w:szCs w:val="24"/>
        </w:rPr>
        <w:t xml:space="preserve"> </w:t>
      </w:r>
      <w:r w:rsidR="00CB3850" w:rsidRPr="002A11B9">
        <w:rPr>
          <w:color w:val="000000" w:themeColor="text1"/>
          <w:szCs w:val="24"/>
        </w:rPr>
        <w:t>who</w:t>
      </w:r>
      <w:r w:rsidR="0049741A" w:rsidRPr="002A11B9">
        <w:rPr>
          <w:rFonts w:eastAsia="Times New Roman"/>
          <w:color w:val="333333"/>
          <w:szCs w:val="24"/>
          <w:shd w:val="clear" w:color="auto" w:fill="FFFFFF"/>
          <w:lang w:eastAsia="de-DE"/>
        </w:rPr>
        <w:t xml:space="preserve"> have progressed after </w:t>
      </w:r>
      <w:r w:rsidR="005E4568" w:rsidRPr="002A11B9">
        <w:rPr>
          <w:rFonts w:eastAsia="Times New Roman"/>
          <w:color w:val="333333"/>
          <w:szCs w:val="24"/>
          <w:shd w:val="clear" w:color="auto" w:fill="FFFFFF"/>
          <w:lang w:eastAsia="de-DE"/>
        </w:rPr>
        <w:t xml:space="preserve">≥1 </w:t>
      </w:r>
      <w:r w:rsidR="0049741A" w:rsidRPr="002A11B9">
        <w:rPr>
          <w:rFonts w:eastAsia="Times New Roman"/>
          <w:color w:val="333333"/>
          <w:szCs w:val="24"/>
          <w:shd w:val="clear" w:color="auto" w:fill="FFFFFF"/>
          <w:lang w:eastAsia="de-DE"/>
        </w:rPr>
        <w:t>prior line of systemic therapy</w:t>
      </w:r>
      <w:r w:rsidR="00D20E89" w:rsidRPr="002A11B9">
        <w:rPr>
          <w:color w:val="000000" w:themeColor="text1"/>
          <w:szCs w:val="24"/>
        </w:rPr>
        <w:t xml:space="preserve"> </w:t>
      </w:r>
      <w:r w:rsidR="00B00869" w:rsidRPr="002A11B9">
        <w:rPr>
          <w:szCs w:val="24"/>
        </w:rPr>
        <w:t>[I</w:t>
      </w:r>
      <w:r w:rsidR="00B00869" w:rsidRPr="002A11B9">
        <w:rPr>
          <w:color w:val="000000" w:themeColor="text1"/>
          <w:szCs w:val="24"/>
        </w:rPr>
        <w:t>,</w:t>
      </w:r>
      <w:r w:rsidR="00DF6A6C" w:rsidRPr="002A11B9">
        <w:rPr>
          <w:color w:val="000000" w:themeColor="text1"/>
          <w:szCs w:val="24"/>
        </w:rPr>
        <w:t xml:space="preserve"> </w:t>
      </w:r>
      <w:r w:rsidR="00626D38" w:rsidRPr="002A11B9">
        <w:rPr>
          <w:color w:val="000000" w:themeColor="text1"/>
          <w:szCs w:val="24"/>
        </w:rPr>
        <w:t>A</w:t>
      </w:r>
      <w:r w:rsidR="00CB3850" w:rsidRPr="002A11B9">
        <w:rPr>
          <w:color w:val="000000" w:themeColor="text1"/>
          <w:szCs w:val="24"/>
        </w:rPr>
        <w:t xml:space="preserve">; </w:t>
      </w:r>
      <w:r w:rsidR="009E2A20" w:rsidRPr="002A11B9">
        <w:rPr>
          <w:color w:val="000000" w:themeColor="text1"/>
          <w:szCs w:val="24"/>
        </w:rPr>
        <w:t>ESMO-MCBS v1.1 score: 2</w:t>
      </w:r>
      <w:r w:rsidR="00CB3850" w:rsidRPr="002A11B9">
        <w:rPr>
          <w:color w:val="000000" w:themeColor="text1"/>
          <w:szCs w:val="24"/>
        </w:rPr>
        <w:t xml:space="preserve">; ESCAT </w:t>
      </w:r>
      <w:r w:rsidR="009E2A20" w:rsidRPr="002A11B9">
        <w:rPr>
          <w:color w:val="000000" w:themeColor="text1"/>
          <w:szCs w:val="24"/>
        </w:rPr>
        <w:t xml:space="preserve">score: </w:t>
      </w:r>
      <w:r w:rsidR="001A4838" w:rsidRPr="002A11B9">
        <w:rPr>
          <w:color w:val="000000" w:themeColor="text1"/>
          <w:szCs w:val="24"/>
        </w:rPr>
        <w:t>I-A</w:t>
      </w:r>
      <w:r w:rsidR="00B002D1" w:rsidRPr="002A11B9">
        <w:rPr>
          <w:color w:val="000000" w:themeColor="text1"/>
          <w:szCs w:val="24"/>
        </w:rPr>
        <w:t>; FDA approved, not EMA approved</w:t>
      </w:r>
      <w:r w:rsidR="00B00869" w:rsidRPr="002A11B9">
        <w:rPr>
          <w:color w:val="000000" w:themeColor="text1"/>
          <w:szCs w:val="24"/>
        </w:rPr>
        <w:t>]</w:t>
      </w:r>
      <w:r w:rsidR="00B00869" w:rsidRPr="002A11B9">
        <w:rPr>
          <w:rFonts w:eastAsia="Times New Roman"/>
          <w:noProof/>
          <w:color w:val="000000" w:themeColor="text1"/>
          <w:szCs w:val="24"/>
        </w:rPr>
        <w:t>.</w:t>
      </w:r>
    </w:p>
    <w:p w14:paraId="1C62A220" w14:textId="0F5DA2BD" w:rsidR="00D20E89" w:rsidRPr="002A11B9" w:rsidRDefault="00D20E89" w:rsidP="00BC5D8C">
      <w:pPr>
        <w:pStyle w:val="ListParagraph"/>
        <w:numPr>
          <w:ilvl w:val="0"/>
          <w:numId w:val="20"/>
        </w:numPr>
        <w:suppressAutoHyphens/>
        <w:spacing w:after="120"/>
        <w:contextualSpacing w:val="0"/>
        <w:rPr>
          <w:rFonts w:eastAsia="Times New Roman"/>
          <w:szCs w:val="24"/>
          <w:lang w:eastAsia="de-DE"/>
        </w:rPr>
      </w:pPr>
      <w:r w:rsidRPr="002A11B9">
        <w:rPr>
          <w:color w:val="000000" w:themeColor="text1"/>
          <w:szCs w:val="24"/>
        </w:rPr>
        <w:t xml:space="preserve">FGFR inhibitors are recommended for the treatment of patients with </w:t>
      </w:r>
      <w:r w:rsidRPr="002A11B9">
        <w:rPr>
          <w:i/>
          <w:iCs/>
          <w:color w:val="000000" w:themeColor="text1"/>
          <w:szCs w:val="24"/>
        </w:rPr>
        <w:t>FGFR2</w:t>
      </w:r>
      <w:r w:rsidRPr="002A11B9">
        <w:rPr>
          <w:color w:val="000000" w:themeColor="text1"/>
          <w:szCs w:val="24"/>
        </w:rPr>
        <w:t xml:space="preserve"> fusions </w:t>
      </w:r>
      <w:r w:rsidR="00CB3850" w:rsidRPr="002A11B9">
        <w:rPr>
          <w:rFonts w:eastAsia="Times New Roman"/>
          <w:color w:val="333333"/>
          <w:szCs w:val="24"/>
          <w:shd w:val="clear" w:color="auto" w:fill="FFFFFF"/>
          <w:lang w:eastAsia="de-DE"/>
        </w:rPr>
        <w:t xml:space="preserve">who </w:t>
      </w:r>
      <w:r w:rsidRPr="002A11B9">
        <w:rPr>
          <w:rFonts w:eastAsia="Times New Roman"/>
          <w:color w:val="333333"/>
          <w:szCs w:val="24"/>
          <w:shd w:val="clear" w:color="auto" w:fill="FFFFFF"/>
          <w:lang w:eastAsia="de-DE"/>
        </w:rPr>
        <w:t xml:space="preserve">have progressed after </w:t>
      </w:r>
      <w:r w:rsidR="003E687C" w:rsidRPr="002A11B9">
        <w:rPr>
          <w:rFonts w:eastAsia="Times New Roman"/>
          <w:color w:val="333333"/>
          <w:szCs w:val="24"/>
          <w:shd w:val="clear" w:color="auto" w:fill="FFFFFF"/>
          <w:lang w:eastAsia="de-DE"/>
        </w:rPr>
        <w:t xml:space="preserve">≥1 </w:t>
      </w:r>
      <w:r w:rsidRPr="002A11B9">
        <w:rPr>
          <w:rFonts w:eastAsia="Times New Roman"/>
          <w:color w:val="333333"/>
          <w:szCs w:val="24"/>
          <w:shd w:val="clear" w:color="auto" w:fill="FFFFFF"/>
          <w:lang w:eastAsia="de-DE"/>
        </w:rPr>
        <w:t>prior line of systemic therapy</w:t>
      </w:r>
      <w:r w:rsidR="00B00869" w:rsidRPr="002A11B9">
        <w:rPr>
          <w:rFonts w:eastAsia="Times New Roman"/>
          <w:noProof/>
          <w:color w:val="000000" w:themeColor="text1"/>
          <w:szCs w:val="24"/>
        </w:rPr>
        <w:t xml:space="preserve"> [III</w:t>
      </w:r>
      <w:r w:rsidR="00DF6A6C" w:rsidRPr="002A11B9">
        <w:rPr>
          <w:rFonts w:eastAsia="Times New Roman"/>
          <w:noProof/>
          <w:color w:val="000000" w:themeColor="text1"/>
          <w:szCs w:val="24"/>
        </w:rPr>
        <w:t xml:space="preserve">, </w:t>
      </w:r>
      <w:r w:rsidR="00626D38" w:rsidRPr="002A11B9">
        <w:rPr>
          <w:rFonts w:eastAsia="Times New Roman"/>
          <w:noProof/>
          <w:color w:val="000000" w:themeColor="text1"/>
          <w:szCs w:val="24"/>
        </w:rPr>
        <w:t>A</w:t>
      </w:r>
      <w:r w:rsidR="00CB3850" w:rsidRPr="002A11B9">
        <w:rPr>
          <w:rFonts w:eastAsia="Times New Roman"/>
          <w:noProof/>
          <w:color w:val="000000" w:themeColor="text1"/>
          <w:szCs w:val="24"/>
        </w:rPr>
        <w:t xml:space="preserve">; </w:t>
      </w:r>
      <w:r w:rsidR="00B002D1" w:rsidRPr="002A11B9">
        <w:rPr>
          <w:color w:val="000000" w:themeColor="text1"/>
          <w:szCs w:val="24"/>
        </w:rPr>
        <w:t>ESMO-MCBS v1.1 score: 3</w:t>
      </w:r>
      <w:r w:rsidR="00CB3850" w:rsidRPr="002A11B9">
        <w:rPr>
          <w:color w:val="000000" w:themeColor="text1"/>
          <w:szCs w:val="24"/>
        </w:rPr>
        <w:t>; ESCAT</w:t>
      </w:r>
      <w:r w:rsidR="00B002D1" w:rsidRPr="002A11B9">
        <w:rPr>
          <w:color w:val="000000" w:themeColor="text1"/>
          <w:szCs w:val="24"/>
        </w:rPr>
        <w:t xml:space="preserve"> score:</w:t>
      </w:r>
      <w:r w:rsidR="00CB3850" w:rsidRPr="002A11B9">
        <w:rPr>
          <w:color w:val="000000" w:themeColor="text1"/>
          <w:szCs w:val="24"/>
        </w:rPr>
        <w:t xml:space="preserve"> </w:t>
      </w:r>
      <w:r w:rsidR="00397B93" w:rsidRPr="002A11B9">
        <w:rPr>
          <w:color w:val="000000" w:themeColor="text1"/>
          <w:szCs w:val="24"/>
        </w:rPr>
        <w:t>I-B</w:t>
      </w:r>
      <w:r w:rsidR="00B00869" w:rsidRPr="002A11B9">
        <w:rPr>
          <w:rFonts w:eastAsia="Times New Roman"/>
          <w:noProof/>
          <w:color w:val="000000" w:themeColor="text1"/>
          <w:szCs w:val="24"/>
        </w:rPr>
        <w:t>].</w:t>
      </w:r>
    </w:p>
    <w:p w14:paraId="06F91286" w14:textId="08DA3E1D" w:rsidR="00147C9E" w:rsidRPr="002A11B9" w:rsidRDefault="00147C9E" w:rsidP="00BC5D8C">
      <w:pPr>
        <w:pStyle w:val="ListParagraph"/>
        <w:numPr>
          <w:ilvl w:val="0"/>
          <w:numId w:val="20"/>
        </w:numPr>
        <w:suppressAutoHyphens/>
        <w:spacing w:after="120"/>
        <w:contextualSpacing w:val="0"/>
        <w:rPr>
          <w:rFonts w:eastAsia="Times New Roman"/>
          <w:szCs w:val="24"/>
          <w:lang w:eastAsia="de-DE"/>
        </w:rPr>
      </w:pPr>
      <w:r w:rsidRPr="002A11B9">
        <w:rPr>
          <w:color w:val="000000" w:themeColor="text1"/>
          <w:szCs w:val="24"/>
        </w:rPr>
        <w:lastRenderedPageBreak/>
        <w:t xml:space="preserve">Pembrolizumab is recommended in </w:t>
      </w:r>
      <w:r w:rsidR="00CB3850" w:rsidRPr="002A11B9">
        <w:rPr>
          <w:color w:val="000000" w:themeColor="text1"/>
          <w:szCs w:val="24"/>
        </w:rPr>
        <w:t xml:space="preserve">patients with </w:t>
      </w:r>
      <w:r w:rsidRPr="002A11B9">
        <w:rPr>
          <w:color w:val="000000" w:themeColor="text1"/>
          <w:szCs w:val="24"/>
        </w:rPr>
        <w:t>MSI</w:t>
      </w:r>
      <w:r w:rsidR="004E00A1">
        <w:rPr>
          <w:color w:val="000000" w:themeColor="text1"/>
          <w:szCs w:val="24"/>
        </w:rPr>
        <w:t>-H</w:t>
      </w:r>
      <w:r w:rsidR="00596EE8">
        <w:rPr>
          <w:color w:val="000000" w:themeColor="text1"/>
          <w:szCs w:val="24"/>
        </w:rPr>
        <w:t>/</w:t>
      </w:r>
      <w:proofErr w:type="spellStart"/>
      <w:r w:rsidR="00596EE8">
        <w:rPr>
          <w:color w:val="000000" w:themeColor="text1"/>
          <w:szCs w:val="24"/>
        </w:rPr>
        <w:t>dMMR</w:t>
      </w:r>
      <w:proofErr w:type="spellEnd"/>
      <w:r w:rsidRPr="002A11B9">
        <w:rPr>
          <w:color w:val="000000" w:themeColor="text1"/>
          <w:szCs w:val="24"/>
        </w:rPr>
        <w:t xml:space="preserve"> </w:t>
      </w:r>
      <w:r w:rsidR="00CB3850" w:rsidRPr="002A11B9">
        <w:rPr>
          <w:color w:val="000000" w:themeColor="text1"/>
          <w:szCs w:val="24"/>
        </w:rPr>
        <w:t>who</w:t>
      </w:r>
      <w:r w:rsidR="00D63A03" w:rsidRPr="002A11B9">
        <w:rPr>
          <w:color w:val="000000" w:themeColor="text1"/>
          <w:szCs w:val="24"/>
        </w:rPr>
        <w:t xml:space="preserve"> have progressed </w:t>
      </w:r>
      <w:r w:rsidR="000526A1" w:rsidRPr="002A11B9">
        <w:rPr>
          <w:color w:val="000000" w:themeColor="text1"/>
          <w:szCs w:val="24"/>
        </w:rPr>
        <w:t xml:space="preserve">on </w:t>
      </w:r>
      <w:r w:rsidR="00D63A03" w:rsidRPr="002A11B9">
        <w:rPr>
          <w:color w:val="000000" w:themeColor="text1"/>
          <w:szCs w:val="24"/>
        </w:rPr>
        <w:t>or are intolerant</w:t>
      </w:r>
      <w:r w:rsidR="000526A1" w:rsidRPr="002A11B9">
        <w:rPr>
          <w:color w:val="000000" w:themeColor="text1"/>
          <w:szCs w:val="24"/>
        </w:rPr>
        <w:t xml:space="preserve"> to</w:t>
      </w:r>
      <w:r w:rsidR="00D63A03" w:rsidRPr="002A11B9">
        <w:rPr>
          <w:color w:val="000000" w:themeColor="text1"/>
          <w:szCs w:val="24"/>
        </w:rPr>
        <w:t xml:space="preserve"> prior treatment </w:t>
      </w:r>
      <w:r w:rsidRPr="002A11B9">
        <w:rPr>
          <w:rFonts w:eastAsia="Times New Roman"/>
          <w:noProof/>
          <w:color w:val="000000" w:themeColor="text1"/>
          <w:szCs w:val="24"/>
        </w:rPr>
        <w:t xml:space="preserve">[III, </w:t>
      </w:r>
      <w:r w:rsidR="00D63A03" w:rsidRPr="002A11B9">
        <w:rPr>
          <w:rFonts w:eastAsia="Times New Roman"/>
          <w:noProof/>
          <w:color w:val="000000" w:themeColor="text1"/>
          <w:szCs w:val="24"/>
        </w:rPr>
        <w:t>A</w:t>
      </w:r>
      <w:r w:rsidR="00CB3850" w:rsidRPr="002A11B9">
        <w:rPr>
          <w:rFonts w:eastAsia="Times New Roman"/>
          <w:noProof/>
          <w:color w:val="000000" w:themeColor="text1"/>
          <w:szCs w:val="24"/>
        </w:rPr>
        <w:t>;</w:t>
      </w:r>
      <w:r w:rsidR="00CB3850" w:rsidRPr="002A11B9">
        <w:rPr>
          <w:color w:val="000000" w:themeColor="text1"/>
          <w:szCs w:val="24"/>
        </w:rPr>
        <w:t xml:space="preserve"> </w:t>
      </w:r>
      <w:r w:rsidR="00B216FA" w:rsidRPr="002A11B9">
        <w:rPr>
          <w:color w:val="000000" w:themeColor="text1"/>
          <w:szCs w:val="24"/>
        </w:rPr>
        <w:t xml:space="preserve">ESMO-MCBS v1.1 score: </w:t>
      </w:r>
      <w:r w:rsidR="00596EE8">
        <w:rPr>
          <w:color w:val="000000" w:themeColor="text1"/>
          <w:szCs w:val="24"/>
        </w:rPr>
        <w:t>2</w:t>
      </w:r>
      <w:r w:rsidR="00B216FA" w:rsidRPr="002A11B9">
        <w:rPr>
          <w:color w:val="000000" w:themeColor="text1"/>
          <w:szCs w:val="24"/>
        </w:rPr>
        <w:t xml:space="preserve">; </w:t>
      </w:r>
      <w:r w:rsidR="00CB3850" w:rsidRPr="002A11B9">
        <w:rPr>
          <w:color w:val="000000" w:themeColor="text1"/>
          <w:szCs w:val="24"/>
        </w:rPr>
        <w:t>ESCAT</w:t>
      </w:r>
      <w:r w:rsidR="00B002D1" w:rsidRPr="002A11B9">
        <w:rPr>
          <w:color w:val="000000" w:themeColor="text1"/>
          <w:szCs w:val="24"/>
        </w:rPr>
        <w:t xml:space="preserve"> score:</w:t>
      </w:r>
      <w:r w:rsidR="00CB3850" w:rsidRPr="002A11B9">
        <w:rPr>
          <w:color w:val="000000" w:themeColor="text1"/>
          <w:szCs w:val="24"/>
        </w:rPr>
        <w:t xml:space="preserve"> </w:t>
      </w:r>
      <w:r w:rsidR="00397B93" w:rsidRPr="002A11B9">
        <w:rPr>
          <w:color w:val="000000" w:themeColor="text1"/>
          <w:szCs w:val="24"/>
        </w:rPr>
        <w:t>I-C</w:t>
      </w:r>
      <w:r w:rsidRPr="002A11B9">
        <w:rPr>
          <w:rFonts w:eastAsia="Times New Roman"/>
          <w:noProof/>
          <w:color w:val="000000" w:themeColor="text1"/>
          <w:szCs w:val="24"/>
        </w:rPr>
        <w:t>].</w:t>
      </w:r>
    </w:p>
    <w:p w14:paraId="25B6E954" w14:textId="69836E87" w:rsidR="00062444" w:rsidRPr="00062444" w:rsidRDefault="00062444" w:rsidP="00062444">
      <w:pPr>
        <w:pStyle w:val="ListParagraph"/>
        <w:numPr>
          <w:ilvl w:val="0"/>
          <w:numId w:val="20"/>
        </w:numPr>
        <w:suppressAutoHyphens/>
        <w:spacing w:after="120"/>
        <w:contextualSpacing w:val="0"/>
        <w:rPr>
          <w:color w:val="000000" w:themeColor="text1"/>
          <w:szCs w:val="24"/>
        </w:rPr>
      </w:pPr>
      <w:r>
        <w:rPr>
          <w:color w:val="000000" w:themeColor="text1"/>
          <w:szCs w:val="24"/>
        </w:rPr>
        <w:t>Dabrafenib in combination with trametinib</w:t>
      </w:r>
      <w:r w:rsidRPr="002A11B9">
        <w:rPr>
          <w:color w:val="000000" w:themeColor="text1"/>
          <w:szCs w:val="24"/>
        </w:rPr>
        <w:t xml:space="preserve"> is recommended for the treatment of patients with </w:t>
      </w:r>
      <w:r>
        <w:rPr>
          <w:color w:val="000000" w:themeColor="text1"/>
          <w:szCs w:val="24"/>
        </w:rPr>
        <w:t>BRAF</w:t>
      </w:r>
      <w:r w:rsidRPr="00062444">
        <w:rPr>
          <w:color w:val="000000" w:themeColor="text1"/>
          <w:szCs w:val="24"/>
          <w:vertAlign w:val="superscript"/>
        </w:rPr>
        <w:t>V600E</w:t>
      </w:r>
      <w:r w:rsidRPr="002A11B9">
        <w:rPr>
          <w:color w:val="000000" w:themeColor="text1"/>
          <w:szCs w:val="24"/>
        </w:rPr>
        <w:t xml:space="preserve"> mutations who</w:t>
      </w:r>
      <w:r w:rsidRPr="002A11B9">
        <w:rPr>
          <w:rFonts w:eastAsia="Times New Roman"/>
          <w:color w:val="333333"/>
          <w:szCs w:val="24"/>
          <w:shd w:val="clear" w:color="auto" w:fill="FFFFFF"/>
          <w:lang w:eastAsia="de-DE"/>
        </w:rPr>
        <w:t xml:space="preserve"> have progressed after ≥1 prior line of systemic therapy</w:t>
      </w:r>
      <w:r w:rsidRPr="002A11B9">
        <w:rPr>
          <w:color w:val="000000" w:themeColor="text1"/>
          <w:szCs w:val="24"/>
        </w:rPr>
        <w:t xml:space="preserve"> </w:t>
      </w:r>
      <w:r w:rsidRPr="002A11B9">
        <w:rPr>
          <w:szCs w:val="24"/>
        </w:rPr>
        <w:t>[I</w:t>
      </w:r>
      <w:r w:rsidRPr="002A11B9">
        <w:rPr>
          <w:color w:val="000000" w:themeColor="text1"/>
          <w:szCs w:val="24"/>
        </w:rPr>
        <w:t>, A; ESMO-MCBS v1.1 score: 2; ESCAT score: I-A; FDA approved, not EMA approved]</w:t>
      </w:r>
      <w:r w:rsidRPr="002A11B9">
        <w:rPr>
          <w:rFonts w:eastAsia="Times New Roman"/>
          <w:noProof/>
          <w:color w:val="000000" w:themeColor="text1"/>
          <w:szCs w:val="24"/>
        </w:rPr>
        <w:t>.</w:t>
      </w:r>
    </w:p>
    <w:p w14:paraId="472BECB1" w14:textId="57B7153F" w:rsidR="00412FEF" w:rsidRPr="002A11B9" w:rsidRDefault="00412FEF" w:rsidP="00BC5D8C">
      <w:pPr>
        <w:pStyle w:val="ListParagraph"/>
        <w:numPr>
          <w:ilvl w:val="0"/>
          <w:numId w:val="20"/>
        </w:numPr>
        <w:suppressAutoHyphens/>
        <w:spacing w:after="120"/>
        <w:contextualSpacing w:val="0"/>
        <w:rPr>
          <w:rFonts w:eastAsia="Times New Roman"/>
          <w:szCs w:val="24"/>
          <w:lang w:eastAsia="de-DE"/>
        </w:rPr>
      </w:pPr>
      <w:r w:rsidRPr="002A11B9">
        <w:rPr>
          <w:rFonts w:eastAsia="Times New Roman"/>
          <w:noProof/>
          <w:color w:val="000000" w:themeColor="text1"/>
          <w:szCs w:val="24"/>
        </w:rPr>
        <w:t xml:space="preserve">Patients with </w:t>
      </w:r>
      <w:r w:rsidRPr="002A11B9">
        <w:rPr>
          <w:rFonts w:eastAsia="Times New Roman"/>
          <w:i/>
          <w:iCs/>
          <w:noProof/>
          <w:color w:val="000000" w:themeColor="text1"/>
          <w:szCs w:val="24"/>
        </w:rPr>
        <w:t>BRCA1/2</w:t>
      </w:r>
      <w:r w:rsidRPr="002A11B9">
        <w:rPr>
          <w:rFonts w:eastAsia="Times New Roman"/>
          <w:noProof/>
          <w:color w:val="000000" w:themeColor="text1"/>
          <w:szCs w:val="24"/>
        </w:rPr>
        <w:t xml:space="preserve"> </w:t>
      </w:r>
      <w:r w:rsidR="005E4568" w:rsidRPr="002A11B9">
        <w:rPr>
          <w:rFonts w:eastAsia="Times New Roman"/>
          <w:noProof/>
          <w:color w:val="000000" w:themeColor="text1"/>
          <w:szCs w:val="24"/>
        </w:rPr>
        <w:t xml:space="preserve">or </w:t>
      </w:r>
      <w:r w:rsidRPr="002A11B9">
        <w:rPr>
          <w:rFonts w:eastAsia="Times New Roman"/>
          <w:i/>
          <w:iCs/>
          <w:noProof/>
          <w:color w:val="000000" w:themeColor="text1"/>
          <w:szCs w:val="24"/>
        </w:rPr>
        <w:t>PALB2</w:t>
      </w:r>
      <w:r w:rsidRPr="002A11B9">
        <w:rPr>
          <w:rFonts w:eastAsia="Times New Roman"/>
          <w:noProof/>
          <w:color w:val="000000" w:themeColor="text1"/>
          <w:szCs w:val="24"/>
        </w:rPr>
        <w:t xml:space="preserve"> mutations responding to </w:t>
      </w:r>
      <w:r w:rsidR="00CB3850" w:rsidRPr="002A11B9">
        <w:rPr>
          <w:rFonts w:eastAsia="Times New Roman"/>
          <w:noProof/>
          <w:color w:val="000000" w:themeColor="text1"/>
          <w:szCs w:val="24"/>
        </w:rPr>
        <w:t>p</w:t>
      </w:r>
      <w:r w:rsidRPr="002A11B9">
        <w:rPr>
          <w:rFonts w:eastAsia="Times New Roman"/>
          <w:noProof/>
          <w:color w:val="000000" w:themeColor="text1"/>
          <w:szCs w:val="24"/>
        </w:rPr>
        <w:t xml:space="preserve">latinum-based therapy can be considered for </w:t>
      </w:r>
      <w:r w:rsidR="00CB3850" w:rsidRPr="002A11B9">
        <w:rPr>
          <w:rFonts w:eastAsia="Times New Roman"/>
          <w:noProof/>
          <w:color w:val="000000" w:themeColor="text1"/>
          <w:szCs w:val="24"/>
        </w:rPr>
        <w:t xml:space="preserve">treatment with </w:t>
      </w:r>
      <w:r w:rsidRPr="002A11B9">
        <w:rPr>
          <w:rFonts w:eastAsia="Times New Roman"/>
          <w:noProof/>
          <w:color w:val="000000" w:themeColor="text1"/>
          <w:szCs w:val="24"/>
        </w:rPr>
        <w:t>PARP inhibitors [V, B</w:t>
      </w:r>
      <w:r w:rsidR="00CB3850" w:rsidRPr="002A11B9">
        <w:rPr>
          <w:color w:val="000000" w:themeColor="text1"/>
          <w:szCs w:val="24"/>
        </w:rPr>
        <w:t>; ESCAT</w:t>
      </w:r>
      <w:r w:rsidR="007110D2" w:rsidRPr="002A11B9">
        <w:rPr>
          <w:color w:val="000000" w:themeColor="text1"/>
          <w:szCs w:val="24"/>
        </w:rPr>
        <w:t xml:space="preserve"> score:</w:t>
      </w:r>
      <w:r w:rsidR="00CB3850" w:rsidRPr="002A11B9">
        <w:rPr>
          <w:color w:val="000000" w:themeColor="text1"/>
          <w:szCs w:val="24"/>
        </w:rPr>
        <w:t xml:space="preserve"> </w:t>
      </w:r>
      <w:r w:rsidR="00397B93" w:rsidRPr="002A11B9">
        <w:rPr>
          <w:color w:val="000000" w:themeColor="text1"/>
          <w:szCs w:val="24"/>
        </w:rPr>
        <w:t>III-A</w:t>
      </w:r>
      <w:r w:rsidRPr="002A11B9">
        <w:rPr>
          <w:rFonts w:eastAsia="Times New Roman"/>
          <w:noProof/>
          <w:color w:val="000000" w:themeColor="text1"/>
          <w:szCs w:val="24"/>
        </w:rPr>
        <w:t>]</w:t>
      </w:r>
      <w:r w:rsidR="00397B93" w:rsidRPr="002A11B9">
        <w:rPr>
          <w:rFonts w:eastAsia="Times New Roman"/>
          <w:noProof/>
          <w:color w:val="000000" w:themeColor="text1"/>
          <w:szCs w:val="24"/>
        </w:rPr>
        <w:t>.</w:t>
      </w:r>
    </w:p>
    <w:p w14:paraId="62A0C761" w14:textId="5D5A34AA" w:rsidR="00147C9E" w:rsidRPr="002A11B9" w:rsidRDefault="00147C9E" w:rsidP="00BC5D8C">
      <w:pPr>
        <w:pStyle w:val="ListParagraph"/>
        <w:numPr>
          <w:ilvl w:val="0"/>
          <w:numId w:val="20"/>
        </w:numPr>
        <w:suppressAutoHyphens/>
        <w:spacing w:after="120"/>
        <w:contextualSpacing w:val="0"/>
        <w:rPr>
          <w:rFonts w:eastAsia="Times New Roman"/>
          <w:szCs w:val="24"/>
          <w:lang w:eastAsia="de-DE"/>
        </w:rPr>
      </w:pPr>
      <w:r w:rsidRPr="002A11B9">
        <w:rPr>
          <w:color w:val="000000" w:themeColor="text1"/>
          <w:szCs w:val="24"/>
        </w:rPr>
        <w:t>NTRK inhibitor</w:t>
      </w:r>
      <w:r w:rsidR="00CB3850" w:rsidRPr="002A11B9">
        <w:rPr>
          <w:color w:val="000000" w:themeColor="text1"/>
          <w:szCs w:val="24"/>
        </w:rPr>
        <w:t>s</w:t>
      </w:r>
      <w:r w:rsidRPr="002A11B9">
        <w:rPr>
          <w:color w:val="000000" w:themeColor="text1"/>
          <w:szCs w:val="24"/>
        </w:rPr>
        <w:t xml:space="preserve"> are recommended in patients with </w:t>
      </w:r>
      <w:r w:rsidRPr="002A11B9">
        <w:rPr>
          <w:i/>
          <w:iCs/>
          <w:color w:val="000000" w:themeColor="text1"/>
          <w:szCs w:val="24"/>
        </w:rPr>
        <w:t>NTRK</w:t>
      </w:r>
      <w:r w:rsidRPr="002A11B9">
        <w:rPr>
          <w:color w:val="000000" w:themeColor="text1"/>
          <w:szCs w:val="24"/>
        </w:rPr>
        <w:t xml:space="preserve"> fusions </w:t>
      </w:r>
      <w:r w:rsidR="00CB3850" w:rsidRPr="002A11B9">
        <w:rPr>
          <w:color w:val="000000" w:themeColor="text1"/>
          <w:szCs w:val="24"/>
        </w:rPr>
        <w:t>who</w:t>
      </w:r>
      <w:r w:rsidR="000526A1" w:rsidRPr="002A11B9">
        <w:rPr>
          <w:color w:val="000000" w:themeColor="text1"/>
          <w:szCs w:val="24"/>
        </w:rPr>
        <w:t xml:space="preserve"> have progressed on or are intolerant to prior treatment </w:t>
      </w:r>
      <w:r w:rsidRPr="002A11B9">
        <w:rPr>
          <w:rFonts w:eastAsia="Times New Roman"/>
          <w:noProof/>
          <w:color w:val="000000" w:themeColor="text1"/>
          <w:szCs w:val="24"/>
        </w:rPr>
        <w:t xml:space="preserve">[III, </w:t>
      </w:r>
      <w:r w:rsidR="00D63A03" w:rsidRPr="002A11B9">
        <w:rPr>
          <w:rFonts w:eastAsia="Times New Roman"/>
          <w:noProof/>
          <w:color w:val="000000" w:themeColor="text1"/>
          <w:szCs w:val="24"/>
        </w:rPr>
        <w:t>A</w:t>
      </w:r>
      <w:r w:rsidR="00CB3850" w:rsidRPr="002A11B9">
        <w:rPr>
          <w:rFonts w:eastAsia="Times New Roman"/>
          <w:noProof/>
          <w:color w:val="000000" w:themeColor="text1"/>
          <w:szCs w:val="24"/>
        </w:rPr>
        <w:t>;</w:t>
      </w:r>
      <w:r w:rsidR="00CB3850" w:rsidRPr="002A11B9">
        <w:rPr>
          <w:color w:val="000000" w:themeColor="text1"/>
          <w:szCs w:val="24"/>
        </w:rPr>
        <w:t xml:space="preserve"> ESCAT </w:t>
      </w:r>
      <w:r w:rsidR="007110D2" w:rsidRPr="002A11B9">
        <w:rPr>
          <w:color w:val="000000" w:themeColor="text1"/>
          <w:szCs w:val="24"/>
        </w:rPr>
        <w:t xml:space="preserve">score: </w:t>
      </w:r>
      <w:r w:rsidR="001F2E89" w:rsidRPr="002A11B9">
        <w:rPr>
          <w:color w:val="000000" w:themeColor="text1"/>
          <w:szCs w:val="24"/>
        </w:rPr>
        <w:t>I-C</w:t>
      </w:r>
      <w:r w:rsidRPr="002A11B9">
        <w:rPr>
          <w:rFonts w:eastAsia="Times New Roman"/>
          <w:noProof/>
          <w:color w:val="000000" w:themeColor="text1"/>
          <w:szCs w:val="24"/>
        </w:rPr>
        <w:t>].</w:t>
      </w:r>
    </w:p>
    <w:p w14:paraId="4FE9EFC6" w14:textId="0EF24882" w:rsidR="00147C9E" w:rsidRPr="002A11B9" w:rsidRDefault="00147C9E" w:rsidP="00BC5D8C">
      <w:pPr>
        <w:pStyle w:val="ListParagraph"/>
        <w:numPr>
          <w:ilvl w:val="0"/>
          <w:numId w:val="20"/>
        </w:numPr>
        <w:pBdr>
          <w:top w:val="nil"/>
          <w:left w:val="nil"/>
          <w:bottom w:val="nil"/>
          <w:right w:val="nil"/>
          <w:between w:val="nil"/>
        </w:pBdr>
        <w:suppressAutoHyphens/>
        <w:spacing w:after="120"/>
        <w:contextualSpacing w:val="0"/>
      </w:pPr>
      <w:r w:rsidRPr="002A11B9">
        <w:rPr>
          <w:szCs w:val="24"/>
        </w:rPr>
        <w:t xml:space="preserve">HER2-directed therapies can be considered in patients with the respective genetic alterations </w:t>
      </w:r>
      <w:r w:rsidR="00E703A4" w:rsidRPr="002A11B9">
        <w:rPr>
          <w:color w:val="000000" w:themeColor="text1"/>
          <w:szCs w:val="24"/>
        </w:rPr>
        <w:t xml:space="preserve">who </w:t>
      </w:r>
      <w:r w:rsidR="000526A1" w:rsidRPr="002A11B9">
        <w:rPr>
          <w:color w:val="000000" w:themeColor="text1"/>
          <w:szCs w:val="24"/>
        </w:rPr>
        <w:t xml:space="preserve">have progressed on or are intolerant to prior treatment </w:t>
      </w:r>
      <w:r w:rsidRPr="002A11B9">
        <w:rPr>
          <w:rFonts w:eastAsia="Times New Roman"/>
          <w:noProof/>
          <w:color w:val="000000" w:themeColor="text1"/>
          <w:szCs w:val="24"/>
        </w:rPr>
        <w:t xml:space="preserve">[III, </w:t>
      </w:r>
      <w:r w:rsidR="000526A1" w:rsidRPr="002A11B9">
        <w:rPr>
          <w:rFonts w:eastAsia="Times New Roman"/>
          <w:noProof/>
          <w:color w:val="000000" w:themeColor="text1"/>
          <w:szCs w:val="24"/>
        </w:rPr>
        <w:t>A</w:t>
      </w:r>
      <w:r w:rsidR="00E703A4" w:rsidRPr="002A11B9">
        <w:rPr>
          <w:rFonts w:eastAsia="Times New Roman"/>
          <w:noProof/>
          <w:color w:val="000000" w:themeColor="text1"/>
          <w:szCs w:val="24"/>
        </w:rPr>
        <w:t>;</w:t>
      </w:r>
      <w:r w:rsidR="00E703A4" w:rsidRPr="002A11B9">
        <w:rPr>
          <w:color w:val="000000" w:themeColor="text1"/>
          <w:szCs w:val="24"/>
        </w:rPr>
        <w:t xml:space="preserve"> ESCAT </w:t>
      </w:r>
      <w:r w:rsidR="007110D2" w:rsidRPr="002A11B9">
        <w:rPr>
          <w:color w:val="000000" w:themeColor="text1"/>
          <w:szCs w:val="24"/>
        </w:rPr>
        <w:t xml:space="preserve">score: </w:t>
      </w:r>
      <w:r w:rsidR="00581811" w:rsidRPr="002A11B9">
        <w:rPr>
          <w:color w:val="000000" w:themeColor="text1"/>
          <w:szCs w:val="24"/>
        </w:rPr>
        <w:t>I-C</w:t>
      </w:r>
      <w:r w:rsidRPr="002A11B9">
        <w:rPr>
          <w:rFonts w:eastAsia="Times New Roman"/>
          <w:noProof/>
          <w:color w:val="000000" w:themeColor="text1"/>
          <w:szCs w:val="24"/>
        </w:rPr>
        <w:t>].</w:t>
      </w:r>
    </w:p>
    <w:p w14:paraId="16825AFA" w14:textId="28A345EC" w:rsidR="004D0D75" w:rsidRPr="002A11B9" w:rsidRDefault="004D0D75" w:rsidP="00BC5D8C">
      <w:pPr>
        <w:pStyle w:val="ListParagraph"/>
        <w:numPr>
          <w:ilvl w:val="0"/>
          <w:numId w:val="20"/>
        </w:numPr>
        <w:suppressAutoHyphens/>
        <w:spacing w:after="120"/>
        <w:contextualSpacing w:val="0"/>
      </w:pPr>
      <w:r w:rsidRPr="002A11B9">
        <w:t xml:space="preserve">During systemic and locoregional therapy for advanced disease, follow-up should be conducted at a frequency of 8-12 weeks. In addition to imaging </w:t>
      </w:r>
      <w:r w:rsidR="00E703A4" w:rsidRPr="002A11B9">
        <w:t>with</w:t>
      </w:r>
      <w:r w:rsidRPr="002A11B9">
        <w:t xml:space="preserve"> CT or MRI, CA</w:t>
      </w:r>
      <w:r w:rsidR="00E703A4" w:rsidRPr="002A11B9">
        <w:t xml:space="preserve"> </w:t>
      </w:r>
      <w:r w:rsidRPr="002A11B9">
        <w:t xml:space="preserve">19-9 or CEA </w:t>
      </w:r>
      <w:r w:rsidR="00295B0B" w:rsidRPr="002A11B9">
        <w:t xml:space="preserve">levels </w:t>
      </w:r>
      <w:r w:rsidRPr="002A11B9">
        <w:t>may be used to monitor the course of the disease if one/both are known to be secreted [IV, A].</w:t>
      </w:r>
    </w:p>
    <w:p w14:paraId="378EA805" w14:textId="7308CA44" w:rsidR="00CA551F" w:rsidRPr="002A11B9" w:rsidRDefault="00CA551F" w:rsidP="00CA551F">
      <w:pPr>
        <w:suppressAutoHyphens/>
        <w:spacing w:after="120"/>
        <w:rPr>
          <w:b/>
          <w:bCs/>
        </w:rPr>
      </w:pPr>
      <w:r w:rsidRPr="002A11B9">
        <w:rPr>
          <w:b/>
          <w:bCs/>
        </w:rPr>
        <w:t>Supportive care</w:t>
      </w:r>
    </w:p>
    <w:p w14:paraId="6D404D1A" w14:textId="77777777" w:rsidR="00CA551F" w:rsidRPr="002A11B9" w:rsidRDefault="00CA551F" w:rsidP="00CA551F">
      <w:pPr>
        <w:pStyle w:val="ListParagraph"/>
        <w:numPr>
          <w:ilvl w:val="0"/>
          <w:numId w:val="20"/>
        </w:numPr>
        <w:suppressAutoHyphens/>
        <w:spacing w:after="120"/>
        <w:contextualSpacing w:val="0"/>
      </w:pPr>
      <w:r w:rsidRPr="002A11B9">
        <w:t>In patients with biliary obstruction, biliary drainage and subsequent treatment should be carried out; when endoscopic access is not possible, percutaneous transhepatic drainage is recommended [IV, A]. In patients with a life-expectancy of &gt;3 months, a metal stent is preferred [IV, B].</w:t>
      </w:r>
    </w:p>
    <w:p w14:paraId="56DACE76" w14:textId="77777777" w:rsidR="00CA551F" w:rsidRPr="002A11B9" w:rsidRDefault="00CA551F" w:rsidP="00CA551F">
      <w:pPr>
        <w:pStyle w:val="ListParagraph"/>
        <w:numPr>
          <w:ilvl w:val="0"/>
          <w:numId w:val="20"/>
        </w:numPr>
        <w:suppressAutoHyphens/>
        <w:spacing w:after="120"/>
        <w:contextualSpacing w:val="0"/>
      </w:pPr>
      <w:r w:rsidRPr="002A11B9">
        <w:t>Sepsis secondary to biliary obstruction is common and should be treated promptly [IV, A].</w:t>
      </w:r>
    </w:p>
    <w:p w14:paraId="77A76E53" w14:textId="40A542B3" w:rsidR="00CA551F" w:rsidRPr="002A11B9" w:rsidRDefault="00CA551F" w:rsidP="00CA551F">
      <w:pPr>
        <w:pStyle w:val="ListParagraph"/>
        <w:numPr>
          <w:ilvl w:val="0"/>
          <w:numId w:val="20"/>
        </w:numPr>
        <w:suppressAutoHyphens/>
        <w:spacing w:after="120"/>
        <w:contextualSpacing w:val="0"/>
      </w:pPr>
      <w:r w:rsidRPr="002A11B9">
        <w:t xml:space="preserve">Patients should be advised of the likely duration of stent patency and of symptoms and signs which are indicative of biliary obstruction or infection [V, A]. </w:t>
      </w:r>
    </w:p>
    <w:p w14:paraId="0BF2D59A" w14:textId="77777777" w:rsidR="00D20E89" w:rsidRPr="002A11B9" w:rsidRDefault="00D20E89" w:rsidP="00BC5D8C">
      <w:pPr>
        <w:pStyle w:val="ListParagraph"/>
        <w:pBdr>
          <w:top w:val="nil"/>
          <w:left w:val="nil"/>
          <w:bottom w:val="nil"/>
          <w:right w:val="nil"/>
          <w:between w:val="nil"/>
        </w:pBdr>
        <w:suppressAutoHyphens/>
        <w:spacing w:after="120"/>
        <w:contextualSpacing w:val="0"/>
      </w:pPr>
    </w:p>
    <w:p w14:paraId="6EF3EB6E" w14:textId="772C650D" w:rsidR="00195C6E" w:rsidRPr="002A11B9" w:rsidRDefault="6DCB5350" w:rsidP="00C6221A">
      <w:pPr>
        <w:pStyle w:val="Heading1"/>
        <w:suppressAutoHyphens/>
        <w:spacing w:before="120"/>
      </w:pPr>
      <w:r w:rsidRPr="002A11B9">
        <w:lastRenderedPageBreak/>
        <w:t>FOLLOW-UP, LONG-TERM IMPLICATIONS AND SURVIVORSHIP</w:t>
      </w:r>
      <w:bookmarkEnd w:id="9"/>
    </w:p>
    <w:p w14:paraId="79E8EE64" w14:textId="2F257066" w:rsidR="00E57946" w:rsidRPr="002A11B9" w:rsidRDefault="6DCB5350" w:rsidP="00C6221A">
      <w:pPr>
        <w:pStyle w:val="Heading2"/>
        <w:suppressAutoHyphens/>
        <w:spacing w:before="120"/>
      </w:pPr>
      <w:r w:rsidRPr="002A11B9">
        <w:rPr>
          <w:iCs/>
        </w:rPr>
        <w:t>Follow-up and long-term implications</w:t>
      </w:r>
    </w:p>
    <w:p w14:paraId="3440DE7D" w14:textId="369B33D4" w:rsidR="00E57946" w:rsidRPr="002A11B9" w:rsidRDefault="004D0D75" w:rsidP="00C6221A">
      <w:pPr>
        <w:suppressAutoHyphens/>
        <w:spacing w:before="120" w:after="120"/>
        <w:rPr>
          <w:rFonts w:eastAsia="Times New Roman"/>
          <w:szCs w:val="24"/>
          <w:lang w:eastAsia="de-DE"/>
        </w:rPr>
      </w:pPr>
      <w:r w:rsidRPr="002A11B9">
        <w:rPr>
          <w:szCs w:val="24"/>
        </w:rPr>
        <w:t xml:space="preserve">There is no universal standard follow-up schedule </w:t>
      </w:r>
      <w:r w:rsidR="6DCB5350" w:rsidRPr="002A11B9">
        <w:rPr>
          <w:szCs w:val="24"/>
        </w:rPr>
        <w:t>after potentially curative treatment</w:t>
      </w:r>
      <w:r w:rsidRPr="002A11B9">
        <w:rPr>
          <w:szCs w:val="24"/>
        </w:rPr>
        <w:t xml:space="preserve">. </w:t>
      </w:r>
      <w:r w:rsidR="009E3508" w:rsidRPr="002A11B9">
        <w:rPr>
          <w:rFonts w:eastAsia="Times New Roman"/>
          <w:color w:val="000000"/>
          <w:szCs w:val="24"/>
          <w:lang w:eastAsia="de-DE"/>
        </w:rPr>
        <w:t xml:space="preserve">The lack of </w:t>
      </w:r>
      <w:r w:rsidR="00C6221A" w:rsidRPr="002A11B9">
        <w:rPr>
          <w:rFonts w:eastAsia="Times New Roman"/>
          <w:color w:val="000000"/>
          <w:szCs w:val="24"/>
          <w:lang w:eastAsia="de-DE"/>
        </w:rPr>
        <w:t xml:space="preserve">survival and cost-effectiveness </w:t>
      </w:r>
      <w:r w:rsidR="009E3508" w:rsidRPr="002A11B9">
        <w:rPr>
          <w:rFonts w:eastAsia="Times New Roman"/>
          <w:color w:val="000000"/>
          <w:szCs w:val="24"/>
          <w:lang w:eastAsia="de-DE"/>
        </w:rPr>
        <w:t xml:space="preserve">data to support the benefit of close post-operative surveillance </w:t>
      </w:r>
      <w:r w:rsidR="00F91B74" w:rsidRPr="002A11B9">
        <w:rPr>
          <w:rFonts w:eastAsia="Times New Roman"/>
          <w:color w:val="000000"/>
          <w:szCs w:val="24"/>
          <w:lang w:eastAsia="de-DE"/>
        </w:rPr>
        <w:t>should</w:t>
      </w:r>
      <w:r w:rsidR="009E3508" w:rsidRPr="002A11B9">
        <w:rPr>
          <w:rFonts w:eastAsia="Times New Roman"/>
          <w:color w:val="000000"/>
          <w:szCs w:val="24"/>
          <w:lang w:eastAsia="de-DE"/>
        </w:rPr>
        <w:t xml:space="preserve"> be balanced against the recent availability of effective </w:t>
      </w:r>
      <w:r w:rsidR="00C6221A" w:rsidRPr="002A11B9">
        <w:rPr>
          <w:rFonts w:eastAsia="Times New Roman"/>
          <w:color w:val="000000"/>
          <w:szCs w:val="24"/>
          <w:lang w:eastAsia="de-DE"/>
        </w:rPr>
        <w:t>ChT,</w:t>
      </w:r>
      <w:r w:rsidR="00FB4AD0" w:rsidRPr="002A11B9">
        <w:rPr>
          <w:szCs w:val="24"/>
        </w:rPr>
        <w:fldChar w:fldCharType="begin">
          <w:fldData xml:space="preserve">PEVuZE5vdGU+PENpdGU+PEF1dGhvcj5PJmFwb3M7TmVpbGw8L0F1dGhvcj48WWVhcj4yMDIwPC9Z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=
</w:fldData>
        </w:fldChar>
      </w:r>
      <w:r w:rsidR="00CD1EBC">
        <w:rPr>
          <w:szCs w:val="24"/>
        </w:rPr>
        <w:instrText xml:space="preserve"> ADDIN EN.CITE </w:instrText>
      </w:r>
      <w:r w:rsidR="00CD1EBC">
        <w:rPr>
          <w:szCs w:val="24"/>
        </w:rPr>
        <w:fldChar w:fldCharType="begin">
          <w:fldData xml:space="preserve">PEVuZE5vdGU+PENpdGU+PEF1dGhvcj5PJmFwb3M7TmVpbGw8L0F1dGhvcj48WWVhcj4yMDIwPC9Z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=
</w:fldData>
        </w:fldChar>
      </w:r>
      <w:r w:rsidR="00CD1EBC">
        <w:rPr>
          <w:szCs w:val="24"/>
        </w:rPr>
        <w:instrText xml:space="preserve"> ADDIN EN.CITE.DATA </w:instrText>
      </w:r>
      <w:r w:rsidR="00CD1EBC">
        <w:rPr>
          <w:szCs w:val="24"/>
        </w:rPr>
      </w:r>
      <w:r w:rsidR="00CD1EBC">
        <w:rPr>
          <w:szCs w:val="24"/>
        </w:rPr>
        <w:fldChar w:fldCharType="end"/>
      </w:r>
      <w:r w:rsidR="00FB4AD0" w:rsidRPr="002A11B9">
        <w:rPr>
          <w:szCs w:val="24"/>
        </w:rPr>
      </w:r>
      <w:r w:rsidR="00FB4AD0" w:rsidRPr="002A11B9">
        <w:rPr>
          <w:szCs w:val="24"/>
        </w:rPr>
        <w:fldChar w:fldCharType="separate"/>
      </w:r>
      <w:r w:rsidR="00CD1EBC" w:rsidRPr="00CD1EBC">
        <w:rPr>
          <w:noProof/>
          <w:szCs w:val="24"/>
          <w:vertAlign w:val="superscript"/>
        </w:rPr>
        <w:t>104</w:t>
      </w:r>
      <w:r w:rsidR="00FB4AD0" w:rsidRPr="002A11B9">
        <w:rPr>
          <w:szCs w:val="24"/>
        </w:rPr>
        <w:fldChar w:fldCharType="end"/>
      </w:r>
      <w:r w:rsidR="00FB4AD0" w:rsidRPr="002A11B9">
        <w:rPr>
          <w:szCs w:val="24"/>
        </w:rPr>
        <w:t xml:space="preserve"> targeted therapy options</w:t>
      </w:r>
      <w:r w:rsidR="00FB4AD0" w:rsidRPr="002A11B9">
        <w:rPr>
          <w:szCs w:val="24"/>
        </w:rPr>
        <w:fldChar w:fldCharType="begin">
          <w:fldData xml:space="preserve">PEVuZE5vdGU+PENpdGU+PEF1dGhvcj5BYm91LUFsZmE8L0F1dGhvcj48WWVhcj4yMDIwPC9ZZWFy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</w:fldData>
        </w:fldChar>
      </w:r>
      <w:r w:rsidR="00B57794" w:rsidRPr="002A11B9">
        <w:rPr>
          <w:szCs w:val="24"/>
        </w:rPr>
        <w:instrText xml:space="preserve"> ADDIN EN.CITE </w:instrText>
      </w:r>
      <w:r w:rsidR="00B57794" w:rsidRPr="002A11B9">
        <w:rPr>
          <w:szCs w:val="24"/>
        </w:rPr>
        <w:fldChar w:fldCharType="begin">
          <w:fldData xml:space="preserve">PEVuZE5vdGU+PENpdGU+PEF1dGhvcj5BYm91LUFsZmE8L0F1dGhvcj48WWVhcj4yMDIwPC9ZZWFy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</w:fldData>
        </w:fldChar>
      </w:r>
      <w:r w:rsidR="00B57794" w:rsidRPr="002A11B9">
        <w:rPr>
          <w:szCs w:val="24"/>
        </w:rPr>
        <w:instrText xml:space="preserve"> ADDIN EN.CITE.DATA </w:instrText>
      </w:r>
      <w:r w:rsidR="00B57794" w:rsidRPr="002A11B9">
        <w:rPr>
          <w:szCs w:val="24"/>
        </w:rPr>
      </w:r>
      <w:r w:rsidR="00B57794" w:rsidRPr="002A11B9">
        <w:rPr>
          <w:szCs w:val="24"/>
        </w:rPr>
        <w:fldChar w:fldCharType="end"/>
      </w:r>
      <w:r w:rsidR="00FB4AD0" w:rsidRPr="002A11B9">
        <w:rPr>
          <w:szCs w:val="24"/>
        </w:rPr>
      </w:r>
      <w:r w:rsidR="00FB4AD0" w:rsidRPr="002A11B9">
        <w:rPr>
          <w:szCs w:val="24"/>
        </w:rPr>
        <w:fldChar w:fldCharType="separate"/>
      </w:r>
      <w:r w:rsidR="00B57794" w:rsidRPr="002A11B9">
        <w:rPr>
          <w:noProof/>
          <w:szCs w:val="24"/>
          <w:vertAlign w:val="superscript"/>
        </w:rPr>
        <w:t>12,92</w:t>
      </w:r>
      <w:r w:rsidR="00FB4AD0" w:rsidRPr="002A11B9">
        <w:rPr>
          <w:szCs w:val="24"/>
        </w:rPr>
        <w:fldChar w:fldCharType="end"/>
      </w:r>
      <w:r w:rsidR="00FB4AD0" w:rsidRPr="002A11B9">
        <w:rPr>
          <w:szCs w:val="24"/>
        </w:rPr>
        <w:t xml:space="preserve"> and the very poor survival </w:t>
      </w:r>
      <w:r w:rsidR="00C6221A" w:rsidRPr="002A11B9">
        <w:rPr>
          <w:szCs w:val="24"/>
        </w:rPr>
        <w:t xml:space="preserve">rates </w:t>
      </w:r>
      <w:r w:rsidR="00FB4AD0" w:rsidRPr="002A11B9">
        <w:rPr>
          <w:szCs w:val="24"/>
        </w:rPr>
        <w:t>without treatment</w:t>
      </w:r>
      <w:r w:rsidR="00C6221A" w:rsidRPr="002A11B9">
        <w:rPr>
          <w:szCs w:val="24"/>
        </w:rPr>
        <w:t>,</w:t>
      </w:r>
      <w:r w:rsidR="00FB4AD0" w:rsidRPr="002A11B9">
        <w:rPr>
          <w:szCs w:val="24"/>
        </w:rPr>
        <w:fldChar w:fldCharType="begin">
          <w:fldData xml:space="preserve">PEVuZE5vdGU+PENpdGU+PEF1dGhvcj5HbGltZWxpdXM8L0F1dGhvcj48WWVhcj4xOTk2PC9ZZWFy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U5My02MDA8L3BhZ2VzPjx2b2x1bWU+Nzwvdm9sdW1lPjxudW1iZXI+NjwvbnVtYmVyPjxrZXl3
b3Jkcz48a2V5d29yZD5BZHVsdDwva2V5d29yZD48a2V5d29yZD5BZ2VkPC9rZXl3b3JkPjxrZXl3
b3JkPkFudGluZW9wbGFzdGljIENvbWJpbmVkIENoZW1vdGhlcmFweSBQcm90b2NvbHMvYWR2ZXJz
ZSBlZmZlY3RzLyp0aGVyYXBldXRpYyB1c2U8L2tleXdvcmQ+PGtleXdvcmQ+QmlsaWFyeSBUcmFj
dCBOZW9wbGFzbXMvKmRydWcgdGhlcmFweTwva2V5d29yZD48a2V5d29yZD5FdG9wb3NpZGUvYWRt
aW5pc3RyYXRpb24gJmFtcDsgZG9zYWdl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lBhbGxpYXRpdmUgQ2FyZTwva2V5d29y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</w:fldData>
        </w:fldChar>
      </w:r>
      <w:r w:rsidR="000A070B" w:rsidRPr="002A11B9">
        <w:rPr>
          <w:szCs w:val="24"/>
        </w:rPr>
        <w:instrText xml:space="preserve"> ADDIN EN.CITE </w:instrText>
      </w:r>
      <w:r w:rsidR="000A070B" w:rsidRPr="002A11B9">
        <w:rPr>
          <w:szCs w:val="24"/>
        </w:rPr>
        <w:fldChar w:fldCharType="begin">
          <w:fldData xml:space="preserve">PEVuZE5vdGU+PENpdGU+PEF1dGhvcj5HbGltZWxpdXM8L0F1dGhvcj48WWVhcj4xOTk2PC9ZZWFy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U5My02MDA8L3BhZ2VzPjx2b2x1bWU+Nzwvdm9sdW1lPjxudW1iZXI+NjwvbnVtYmVyPjxrZXl3
b3Jkcz48a2V5d29yZD5BZHVsdDwva2V5d29yZD48a2V5d29yZD5BZ2VkPC9rZXl3b3JkPjxrZXl3
b3JkPkFudGluZW9wbGFzdGljIENvbWJpbmVkIENoZW1vdGhlcmFweSBQcm90b2NvbHMvYWR2ZXJz
ZSBlZmZlY3RzLyp0aGVyYXBldXRpYyB1c2U8L2tleXdvcmQ+PGtleXdvcmQ+QmlsaWFyeSBUcmFj
dCBOZW9wbGFzbXMvKmRydWcgdGhlcmFweTwva2V5d29yZD48a2V5d29yZD5FdG9wb3NpZGUvYWRt
aW5pc3RyYXRpb24gJmFtcDsgZG9zYWdl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lBhbGxpYXRpdmUgQ2FyZTwva2V5d29y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</w:fldData>
        </w:fldChar>
      </w:r>
      <w:r w:rsidR="000A070B" w:rsidRPr="002A11B9">
        <w:rPr>
          <w:szCs w:val="24"/>
        </w:rPr>
        <w:instrText xml:space="preserve"> ADDIN EN.CITE.DATA </w:instrText>
      </w:r>
      <w:r w:rsidR="000A070B" w:rsidRPr="002A11B9">
        <w:rPr>
          <w:szCs w:val="24"/>
        </w:rPr>
      </w:r>
      <w:r w:rsidR="000A070B" w:rsidRPr="002A11B9">
        <w:rPr>
          <w:szCs w:val="24"/>
        </w:rPr>
        <w:fldChar w:fldCharType="end"/>
      </w:r>
      <w:r w:rsidR="00FB4AD0" w:rsidRPr="002A11B9">
        <w:rPr>
          <w:szCs w:val="24"/>
        </w:rPr>
      </w:r>
      <w:r w:rsidR="00FB4AD0" w:rsidRPr="002A11B9">
        <w:rPr>
          <w:szCs w:val="24"/>
        </w:rPr>
        <w:fldChar w:fldCharType="separate"/>
      </w:r>
      <w:r w:rsidR="000A070B" w:rsidRPr="002A11B9">
        <w:rPr>
          <w:noProof/>
          <w:szCs w:val="24"/>
          <w:vertAlign w:val="superscript"/>
        </w:rPr>
        <w:t>78,79</w:t>
      </w:r>
      <w:r w:rsidR="00FB4AD0" w:rsidRPr="002A11B9">
        <w:rPr>
          <w:szCs w:val="24"/>
        </w:rPr>
        <w:fldChar w:fldCharType="end"/>
      </w:r>
      <w:r w:rsidR="00FB4AD0" w:rsidRPr="002A11B9">
        <w:rPr>
          <w:szCs w:val="24"/>
        </w:rPr>
        <w:t xml:space="preserve"> particularly while patients have a preserved </w:t>
      </w:r>
      <w:r w:rsidR="00C6221A" w:rsidRPr="002A11B9">
        <w:rPr>
          <w:szCs w:val="24"/>
        </w:rPr>
        <w:t>PS</w:t>
      </w:r>
      <w:r w:rsidR="00FB4AD0" w:rsidRPr="002A11B9">
        <w:rPr>
          <w:szCs w:val="24"/>
        </w:rPr>
        <w:t xml:space="preserve">. </w:t>
      </w:r>
      <w:r w:rsidRPr="002A11B9">
        <w:rPr>
          <w:szCs w:val="24"/>
        </w:rPr>
        <w:t xml:space="preserve">Surveillance </w:t>
      </w:r>
      <w:r w:rsidR="00DB3081" w:rsidRPr="002A11B9">
        <w:rPr>
          <w:szCs w:val="24"/>
        </w:rPr>
        <w:t xml:space="preserve">may </w:t>
      </w:r>
      <w:r w:rsidR="6DCB5350" w:rsidRPr="002A11B9">
        <w:rPr>
          <w:szCs w:val="24"/>
        </w:rPr>
        <w:t xml:space="preserve">consist of </w:t>
      </w:r>
      <w:r w:rsidR="00C6221A" w:rsidRPr="002A11B9">
        <w:rPr>
          <w:szCs w:val="24"/>
        </w:rPr>
        <w:t>3-6-</w:t>
      </w:r>
      <w:r w:rsidR="6DCB5350" w:rsidRPr="002A11B9">
        <w:rPr>
          <w:szCs w:val="24"/>
        </w:rPr>
        <w:t>monthly visits during the first 2 years after therapy</w:t>
      </w:r>
      <w:r w:rsidR="00C6221A" w:rsidRPr="002A11B9">
        <w:rPr>
          <w:szCs w:val="24"/>
        </w:rPr>
        <w:t>,</w:t>
      </w:r>
      <w:r w:rsidR="6DCB5350" w:rsidRPr="002A11B9">
        <w:rPr>
          <w:szCs w:val="24"/>
        </w:rPr>
        <w:t xml:space="preserve"> including clinical examination, laboratory investigation, </w:t>
      </w:r>
      <w:r w:rsidR="00665E7E" w:rsidRPr="002A11B9">
        <w:rPr>
          <w:szCs w:val="24"/>
        </w:rPr>
        <w:t>tumo</w:t>
      </w:r>
      <w:r w:rsidR="00C6221A" w:rsidRPr="002A11B9">
        <w:rPr>
          <w:szCs w:val="24"/>
        </w:rPr>
        <w:t>u</w:t>
      </w:r>
      <w:r w:rsidR="00665E7E" w:rsidRPr="002A11B9">
        <w:rPr>
          <w:szCs w:val="24"/>
        </w:rPr>
        <w:t>r</w:t>
      </w:r>
      <w:r w:rsidR="6DCB5350" w:rsidRPr="002A11B9">
        <w:rPr>
          <w:szCs w:val="24"/>
        </w:rPr>
        <w:t xml:space="preserve"> markers and CT scan of the thorax, abdomen and pelvis. Regular visits can be extended thereafter and prolonged to yearly visits after 5 years</w:t>
      </w:r>
      <w:r w:rsidR="00D726AE" w:rsidRPr="002A11B9">
        <w:rPr>
          <w:szCs w:val="24"/>
        </w:rPr>
        <w:t xml:space="preserve"> of </w:t>
      </w:r>
      <w:r w:rsidR="6DCB5350" w:rsidRPr="002A11B9">
        <w:rPr>
          <w:szCs w:val="24"/>
        </w:rPr>
        <w:t xml:space="preserve">follow-up. </w:t>
      </w:r>
    </w:p>
    <w:p w14:paraId="0B27B41D" w14:textId="2A71836F" w:rsidR="006D10B4" w:rsidRPr="002A11B9" w:rsidRDefault="6DCB5350" w:rsidP="00E5432E">
      <w:pPr>
        <w:suppressAutoHyphens/>
        <w:spacing w:before="120" w:after="120"/>
        <w:rPr>
          <w:rFonts w:eastAsia="Times New Roman"/>
          <w:szCs w:val="24"/>
          <w:lang w:eastAsia="de-DE"/>
        </w:rPr>
      </w:pPr>
      <w:r w:rsidRPr="002A11B9">
        <w:rPr>
          <w:szCs w:val="24"/>
        </w:rPr>
        <w:t>Patients undergoing surgery may experience long-term complications related to the different type</w:t>
      </w:r>
      <w:r w:rsidR="001F2995" w:rsidRPr="002A11B9">
        <w:rPr>
          <w:szCs w:val="24"/>
        </w:rPr>
        <w:t>s</w:t>
      </w:r>
      <w:r w:rsidRPr="002A11B9">
        <w:rPr>
          <w:szCs w:val="24"/>
        </w:rPr>
        <w:t xml:space="preserve"> of </w:t>
      </w:r>
      <w:r w:rsidR="001F2995" w:rsidRPr="002A11B9">
        <w:rPr>
          <w:szCs w:val="24"/>
        </w:rPr>
        <w:t>s</w:t>
      </w:r>
      <w:r w:rsidRPr="002A11B9">
        <w:rPr>
          <w:szCs w:val="24"/>
        </w:rPr>
        <w:t xml:space="preserve">urgery. Patients with dCCA undergoing </w:t>
      </w:r>
      <w:r w:rsidR="00376223" w:rsidRPr="002A11B9">
        <w:rPr>
          <w:szCs w:val="24"/>
        </w:rPr>
        <w:t>PDP</w:t>
      </w:r>
      <w:r w:rsidRPr="002A11B9">
        <w:rPr>
          <w:szCs w:val="24"/>
        </w:rPr>
        <w:t xml:space="preserve"> may </w:t>
      </w:r>
      <w:r w:rsidR="00F924E3" w:rsidRPr="002A11B9">
        <w:rPr>
          <w:szCs w:val="24"/>
        </w:rPr>
        <w:t xml:space="preserve">experience </w:t>
      </w:r>
      <w:r w:rsidRPr="002A11B9">
        <w:rPr>
          <w:szCs w:val="24"/>
        </w:rPr>
        <w:t>late complications</w:t>
      </w:r>
      <w:r w:rsidR="00376223" w:rsidRPr="002A11B9">
        <w:rPr>
          <w:szCs w:val="24"/>
        </w:rPr>
        <w:t xml:space="preserve"> such</w:t>
      </w:r>
      <w:r w:rsidRPr="002A11B9">
        <w:rPr>
          <w:szCs w:val="24"/>
        </w:rPr>
        <w:t xml:space="preserve"> as malabsorption (80%) with nutritional deficits or </w:t>
      </w:r>
      <w:r w:rsidR="00665E7E" w:rsidRPr="002A11B9">
        <w:rPr>
          <w:szCs w:val="24"/>
        </w:rPr>
        <w:t>diarrh</w:t>
      </w:r>
      <w:r w:rsidR="00376223" w:rsidRPr="002A11B9">
        <w:rPr>
          <w:szCs w:val="24"/>
        </w:rPr>
        <w:t>o</w:t>
      </w:r>
      <w:r w:rsidR="00665E7E" w:rsidRPr="002A11B9">
        <w:rPr>
          <w:szCs w:val="24"/>
        </w:rPr>
        <w:t>ea</w:t>
      </w:r>
      <w:r w:rsidRPr="002A11B9">
        <w:rPr>
          <w:szCs w:val="24"/>
        </w:rPr>
        <w:t xml:space="preserve"> (30%), mainly due to insufficiency of the residual pancreas, with a significant impact on quality of life </w:t>
      </w:r>
      <w:r w:rsidR="00DE0199" w:rsidRPr="002A11B9">
        <w:rPr>
          <w:szCs w:val="24"/>
        </w:rPr>
        <w:t xml:space="preserve">(QoL) </w:t>
      </w:r>
      <w:r w:rsidRPr="002A11B9">
        <w:rPr>
          <w:szCs w:val="24"/>
        </w:rPr>
        <w:t xml:space="preserve">and thus requiring appropriate chronic treatment. Other rarer complications </w:t>
      </w:r>
      <w:r w:rsidR="00FD116E" w:rsidRPr="002A11B9">
        <w:rPr>
          <w:szCs w:val="24"/>
        </w:rPr>
        <w:t>include</w:t>
      </w:r>
      <w:r w:rsidRPr="002A11B9">
        <w:rPr>
          <w:szCs w:val="24"/>
        </w:rPr>
        <w:t xml:space="preserve"> biliary stenosis, requiring biliary drainage or stent</w:t>
      </w:r>
      <w:r w:rsidR="00376223" w:rsidRPr="002A11B9">
        <w:rPr>
          <w:szCs w:val="24"/>
        </w:rPr>
        <w:t>.</w:t>
      </w:r>
      <w:r w:rsidR="00B36619" w:rsidRPr="002A11B9">
        <w:rPr>
          <w:szCs w:val="24"/>
        </w:rPr>
        <w:fldChar w:fldCharType="begin"/>
      </w:r>
      <w:r w:rsidR="00CD1EBC">
        <w:rPr>
          <w:szCs w:val="24"/>
        </w:rPr>
        <w:instrText xml:space="preserve"> ADDIN EN.CITE &lt;EndNote&gt;&lt;Cite&gt;&lt;Author&gt;Bliss&lt;/Author&gt;&lt;Year&gt;2014&lt;/Year&gt;&lt;RecNum&gt;115&lt;/RecNum&gt;&lt;DisplayText&gt;&lt;style face="superscript"&gt;105&lt;/style&gt;&lt;/DisplayText&gt;&lt;record&gt;&lt;rec-number&gt;115&lt;/rec-number&gt;&lt;foreign-keys&gt;&lt;key app="EN" db-id="f0f0v0eemstptpet50ax2efj00r0vpxszppf" timestamp="1634578093"&gt;115&lt;/key&gt;&lt;/foreign-keys&gt;&lt;ref-type name="Journal Article"&gt;17&lt;/ref-type&gt;&lt;contributors&gt;&lt;authors&gt;&lt;author&gt;Bliss, L. A.&lt;/author&gt;&lt;author&gt;Witkowski, E. R.&lt;/author&gt;&lt;author&gt;Yang, C. J.&lt;/author&gt;&lt;author&gt;Tseng, J. F.&lt;/author&gt;&lt;/authors&gt;&lt;/contributors&gt;&lt;auth-address&gt;Department of Surgery and Surgical Outcomes Analysis &amp;amp; Research, Beth Israel Deaconess Medical Center, Harvard Medical School, Boston, Massachusetts.&lt;/auth-address&gt;&lt;titles&gt;&lt;title&gt;Outcomes in operative management of pancreatic cancer&lt;/title&gt;&lt;secondary-title&gt;J Surg Oncol&lt;/secondary-title&gt;&lt;/titles&gt;&lt;periodical&gt;&lt;full-title&gt;J Surg Oncol&lt;/full-title&gt;&lt;/periodical&gt;&lt;pages&gt;592-8&lt;/pages&gt;&lt;volume&gt;110&lt;/volume&gt;&lt;number&gt;5&lt;/number&gt;&lt;edition&gt;2014/08/12&lt;/edition&gt;&lt;keywords&gt;&lt;keyword&gt;Humans&lt;/keyword&gt;&lt;keyword&gt;Pancreatic Neoplasms/drug therapy/*surgery&lt;/keyword&gt;&lt;keyword&gt;Treatment Outcome&lt;/keyword&gt;&lt;keyword&gt;outcomes&lt;/keyword&gt;&lt;keyword&gt;pancreatectomy&lt;/keyword&gt;&lt;keyword&gt;pancreatic cancer&lt;/keyword&gt;&lt;/keywords&gt;&lt;dates&gt;&lt;year&gt;2014&lt;/year&gt;&lt;pub-dates&gt;&lt;date&gt;Oct&lt;/date&gt;&lt;/pub-dates&gt;&lt;/dates&gt;&lt;isbn&gt;0022-4790&lt;/isbn&gt;&lt;accession-num&gt;25111970&lt;/accession-num&gt;&lt;urls&gt;&lt;/urls&gt;&lt;electronic-resource-num&gt;10.1002/jso.23744&lt;/electronic-resource-num&gt;&lt;remote-database-provider&gt;NLM&lt;/remote-database-provider&gt;&lt;language&gt;eng&lt;/language&gt;&lt;/record&gt;&lt;/Cite&gt;&lt;/EndNote&gt;</w:instrText>
      </w:r>
      <w:r w:rsidR="00B36619" w:rsidRPr="002A11B9">
        <w:rPr>
          <w:szCs w:val="24"/>
        </w:rPr>
        <w:fldChar w:fldCharType="separate"/>
      </w:r>
      <w:r w:rsidR="00CD1EBC" w:rsidRPr="00CD1EBC">
        <w:rPr>
          <w:noProof/>
          <w:szCs w:val="24"/>
          <w:vertAlign w:val="superscript"/>
        </w:rPr>
        <w:t>105</w:t>
      </w:r>
      <w:r w:rsidR="00B36619" w:rsidRPr="002A11B9">
        <w:rPr>
          <w:szCs w:val="24"/>
        </w:rPr>
        <w:fldChar w:fldCharType="end"/>
      </w:r>
      <w:r w:rsidRPr="002A11B9">
        <w:rPr>
          <w:szCs w:val="24"/>
        </w:rPr>
        <w:t xml:space="preserve"> </w:t>
      </w:r>
      <w:r w:rsidR="006D10B4" w:rsidRPr="002A11B9">
        <w:rPr>
          <w:szCs w:val="24"/>
        </w:rPr>
        <w:t>Patients with post</w:t>
      </w:r>
      <w:r w:rsidR="00376223" w:rsidRPr="002A11B9">
        <w:rPr>
          <w:szCs w:val="24"/>
        </w:rPr>
        <w:t>-</w:t>
      </w:r>
      <w:r w:rsidR="006D10B4" w:rsidRPr="002A11B9">
        <w:rPr>
          <w:szCs w:val="24"/>
        </w:rPr>
        <w:t>operative biliary obstruction require speciali</w:t>
      </w:r>
      <w:r w:rsidR="00376223" w:rsidRPr="002A11B9">
        <w:rPr>
          <w:szCs w:val="24"/>
        </w:rPr>
        <w:t>s</w:t>
      </w:r>
      <w:r w:rsidR="006D10B4" w:rsidRPr="002A11B9">
        <w:rPr>
          <w:szCs w:val="24"/>
        </w:rPr>
        <w:t>ed multidisciplinary evaluation to determine</w:t>
      </w:r>
      <w:r w:rsidR="00376223" w:rsidRPr="002A11B9">
        <w:rPr>
          <w:szCs w:val="24"/>
        </w:rPr>
        <w:t xml:space="preserve"> the</w:t>
      </w:r>
      <w:r w:rsidR="006D10B4" w:rsidRPr="002A11B9">
        <w:rPr>
          <w:szCs w:val="24"/>
        </w:rPr>
        <w:t xml:space="preserve"> location of </w:t>
      </w:r>
      <w:r w:rsidR="00376223" w:rsidRPr="002A11B9">
        <w:rPr>
          <w:szCs w:val="24"/>
        </w:rPr>
        <w:t xml:space="preserve">the </w:t>
      </w:r>
      <w:r w:rsidR="006D10B4" w:rsidRPr="002A11B9">
        <w:rPr>
          <w:szCs w:val="24"/>
        </w:rPr>
        <w:t xml:space="preserve">obstruction, evaluate for recurrence and determine </w:t>
      </w:r>
      <w:r w:rsidR="00376223" w:rsidRPr="002A11B9">
        <w:rPr>
          <w:szCs w:val="24"/>
        </w:rPr>
        <w:t xml:space="preserve">the </w:t>
      </w:r>
      <w:r w:rsidR="006D10B4" w:rsidRPr="002A11B9">
        <w:rPr>
          <w:szCs w:val="24"/>
        </w:rPr>
        <w:t>optimal approach to drainage.</w:t>
      </w:r>
    </w:p>
    <w:p w14:paraId="5E687DB6" w14:textId="0D3577F5" w:rsidR="00E57946" w:rsidRPr="002A11B9" w:rsidRDefault="00E57946" w:rsidP="00C6221A">
      <w:pPr>
        <w:suppressAutoHyphens/>
        <w:spacing w:before="120" w:after="120"/>
        <w:rPr>
          <w:szCs w:val="24"/>
        </w:rPr>
      </w:pPr>
    </w:p>
    <w:p w14:paraId="47B0053F" w14:textId="35FF4115" w:rsidR="00E57946" w:rsidRPr="002A11B9" w:rsidRDefault="6DCB5350" w:rsidP="00C6221A">
      <w:pPr>
        <w:pStyle w:val="Heading2"/>
        <w:suppressAutoHyphens/>
        <w:spacing w:before="120"/>
      </w:pPr>
      <w:r w:rsidRPr="002A11B9">
        <w:rPr>
          <w:iCs/>
        </w:rPr>
        <w:t>Survivorship</w:t>
      </w:r>
    </w:p>
    <w:p w14:paraId="4A230A11" w14:textId="0AFCE5B0" w:rsidR="00E57946" w:rsidRPr="002A11B9" w:rsidRDefault="00C05548" w:rsidP="00C6221A">
      <w:pPr>
        <w:suppressAutoHyphens/>
        <w:spacing w:before="120" w:after="120"/>
      </w:pPr>
      <w:r w:rsidRPr="002A11B9">
        <w:rPr>
          <w:szCs w:val="24"/>
        </w:rPr>
        <w:t>Due to the success of</w:t>
      </w:r>
      <w:r w:rsidR="6DCB5350" w:rsidRPr="002A11B9">
        <w:rPr>
          <w:szCs w:val="24"/>
        </w:rPr>
        <w:t xml:space="preserve"> new therapeutic strategies, there is a small but emerging cohort of BTC survivors, and for these patients, new follow-up strategies and long-term toxicity prevention/management </w:t>
      </w:r>
      <w:r w:rsidR="00FC0F84" w:rsidRPr="002A11B9">
        <w:rPr>
          <w:szCs w:val="24"/>
        </w:rPr>
        <w:t xml:space="preserve">should </w:t>
      </w:r>
      <w:r w:rsidR="6DCB5350" w:rsidRPr="002A11B9">
        <w:rPr>
          <w:szCs w:val="24"/>
        </w:rPr>
        <w:t xml:space="preserve">be implemented. Rehabilitation to counteract impairments related to cancer and its treatments might help </w:t>
      </w:r>
      <w:r w:rsidR="00665E7E" w:rsidRPr="002A11B9">
        <w:rPr>
          <w:szCs w:val="24"/>
        </w:rPr>
        <w:t>maximi</w:t>
      </w:r>
      <w:r w:rsidRPr="002A11B9">
        <w:rPr>
          <w:szCs w:val="24"/>
        </w:rPr>
        <w:t>s</w:t>
      </w:r>
      <w:r w:rsidR="00665E7E" w:rsidRPr="002A11B9">
        <w:rPr>
          <w:szCs w:val="24"/>
        </w:rPr>
        <w:t>e</w:t>
      </w:r>
      <w:r w:rsidR="6DCB5350" w:rsidRPr="002A11B9">
        <w:rPr>
          <w:szCs w:val="24"/>
        </w:rPr>
        <w:t xml:space="preserve"> </w:t>
      </w:r>
      <w:r w:rsidRPr="002A11B9">
        <w:rPr>
          <w:szCs w:val="24"/>
        </w:rPr>
        <w:t>QoL</w:t>
      </w:r>
      <w:r w:rsidR="6DCB5350" w:rsidRPr="002A11B9">
        <w:rPr>
          <w:szCs w:val="24"/>
        </w:rPr>
        <w:t xml:space="preserve"> in survivorship. Ongoing trials are investigating the efficacy of multidisciplinary rehabilitation program</w:t>
      </w:r>
      <w:r w:rsidR="00C53EF4" w:rsidRPr="002A11B9">
        <w:rPr>
          <w:szCs w:val="24"/>
        </w:rPr>
        <w:t>me</w:t>
      </w:r>
      <w:r w:rsidR="6DCB5350" w:rsidRPr="002A11B9">
        <w:rPr>
          <w:szCs w:val="24"/>
        </w:rPr>
        <w:t>s for survivors of BTC</w:t>
      </w:r>
      <w:r w:rsidRPr="002A11B9">
        <w:rPr>
          <w:szCs w:val="24"/>
        </w:rPr>
        <w:t>.</w:t>
      </w:r>
      <w:r w:rsidR="00B36619" w:rsidRPr="002A11B9">
        <w:rPr>
          <w:szCs w:val="24"/>
        </w:rPr>
        <w:fldChar w:fldCharType="begin">
          <w:fldData xml:space="preserve">PEVuZE5vdGU+PENpdGU+PEF1dGhvcj5PJmFwb3M7TmVpbGw8L0F1dGhvcj48WWVhcj4yMDIwPC9Z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=
</w:fldData>
        </w:fldChar>
      </w:r>
      <w:r w:rsidR="00CD1EBC">
        <w:rPr>
          <w:szCs w:val="24"/>
        </w:rPr>
        <w:instrText xml:space="preserve"> ADDIN EN.CITE </w:instrText>
      </w:r>
      <w:r w:rsidR="00CD1EBC">
        <w:rPr>
          <w:szCs w:val="24"/>
        </w:rPr>
        <w:fldChar w:fldCharType="begin">
          <w:fldData xml:space="preserve">PEVuZE5vdGU+PENpdGU+PEF1dGhvcj5PJmFwb3M7TmVpbGw8L0F1dGhvcj48WWVhcj4yMDIwPC9Z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=
</w:fldData>
        </w:fldChar>
      </w:r>
      <w:r w:rsidR="00CD1EBC">
        <w:rPr>
          <w:szCs w:val="24"/>
        </w:rPr>
        <w:instrText xml:space="preserve"> ADDIN EN.CITE.DATA </w:instrText>
      </w:r>
      <w:r w:rsidR="00CD1EBC">
        <w:rPr>
          <w:szCs w:val="24"/>
        </w:rPr>
      </w:r>
      <w:r w:rsidR="00CD1EBC">
        <w:rPr>
          <w:szCs w:val="24"/>
        </w:rPr>
        <w:fldChar w:fldCharType="end"/>
      </w:r>
      <w:r w:rsidR="00B36619" w:rsidRPr="002A11B9">
        <w:rPr>
          <w:szCs w:val="24"/>
        </w:rPr>
      </w:r>
      <w:r w:rsidR="00B36619" w:rsidRPr="002A11B9">
        <w:rPr>
          <w:szCs w:val="24"/>
        </w:rPr>
        <w:fldChar w:fldCharType="separate"/>
      </w:r>
      <w:r w:rsidR="00CD1EBC" w:rsidRPr="00CD1EBC">
        <w:rPr>
          <w:noProof/>
          <w:szCs w:val="24"/>
          <w:vertAlign w:val="superscript"/>
        </w:rPr>
        <w:t>104</w:t>
      </w:r>
      <w:r w:rsidR="00B36619" w:rsidRPr="002A11B9">
        <w:rPr>
          <w:szCs w:val="24"/>
        </w:rPr>
        <w:fldChar w:fldCharType="end"/>
      </w:r>
    </w:p>
    <w:p w14:paraId="5DB800C2" w14:textId="0B6AB680" w:rsidR="00E57946" w:rsidRPr="002A11B9" w:rsidRDefault="00BA700B" w:rsidP="00E5432E">
      <w:pPr>
        <w:suppressAutoHyphens/>
        <w:spacing w:before="120" w:after="120"/>
      </w:pPr>
      <w:r w:rsidRPr="002A11B9">
        <w:rPr>
          <w:szCs w:val="24"/>
        </w:rPr>
        <w:t>A</w:t>
      </w:r>
      <w:r w:rsidR="00891E81" w:rsidRPr="002A11B9">
        <w:rPr>
          <w:szCs w:val="24"/>
        </w:rPr>
        <w:t xml:space="preserve"> multidisciplinary follow-up pathway should be implemented, with the aim of addressing the specific needs of this emerging population</w:t>
      </w:r>
      <w:r w:rsidR="00C53EF4" w:rsidRPr="002A11B9">
        <w:rPr>
          <w:szCs w:val="24"/>
        </w:rPr>
        <w:t xml:space="preserve"> which</w:t>
      </w:r>
      <w:r w:rsidR="00891E81" w:rsidRPr="002A11B9">
        <w:rPr>
          <w:szCs w:val="24"/>
        </w:rPr>
        <w:t>, to date, ha</w:t>
      </w:r>
      <w:r w:rsidR="00C53EF4" w:rsidRPr="002A11B9">
        <w:rPr>
          <w:szCs w:val="24"/>
        </w:rPr>
        <w:t>s</w:t>
      </w:r>
      <w:r w:rsidR="00891E81" w:rsidRPr="002A11B9">
        <w:rPr>
          <w:szCs w:val="24"/>
        </w:rPr>
        <w:t xml:space="preserve"> not been studied</w:t>
      </w:r>
      <w:r w:rsidR="6DCB5350" w:rsidRPr="002A11B9">
        <w:rPr>
          <w:szCs w:val="24"/>
        </w:rPr>
        <w:t xml:space="preserve">. </w:t>
      </w:r>
      <w:r w:rsidR="00D017AB" w:rsidRPr="002A11B9">
        <w:rPr>
          <w:szCs w:val="24"/>
        </w:rPr>
        <w:t>F</w:t>
      </w:r>
      <w:r w:rsidR="6DCB5350" w:rsidRPr="002A11B9">
        <w:rPr>
          <w:szCs w:val="24"/>
        </w:rPr>
        <w:t xml:space="preserve">ollow-up </w:t>
      </w:r>
      <w:r w:rsidR="00D017AB" w:rsidRPr="002A11B9">
        <w:rPr>
          <w:szCs w:val="24"/>
        </w:rPr>
        <w:t>will be life</w:t>
      </w:r>
      <w:r w:rsidR="00C53EF4" w:rsidRPr="002A11B9">
        <w:rPr>
          <w:szCs w:val="24"/>
        </w:rPr>
        <w:t xml:space="preserve"> </w:t>
      </w:r>
      <w:r w:rsidR="00D017AB" w:rsidRPr="002A11B9">
        <w:rPr>
          <w:szCs w:val="24"/>
        </w:rPr>
        <w:t xml:space="preserve">long and the frequency of visits is unlikely to reduce over the long term. Appointment scheduling will vary </w:t>
      </w:r>
      <w:r w:rsidR="6DCB5350" w:rsidRPr="002A11B9">
        <w:rPr>
          <w:szCs w:val="24"/>
        </w:rPr>
        <w:t xml:space="preserve">according to </w:t>
      </w:r>
      <w:r w:rsidR="00024776" w:rsidRPr="002A11B9">
        <w:rPr>
          <w:szCs w:val="24"/>
        </w:rPr>
        <w:t xml:space="preserve">individual </w:t>
      </w:r>
      <w:r w:rsidR="6DCB5350" w:rsidRPr="002A11B9">
        <w:rPr>
          <w:szCs w:val="24"/>
        </w:rPr>
        <w:lastRenderedPageBreak/>
        <w:t xml:space="preserve">clinical needs. </w:t>
      </w:r>
      <w:r w:rsidR="006D10B4" w:rsidRPr="002A11B9">
        <w:rPr>
          <w:szCs w:val="24"/>
        </w:rPr>
        <w:t>W</w:t>
      </w:r>
      <w:r w:rsidR="6DCB5350" w:rsidRPr="002A11B9">
        <w:rPr>
          <w:szCs w:val="24"/>
        </w:rPr>
        <w:t xml:space="preserve">ith the decrease </w:t>
      </w:r>
      <w:r w:rsidR="00D017AB" w:rsidRPr="002A11B9">
        <w:rPr>
          <w:szCs w:val="24"/>
        </w:rPr>
        <w:t>in the</w:t>
      </w:r>
      <w:r w:rsidR="6DCB5350" w:rsidRPr="002A11B9">
        <w:rPr>
          <w:szCs w:val="24"/>
        </w:rPr>
        <w:t xml:space="preserve"> age </w:t>
      </w:r>
      <w:r w:rsidR="00D017AB" w:rsidRPr="002A11B9">
        <w:rPr>
          <w:szCs w:val="24"/>
        </w:rPr>
        <w:t xml:space="preserve">of patients </w:t>
      </w:r>
      <w:r w:rsidR="6DCB5350" w:rsidRPr="002A11B9">
        <w:rPr>
          <w:szCs w:val="24"/>
        </w:rPr>
        <w:t xml:space="preserve">at diagnosis, the population of young adult patients could also increase. This </w:t>
      </w:r>
      <w:r w:rsidR="00D017AB" w:rsidRPr="002A11B9">
        <w:rPr>
          <w:szCs w:val="24"/>
        </w:rPr>
        <w:t>population may present challenges</w:t>
      </w:r>
      <w:r w:rsidR="00510EF5" w:rsidRPr="002A11B9">
        <w:rPr>
          <w:szCs w:val="24"/>
        </w:rPr>
        <w:t xml:space="preserve"> not previously encountered</w:t>
      </w:r>
      <w:r w:rsidR="6DCB5350" w:rsidRPr="002A11B9">
        <w:rPr>
          <w:szCs w:val="24"/>
        </w:rPr>
        <w:t xml:space="preserve"> in the follow-up of patients with BTC</w:t>
      </w:r>
      <w:r w:rsidR="00510EF5" w:rsidRPr="002A11B9">
        <w:rPr>
          <w:szCs w:val="24"/>
        </w:rPr>
        <w:t>, which is</w:t>
      </w:r>
      <w:r w:rsidR="6DCB5350" w:rsidRPr="002A11B9">
        <w:rPr>
          <w:szCs w:val="24"/>
        </w:rPr>
        <w:t xml:space="preserve"> generally </w:t>
      </w:r>
      <w:r w:rsidR="0083489D" w:rsidRPr="002A11B9">
        <w:rPr>
          <w:szCs w:val="24"/>
        </w:rPr>
        <w:t>characteri</w:t>
      </w:r>
      <w:r w:rsidR="00510EF5" w:rsidRPr="002A11B9">
        <w:rPr>
          <w:szCs w:val="24"/>
        </w:rPr>
        <w:t>s</w:t>
      </w:r>
      <w:r w:rsidR="0083489D" w:rsidRPr="002A11B9">
        <w:rPr>
          <w:szCs w:val="24"/>
        </w:rPr>
        <w:t>ed</w:t>
      </w:r>
      <w:r w:rsidR="6DCB5350" w:rsidRPr="002A11B9">
        <w:rPr>
          <w:szCs w:val="24"/>
        </w:rPr>
        <w:t xml:space="preserve"> by a poor prognosis. </w:t>
      </w:r>
      <w:r w:rsidR="00510EF5" w:rsidRPr="002A11B9">
        <w:rPr>
          <w:szCs w:val="24"/>
        </w:rPr>
        <w:t>Management of these patients</w:t>
      </w:r>
      <w:r w:rsidR="6DCB5350" w:rsidRPr="002A11B9">
        <w:rPr>
          <w:szCs w:val="24"/>
        </w:rPr>
        <w:t xml:space="preserve"> </w:t>
      </w:r>
      <w:r w:rsidR="00510EF5" w:rsidRPr="002A11B9">
        <w:rPr>
          <w:szCs w:val="24"/>
        </w:rPr>
        <w:t xml:space="preserve">should consider </w:t>
      </w:r>
      <w:r w:rsidR="6DCB5350" w:rsidRPr="002A11B9">
        <w:rPr>
          <w:szCs w:val="24"/>
        </w:rPr>
        <w:t xml:space="preserve">the impact of </w:t>
      </w:r>
      <w:r w:rsidR="00510EF5" w:rsidRPr="002A11B9">
        <w:rPr>
          <w:szCs w:val="24"/>
        </w:rPr>
        <w:t xml:space="preserve">treatment </w:t>
      </w:r>
      <w:r w:rsidR="6DCB5350" w:rsidRPr="002A11B9">
        <w:rPr>
          <w:szCs w:val="24"/>
        </w:rPr>
        <w:t xml:space="preserve">on fertility, psychological well-being and the </w:t>
      </w:r>
      <w:r w:rsidR="00510EF5" w:rsidRPr="002A11B9">
        <w:rPr>
          <w:szCs w:val="24"/>
        </w:rPr>
        <w:t xml:space="preserve">development </w:t>
      </w:r>
      <w:r w:rsidR="6DCB5350" w:rsidRPr="002A11B9">
        <w:rPr>
          <w:szCs w:val="24"/>
        </w:rPr>
        <w:t>of second</w:t>
      </w:r>
      <w:r w:rsidR="00510EF5" w:rsidRPr="002A11B9">
        <w:rPr>
          <w:szCs w:val="24"/>
        </w:rPr>
        <w:t>ary</w:t>
      </w:r>
      <w:r w:rsidR="6DCB5350" w:rsidRPr="002A11B9">
        <w:rPr>
          <w:szCs w:val="24"/>
        </w:rPr>
        <w:t xml:space="preserve"> </w:t>
      </w:r>
      <w:r w:rsidR="0083489D" w:rsidRPr="002A11B9">
        <w:rPr>
          <w:szCs w:val="24"/>
        </w:rPr>
        <w:t>tumo</w:t>
      </w:r>
      <w:r w:rsidR="00510EF5" w:rsidRPr="002A11B9">
        <w:rPr>
          <w:szCs w:val="24"/>
        </w:rPr>
        <w:t>u</w:t>
      </w:r>
      <w:r w:rsidR="0083489D" w:rsidRPr="002A11B9">
        <w:rPr>
          <w:szCs w:val="24"/>
        </w:rPr>
        <w:t>rs</w:t>
      </w:r>
      <w:r w:rsidR="005E73CF" w:rsidRPr="002A11B9">
        <w:t>.</w:t>
      </w:r>
    </w:p>
    <w:p w14:paraId="7F41FF94" w14:textId="11345CDF" w:rsidR="004D0D75" w:rsidRPr="002A11B9" w:rsidRDefault="6DCB5350" w:rsidP="00E5432E">
      <w:pPr>
        <w:suppressAutoHyphens/>
        <w:spacing w:before="120" w:after="120"/>
        <w:rPr>
          <w:szCs w:val="24"/>
        </w:rPr>
      </w:pPr>
      <w:r w:rsidRPr="002A11B9">
        <w:rPr>
          <w:szCs w:val="24"/>
        </w:rPr>
        <w:t xml:space="preserve">In conclusion, in parallel with the expansion of the therapeutic armamentarium, it will also be necessary to </w:t>
      </w:r>
      <w:r w:rsidR="008B5B1C" w:rsidRPr="002A11B9">
        <w:rPr>
          <w:szCs w:val="24"/>
        </w:rPr>
        <w:t xml:space="preserve">develop </w:t>
      </w:r>
      <w:r w:rsidRPr="002A11B9">
        <w:rPr>
          <w:szCs w:val="24"/>
        </w:rPr>
        <w:t xml:space="preserve">follow-up strategies to </w:t>
      </w:r>
      <w:r w:rsidR="008B5B1C" w:rsidRPr="002A11B9">
        <w:rPr>
          <w:szCs w:val="24"/>
        </w:rPr>
        <w:t>support long-term survivors</w:t>
      </w:r>
      <w:r w:rsidRPr="002A11B9">
        <w:rPr>
          <w:szCs w:val="24"/>
        </w:rPr>
        <w:t xml:space="preserve"> with a </w:t>
      </w:r>
      <w:r w:rsidR="008B5B1C" w:rsidRPr="002A11B9">
        <w:rPr>
          <w:szCs w:val="24"/>
        </w:rPr>
        <w:t xml:space="preserve">multidisciplinary </w:t>
      </w:r>
      <w:r w:rsidRPr="002A11B9">
        <w:rPr>
          <w:szCs w:val="24"/>
        </w:rPr>
        <w:t xml:space="preserve">approach that is targeted and </w:t>
      </w:r>
      <w:r w:rsidR="0083489D" w:rsidRPr="002A11B9">
        <w:rPr>
          <w:szCs w:val="24"/>
        </w:rPr>
        <w:t>personali</w:t>
      </w:r>
      <w:r w:rsidR="0040367F" w:rsidRPr="002A11B9">
        <w:rPr>
          <w:szCs w:val="24"/>
        </w:rPr>
        <w:t>s</w:t>
      </w:r>
      <w:r w:rsidR="0083489D" w:rsidRPr="002A11B9">
        <w:rPr>
          <w:szCs w:val="24"/>
        </w:rPr>
        <w:t>ed</w:t>
      </w:r>
      <w:r w:rsidR="005E73CF" w:rsidRPr="002A11B9">
        <w:t>.</w:t>
      </w:r>
    </w:p>
    <w:p w14:paraId="4B403862" w14:textId="77777777" w:rsidR="0062393D" w:rsidRPr="002A11B9" w:rsidRDefault="0062393D" w:rsidP="00C6221A">
      <w:pPr>
        <w:pStyle w:val="Heading2"/>
        <w:suppressAutoHyphens/>
        <w:spacing w:before="120"/>
      </w:pPr>
    </w:p>
    <w:p w14:paraId="7DCF84DF" w14:textId="7A167981" w:rsidR="6DCB5350" w:rsidRPr="002A11B9" w:rsidRDefault="6DCB5350" w:rsidP="00C6221A">
      <w:pPr>
        <w:pStyle w:val="Heading2"/>
        <w:suppressAutoHyphens/>
        <w:spacing w:before="120"/>
      </w:pPr>
      <w:r w:rsidRPr="002A11B9">
        <w:t>Recommendations</w:t>
      </w:r>
    </w:p>
    <w:p w14:paraId="6598AB32" w14:textId="6C94164A" w:rsidR="009E3508" w:rsidRPr="002A11B9" w:rsidRDefault="009E3508" w:rsidP="00C6221A">
      <w:pPr>
        <w:pStyle w:val="ListParagraph"/>
        <w:numPr>
          <w:ilvl w:val="0"/>
          <w:numId w:val="1"/>
        </w:numPr>
        <w:suppressAutoHyphens/>
        <w:spacing w:before="120" w:after="120"/>
        <w:contextualSpacing w:val="0"/>
        <w:rPr>
          <w:rFonts w:eastAsia="Times New Roman"/>
          <w:szCs w:val="24"/>
          <w:lang w:eastAsia="de-DE"/>
        </w:rPr>
      </w:pPr>
      <w:r w:rsidRPr="002A11B9">
        <w:t>There is no universal follow up schedule</w:t>
      </w:r>
      <w:r w:rsidR="00024776" w:rsidRPr="002A11B9">
        <w:t>,</w:t>
      </w:r>
      <w:r w:rsidRPr="002A11B9">
        <w:t xml:space="preserve"> but as patients develop complications related to treatment as well as cancer recurrence</w:t>
      </w:r>
      <w:r w:rsidR="00024776" w:rsidRPr="002A11B9">
        <w:t>,</w:t>
      </w:r>
      <w:r w:rsidRPr="002A11B9">
        <w:t xml:space="preserve"> follow up is indicated. Surveillance may consist of </w:t>
      </w:r>
      <w:r w:rsidR="00024776" w:rsidRPr="002A11B9">
        <w:t>3-6-</w:t>
      </w:r>
      <w:r w:rsidRPr="002A11B9">
        <w:t xml:space="preserve">monthly visits during the first 2 years and </w:t>
      </w:r>
      <w:r w:rsidR="00024776" w:rsidRPr="002A11B9">
        <w:t>6-12-</w:t>
      </w:r>
      <w:r w:rsidRPr="002A11B9">
        <w:t xml:space="preserve">monthly visits for up to 5 years or as clinically indicated. </w:t>
      </w:r>
      <w:r w:rsidR="00024776" w:rsidRPr="002A11B9">
        <w:t>A</w:t>
      </w:r>
      <w:r w:rsidRPr="002A11B9">
        <w:t xml:space="preserve"> combination </w:t>
      </w:r>
      <w:r w:rsidR="00024776" w:rsidRPr="002A11B9">
        <w:t xml:space="preserve">of </w:t>
      </w:r>
      <w:r w:rsidRPr="002A11B9">
        <w:t>clinical examination, laboratory investigation, tumo</w:t>
      </w:r>
      <w:r w:rsidR="00024776" w:rsidRPr="002A11B9">
        <w:t>u</w:t>
      </w:r>
      <w:r w:rsidRPr="002A11B9">
        <w:t>r markers and CT scan of the thorax, abdomen and pelvis may be appropriate [IV, B].</w:t>
      </w:r>
    </w:p>
    <w:p w14:paraId="5467A2F9" w14:textId="03C969D0" w:rsidR="00AC2525" w:rsidRPr="002A11B9" w:rsidRDefault="006D10B4" w:rsidP="00C6221A">
      <w:pPr>
        <w:pStyle w:val="ListParagraph"/>
        <w:numPr>
          <w:ilvl w:val="0"/>
          <w:numId w:val="1"/>
        </w:numPr>
        <w:suppressAutoHyphens/>
        <w:spacing w:before="120" w:after="120"/>
        <w:contextualSpacing w:val="0"/>
        <w:rPr>
          <w:rFonts w:eastAsia="Times New Roman"/>
          <w:szCs w:val="24"/>
          <w:lang w:eastAsia="de-DE"/>
        </w:rPr>
      </w:pPr>
      <w:r w:rsidRPr="002A11B9">
        <w:rPr>
          <w:szCs w:val="24"/>
        </w:rPr>
        <w:t>Patients with post</w:t>
      </w:r>
      <w:r w:rsidR="002E09C0" w:rsidRPr="002A11B9">
        <w:rPr>
          <w:szCs w:val="24"/>
        </w:rPr>
        <w:t>-</w:t>
      </w:r>
      <w:r w:rsidRPr="002A11B9">
        <w:rPr>
          <w:szCs w:val="24"/>
        </w:rPr>
        <w:t>operative biliary obstruction require speciali</w:t>
      </w:r>
      <w:r w:rsidR="002E09C0" w:rsidRPr="002A11B9">
        <w:rPr>
          <w:szCs w:val="24"/>
        </w:rPr>
        <w:t>s</w:t>
      </w:r>
      <w:r w:rsidRPr="002A11B9">
        <w:rPr>
          <w:szCs w:val="24"/>
        </w:rPr>
        <w:t>ed multidisciplinary evaluation to determine</w:t>
      </w:r>
      <w:r w:rsidR="002E09C0" w:rsidRPr="002A11B9">
        <w:rPr>
          <w:szCs w:val="24"/>
        </w:rPr>
        <w:t xml:space="preserve"> the</w:t>
      </w:r>
      <w:r w:rsidRPr="002A11B9">
        <w:rPr>
          <w:szCs w:val="24"/>
        </w:rPr>
        <w:t xml:space="preserve"> location of obstruction, evaluate for recurrence and determine</w:t>
      </w:r>
      <w:r w:rsidR="002E09C0" w:rsidRPr="002A11B9">
        <w:rPr>
          <w:szCs w:val="24"/>
        </w:rPr>
        <w:t xml:space="preserve"> the</w:t>
      </w:r>
      <w:r w:rsidRPr="002A11B9">
        <w:rPr>
          <w:szCs w:val="24"/>
        </w:rPr>
        <w:t xml:space="preserve"> optimal approach to drainage </w:t>
      </w:r>
      <w:r w:rsidR="00AC2525" w:rsidRPr="002A11B9">
        <w:rPr>
          <w:szCs w:val="24"/>
        </w:rPr>
        <w:t>[IV, A].</w:t>
      </w:r>
    </w:p>
    <w:p w14:paraId="5F88AD98" w14:textId="7CC70793" w:rsidR="6DCB5350" w:rsidRPr="002A11B9" w:rsidRDefault="2DFB23B4" w:rsidP="00C6221A">
      <w:pPr>
        <w:pStyle w:val="ListParagraph"/>
        <w:numPr>
          <w:ilvl w:val="0"/>
          <w:numId w:val="1"/>
        </w:numPr>
        <w:suppressAutoHyphens/>
        <w:spacing w:before="120" w:after="120"/>
        <w:contextualSpacing w:val="0"/>
      </w:pPr>
      <w:r w:rsidRPr="002A11B9">
        <w:rPr>
          <w:szCs w:val="24"/>
        </w:rPr>
        <w:t xml:space="preserve">Rehabilitation to counteract impairments related to cancer and its treatments might help </w:t>
      </w:r>
      <w:r w:rsidR="0083489D" w:rsidRPr="002A11B9">
        <w:rPr>
          <w:szCs w:val="24"/>
        </w:rPr>
        <w:t>maximi</w:t>
      </w:r>
      <w:r w:rsidR="002E09C0" w:rsidRPr="002A11B9">
        <w:rPr>
          <w:szCs w:val="24"/>
        </w:rPr>
        <w:t>s</w:t>
      </w:r>
      <w:r w:rsidR="0083489D" w:rsidRPr="002A11B9">
        <w:rPr>
          <w:szCs w:val="24"/>
        </w:rPr>
        <w:t>e</w:t>
      </w:r>
      <w:r w:rsidRPr="002A11B9">
        <w:t xml:space="preserve"> </w:t>
      </w:r>
      <w:r w:rsidR="002E09C0" w:rsidRPr="002A11B9">
        <w:t>QoL</w:t>
      </w:r>
      <w:r w:rsidRPr="002A11B9">
        <w:t xml:space="preserve"> in survivorship [V, A]</w:t>
      </w:r>
      <w:r w:rsidR="008F6EDD" w:rsidRPr="002A11B9">
        <w:t>.</w:t>
      </w:r>
    </w:p>
    <w:p w14:paraId="0C064DF1" w14:textId="229600FD" w:rsidR="6DCB5350" w:rsidRPr="002A11B9" w:rsidRDefault="005E73CF" w:rsidP="00C6221A">
      <w:pPr>
        <w:pStyle w:val="ListParagraph"/>
        <w:numPr>
          <w:ilvl w:val="0"/>
          <w:numId w:val="1"/>
        </w:numPr>
        <w:suppressAutoHyphens/>
        <w:spacing w:before="120" w:after="120"/>
        <w:contextualSpacing w:val="0"/>
      </w:pPr>
      <w:r w:rsidRPr="002A11B9">
        <w:t>Long-term survivor</w:t>
      </w:r>
      <w:r w:rsidR="002E09C0" w:rsidRPr="002A11B9">
        <w:t>s</w:t>
      </w:r>
      <w:r w:rsidR="2DFB23B4" w:rsidRPr="002A11B9">
        <w:t xml:space="preserve"> should be followed-up </w:t>
      </w:r>
      <w:r w:rsidR="002E09C0" w:rsidRPr="002A11B9">
        <w:t>using a multidisciplinary</w:t>
      </w:r>
      <w:r w:rsidR="2DFB23B4" w:rsidRPr="002A11B9">
        <w:t xml:space="preserve"> approach that is targeted and </w:t>
      </w:r>
      <w:r w:rsidR="0083489D" w:rsidRPr="002A11B9">
        <w:t>personali</w:t>
      </w:r>
      <w:r w:rsidR="002E09C0" w:rsidRPr="002A11B9">
        <w:t>s</w:t>
      </w:r>
      <w:r w:rsidR="0083489D" w:rsidRPr="002A11B9">
        <w:t>ed</w:t>
      </w:r>
      <w:r w:rsidR="2DFB23B4" w:rsidRPr="002A11B9">
        <w:t xml:space="preserve"> [V, A]</w:t>
      </w:r>
      <w:r w:rsidR="008F6EDD" w:rsidRPr="002A11B9">
        <w:t>.</w:t>
      </w:r>
    </w:p>
    <w:p w14:paraId="687471D2" w14:textId="0ED95EAC" w:rsidR="6DCB5350" w:rsidRPr="002A11B9" w:rsidRDefault="2DFB23B4" w:rsidP="00C6221A">
      <w:pPr>
        <w:pStyle w:val="ListParagraph"/>
        <w:numPr>
          <w:ilvl w:val="0"/>
          <w:numId w:val="1"/>
        </w:numPr>
        <w:suppressAutoHyphens/>
        <w:spacing w:before="120" w:after="120"/>
        <w:contextualSpacing w:val="0"/>
      </w:pPr>
      <w:r w:rsidRPr="002A11B9">
        <w:t>For younger patients, specific aspects</w:t>
      </w:r>
      <w:r w:rsidR="002E09C0" w:rsidRPr="002A11B9">
        <w:t xml:space="preserve"> should be considered and monitored</w:t>
      </w:r>
      <w:r w:rsidRPr="002A11B9">
        <w:t xml:space="preserve">, </w:t>
      </w:r>
      <w:r w:rsidR="002E09C0" w:rsidRPr="002A11B9">
        <w:t>including</w:t>
      </w:r>
      <w:r w:rsidRPr="002A11B9">
        <w:t xml:space="preserve"> the impact of </w:t>
      </w:r>
      <w:r w:rsidR="002E09C0" w:rsidRPr="002A11B9">
        <w:t>treatment</w:t>
      </w:r>
      <w:r w:rsidRPr="002A11B9">
        <w:t xml:space="preserve"> on fertility, psychological well-being and the </w:t>
      </w:r>
      <w:r w:rsidR="00582D6D" w:rsidRPr="002A11B9">
        <w:t xml:space="preserve">development </w:t>
      </w:r>
      <w:r w:rsidRPr="002A11B9">
        <w:t>of second</w:t>
      </w:r>
      <w:r w:rsidR="002E09C0" w:rsidRPr="002A11B9">
        <w:t>ary</w:t>
      </w:r>
      <w:r w:rsidRPr="002A11B9">
        <w:t xml:space="preserve"> </w:t>
      </w:r>
      <w:r w:rsidR="0083489D" w:rsidRPr="002A11B9">
        <w:t>tumo</w:t>
      </w:r>
      <w:r w:rsidR="002E09C0" w:rsidRPr="002A11B9">
        <w:t>u</w:t>
      </w:r>
      <w:r w:rsidR="0083489D" w:rsidRPr="002A11B9">
        <w:t>rs</w:t>
      </w:r>
      <w:r w:rsidRPr="002A11B9">
        <w:t xml:space="preserve"> [IV, </w:t>
      </w:r>
      <w:r w:rsidR="006E68B8" w:rsidRPr="002A11B9">
        <w:t>B</w:t>
      </w:r>
      <w:r w:rsidRPr="002A11B9">
        <w:t>]</w:t>
      </w:r>
      <w:r w:rsidR="008F6EDD" w:rsidRPr="002A11B9">
        <w:t>.</w:t>
      </w:r>
    </w:p>
    <w:p w14:paraId="56B496D3" w14:textId="77777777" w:rsidR="0062393D" w:rsidRPr="002A11B9" w:rsidRDefault="0062393D" w:rsidP="00D248E5">
      <w:pPr>
        <w:suppressAutoHyphens/>
        <w:spacing w:after="120"/>
        <w:jc w:val="both"/>
        <w:rPr>
          <w:b/>
          <w:szCs w:val="24"/>
        </w:rPr>
      </w:pPr>
    </w:p>
    <w:p w14:paraId="67E0F4EA" w14:textId="0A075781" w:rsidR="00684A48" w:rsidRPr="002A11B9" w:rsidRDefault="00914840" w:rsidP="0062393D">
      <w:pPr>
        <w:suppressAutoHyphens/>
        <w:spacing w:before="120" w:after="120"/>
        <w:rPr>
          <w:b/>
          <w:szCs w:val="24"/>
        </w:rPr>
      </w:pPr>
      <w:r w:rsidRPr="002A11B9">
        <w:rPr>
          <w:b/>
          <w:szCs w:val="24"/>
        </w:rPr>
        <w:t>METHODOLOGY</w:t>
      </w:r>
    </w:p>
    <w:p w14:paraId="1E6DD7C3" w14:textId="46E2D786" w:rsidR="00E55C60" w:rsidRPr="000A0B1B" w:rsidRDefault="00E55C60" w:rsidP="0062393D">
      <w:pPr>
        <w:suppressAutoHyphens/>
        <w:spacing w:before="120" w:after="120"/>
        <w:ind w:right="391"/>
      </w:pPr>
      <w:r w:rsidRPr="002A11B9">
        <w:rPr>
          <w:spacing w:val="-1"/>
        </w:rPr>
        <w:lastRenderedPageBreak/>
        <w:t xml:space="preserve">This </w:t>
      </w:r>
      <w:r w:rsidR="00E42169" w:rsidRPr="002A11B9">
        <w:rPr>
          <w:spacing w:val="-1"/>
        </w:rPr>
        <w:t xml:space="preserve">CPG </w:t>
      </w:r>
      <w:r w:rsidRPr="002A11B9">
        <w:rPr>
          <w:spacing w:val="-1"/>
        </w:rPr>
        <w:t xml:space="preserve">was developed in accordance with the </w:t>
      </w:r>
      <w:r w:rsidRPr="002A11B9">
        <w:t xml:space="preserve">ESMO </w:t>
      </w:r>
      <w:r w:rsidRPr="002A11B9">
        <w:rPr>
          <w:spacing w:val="-1"/>
        </w:rPr>
        <w:t xml:space="preserve">standard operating procedures for </w:t>
      </w:r>
      <w:r w:rsidR="00E42169" w:rsidRPr="002A11B9">
        <w:rPr>
          <w:spacing w:val="-1"/>
        </w:rPr>
        <w:t>CPG</w:t>
      </w:r>
      <w:r w:rsidRPr="002A11B9">
        <w:rPr>
          <w:spacing w:val="-1"/>
        </w:rPr>
        <w:t xml:space="preserve"> development (</w:t>
      </w:r>
      <w:r w:rsidRPr="002A11B9">
        <w:rPr>
          <w:rStyle w:val="Hyperlink"/>
        </w:rPr>
        <w:t>http://www.esmo.org/Guidelines/ESMO-Guidelines-Methodology</w:t>
      </w:r>
      <w:r w:rsidRPr="002A11B9">
        <w:rPr>
          <w:spacing w:val="-1"/>
        </w:rPr>
        <w:t xml:space="preserve">). The relevant literature has been selected by the expert authors. </w:t>
      </w:r>
      <w:r w:rsidR="00392C98" w:rsidRPr="002A11B9">
        <w:rPr>
          <w:color w:val="000000"/>
          <w:szCs w:val="24"/>
        </w:rPr>
        <w:t xml:space="preserve">An ESCAT table with ESCAT scores is included in </w:t>
      </w:r>
      <w:r w:rsidR="00392C98" w:rsidRPr="002A11B9">
        <w:rPr>
          <w:b/>
          <w:bCs/>
          <w:color w:val="000000"/>
          <w:szCs w:val="24"/>
        </w:rPr>
        <w:t>Supplementary Table S1</w:t>
      </w:r>
      <w:r w:rsidR="00392C98" w:rsidRPr="002A11B9">
        <w:rPr>
          <w:color w:val="000000"/>
          <w:szCs w:val="24"/>
        </w:rPr>
        <w:t xml:space="preserve">, available at </w:t>
      </w:r>
      <w:r w:rsidR="00392C98" w:rsidRPr="002A11B9">
        <w:rPr>
          <w:i/>
          <w:iCs/>
          <w:color w:val="000000" w:themeColor="text1"/>
          <w:szCs w:val="24"/>
        </w:rPr>
        <w:t>Annals of Oncology</w:t>
      </w:r>
      <w:r w:rsidR="00392C98" w:rsidRPr="002A11B9">
        <w:rPr>
          <w:color w:val="000000" w:themeColor="text1"/>
          <w:szCs w:val="24"/>
        </w:rPr>
        <w:t xml:space="preserve"> online</w:t>
      </w:r>
      <w:r w:rsidR="00392C98" w:rsidRPr="002A11B9">
        <w:rPr>
          <w:color w:val="000000"/>
          <w:szCs w:val="24"/>
        </w:rPr>
        <w:t>. ESCAT scores have been defined by the authors and validated by the ESMO Translational Research and Precision Medicine Working Group.</w:t>
      </w:r>
      <w:r w:rsidR="00392C98" w:rsidRPr="002A11B9">
        <w:rPr>
          <w:color w:val="000000"/>
          <w:szCs w:val="24"/>
        </w:rPr>
        <w:fldChar w:fldCharType="begin">
          <w:fldData xml:space="preserve">PEVuZE5vdGU+PENpdGU+PEF1dGhvcj5NYXRlbzwvQXV0aG9yPjxZZWFyPjIwMTg8L1llYXI+PFJl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</w:fldData>
        </w:fldChar>
      </w:r>
      <w:r w:rsidR="00CD1EBC">
        <w:rPr>
          <w:color w:val="000000"/>
          <w:szCs w:val="24"/>
        </w:rPr>
        <w:instrText xml:space="preserve"> ADDIN EN.CITE </w:instrText>
      </w:r>
      <w:r w:rsidR="00CD1EBC">
        <w:rPr>
          <w:color w:val="000000"/>
          <w:szCs w:val="24"/>
        </w:rPr>
        <w:fldChar w:fldCharType="begin">
          <w:fldData xml:space="preserve">PEVuZE5vdGU+PENpdGU+PEF1dGhvcj5NYXRlbzwvQXV0aG9yPjxZZWFyPjIwMTg8L1llYXI+PFJl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</w:fldData>
        </w:fldChar>
      </w:r>
      <w:r w:rsidR="00CD1EBC">
        <w:rPr>
          <w:color w:val="000000"/>
          <w:szCs w:val="24"/>
        </w:rPr>
        <w:instrText xml:space="preserve"> ADDIN EN.CITE.DATA </w:instrText>
      </w:r>
      <w:r w:rsidR="00CD1EBC">
        <w:rPr>
          <w:color w:val="000000"/>
          <w:szCs w:val="24"/>
        </w:rPr>
      </w:r>
      <w:r w:rsidR="00CD1EBC">
        <w:rPr>
          <w:color w:val="000000"/>
          <w:szCs w:val="24"/>
        </w:rPr>
        <w:fldChar w:fldCharType="end"/>
      </w:r>
      <w:r w:rsidR="00392C98" w:rsidRPr="002A11B9">
        <w:rPr>
          <w:color w:val="000000"/>
          <w:szCs w:val="24"/>
        </w:rPr>
      </w:r>
      <w:r w:rsidR="00392C98" w:rsidRPr="002A11B9">
        <w:rPr>
          <w:color w:val="000000"/>
          <w:szCs w:val="24"/>
        </w:rPr>
        <w:fldChar w:fldCharType="separate"/>
      </w:r>
      <w:r w:rsidR="00CD1EBC" w:rsidRPr="00CD1EBC">
        <w:rPr>
          <w:noProof/>
          <w:color w:val="000000"/>
          <w:szCs w:val="24"/>
          <w:vertAlign w:val="superscript"/>
        </w:rPr>
        <w:t>106</w:t>
      </w:r>
      <w:r w:rsidR="00392C98" w:rsidRPr="002A11B9">
        <w:rPr>
          <w:color w:val="000000"/>
          <w:szCs w:val="24"/>
        </w:rPr>
        <w:fldChar w:fldCharType="end"/>
      </w:r>
      <w:r w:rsidR="00392C98" w:rsidRPr="002A11B9">
        <w:rPr>
          <w:color w:val="000000"/>
          <w:szCs w:val="24"/>
        </w:rPr>
        <w:t xml:space="preserve"> </w:t>
      </w:r>
      <w:r w:rsidRPr="002A11B9">
        <w:rPr>
          <w:spacing w:val="-1"/>
        </w:rPr>
        <w:t xml:space="preserve">An ESMO-MCBS table with ESMO-MCBS scores is included in </w:t>
      </w:r>
      <w:r w:rsidRPr="002A11B9">
        <w:rPr>
          <w:b/>
          <w:bCs/>
          <w:spacing w:val="-1"/>
        </w:rPr>
        <w:t>Supplementary Table S</w:t>
      </w:r>
      <w:r w:rsidR="00822795" w:rsidRPr="002A11B9">
        <w:rPr>
          <w:b/>
          <w:bCs/>
          <w:spacing w:val="-1"/>
        </w:rPr>
        <w:t>5</w:t>
      </w:r>
      <w:r w:rsidR="003708B3" w:rsidRPr="002A11B9">
        <w:t>,</w:t>
      </w:r>
      <w:r w:rsidRPr="002A11B9">
        <w:rPr>
          <w:spacing w:val="-1"/>
        </w:rPr>
        <w:t xml:space="preserve"> </w:t>
      </w:r>
      <w:r w:rsidR="003708B3" w:rsidRPr="002A11B9">
        <w:t xml:space="preserve">available </w:t>
      </w:r>
      <w:r w:rsidRPr="002A11B9">
        <w:rPr>
          <w:spacing w:val="-1"/>
        </w:rPr>
        <w:t xml:space="preserve">at </w:t>
      </w:r>
      <w:r w:rsidR="00E42169" w:rsidRPr="002A11B9">
        <w:rPr>
          <w:i/>
          <w:iCs/>
          <w:spacing w:val="-1"/>
        </w:rPr>
        <w:t>Annals of Oncology</w:t>
      </w:r>
      <w:r w:rsidR="00E42169" w:rsidRPr="002A11B9">
        <w:rPr>
          <w:spacing w:val="-1"/>
        </w:rPr>
        <w:t xml:space="preserve"> online</w:t>
      </w:r>
      <w:r w:rsidRPr="002A11B9">
        <w:rPr>
          <w:spacing w:val="-1"/>
        </w:rPr>
        <w:t>. ESMO-MCBS v1.1</w:t>
      </w:r>
      <w:r w:rsidR="00E42169" w:rsidRPr="002A11B9">
        <w:rPr>
          <w:spacing w:val="-1"/>
        </w:rPr>
        <w:fldChar w:fldCharType="begin">
          <w:fldData xml:space="preserve">PEVuZE5vdGU+PENpdGU+PEF1dGhvcj5DaGVybnk8L0F1dGhvcj48WWVhcj4yMDE3PC9ZZWFyPjxS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=
</w:fldData>
        </w:fldChar>
      </w:r>
      <w:r w:rsidR="00CD1EBC">
        <w:rPr>
          <w:spacing w:val="-1"/>
        </w:rPr>
        <w:instrText xml:space="preserve"> ADDIN EN.CITE </w:instrText>
      </w:r>
      <w:r w:rsidR="00CD1EBC">
        <w:rPr>
          <w:spacing w:val="-1"/>
        </w:rPr>
        <w:fldChar w:fldCharType="begin">
          <w:fldData xml:space="preserve">PEVuZE5vdGU+PENpdGU+PEF1dGhvcj5DaGVybnk8L0F1dGhvcj48WWVhcj4yMDE3PC9ZZWFyPjxS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=
</w:fldData>
        </w:fldChar>
      </w:r>
      <w:r w:rsidR="00CD1EBC">
        <w:rPr>
          <w:spacing w:val="-1"/>
        </w:rPr>
        <w:instrText xml:space="preserve"> ADDIN EN.CITE.DATA </w:instrText>
      </w:r>
      <w:r w:rsidR="00CD1EBC">
        <w:rPr>
          <w:spacing w:val="-1"/>
        </w:rPr>
      </w:r>
      <w:r w:rsidR="00CD1EBC">
        <w:rPr>
          <w:spacing w:val="-1"/>
        </w:rPr>
        <w:fldChar w:fldCharType="end"/>
      </w:r>
      <w:r w:rsidR="00E42169" w:rsidRPr="002A11B9">
        <w:rPr>
          <w:spacing w:val="-1"/>
        </w:rPr>
      </w:r>
      <w:r w:rsidR="00E42169" w:rsidRPr="002A11B9">
        <w:rPr>
          <w:spacing w:val="-1"/>
        </w:rPr>
        <w:fldChar w:fldCharType="separate"/>
      </w:r>
      <w:r w:rsidR="00CD1EBC" w:rsidRPr="00CD1EBC">
        <w:rPr>
          <w:noProof/>
          <w:spacing w:val="-1"/>
          <w:vertAlign w:val="superscript"/>
        </w:rPr>
        <w:t>107</w:t>
      </w:r>
      <w:r w:rsidR="00E42169" w:rsidRPr="002A11B9">
        <w:rPr>
          <w:spacing w:val="-1"/>
        </w:rPr>
        <w:fldChar w:fldCharType="end"/>
      </w:r>
      <w:r w:rsidRPr="002A11B9">
        <w:rPr>
          <w:spacing w:val="-1"/>
        </w:rPr>
        <w:t xml:space="preserve"> was used to calculate scores for therapies/indications approved by the EMA </w:t>
      </w:r>
      <w:r w:rsidR="00822795" w:rsidRPr="002A11B9">
        <w:rPr>
          <w:spacing w:val="-1"/>
        </w:rPr>
        <w:t>or</w:t>
      </w:r>
      <w:r w:rsidR="00300AC6" w:rsidRPr="002A11B9">
        <w:t xml:space="preserve"> </w:t>
      </w:r>
      <w:r w:rsidRPr="002A11B9">
        <w:rPr>
          <w:spacing w:val="-1"/>
        </w:rPr>
        <w:t>FDA (</w:t>
      </w:r>
      <w:r w:rsidRPr="002A11B9">
        <w:rPr>
          <w:rStyle w:val="Hyperlink"/>
        </w:rPr>
        <w:t>https://www.esmo.org/Guidelines/ESMO-MCBS</w:t>
      </w:r>
      <w:r w:rsidRPr="002A11B9">
        <w:rPr>
          <w:spacing w:val="-1"/>
        </w:rPr>
        <w:t xml:space="preserve">). The scores have been calculated by the ESMO-MCBS Working Group and validated by the ESMO Guidelines Committee. </w:t>
      </w:r>
      <w:r w:rsidR="00185FAB" w:rsidRPr="002A11B9">
        <w:rPr>
          <w:color w:val="000000"/>
          <w:szCs w:val="24"/>
        </w:rPr>
        <w:t xml:space="preserve">The FDA/EMA or other regulatory body approval status of new therapies/indications are reported at the time of writing this CPG. </w:t>
      </w:r>
      <w:r w:rsidRPr="002A11B9">
        <w:rPr>
          <w:spacing w:val="-1"/>
        </w:rPr>
        <w:t xml:space="preserve">Levels of evidence and grades of recommendation have been applied using the system shown in </w:t>
      </w:r>
      <w:r w:rsidRPr="002A11B9">
        <w:rPr>
          <w:b/>
          <w:bCs/>
          <w:spacing w:val="-1"/>
        </w:rPr>
        <w:t>Supplementary Table S</w:t>
      </w:r>
      <w:r w:rsidR="00393A61" w:rsidRPr="002A11B9">
        <w:rPr>
          <w:b/>
          <w:bCs/>
          <w:spacing w:val="-1"/>
        </w:rPr>
        <w:t>6</w:t>
      </w:r>
      <w:r w:rsidR="00185FAB" w:rsidRPr="002A11B9">
        <w:rPr>
          <w:spacing w:val="-1"/>
        </w:rPr>
        <w:t xml:space="preserve">, available at </w:t>
      </w:r>
      <w:r w:rsidR="00185FAB" w:rsidRPr="002A11B9">
        <w:rPr>
          <w:i/>
          <w:iCs/>
          <w:spacing w:val="-1"/>
        </w:rPr>
        <w:t>Annals of Oncology</w:t>
      </w:r>
      <w:r w:rsidR="00185FAB" w:rsidRPr="002A11B9">
        <w:rPr>
          <w:spacing w:val="-1"/>
        </w:rPr>
        <w:t xml:space="preserve"> online.</w:t>
      </w:r>
      <w:r w:rsidR="001F72E6" w:rsidRPr="002A11B9">
        <w:rPr>
          <w:spacing w:val="-1"/>
        </w:rPr>
        <w:fldChar w:fldCharType="begin">
          <w:fldData xml:space="preserve">PEVuZE5vdGU+PENpdGU+PEF1dGhvcj5EeWtld2ljejwvQXV0aG9yPjxZZWFyPjIwMDE8L1llYXI+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</w:fldData>
        </w:fldChar>
      </w:r>
      <w:r w:rsidR="00CD1EBC">
        <w:rPr>
          <w:spacing w:val="-1"/>
        </w:rPr>
        <w:instrText xml:space="preserve"> ADDIN EN.CITE </w:instrText>
      </w:r>
      <w:r w:rsidR="00CD1EBC">
        <w:rPr>
          <w:spacing w:val="-1"/>
        </w:rPr>
        <w:fldChar w:fldCharType="begin">
          <w:fldData xml:space="preserve">PEVuZE5vdGU+PENpdGU+PEF1dGhvcj5EeWtld2ljejwvQXV0aG9yPjxZZWFyPjIwMDE8L1llYXI+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</w:fldData>
        </w:fldChar>
      </w:r>
      <w:r w:rsidR="00CD1EBC">
        <w:rPr>
          <w:spacing w:val="-1"/>
        </w:rPr>
        <w:instrText xml:space="preserve"> ADDIN EN.CITE.DATA </w:instrText>
      </w:r>
      <w:r w:rsidR="00CD1EBC">
        <w:rPr>
          <w:spacing w:val="-1"/>
        </w:rPr>
      </w:r>
      <w:r w:rsidR="00CD1EBC">
        <w:rPr>
          <w:spacing w:val="-1"/>
        </w:rPr>
        <w:fldChar w:fldCharType="end"/>
      </w:r>
      <w:r w:rsidR="001F72E6" w:rsidRPr="002A11B9">
        <w:rPr>
          <w:spacing w:val="-1"/>
        </w:rPr>
      </w:r>
      <w:r w:rsidR="001F72E6" w:rsidRPr="002A11B9">
        <w:rPr>
          <w:spacing w:val="-1"/>
        </w:rPr>
        <w:fldChar w:fldCharType="separate"/>
      </w:r>
      <w:r w:rsidR="00CD1EBC" w:rsidRPr="00CD1EBC">
        <w:rPr>
          <w:noProof/>
          <w:spacing w:val="-1"/>
          <w:vertAlign w:val="superscript"/>
        </w:rPr>
        <w:t>108,109</w:t>
      </w:r>
      <w:r w:rsidR="001F72E6" w:rsidRPr="002A11B9">
        <w:rPr>
          <w:spacing w:val="-1"/>
        </w:rPr>
        <w:fldChar w:fldCharType="end"/>
      </w:r>
      <w:r w:rsidRPr="002A11B9">
        <w:rPr>
          <w:spacing w:val="-1"/>
        </w:rPr>
        <w:t xml:space="preserve"> Statements without grading were considered justified standard clinical practice by the authors. </w:t>
      </w:r>
      <w:r w:rsidR="00185FAB" w:rsidRPr="002A11B9">
        <w:rPr>
          <w:color w:val="000000"/>
          <w:szCs w:val="24"/>
        </w:rPr>
        <w:t>Future updates to this CPG will be published on esmo.org as a Living Guideline version</w:t>
      </w:r>
      <w:r w:rsidR="000A608E" w:rsidRPr="002A11B9">
        <w:rPr>
          <w:color w:val="000000"/>
          <w:szCs w:val="24"/>
        </w:rPr>
        <w:t xml:space="preserve"> or an </w:t>
      </w:r>
      <w:proofErr w:type="spellStart"/>
      <w:r w:rsidR="000A608E" w:rsidRPr="002A11B9">
        <w:rPr>
          <w:color w:val="000000"/>
          <w:szCs w:val="24"/>
        </w:rPr>
        <w:t>eUpdate</w:t>
      </w:r>
      <w:proofErr w:type="spellEnd"/>
      <w:r w:rsidR="00185FAB" w:rsidRPr="002A11B9">
        <w:rPr>
          <w:color w:val="000000"/>
          <w:szCs w:val="24"/>
        </w:rPr>
        <w:t xml:space="preserve">, to be made available at: </w:t>
      </w:r>
      <w:hyperlink r:id="rId11" w:history="1">
        <w:r w:rsidR="008B6128" w:rsidRPr="001C0F0A">
          <w:rPr>
            <w:rStyle w:val="Hyperlink"/>
            <w:szCs w:val="24"/>
          </w:rPr>
          <w:t>https://www.esmo.org/guidelines/guidelines-by-topic/gastrointestinal-cancers/biliary-cancer</w:t>
        </w:r>
      </w:hyperlink>
      <w:r w:rsidR="00185FAB" w:rsidRPr="002A11B9">
        <w:rPr>
          <w:i/>
          <w:iCs/>
          <w:color w:val="000000"/>
          <w:szCs w:val="24"/>
        </w:rPr>
        <w:t>.</w:t>
      </w:r>
    </w:p>
    <w:p w14:paraId="5D881E0B" w14:textId="77777777" w:rsidR="001F72E6" w:rsidRPr="002A11B9" w:rsidRDefault="001F72E6" w:rsidP="00D248E5">
      <w:pPr>
        <w:suppressAutoHyphens/>
        <w:spacing w:after="120"/>
        <w:jc w:val="both"/>
        <w:rPr>
          <w:b/>
          <w:color w:val="000000"/>
          <w:szCs w:val="24"/>
        </w:rPr>
      </w:pPr>
    </w:p>
    <w:p w14:paraId="25DB908A" w14:textId="1D839F6F" w:rsidR="00684A48" w:rsidRPr="002A11B9" w:rsidRDefault="00914840" w:rsidP="00D248E5">
      <w:pPr>
        <w:suppressAutoHyphens/>
        <w:spacing w:after="120"/>
        <w:jc w:val="both"/>
        <w:rPr>
          <w:b/>
          <w:color w:val="000000"/>
          <w:szCs w:val="24"/>
        </w:rPr>
      </w:pPr>
      <w:r w:rsidRPr="002A11B9">
        <w:rPr>
          <w:b/>
          <w:color w:val="000000"/>
          <w:szCs w:val="24"/>
        </w:rPr>
        <w:t>ACKNOWLEDGEMENTS</w:t>
      </w:r>
    </w:p>
    <w:p w14:paraId="438B9932" w14:textId="58727961" w:rsidR="001F72E6" w:rsidRPr="002A11B9" w:rsidRDefault="001F72E6" w:rsidP="001F72E6">
      <w:pPr>
        <w:suppressAutoHyphens/>
        <w:autoSpaceDE w:val="0"/>
        <w:autoSpaceDN w:val="0"/>
        <w:adjustRightInd w:val="0"/>
        <w:spacing w:after="120"/>
        <w:rPr>
          <w:color w:val="000000"/>
          <w:szCs w:val="24"/>
        </w:rPr>
      </w:pPr>
      <w:r w:rsidRPr="002A11B9">
        <w:rPr>
          <w:color w:val="000000"/>
          <w:szCs w:val="24"/>
        </w:rPr>
        <w:t>Manuscript editing support was provided by</w:t>
      </w:r>
      <w:r w:rsidR="0015307D" w:rsidRPr="002A11B9">
        <w:rPr>
          <w:color w:val="000000"/>
          <w:szCs w:val="24"/>
        </w:rPr>
        <w:t xml:space="preserve"> Richard Lutz and</w:t>
      </w:r>
      <w:r w:rsidRPr="002A11B9">
        <w:rPr>
          <w:color w:val="000000"/>
          <w:szCs w:val="24"/>
        </w:rPr>
        <w:t xml:space="preserve"> </w:t>
      </w:r>
      <w:r w:rsidR="00B94D36">
        <w:rPr>
          <w:color w:val="000000"/>
          <w:szCs w:val="24"/>
        </w:rPr>
        <w:t>Claire Bramley</w:t>
      </w:r>
      <w:r w:rsidRPr="002A11B9">
        <w:rPr>
          <w:color w:val="000000"/>
          <w:szCs w:val="24"/>
        </w:rPr>
        <w:t xml:space="preserve"> (ESMO Guidelines staff) and Angela Corstorphine and Sian-Marie Lucas of </w:t>
      </w:r>
      <w:proofErr w:type="spellStart"/>
      <w:r w:rsidRPr="002A11B9">
        <w:rPr>
          <w:color w:val="000000"/>
          <w:szCs w:val="24"/>
        </w:rPr>
        <w:t>Kstorfin</w:t>
      </w:r>
      <w:proofErr w:type="spellEnd"/>
      <w:r w:rsidRPr="002A11B9">
        <w:rPr>
          <w:color w:val="000000"/>
          <w:szCs w:val="24"/>
        </w:rPr>
        <w:t xml:space="preserve"> Medical Communications Ltd (KMC); this support was funded by ESMO. Nathan </w:t>
      </w:r>
      <w:proofErr w:type="spellStart"/>
      <w:r w:rsidRPr="002A11B9">
        <w:rPr>
          <w:color w:val="000000"/>
          <w:szCs w:val="24"/>
        </w:rPr>
        <w:t>Cherny</w:t>
      </w:r>
      <w:proofErr w:type="spellEnd"/>
      <w:r w:rsidRPr="002A11B9">
        <w:rPr>
          <w:color w:val="000000"/>
          <w:szCs w:val="24"/>
        </w:rPr>
        <w:t xml:space="preserve">, Chair of the ESMO-MCBS Working Group, </w:t>
      </w:r>
      <w:proofErr w:type="spellStart"/>
      <w:r w:rsidRPr="002A11B9">
        <w:rPr>
          <w:color w:val="000000"/>
          <w:szCs w:val="24"/>
        </w:rPr>
        <w:t>Urani</w:t>
      </w:r>
      <w:proofErr w:type="spellEnd"/>
      <w:r w:rsidRPr="002A11B9">
        <w:rPr>
          <w:color w:val="000000"/>
          <w:szCs w:val="24"/>
        </w:rPr>
        <w:t xml:space="preserve"> Dafni ESMO-MCBS Working Group Member/Frontier Science Foundation Hellas and </w:t>
      </w:r>
      <w:proofErr w:type="spellStart"/>
      <w:r w:rsidRPr="002A11B9">
        <w:rPr>
          <w:color w:val="000000"/>
          <w:szCs w:val="24"/>
        </w:rPr>
        <w:t>Giota</w:t>
      </w:r>
      <w:proofErr w:type="spellEnd"/>
      <w:r w:rsidRPr="002A11B9">
        <w:rPr>
          <w:color w:val="000000"/>
          <w:szCs w:val="24"/>
        </w:rPr>
        <w:t xml:space="preserve"> </w:t>
      </w:r>
      <w:proofErr w:type="spellStart"/>
      <w:r w:rsidRPr="002A11B9">
        <w:rPr>
          <w:color w:val="000000"/>
          <w:szCs w:val="24"/>
        </w:rPr>
        <w:t>Zygoura</w:t>
      </w:r>
      <w:proofErr w:type="spellEnd"/>
      <w:r w:rsidRPr="002A11B9">
        <w:rPr>
          <w:color w:val="000000"/>
          <w:szCs w:val="24"/>
        </w:rPr>
        <w:t xml:space="preserve"> of Frontier Science Foundation Hellas provided review and validation of the ESMO-MCBS scores. Nicola Latino (ESMO Scientific Affairs staff) provided coordination and support of the ESMO-MCBS scores and Angela Corstorphine and Sian-Marie Lucas of KMC provided medical writing and editing support in the preparation of the ESMO-MCBS table; this support was funded by ESMO. Dr </w:t>
      </w:r>
      <w:proofErr w:type="spellStart"/>
      <w:r w:rsidRPr="002A11B9">
        <w:rPr>
          <w:color w:val="000000"/>
          <w:szCs w:val="24"/>
        </w:rPr>
        <w:t>Benedikt</w:t>
      </w:r>
      <w:proofErr w:type="spellEnd"/>
      <w:r w:rsidRPr="002A11B9">
        <w:rPr>
          <w:color w:val="000000"/>
          <w:szCs w:val="24"/>
        </w:rPr>
        <w:t xml:space="preserve"> </w:t>
      </w:r>
      <w:proofErr w:type="spellStart"/>
      <w:r w:rsidRPr="002A11B9">
        <w:rPr>
          <w:color w:val="000000"/>
          <w:szCs w:val="24"/>
        </w:rPr>
        <w:t>Westphalen</w:t>
      </w:r>
      <w:proofErr w:type="spellEnd"/>
      <w:r w:rsidR="00295B0B" w:rsidRPr="002A11B9">
        <w:rPr>
          <w:color w:val="000000"/>
          <w:szCs w:val="24"/>
        </w:rPr>
        <w:t xml:space="preserve"> </w:t>
      </w:r>
      <w:r w:rsidRPr="002A11B9">
        <w:rPr>
          <w:color w:val="000000"/>
          <w:szCs w:val="24"/>
        </w:rPr>
        <w:t xml:space="preserve">(member </w:t>
      </w:r>
      <w:r w:rsidRPr="002A11B9">
        <w:rPr>
          <w:color w:val="000000"/>
          <w:szCs w:val="24"/>
        </w:rPr>
        <w:lastRenderedPageBreak/>
        <w:t xml:space="preserve">of the ESMO Translational Research and Precision Medicine Working Group) and Dr Svetlana </w:t>
      </w:r>
      <w:proofErr w:type="spellStart"/>
      <w:r w:rsidRPr="002A11B9">
        <w:rPr>
          <w:color w:val="000000"/>
          <w:szCs w:val="24"/>
        </w:rPr>
        <w:t>Jezdic</w:t>
      </w:r>
      <w:proofErr w:type="spellEnd"/>
      <w:r w:rsidRPr="002A11B9">
        <w:rPr>
          <w:color w:val="000000"/>
          <w:szCs w:val="24"/>
        </w:rPr>
        <w:t xml:space="preserve"> (ESMO Medical Affairs Advisor) provided validation support for ESCAT scores.</w:t>
      </w:r>
    </w:p>
    <w:p w14:paraId="7DFF7643" w14:textId="77777777" w:rsidR="001F72E6" w:rsidRPr="002A11B9" w:rsidRDefault="001F72E6" w:rsidP="00D248E5">
      <w:pPr>
        <w:suppressAutoHyphens/>
        <w:spacing w:after="120"/>
        <w:jc w:val="both"/>
        <w:rPr>
          <w:color w:val="000000"/>
          <w:szCs w:val="24"/>
        </w:rPr>
      </w:pPr>
    </w:p>
    <w:p w14:paraId="65D72EA5" w14:textId="77777777" w:rsidR="00684A48" w:rsidRPr="002A11B9" w:rsidRDefault="00914840" w:rsidP="00D3326A">
      <w:pPr>
        <w:suppressAutoHyphens/>
        <w:spacing w:before="120" w:after="120"/>
        <w:rPr>
          <w:b/>
          <w:color w:val="000000"/>
          <w:szCs w:val="24"/>
        </w:rPr>
      </w:pPr>
      <w:r w:rsidRPr="002A11B9">
        <w:rPr>
          <w:b/>
          <w:color w:val="000000"/>
          <w:szCs w:val="24"/>
        </w:rPr>
        <w:t>FUNDING</w:t>
      </w:r>
    </w:p>
    <w:p w14:paraId="32275CD6" w14:textId="336EECCD" w:rsidR="00684A48" w:rsidRPr="002A11B9" w:rsidRDefault="00914840" w:rsidP="00D3326A">
      <w:pPr>
        <w:suppressAutoHyphens/>
        <w:spacing w:before="120" w:after="120"/>
        <w:rPr>
          <w:color w:val="000000"/>
          <w:szCs w:val="24"/>
        </w:rPr>
      </w:pPr>
      <w:r w:rsidRPr="002A11B9">
        <w:rPr>
          <w:color w:val="000000"/>
          <w:szCs w:val="24"/>
        </w:rPr>
        <w:t>No external funding has been received for the preparation of these guidelines. Production costs have been covered by ESMO from central funds.</w:t>
      </w:r>
    </w:p>
    <w:p w14:paraId="003657A4" w14:textId="77777777" w:rsidR="00D3326A" w:rsidRPr="002A11B9" w:rsidRDefault="00D3326A" w:rsidP="00D3326A">
      <w:pPr>
        <w:suppressAutoHyphens/>
        <w:spacing w:before="120" w:after="120"/>
        <w:rPr>
          <w:b/>
          <w:szCs w:val="24"/>
        </w:rPr>
      </w:pPr>
    </w:p>
    <w:p w14:paraId="0BDE7729" w14:textId="77777777" w:rsidR="00295B0B" w:rsidRPr="002A11B9" w:rsidRDefault="00295B0B" w:rsidP="00295B0B">
      <w:pPr>
        <w:suppressAutoHyphens/>
        <w:spacing w:before="120" w:after="120"/>
        <w:rPr>
          <w:b/>
          <w:szCs w:val="24"/>
        </w:rPr>
      </w:pPr>
      <w:r w:rsidRPr="002A11B9">
        <w:rPr>
          <w:b/>
          <w:szCs w:val="24"/>
        </w:rPr>
        <w:t>DISCLOSURE</w:t>
      </w:r>
    </w:p>
    <w:p w14:paraId="0FDCBB17" w14:textId="4275F0A1" w:rsidR="00743884" w:rsidRDefault="009B1831" w:rsidP="000824AD">
      <w:pPr>
        <w:suppressAutoHyphens/>
        <w:spacing w:after="120"/>
      </w:pPr>
      <w:r w:rsidRPr="009B1831">
        <w:rPr>
          <w:b/>
          <w:bCs/>
        </w:rPr>
        <w:t>AV</w:t>
      </w:r>
      <w:r w:rsidRPr="009B1831">
        <w:t xml:space="preserve"> </w:t>
      </w:r>
      <w:r w:rsidR="006E6260">
        <w:t>reports personal fees</w:t>
      </w:r>
      <w:r w:rsidRPr="009B1831">
        <w:t xml:space="preserve"> for speaker, consultancy and advisory roles for AstraZeneca, Amgen, </w:t>
      </w:r>
      <w:proofErr w:type="spellStart"/>
      <w:r w:rsidRPr="009B1831">
        <w:t>Basilea</w:t>
      </w:r>
      <w:proofErr w:type="spellEnd"/>
      <w:r w:rsidRPr="009B1831">
        <w:t xml:space="preserve">, </w:t>
      </w:r>
      <w:proofErr w:type="spellStart"/>
      <w:r w:rsidRPr="009B1831">
        <w:t>BeiGene</w:t>
      </w:r>
      <w:proofErr w:type="spellEnd"/>
      <w:r w:rsidRPr="009B1831">
        <w:t xml:space="preserve">, Bayer, Boehringer Mannheim, Bristol-Myers Squibb (BMS), BTG, Daichi-Sankyo, Eisai, GlaxoSmithKline (GSK), Imaging Equipment Ltd (AAA), Incyte, Ipsen, Jiangsu </w:t>
      </w:r>
      <w:proofErr w:type="spellStart"/>
      <w:r w:rsidRPr="009B1831">
        <w:t>Hengrui</w:t>
      </w:r>
      <w:proofErr w:type="spellEnd"/>
      <w:r w:rsidRPr="009B1831">
        <w:t xml:space="preserve"> Medicines, MSD, Pierre Fabre, Roche, Sanofi, </w:t>
      </w:r>
      <w:proofErr w:type="spellStart"/>
      <w:r w:rsidRPr="009B1831">
        <w:t>Servier</w:t>
      </w:r>
      <w:proofErr w:type="spellEnd"/>
      <w:r w:rsidRPr="009B1831">
        <w:t xml:space="preserve">, </w:t>
      </w:r>
      <w:proofErr w:type="spellStart"/>
      <w:r w:rsidRPr="009B1831">
        <w:t>Sirtex,Tahio</w:t>
      </w:r>
      <w:proofErr w:type="spellEnd"/>
      <w:r w:rsidRPr="009B1831">
        <w:t xml:space="preserve"> and Terumo; research funding from Incyte and Servier; participation in educational activities for </w:t>
      </w:r>
      <w:proofErr w:type="spellStart"/>
      <w:r w:rsidRPr="009B1831">
        <w:t>Onclive</w:t>
      </w:r>
      <w:proofErr w:type="spellEnd"/>
      <w:r w:rsidRPr="009B1831">
        <w:t xml:space="preserve"> and Oncowissen.de.</w:t>
      </w:r>
    </w:p>
    <w:p w14:paraId="0434E210" w14:textId="7BA6EF41" w:rsidR="00B6702B" w:rsidRPr="002A11B9" w:rsidRDefault="00902FBD" w:rsidP="000824AD">
      <w:pPr>
        <w:suppressAutoHyphens/>
        <w:spacing w:after="120"/>
      </w:pPr>
      <w:r w:rsidRPr="002A11B9">
        <w:rPr>
          <w:b/>
          <w:bCs/>
        </w:rPr>
        <w:t>JB</w:t>
      </w:r>
      <w:r w:rsidRPr="002A11B9">
        <w:t xml:space="preserve"> </w:t>
      </w:r>
      <w:r w:rsidR="00CA3AB7" w:rsidRPr="00CA3AB7">
        <w:t xml:space="preserve">reports personal fees for advisory board membership from </w:t>
      </w:r>
      <w:proofErr w:type="spellStart"/>
      <w:r w:rsidR="00CA3AB7" w:rsidRPr="00CA3AB7">
        <w:t>Basilea</w:t>
      </w:r>
      <w:proofErr w:type="spellEnd"/>
      <w:r w:rsidR="00CA3AB7" w:rsidRPr="00CA3AB7">
        <w:t>, BMS, Incyte and Taiho, and institutional funding from Incyte</w:t>
      </w:r>
      <w:r w:rsidRPr="002A11B9">
        <w:t>.</w:t>
      </w:r>
      <w:r w:rsidR="002176CB" w:rsidRPr="002A11B9">
        <w:t xml:space="preserve"> </w:t>
      </w:r>
    </w:p>
    <w:p w14:paraId="6A0031E9" w14:textId="7FACAFD9" w:rsidR="00B6702B" w:rsidRPr="002A11B9" w:rsidRDefault="00902FBD" w:rsidP="000824AD">
      <w:pPr>
        <w:suppressAutoHyphens/>
        <w:spacing w:after="120"/>
      </w:pPr>
      <w:r w:rsidRPr="002A11B9">
        <w:rPr>
          <w:b/>
          <w:bCs/>
          <w:szCs w:val="24"/>
        </w:rPr>
        <w:t>JE</w:t>
      </w:r>
      <w:r w:rsidRPr="002A11B9">
        <w:rPr>
          <w:szCs w:val="24"/>
        </w:rPr>
        <w:t xml:space="preserve"> </w:t>
      </w:r>
      <w:r w:rsidR="009025AC" w:rsidRPr="009025AC">
        <w:t xml:space="preserve">reports personal fees as an invited speaker from AstraZeneca, Bayer, Boston Scientific, Eisai, Ipsen, MSD, Roche and Servier; personal fees for advisory board membership from AstraZeneca, </w:t>
      </w:r>
      <w:proofErr w:type="spellStart"/>
      <w:r w:rsidR="009025AC" w:rsidRPr="009025AC">
        <w:t>Basilea</w:t>
      </w:r>
      <w:proofErr w:type="spellEnd"/>
      <w:r w:rsidR="009025AC" w:rsidRPr="009025AC">
        <w:t xml:space="preserve">, Bayer, </w:t>
      </w:r>
      <w:proofErr w:type="spellStart"/>
      <w:r w:rsidR="009025AC" w:rsidRPr="009025AC">
        <w:t>BeiGene</w:t>
      </w:r>
      <w:proofErr w:type="spellEnd"/>
      <w:r w:rsidR="009025AC" w:rsidRPr="009025AC">
        <w:t xml:space="preserve">, Eisai, Incyte, Ipsen, Merck Serono, MSD, Roche and Servier; personal fees for steering committee membership from MSD; institutional funding as a local PI from Agios, Bayer, </w:t>
      </w:r>
      <w:proofErr w:type="spellStart"/>
      <w:r w:rsidR="009025AC" w:rsidRPr="009025AC">
        <w:t>BeiGene</w:t>
      </w:r>
      <w:proofErr w:type="spellEnd"/>
      <w:r w:rsidR="009025AC" w:rsidRPr="009025AC">
        <w:t xml:space="preserve">, BMS, MSD, Novartis, Roche, Servier and Taiho, and as a coordinating PI from </w:t>
      </w:r>
      <w:proofErr w:type="spellStart"/>
      <w:r w:rsidR="009025AC" w:rsidRPr="009025AC">
        <w:t>BeiGene</w:t>
      </w:r>
      <w:proofErr w:type="spellEnd"/>
      <w:r w:rsidR="009025AC" w:rsidRPr="009025AC">
        <w:t xml:space="preserve">, BMS and a non-remunerated role as a PI for </w:t>
      </w:r>
      <w:proofErr w:type="spellStart"/>
      <w:r w:rsidR="009025AC" w:rsidRPr="009025AC">
        <w:t>Unicancer</w:t>
      </w:r>
      <w:proofErr w:type="spellEnd"/>
      <w:r w:rsidRPr="002A11B9">
        <w:t>.</w:t>
      </w:r>
      <w:r w:rsidR="002176CB" w:rsidRPr="002A11B9">
        <w:t xml:space="preserve"> </w:t>
      </w:r>
    </w:p>
    <w:p w14:paraId="222840E3" w14:textId="4C3653D8" w:rsidR="00B6702B" w:rsidRPr="002A11B9" w:rsidRDefault="00902FBD" w:rsidP="000824AD">
      <w:pPr>
        <w:suppressAutoHyphens/>
        <w:spacing w:after="120"/>
      </w:pPr>
      <w:r w:rsidRPr="002A11B9">
        <w:rPr>
          <w:b/>
          <w:bCs/>
        </w:rPr>
        <w:t>RKK</w:t>
      </w:r>
      <w:r w:rsidRPr="002A11B9">
        <w:t xml:space="preserve"> </w:t>
      </w:r>
      <w:r w:rsidR="00B045F8" w:rsidRPr="00B045F8">
        <w:t xml:space="preserve">reports personal fees for advisory board membership from Exact Sciences, Gilead and </w:t>
      </w:r>
      <w:proofErr w:type="spellStart"/>
      <w:r w:rsidR="00B045F8" w:rsidRPr="00B045F8">
        <w:t>Kinnate</w:t>
      </w:r>
      <w:proofErr w:type="spellEnd"/>
      <w:r w:rsidR="00B045F8" w:rsidRPr="00B045F8">
        <w:t xml:space="preserve"> Biopharma; personal fees for Independent Data Monitoring Committee (IDMC) membership (2018-2020) from Genentech/Roche; institutional funding from Partner Therapeutics; institutional funding as a local PI from Agios, Astra Zeneca, BMS, Eli Lilly, EMD Serono, Genentech/Roche, </w:t>
      </w:r>
      <w:proofErr w:type="spellStart"/>
      <w:r w:rsidR="00B045F8" w:rsidRPr="00B045F8">
        <w:t>Loxo</w:t>
      </w:r>
      <w:proofErr w:type="spellEnd"/>
      <w:r w:rsidR="00B045F8" w:rsidRPr="00B045F8">
        <w:t xml:space="preserve"> Oncology, Merck, Novartis, QED, Relay Therapeutics, Surface Oncology and Taiho and as a coordinating PI from AstraZeneca, Bayer, </w:t>
      </w:r>
      <w:proofErr w:type="spellStart"/>
      <w:r w:rsidR="00B045F8" w:rsidRPr="00B045F8">
        <w:t>Exelixis</w:t>
      </w:r>
      <w:proofErr w:type="spellEnd"/>
      <w:r w:rsidR="00B045F8">
        <w:t xml:space="preserve"> and</w:t>
      </w:r>
      <w:r w:rsidR="00B045F8" w:rsidRPr="00B045F8">
        <w:t xml:space="preserve"> Merck; institutional funding as </w:t>
      </w:r>
      <w:r w:rsidR="00B045F8" w:rsidRPr="00B045F8">
        <w:lastRenderedPageBreak/>
        <w:t xml:space="preserve">a steering committee member from Agios, AstraZeneca and Merck and non-remunerated roles as a PI for AstraZeneca, Bayer, </w:t>
      </w:r>
      <w:proofErr w:type="spellStart"/>
      <w:r w:rsidR="00B045F8" w:rsidRPr="00B045F8">
        <w:t>Exelixis</w:t>
      </w:r>
      <w:proofErr w:type="spellEnd"/>
      <w:r w:rsidR="00B045F8" w:rsidRPr="00B045F8">
        <w:t>, and Merck; a non-remunerated advisory role as chair and member of the IDMC for Genentech/Roche and Merck</w:t>
      </w:r>
      <w:r w:rsidRPr="002A11B9">
        <w:t>.</w:t>
      </w:r>
      <w:r w:rsidR="002176CB" w:rsidRPr="002A11B9">
        <w:t xml:space="preserve"> </w:t>
      </w:r>
    </w:p>
    <w:p w14:paraId="4597F3BB" w14:textId="1A81E118" w:rsidR="001A575C" w:rsidRPr="002A11B9" w:rsidRDefault="001A575C" w:rsidP="008B21C4">
      <w:pPr>
        <w:suppressAutoHyphens/>
        <w:spacing w:after="120"/>
        <w:rPr>
          <w:i/>
          <w:iCs/>
        </w:rPr>
      </w:pPr>
      <w:r w:rsidRPr="002A11B9">
        <w:rPr>
          <w:b/>
          <w:bCs/>
        </w:rPr>
        <w:t>HJK</w:t>
      </w:r>
      <w:r w:rsidRPr="002A11B9">
        <w:t xml:space="preserve"> </w:t>
      </w:r>
      <w:r w:rsidR="00A52DDE" w:rsidRPr="00A52DDE">
        <w:t xml:space="preserve">reports fees to paid to his institution as an invited speaker from CCO and </w:t>
      </w:r>
      <w:proofErr w:type="spellStart"/>
      <w:r w:rsidR="00A52DDE" w:rsidRPr="00A52DDE">
        <w:t>Medtalk</w:t>
      </w:r>
      <w:proofErr w:type="spellEnd"/>
      <w:r w:rsidR="00A52DDE" w:rsidRPr="00A52DDE">
        <w:t xml:space="preserve">; fees paid to his institution for advisory board membership from AstraZeneca and Janssen; institutional funding as a local PI from </w:t>
      </w:r>
      <w:proofErr w:type="spellStart"/>
      <w:r w:rsidR="00A52DDE" w:rsidRPr="00A52DDE">
        <w:t>Exelixis</w:t>
      </w:r>
      <w:proofErr w:type="spellEnd"/>
      <w:r w:rsidR="00A52DDE" w:rsidRPr="00A52DDE">
        <w:t xml:space="preserve">, Incyte, ITM </w:t>
      </w:r>
      <w:proofErr w:type="spellStart"/>
      <w:r w:rsidR="00A52DDE" w:rsidRPr="00A52DDE">
        <w:t>Solucin</w:t>
      </w:r>
      <w:proofErr w:type="spellEnd"/>
      <w:r w:rsidR="00A52DDE" w:rsidRPr="00A52DDE">
        <w:t xml:space="preserve"> GmbH, MSD, Roche and Taiho; is the EURACAN subdomain leader G5.1; member of the national guideline committee for BTC and HCC in the Netherlands</w:t>
      </w:r>
      <w:r w:rsidR="00071E69">
        <w:t>.</w:t>
      </w:r>
      <w:r w:rsidR="008B21C4" w:rsidRPr="002A11B9" w:rsidDel="002F0D9B">
        <w:rPr>
          <w:i/>
          <w:iCs/>
          <w:highlight w:val="yellow"/>
        </w:rPr>
        <w:t xml:space="preserve"> </w:t>
      </w:r>
    </w:p>
    <w:p w14:paraId="356110E0" w14:textId="01E45654" w:rsidR="00B6702B" w:rsidRPr="002A11B9" w:rsidRDefault="00902FBD" w:rsidP="000824AD">
      <w:pPr>
        <w:suppressAutoHyphens/>
        <w:spacing w:after="120"/>
      </w:pPr>
      <w:r w:rsidRPr="002A11B9">
        <w:rPr>
          <w:b/>
          <w:bCs/>
        </w:rPr>
        <w:t>DM</w:t>
      </w:r>
      <w:r w:rsidRPr="002A11B9">
        <w:t xml:space="preserve"> </w:t>
      </w:r>
      <w:r w:rsidR="009179C7" w:rsidRPr="009179C7">
        <w:t xml:space="preserve">reports personal fees as an invited speaker from Amgen, AstraZeneca, Bayer, BMS, Foundation Medicine, </w:t>
      </w:r>
      <w:proofErr w:type="spellStart"/>
      <w:r w:rsidR="009179C7" w:rsidRPr="009179C7">
        <w:t>HalioDX</w:t>
      </w:r>
      <w:proofErr w:type="spellEnd"/>
      <w:r w:rsidR="009179C7" w:rsidRPr="009179C7">
        <w:t xml:space="preserve">, Incyte, Leo Pharma, Merck Serono, MSD, Pierre Fabre, Roche, Sanofi, </w:t>
      </w:r>
      <w:proofErr w:type="spellStart"/>
      <w:r w:rsidR="009179C7" w:rsidRPr="009179C7">
        <w:t>Servier</w:t>
      </w:r>
      <w:proofErr w:type="spellEnd"/>
      <w:r w:rsidR="009179C7" w:rsidRPr="009179C7">
        <w:t xml:space="preserve">, </w:t>
      </w:r>
      <w:proofErr w:type="spellStart"/>
      <w:r w:rsidR="009179C7" w:rsidRPr="009179C7">
        <w:t>Veracyte</w:t>
      </w:r>
      <w:proofErr w:type="spellEnd"/>
      <w:r w:rsidR="009179C7" w:rsidRPr="009179C7">
        <w:t xml:space="preserve"> and </w:t>
      </w:r>
      <w:proofErr w:type="spellStart"/>
      <w:r w:rsidR="009179C7" w:rsidRPr="009179C7">
        <w:t>Viatris</w:t>
      </w:r>
      <w:proofErr w:type="spellEnd"/>
      <w:r w:rsidR="009179C7" w:rsidRPr="009179C7">
        <w:t xml:space="preserve">; personal fees for advisory board membership from Agios, Amgen, AstraZeneca, Bayer, BMS, </w:t>
      </w:r>
      <w:proofErr w:type="spellStart"/>
      <w:r w:rsidR="009179C7" w:rsidRPr="009179C7">
        <w:t>HalioDX</w:t>
      </w:r>
      <w:proofErr w:type="spellEnd"/>
      <w:r w:rsidR="009179C7" w:rsidRPr="009179C7">
        <w:t xml:space="preserve">, Incyte, Merck Serono, MSD, Pierre Fabre, Roche, Servier and Taiho; personal fees for a writing engagement from Medscape; personal fees for expert testimony from AbbVie; travel expenses for medical congresses from Amgen, Bayer, BMS, Merck Serono, Pierre Fabre, Roche, Sanofi, </w:t>
      </w:r>
      <w:proofErr w:type="spellStart"/>
      <w:r w:rsidR="009179C7" w:rsidRPr="009179C7">
        <w:t>Servier</w:t>
      </w:r>
      <w:proofErr w:type="spellEnd"/>
      <w:r w:rsidR="009179C7" w:rsidRPr="009179C7">
        <w:t xml:space="preserve"> and </w:t>
      </w:r>
      <w:proofErr w:type="spellStart"/>
      <w:r w:rsidR="009179C7" w:rsidRPr="009179C7">
        <w:t>Viatris</w:t>
      </w:r>
      <w:proofErr w:type="spellEnd"/>
      <w:r w:rsidRPr="002A11B9">
        <w:t>.</w:t>
      </w:r>
      <w:r w:rsidR="002176CB" w:rsidRPr="002A11B9">
        <w:t xml:space="preserve"> </w:t>
      </w:r>
    </w:p>
    <w:p w14:paraId="607D82CA" w14:textId="18DB2A69" w:rsidR="00B6702B" w:rsidRPr="002A11B9" w:rsidRDefault="00426C9A" w:rsidP="000824AD">
      <w:pPr>
        <w:suppressAutoHyphens/>
        <w:spacing w:after="120"/>
      </w:pPr>
      <w:r w:rsidRPr="002A11B9">
        <w:rPr>
          <w:b/>
          <w:bCs/>
        </w:rPr>
        <w:t>JNP</w:t>
      </w:r>
      <w:r w:rsidRPr="002A11B9">
        <w:t xml:space="preserve"> </w:t>
      </w:r>
      <w:r w:rsidR="00A67247">
        <w:t xml:space="preserve">reports </w:t>
      </w:r>
      <w:r w:rsidR="00EA292B" w:rsidRPr="00EA292B">
        <w:t>personal fees for advisory board membership from AstraZeneca</w:t>
      </w:r>
      <w:r w:rsidR="00975FAB" w:rsidRPr="002A11B9">
        <w:t>.</w:t>
      </w:r>
      <w:r w:rsidR="002176CB" w:rsidRPr="002A11B9">
        <w:t xml:space="preserve"> </w:t>
      </w:r>
    </w:p>
    <w:p w14:paraId="4C51552F" w14:textId="547AE76A" w:rsidR="00B6702B" w:rsidRPr="002A11B9" w:rsidRDefault="00224447" w:rsidP="000824AD">
      <w:pPr>
        <w:suppressAutoHyphens/>
        <w:spacing w:after="120"/>
      </w:pPr>
      <w:r w:rsidRPr="002A11B9">
        <w:rPr>
          <w:b/>
          <w:bCs/>
        </w:rPr>
        <w:t>LR</w:t>
      </w:r>
      <w:r w:rsidRPr="002A11B9">
        <w:t xml:space="preserve"> </w:t>
      </w:r>
      <w:r w:rsidR="00A67247">
        <w:t xml:space="preserve">reports </w:t>
      </w:r>
      <w:r w:rsidR="00A67247" w:rsidRPr="00A67247">
        <w:t xml:space="preserve">personal fees as an invited speaker from </w:t>
      </w:r>
      <w:proofErr w:type="spellStart"/>
      <w:r w:rsidR="00A67247" w:rsidRPr="00A67247">
        <w:t>Abbvie</w:t>
      </w:r>
      <w:proofErr w:type="spellEnd"/>
      <w:r w:rsidR="00A67247" w:rsidRPr="00A67247">
        <w:t xml:space="preserve">, Amgen, Bayer, Eisai, Gilead, Incyte, Ipsen, Lilly, Merck Serono, Roche and Sanofi; personal fees for advisory board membership from Amgen, </w:t>
      </w:r>
      <w:proofErr w:type="spellStart"/>
      <w:r w:rsidR="00A67247" w:rsidRPr="00A67247">
        <w:t>ArQule</w:t>
      </w:r>
      <w:proofErr w:type="spellEnd"/>
      <w:r w:rsidR="00A67247" w:rsidRPr="00A67247">
        <w:t xml:space="preserve">, AstraZeneca, </w:t>
      </w:r>
      <w:proofErr w:type="spellStart"/>
      <w:r w:rsidR="00A67247" w:rsidRPr="00A67247">
        <w:t>Basilea</w:t>
      </w:r>
      <w:proofErr w:type="spellEnd"/>
      <w:r w:rsidR="00A67247" w:rsidRPr="00A67247">
        <w:t xml:space="preserve">, Bayer, BMS, Celgene, Eisai, </w:t>
      </w:r>
      <w:proofErr w:type="spellStart"/>
      <w:r w:rsidR="00A67247" w:rsidRPr="00A67247">
        <w:t>Exelixis</w:t>
      </w:r>
      <w:proofErr w:type="spellEnd"/>
      <w:r w:rsidR="00A67247" w:rsidRPr="00A67247">
        <w:t xml:space="preserve">, Jiangsu </w:t>
      </w:r>
      <w:proofErr w:type="spellStart"/>
      <w:r w:rsidR="00A67247" w:rsidRPr="00A67247">
        <w:t>Hengrui</w:t>
      </w:r>
      <w:proofErr w:type="spellEnd"/>
      <w:r w:rsidR="00A67247" w:rsidRPr="00A67247">
        <w:t xml:space="preserve"> Medicines, </w:t>
      </w:r>
      <w:proofErr w:type="spellStart"/>
      <w:r w:rsidR="00A67247" w:rsidRPr="00A67247">
        <w:t>Genenta</w:t>
      </w:r>
      <w:proofErr w:type="spellEnd"/>
      <w:r w:rsidR="00A67247" w:rsidRPr="00A67247">
        <w:t xml:space="preserve">, Incyte, Ipsen, IQVIA, Lilly, MSD, </w:t>
      </w:r>
      <w:proofErr w:type="spellStart"/>
      <w:r w:rsidR="00A67247" w:rsidRPr="00A67247">
        <w:t>Nerviano</w:t>
      </w:r>
      <w:proofErr w:type="spellEnd"/>
      <w:r w:rsidR="00A67247" w:rsidRPr="00A67247">
        <w:t xml:space="preserve"> Medical Sciences, Roche, Sanofi, Servier, Taiho Oncology and </w:t>
      </w:r>
      <w:proofErr w:type="spellStart"/>
      <w:r w:rsidR="00A67247" w:rsidRPr="00A67247">
        <w:t>Zymeworks</w:t>
      </w:r>
      <w:proofErr w:type="spellEnd"/>
      <w:r w:rsidR="00A67247" w:rsidRPr="00A67247">
        <w:t xml:space="preserve">; institutional funding as a local PI from Agios, ARMO </w:t>
      </w:r>
      <w:proofErr w:type="spellStart"/>
      <w:r w:rsidR="00A67247" w:rsidRPr="00A67247">
        <w:t>BioSciences</w:t>
      </w:r>
      <w:proofErr w:type="spellEnd"/>
      <w:r w:rsidR="00A67247" w:rsidRPr="00A67247">
        <w:t xml:space="preserve">, AstraZeneca, </w:t>
      </w:r>
      <w:proofErr w:type="spellStart"/>
      <w:r w:rsidR="00A67247" w:rsidRPr="00A67247">
        <w:t>BeiGene</w:t>
      </w:r>
      <w:proofErr w:type="spellEnd"/>
      <w:r w:rsidR="00A67247" w:rsidRPr="00A67247">
        <w:t xml:space="preserve">, Eisai, </w:t>
      </w:r>
      <w:proofErr w:type="spellStart"/>
      <w:r w:rsidR="00A67247" w:rsidRPr="00A67247">
        <w:t>Exelixis</w:t>
      </w:r>
      <w:proofErr w:type="spellEnd"/>
      <w:r w:rsidR="00A67247" w:rsidRPr="00A67247">
        <w:t xml:space="preserve">, </w:t>
      </w:r>
      <w:proofErr w:type="spellStart"/>
      <w:r w:rsidR="00A67247" w:rsidRPr="00A67247">
        <w:t>FibroGen</w:t>
      </w:r>
      <w:proofErr w:type="spellEnd"/>
      <w:r w:rsidR="00A67247" w:rsidRPr="00A67247">
        <w:t xml:space="preserve">, Incyte, Ipsen, Lilly, MSD, </w:t>
      </w:r>
      <w:proofErr w:type="spellStart"/>
      <w:r w:rsidR="00A67247" w:rsidRPr="00A67247">
        <w:t>Nerviano</w:t>
      </w:r>
      <w:proofErr w:type="spellEnd"/>
      <w:r w:rsidR="00A67247" w:rsidRPr="00A67247">
        <w:t xml:space="preserve"> Medical Sciences, Roche and </w:t>
      </w:r>
      <w:proofErr w:type="spellStart"/>
      <w:r w:rsidR="00A67247" w:rsidRPr="00A67247">
        <w:t>Zymeworks</w:t>
      </w:r>
      <w:proofErr w:type="spellEnd"/>
      <w:r w:rsidR="00A67247" w:rsidRPr="00A67247">
        <w:t>; travel expenses from AstraZeneca and Ipsen</w:t>
      </w:r>
      <w:r w:rsidR="00CC01E5" w:rsidRPr="002A11B9">
        <w:t>.</w:t>
      </w:r>
      <w:r w:rsidR="002176CB" w:rsidRPr="002A11B9">
        <w:t xml:space="preserve"> </w:t>
      </w:r>
    </w:p>
    <w:p w14:paraId="4F8E7A9F" w14:textId="1E1B9318" w:rsidR="001A2148" w:rsidRPr="002A11B9" w:rsidRDefault="00426C9A" w:rsidP="00D3326A">
      <w:pPr>
        <w:suppressAutoHyphens/>
        <w:spacing w:before="120" w:after="120"/>
      </w:pPr>
      <w:r w:rsidRPr="002A11B9">
        <w:rPr>
          <w:b/>
          <w:bCs/>
        </w:rPr>
        <w:t>AS</w:t>
      </w:r>
      <w:r w:rsidRPr="002A11B9">
        <w:t xml:space="preserve"> </w:t>
      </w:r>
      <w:r w:rsidR="00C37F56" w:rsidRPr="00C37F56">
        <w:t xml:space="preserve">reports personal fees as an invited speaker from Incyte and Roche; personal fees for advisory board membership from </w:t>
      </w:r>
      <w:proofErr w:type="spellStart"/>
      <w:r w:rsidR="00C37F56" w:rsidRPr="00C37F56">
        <w:t>Aignostics</w:t>
      </w:r>
      <w:proofErr w:type="spellEnd"/>
      <w:r w:rsidR="00C37F56" w:rsidRPr="00C37F56">
        <w:t xml:space="preserve">, Amgen, AstraZeneca, Bayer, Eli Lilly, Illumina, Janssen, MSD, Pfizer, Seattle Genetics and </w:t>
      </w:r>
      <w:proofErr w:type="spellStart"/>
      <w:r w:rsidR="00C37F56" w:rsidRPr="00C37F56">
        <w:t>Thermo</w:t>
      </w:r>
      <w:proofErr w:type="spellEnd"/>
      <w:r w:rsidR="00C37F56" w:rsidRPr="00C37F56">
        <w:t xml:space="preserve"> Fisher; fees paid to his institution for advisory board membership from BMS, Novartis and Takeda; institutional funding from Bayer, BMS, Chugai and Incyte</w:t>
      </w:r>
      <w:r w:rsidRPr="002A11B9">
        <w:t>.</w:t>
      </w:r>
      <w:r w:rsidR="002176CB" w:rsidRPr="002A11B9">
        <w:t xml:space="preserve"> </w:t>
      </w:r>
    </w:p>
    <w:p w14:paraId="1523137C" w14:textId="2392020C" w:rsidR="001A2148" w:rsidRPr="002A11B9" w:rsidRDefault="003F6806" w:rsidP="00D3326A">
      <w:pPr>
        <w:suppressAutoHyphens/>
        <w:spacing w:before="120" w:after="120"/>
      </w:pPr>
      <w:r w:rsidRPr="002A11B9">
        <w:rPr>
          <w:b/>
          <w:bCs/>
        </w:rPr>
        <w:lastRenderedPageBreak/>
        <w:t>JWV</w:t>
      </w:r>
      <w:r w:rsidR="003E10FB" w:rsidRPr="002A11B9">
        <w:t xml:space="preserve"> </w:t>
      </w:r>
      <w:r w:rsidR="00067E5A" w:rsidRPr="00067E5A">
        <w:t xml:space="preserve">reports personal fees as an invited speaker from Incyte, Ipsen, Mylan, Servier and Delcath; personal fees for advisory board membership from Agios, AstraZeneca, Autem, Baxter, </w:t>
      </w:r>
      <w:proofErr w:type="spellStart"/>
      <w:r w:rsidR="00067E5A" w:rsidRPr="00067E5A">
        <w:t>Cantargia</w:t>
      </w:r>
      <w:proofErr w:type="spellEnd"/>
      <w:r w:rsidR="00067E5A" w:rsidRPr="00067E5A">
        <w:t xml:space="preserve">, </w:t>
      </w:r>
      <w:proofErr w:type="spellStart"/>
      <w:r w:rsidR="00067E5A" w:rsidRPr="00067E5A">
        <w:t>Debiopharm</w:t>
      </w:r>
      <w:proofErr w:type="spellEnd"/>
      <w:r w:rsidR="00067E5A" w:rsidRPr="00067E5A">
        <w:t xml:space="preserve">, </w:t>
      </w:r>
      <w:proofErr w:type="spellStart"/>
      <w:r w:rsidR="00067E5A" w:rsidRPr="00067E5A">
        <w:t>Genoscience</w:t>
      </w:r>
      <w:proofErr w:type="spellEnd"/>
      <w:r w:rsidR="00067E5A" w:rsidRPr="00067E5A">
        <w:t xml:space="preserve"> Pharma, HUTCHMED, Imaging Equipment Ltd (AAA), Incyte, </w:t>
      </w:r>
      <w:proofErr w:type="spellStart"/>
      <w:r w:rsidR="00067E5A" w:rsidRPr="00067E5A">
        <w:t>Keocyt</w:t>
      </w:r>
      <w:proofErr w:type="spellEnd"/>
      <w:r w:rsidR="00067E5A" w:rsidRPr="00067E5A">
        <w:t xml:space="preserve">, </w:t>
      </w:r>
      <w:proofErr w:type="spellStart"/>
      <w:r w:rsidR="00067E5A" w:rsidRPr="00067E5A">
        <w:t>Medivir</w:t>
      </w:r>
      <w:proofErr w:type="spellEnd"/>
      <w:r w:rsidR="00067E5A" w:rsidRPr="00067E5A">
        <w:t xml:space="preserve">, </w:t>
      </w:r>
      <w:proofErr w:type="spellStart"/>
      <w:r w:rsidR="00067E5A" w:rsidRPr="00067E5A">
        <w:t>Mundipharma</w:t>
      </w:r>
      <w:proofErr w:type="spellEnd"/>
      <w:r w:rsidR="00067E5A" w:rsidRPr="00067E5A">
        <w:t xml:space="preserve"> EDO, </w:t>
      </w:r>
      <w:proofErr w:type="spellStart"/>
      <w:r w:rsidR="00067E5A" w:rsidRPr="00067E5A">
        <w:t>NuCana</w:t>
      </w:r>
      <w:proofErr w:type="spellEnd"/>
      <w:r w:rsidR="00067E5A" w:rsidRPr="00067E5A">
        <w:t xml:space="preserve"> BioMed, QED, </w:t>
      </w:r>
      <w:proofErr w:type="spellStart"/>
      <w:r w:rsidR="00067E5A" w:rsidRPr="00067E5A">
        <w:t>Servier</w:t>
      </w:r>
      <w:proofErr w:type="spellEnd"/>
      <w:r w:rsidR="00067E5A" w:rsidRPr="00067E5A">
        <w:t xml:space="preserve">, </w:t>
      </w:r>
      <w:proofErr w:type="spellStart"/>
      <w:r w:rsidR="00067E5A" w:rsidRPr="00067E5A">
        <w:t>Sirtex</w:t>
      </w:r>
      <w:proofErr w:type="spellEnd"/>
      <w:r w:rsidR="00067E5A" w:rsidRPr="00067E5A">
        <w:t xml:space="preserve">, Taiho and </w:t>
      </w:r>
      <w:proofErr w:type="spellStart"/>
      <w:r w:rsidR="00067E5A" w:rsidRPr="00067E5A">
        <w:t>Zymeworks</w:t>
      </w:r>
      <w:proofErr w:type="spellEnd"/>
      <w:r w:rsidR="00067E5A" w:rsidRPr="00067E5A">
        <w:t>; institutional funding from AstraZeneca and Redx</w:t>
      </w:r>
      <w:r w:rsidR="000844E3" w:rsidRPr="002A11B9">
        <w:t>.</w:t>
      </w:r>
      <w:r w:rsidR="002176CB" w:rsidRPr="002A11B9">
        <w:t xml:space="preserve"> </w:t>
      </w:r>
    </w:p>
    <w:p w14:paraId="632229ED" w14:textId="78F9F241" w:rsidR="00F56BBD" w:rsidRPr="002A11B9" w:rsidRDefault="00F56BBD" w:rsidP="00D3326A">
      <w:pPr>
        <w:suppressAutoHyphens/>
        <w:spacing w:before="120" w:after="120"/>
      </w:pPr>
      <w:r w:rsidRPr="002A11B9">
        <w:rPr>
          <w:b/>
          <w:bCs/>
        </w:rPr>
        <w:t>MD</w:t>
      </w:r>
      <w:r w:rsidRPr="002A11B9">
        <w:t xml:space="preserve"> </w:t>
      </w:r>
      <w:r w:rsidR="003F5BAD">
        <w:t>report</w:t>
      </w:r>
      <w:r w:rsidR="00C60084">
        <w:t>s</w:t>
      </w:r>
      <w:r w:rsidR="00B1380D" w:rsidRPr="00B1380D">
        <w:t xml:space="preserve"> personal fees as an invited speaker from Amgen, Bayer, Lilly, Merck </w:t>
      </w:r>
      <w:proofErr w:type="spellStart"/>
      <w:r w:rsidR="00B1380D" w:rsidRPr="00B1380D">
        <w:t>KGaA</w:t>
      </w:r>
      <w:proofErr w:type="spellEnd"/>
      <w:r w:rsidR="00B1380D" w:rsidRPr="00B1380D">
        <w:t xml:space="preserve">, Pfizer, Pierre Fabre and Roche; personal fees for advisory board membership from </w:t>
      </w:r>
      <w:proofErr w:type="spellStart"/>
      <w:r w:rsidR="00B1380D" w:rsidRPr="00B1380D">
        <w:t>Basilea</w:t>
      </w:r>
      <w:proofErr w:type="spellEnd"/>
      <w:r w:rsidR="00B1380D" w:rsidRPr="00B1380D">
        <w:t xml:space="preserve">, Bayer, Boehringer Ingelheim, Daiichi Sankyo, GSK, </w:t>
      </w:r>
      <w:proofErr w:type="spellStart"/>
      <w:r w:rsidR="00B1380D" w:rsidRPr="00B1380D">
        <w:t>HalioDX</w:t>
      </w:r>
      <w:proofErr w:type="spellEnd"/>
      <w:r w:rsidR="00B1380D" w:rsidRPr="00B1380D">
        <w:t xml:space="preserve">, Ipsen, Lilly, Pierre Fabre, Rafael, Roche, Servier, SOTIO Biotech and </w:t>
      </w:r>
      <w:proofErr w:type="spellStart"/>
      <w:r w:rsidR="00B1380D" w:rsidRPr="00B1380D">
        <w:t>Zymeworks</w:t>
      </w:r>
      <w:proofErr w:type="spellEnd"/>
      <w:r w:rsidR="00B1380D" w:rsidRPr="00B1380D">
        <w:t xml:space="preserve">; institutional funding from Bayer, </w:t>
      </w:r>
      <w:proofErr w:type="spellStart"/>
      <w:r w:rsidR="00B1380D" w:rsidRPr="00B1380D">
        <w:t>Keocyt</w:t>
      </w:r>
      <w:proofErr w:type="spellEnd"/>
      <w:r w:rsidR="00B1380D" w:rsidRPr="00B1380D">
        <w:t xml:space="preserve"> and Roche; institutional funding as a local PI from Amgen and Rafael</w:t>
      </w:r>
      <w:r w:rsidR="000D11E7" w:rsidRPr="002A11B9">
        <w:t>.</w:t>
      </w:r>
    </w:p>
    <w:p w14:paraId="3704B981" w14:textId="4D94BC42" w:rsidR="00684A48" w:rsidRPr="002A11B9" w:rsidRDefault="00914840" w:rsidP="00D248E5">
      <w:pPr>
        <w:suppressAutoHyphens/>
        <w:spacing w:after="120"/>
        <w:jc w:val="both"/>
      </w:pPr>
      <w:r w:rsidRPr="002A11B9">
        <w:rPr>
          <w:szCs w:val="24"/>
        </w:rPr>
        <w:br w:type="page"/>
      </w:r>
    </w:p>
    <w:p w14:paraId="78B77FD9" w14:textId="367C4518" w:rsidR="00892861" w:rsidRPr="00E10E2A" w:rsidRDefault="00B9312D" w:rsidP="00D248E5">
      <w:pPr>
        <w:widowControl w:val="0"/>
        <w:pBdr>
          <w:top w:val="nil"/>
          <w:left w:val="nil"/>
          <w:bottom w:val="nil"/>
          <w:right w:val="nil"/>
          <w:between w:val="nil"/>
        </w:pBdr>
        <w:suppressAutoHyphens/>
        <w:spacing w:after="120"/>
        <w:jc w:val="both"/>
        <w:rPr>
          <w:b/>
          <w:bCs/>
          <w:szCs w:val="24"/>
          <w:lang w:val="fr-FR"/>
        </w:rPr>
      </w:pPr>
      <w:r w:rsidRPr="00E10E2A">
        <w:rPr>
          <w:b/>
          <w:bCs/>
          <w:szCs w:val="24"/>
          <w:lang w:val="fr-FR"/>
        </w:rPr>
        <w:lastRenderedPageBreak/>
        <w:t>REFERENCES</w:t>
      </w:r>
    </w:p>
    <w:p w14:paraId="0CFE60FF" w14:textId="77777777" w:rsidR="00CD1EBC" w:rsidRPr="00E10E2A" w:rsidRDefault="00187CA5" w:rsidP="00CD1EBC">
      <w:pPr>
        <w:pStyle w:val="EndNoteBibliography"/>
        <w:spacing w:after="0"/>
        <w:ind w:left="720" w:hanging="720"/>
        <w:rPr>
          <w:lang w:val="en-GB"/>
        </w:rPr>
      </w:pPr>
      <w:r w:rsidRPr="002A11B9">
        <w:rPr>
          <w:bCs/>
          <w:lang w:val="en-GB"/>
        </w:rPr>
        <w:fldChar w:fldCharType="begin"/>
      </w:r>
      <w:r w:rsidRPr="00E10E2A">
        <w:rPr>
          <w:bCs/>
          <w:lang w:val="fr-FR"/>
        </w:rPr>
        <w:instrText xml:space="preserve"> ADDIN EN.REFLIST </w:instrText>
      </w:r>
      <w:r w:rsidRPr="002A11B9">
        <w:rPr>
          <w:bCs/>
          <w:lang w:val="en-GB"/>
        </w:rPr>
        <w:fldChar w:fldCharType="separate"/>
      </w:r>
      <w:r w:rsidR="00CD1EBC" w:rsidRPr="00E10E2A">
        <w:rPr>
          <w:lang w:val="fr-FR"/>
        </w:rPr>
        <w:t>1.</w:t>
      </w:r>
      <w:r w:rsidR="00CD1EBC" w:rsidRPr="00E10E2A">
        <w:rPr>
          <w:lang w:val="fr-FR"/>
        </w:rPr>
        <w:tab/>
        <w:t xml:space="preserve">Liao P, Cao L, Chen H, et al. </w:t>
      </w:r>
      <w:r w:rsidR="00CD1EBC" w:rsidRPr="00E10E2A">
        <w:rPr>
          <w:lang w:val="en-GB"/>
        </w:rPr>
        <w:t xml:space="preserve">Analysis of metastasis and survival between extrahepatic and intrahepatic cholangiocarcinoma: A large population-based study. </w:t>
      </w:r>
      <w:r w:rsidR="00CD1EBC" w:rsidRPr="00E10E2A">
        <w:rPr>
          <w:i/>
          <w:lang w:val="en-GB"/>
        </w:rPr>
        <w:t xml:space="preserve">Medicine (Baltimore). </w:t>
      </w:r>
      <w:r w:rsidR="00CD1EBC" w:rsidRPr="00E10E2A">
        <w:rPr>
          <w:lang w:val="en-GB"/>
        </w:rPr>
        <w:t>2021;100(16):e25635.</w:t>
      </w:r>
    </w:p>
    <w:p w14:paraId="319CE56F" w14:textId="77777777" w:rsidR="00CD1EBC" w:rsidRPr="00E10E2A" w:rsidRDefault="00CD1EBC" w:rsidP="00CD1EBC">
      <w:pPr>
        <w:pStyle w:val="EndNoteBibliography"/>
        <w:spacing w:after="0"/>
        <w:ind w:left="720" w:hanging="720"/>
        <w:rPr>
          <w:lang w:val="en-GB"/>
        </w:rPr>
      </w:pPr>
      <w:r w:rsidRPr="00E10E2A">
        <w:rPr>
          <w:lang w:val="en-GB"/>
        </w:rPr>
        <w:t>2.</w:t>
      </w:r>
      <w:r w:rsidRPr="00E10E2A">
        <w:rPr>
          <w:lang w:val="en-GB"/>
        </w:rPr>
        <w:tab/>
        <w:t xml:space="preserve">Nakanuma Y, Kakuda Y. Pathologic classification of cholangiocarcinoma: New concepts. </w:t>
      </w:r>
      <w:r w:rsidRPr="00E10E2A">
        <w:rPr>
          <w:i/>
          <w:lang w:val="en-GB"/>
        </w:rPr>
        <w:t xml:space="preserve">Best Pract Res Clin Gastroenterol. </w:t>
      </w:r>
      <w:r w:rsidRPr="00E10E2A">
        <w:rPr>
          <w:lang w:val="en-GB"/>
        </w:rPr>
        <w:t>2015;29(2):277-293.</w:t>
      </w:r>
    </w:p>
    <w:p w14:paraId="1C7811C7" w14:textId="77777777" w:rsidR="00CD1EBC" w:rsidRPr="00E10E2A" w:rsidRDefault="00CD1EBC" w:rsidP="00CD1EBC">
      <w:pPr>
        <w:pStyle w:val="EndNoteBibliography"/>
        <w:spacing w:after="0"/>
        <w:ind w:left="720" w:hanging="720"/>
        <w:rPr>
          <w:lang w:val="en-GB"/>
        </w:rPr>
      </w:pPr>
      <w:r w:rsidRPr="00E10E2A">
        <w:rPr>
          <w:lang w:val="en-GB"/>
        </w:rPr>
        <w:t>3.</w:t>
      </w:r>
      <w:r w:rsidRPr="00E10E2A">
        <w:rPr>
          <w:lang w:val="en-GB"/>
        </w:rPr>
        <w:tab/>
        <w:t xml:space="preserve">Banales JM, Marin JJG, Lamarca A, et al. Cholangiocarcinoma 2020: the next horizon in mechanisms and management. </w:t>
      </w:r>
      <w:r w:rsidRPr="00E10E2A">
        <w:rPr>
          <w:i/>
          <w:lang w:val="en-GB"/>
        </w:rPr>
        <w:t xml:space="preserve">Nat Rev Gastroenterol Hepatol. </w:t>
      </w:r>
      <w:r w:rsidRPr="00E10E2A">
        <w:rPr>
          <w:lang w:val="en-GB"/>
        </w:rPr>
        <w:t>2020;17(9):557-588.</w:t>
      </w:r>
    </w:p>
    <w:p w14:paraId="7C0109A0" w14:textId="77777777" w:rsidR="00CD1EBC" w:rsidRPr="00E10E2A" w:rsidRDefault="00CD1EBC" w:rsidP="00CD1EBC">
      <w:pPr>
        <w:pStyle w:val="EndNoteBibliography"/>
        <w:spacing w:after="0"/>
        <w:ind w:left="720" w:hanging="720"/>
        <w:rPr>
          <w:lang w:val="en-GB"/>
        </w:rPr>
      </w:pPr>
      <w:r w:rsidRPr="00E10E2A">
        <w:rPr>
          <w:lang w:val="en-GB"/>
        </w:rPr>
        <w:t>4.</w:t>
      </w:r>
      <w:r w:rsidRPr="00E10E2A">
        <w:rPr>
          <w:lang w:val="en-GB"/>
        </w:rPr>
        <w:tab/>
        <w:t xml:space="preserve">Nakeeb A, Pitt HA, Sohn TA, et al. Cholangiocarcinoma. A spectrum of intrahepatic, perihilar, and distal tumors. </w:t>
      </w:r>
      <w:r w:rsidRPr="00E10E2A">
        <w:rPr>
          <w:i/>
          <w:lang w:val="en-GB"/>
        </w:rPr>
        <w:t xml:space="preserve">Ann Surg. </w:t>
      </w:r>
      <w:r w:rsidRPr="00E10E2A">
        <w:rPr>
          <w:lang w:val="en-GB"/>
        </w:rPr>
        <w:t>1996;224(4):463-473; discussion 473-465.</w:t>
      </w:r>
    </w:p>
    <w:p w14:paraId="34CE2512" w14:textId="77777777" w:rsidR="00CD1EBC" w:rsidRPr="00E10E2A" w:rsidRDefault="00CD1EBC" w:rsidP="00CD1EBC">
      <w:pPr>
        <w:pStyle w:val="EndNoteBibliography"/>
        <w:spacing w:after="0"/>
        <w:ind w:left="720" w:hanging="720"/>
        <w:rPr>
          <w:lang w:val="en-GB"/>
        </w:rPr>
      </w:pPr>
      <w:r w:rsidRPr="00E10E2A">
        <w:rPr>
          <w:lang w:val="en-GB"/>
        </w:rPr>
        <w:t>5.</w:t>
      </w:r>
      <w:r w:rsidRPr="00E10E2A">
        <w:rPr>
          <w:lang w:val="en-GB"/>
        </w:rPr>
        <w:tab/>
        <w:t xml:space="preserve">Munoz-Garrido P, Rodrigues PM. The jigsaw of dual hepatocellular-intrahepatic cholangiocarcinoma tumours. </w:t>
      </w:r>
      <w:r w:rsidRPr="00E10E2A">
        <w:rPr>
          <w:i/>
          <w:lang w:val="en-GB"/>
        </w:rPr>
        <w:t xml:space="preserve">Nat Rev Gastroenterol Hepatol. </w:t>
      </w:r>
      <w:r w:rsidRPr="00E10E2A">
        <w:rPr>
          <w:lang w:val="en-GB"/>
        </w:rPr>
        <w:t>2019;16(11):653-655.</w:t>
      </w:r>
    </w:p>
    <w:p w14:paraId="5D04EEDE" w14:textId="77777777" w:rsidR="00CD1EBC" w:rsidRPr="00E10E2A" w:rsidRDefault="00CD1EBC" w:rsidP="00CD1EBC">
      <w:pPr>
        <w:pStyle w:val="EndNoteBibliography"/>
        <w:spacing w:after="0"/>
        <w:ind w:left="720" w:hanging="720"/>
        <w:rPr>
          <w:lang w:val="en-GB"/>
        </w:rPr>
      </w:pPr>
      <w:r w:rsidRPr="00E10E2A">
        <w:rPr>
          <w:lang w:val="en-GB"/>
        </w:rPr>
        <w:t>6.</w:t>
      </w:r>
      <w:r w:rsidRPr="00E10E2A">
        <w:rPr>
          <w:lang w:val="en-GB"/>
        </w:rPr>
        <w:tab/>
        <w:t xml:space="preserve">Brunt E, Aishima S, Clavien PA, et al. cHCC-CCA: Consensus terminology for primary liver carcinomas with both hepatocytic and cholangiocytic differentation. </w:t>
      </w:r>
      <w:r w:rsidRPr="00E10E2A">
        <w:rPr>
          <w:i/>
          <w:lang w:val="en-GB"/>
        </w:rPr>
        <w:t xml:space="preserve">Hepatology. </w:t>
      </w:r>
      <w:r w:rsidRPr="00E10E2A">
        <w:rPr>
          <w:lang w:val="en-GB"/>
        </w:rPr>
        <w:t>2018;68(1):113-126.</w:t>
      </w:r>
    </w:p>
    <w:p w14:paraId="1530AB52" w14:textId="77777777" w:rsidR="00CD1EBC" w:rsidRPr="00E10E2A" w:rsidRDefault="00CD1EBC" w:rsidP="00CD1EBC">
      <w:pPr>
        <w:pStyle w:val="EndNoteBibliography"/>
        <w:spacing w:after="0"/>
        <w:ind w:left="720" w:hanging="720"/>
        <w:rPr>
          <w:lang w:val="it-IT"/>
        </w:rPr>
      </w:pPr>
      <w:r w:rsidRPr="00E10E2A">
        <w:rPr>
          <w:lang w:val="en-GB"/>
        </w:rPr>
        <w:t>7.</w:t>
      </w:r>
      <w:r w:rsidRPr="00E10E2A">
        <w:rPr>
          <w:lang w:val="en-GB"/>
        </w:rPr>
        <w:tab/>
        <w:t xml:space="preserve">Ang DC, Shia J, Tang LH, et al. The utility of immunohistochemistry in subtyping adenocarcinoma of the ampulla of vater. </w:t>
      </w:r>
      <w:r w:rsidRPr="00E10E2A">
        <w:rPr>
          <w:i/>
          <w:lang w:val="it-IT"/>
        </w:rPr>
        <w:t xml:space="preserve">Am J Surg Pathol. </w:t>
      </w:r>
      <w:r w:rsidRPr="00E10E2A">
        <w:rPr>
          <w:lang w:val="it-IT"/>
        </w:rPr>
        <w:t>2014;38(10):1371-1379.</w:t>
      </w:r>
    </w:p>
    <w:p w14:paraId="352D7B7F" w14:textId="77777777" w:rsidR="00CD1EBC" w:rsidRPr="00E10E2A" w:rsidRDefault="00CD1EBC" w:rsidP="00CD1EBC">
      <w:pPr>
        <w:pStyle w:val="EndNoteBibliography"/>
        <w:spacing w:after="0"/>
        <w:ind w:left="720" w:hanging="720"/>
        <w:rPr>
          <w:lang w:val="it-IT"/>
        </w:rPr>
      </w:pPr>
      <w:r w:rsidRPr="00E10E2A">
        <w:rPr>
          <w:lang w:val="it-IT"/>
        </w:rPr>
        <w:t>8.</w:t>
      </w:r>
      <w:r w:rsidRPr="00E10E2A">
        <w:rPr>
          <w:lang w:val="it-IT"/>
        </w:rPr>
        <w:tab/>
        <w:t xml:space="preserve">Bertuccio P, Malvezzi M, Carioli G, et al. </w:t>
      </w:r>
      <w:r w:rsidRPr="00E10E2A">
        <w:rPr>
          <w:lang w:val="en-GB"/>
        </w:rPr>
        <w:t xml:space="preserve">Global trends in mortality from intrahepatic and extrahepatic cholangiocarcinoma. </w:t>
      </w:r>
      <w:r w:rsidRPr="00E10E2A">
        <w:rPr>
          <w:i/>
          <w:lang w:val="it-IT"/>
        </w:rPr>
        <w:t xml:space="preserve">J Hepatol. </w:t>
      </w:r>
      <w:r w:rsidRPr="00E10E2A">
        <w:rPr>
          <w:lang w:val="it-IT"/>
        </w:rPr>
        <w:t>2019;71(1):104-114.</w:t>
      </w:r>
    </w:p>
    <w:p w14:paraId="498F458E" w14:textId="77777777" w:rsidR="00CD1EBC" w:rsidRPr="00E10E2A" w:rsidRDefault="00CD1EBC" w:rsidP="00CD1EBC">
      <w:pPr>
        <w:pStyle w:val="EndNoteBibliography"/>
        <w:spacing w:after="0"/>
        <w:ind w:left="720" w:hanging="720"/>
        <w:rPr>
          <w:lang w:val="en-GB"/>
        </w:rPr>
      </w:pPr>
      <w:r w:rsidRPr="00E10E2A">
        <w:rPr>
          <w:lang w:val="it-IT"/>
        </w:rPr>
        <w:t>9.</w:t>
      </w:r>
      <w:r w:rsidRPr="00E10E2A">
        <w:rPr>
          <w:lang w:val="it-IT"/>
        </w:rPr>
        <w:tab/>
        <w:t xml:space="preserve">Bragazzi MC, Cardinale V, Carpino G, et al. </w:t>
      </w:r>
      <w:r w:rsidRPr="00E10E2A">
        <w:rPr>
          <w:lang w:val="en-GB"/>
        </w:rPr>
        <w:t xml:space="preserve">Cholangiocarcinoma: Epidemiology and risk factors. </w:t>
      </w:r>
      <w:r w:rsidRPr="00E10E2A">
        <w:rPr>
          <w:i/>
          <w:lang w:val="en-GB"/>
        </w:rPr>
        <w:t xml:space="preserve">Transl Gastrointest Cancer. </w:t>
      </w:r>
      <w:r w:rsidRPr="00E10E2A">
        <w:rPr>
          <w:lang w:val="en-GB"/>
        </w:rPr>
        <w:t>2012;1(1):21-32.</w:t>
      </w:r>
    </w:p>
    <w:p w14:paraId="63814887" w14:textId="77777777" w:rsidR="00CD1EBC" w:rsidRPr="00E10E2A" w:rsidRDefault="00CD1EBC" w:rsidP="00CD1EBC">
      <w:pPr>
        <w:pStyle w:val="EndNoteBibliography"/>
        <w:spacing w:after="0"/>
        <w:ind w:left="720" w:hanging="720"/>
        <w:rPr>
          <w:lang w:val="en-GB"/>
        </w:rPr>
      </w:pPr>
      <w:r w:rsidRPr="00E10E2A">
        <w:rPr>
          <w:lang w:val="en-GB"/>
        </w:rPr>
        <w:t>10.</w:t>
      </w:r>
      <w:r w:rsidRPr="00E10E2A">
        <w:rPr>
          <w:lang w:val="en-GB"/>
        </w:rPr>
        <w:tab/>
        <w:t xml:space="preserve">Shin HR, Oh JK, Masuyer E, et al. Comparison of incidence of intrahepatic and extrahepatic cholangiocarcinoma--focus on East and South-Eastern Asia. </w:t>
      </w:r>
      <w:r w:rsidRPr="00E10E2A">
        <w:rPr>
          <w:i/>
          <w:lang w:val="en-GB"/>
        </w:rPr>
        <w:t xml:space="preserve">Asian Pac J Cancer Prev. </w:t>
      </w:r>
      <w:r w:rsidRPr="00E10E2A">
        <w:rPr>
          <w:lang w:val="en-GB"/>
        </w:rPr>
        <w:t>2010;11(5):1159-1166.</w:t>
      </w:r>
    </w:p>
    <w:p w14:paraId="687CFEAE" w14:textId="77777777" w:rsidR="00CD1EBC" w:rsidRPr="00E10E2A" w:rsidRDefault="00CD1EBC" w:rsidP="00CD1EBC">
      <w:pPr>
        <w:pStyle w:val="EndNoteBibliography"/>
        <w:spacing w:after="0"/>
        <w:ind w:left="720" w:hanging="720"/>
        <w:rPr>
          <w:lang w:val="fr-FR"/>
        </w:rPr>
      </w:pPr>
      <w:r w:rsidRPr="00E10E2A">
        <w:rPr>
          <w:lang w:val="en-GB"/>
        </w:rPr>
        <w:t>11.</w:t>
      </w:r>
      <w:r w:rsidRPr="00E10E2A">
        <w:rPr>
          <w:lang w:val="en-GB"/>
        </w:rPr>
        <w:tab/>
        <w:t xml:space="preserve">Khuntikeo N, Chamadol N, Yongvanit P, et al. Cohort profile: cholangiocarcinoma screening and care program (CASCAP). </w:t>
      </w:r>
      <w:r w:rsidRPr="00E10E2A">
        <w:rPr>
          <w:i/>
          <w:lang w:val="fr-FR"/>
        </w:rPr>
        <w:t xml:space="preserve">BMC Cancer. </w:t>
      </w:r>
      <w:r w:rsidRPr="00E10E2A">
        <w:rPr>
          <w:lang w:val="fr-FR"/>
        </w:rPr>
        <w:t>2015;15:459.</w:t>
      </w:r>
    </w:p>
    <w:p w14:paraId="6968F1C1" w14:textId="77777777" w:rsidR="00CD1EBC" w:rsidRPr="00E10E2A" w:rsidRDefault="00CD1EBC" w:rsidP="00CD1EBC">
      <w:pPr>
        <w:pStyle w:val="EndNoteBibliography"/>
        <w:spacing w:after="0"/>
        <w:ind w:left="720" w:hanging="720"/>
        <w:rPr>
          <w:lang w:val="en-GB"/>
        </w:rPr>
      </w:pPr>
      <w:r w:rsidRPr="00E10E2A">
        <w:rPr>
          <w:lang w:val="fr-FR"/>
        </w:rPr>
        <w:lastRenderedPageBreak/>
        <w:t>12.</w:t>
      </w:r>
      <w:r w:rsidRPr="00E10E2A">
        <w:rPr>
          <w:lang w:val="fr-FR"/>
        </w:rPr>
        <w:tab/>
        <w:t xml:space="preserve">Abou-Alfa GK, Macarulla T, Javle MM, et al. </w:t>
      </w:r>
      <w:r w:rsidRPr="00E10E2A">
        <w:rPr>
          <w:lang w:val="en-GB"/>
        </w:rPr>
        <w:t xml:space="preserve">Ivosidenib in IDH1-mutant, chemotherapy-refractory cholangiocarcinoma (ClarIDHy): a multicentre, randomised, double-blind, placebo-controlled, phase 3 study. </w:t>
      </w:r>
      <w:r w:rsidRPr="00E10E2A">
        <w:rPr>
          <w:i/>
          <w:lang w:val="en-GB"/>
        </w:rPr>
        <w:t xml:space="preserve">Lancet Oncol. </w:t>
      </w:r>
      <w:r w:rsidRPr="00E10E2A">
        <w:rPr>
          <w:lang w:val="en-GB"/>
        </w:rPr>
        <w:t>2020;21(6):796-807.</w:t>
      </w:r>
    </w:p>
    <w:p w14:paraId="3AF39509" w14:textId="77777777" w:rsidR="00CD1EBC" w:rsidRPr="00E10E2A" w:rsidRDefault="00CD1EBC" w:rsidP="00CD1EBC">
      <w:pPr>
        <w:pStyle w:val="EndNoteBibliography"/>
        <w:spacing w:after="0"/>
        <w:ind w:left="720" w:hanging="720"/>
        <w:rPr>
          <w:lang w:val="en-GB"/>
        </w:rPr>
      </w:pPr>
      <w:r w:rsidRPr="00E10E2A">
        <w:rPr>
          <w:lang w:val="en-GB"/>
        </w:rPr>
        <w:t>13.</w:t>
      </w:r>
      <w:r w:rsidRPr="00E10E2A">
        <w:rPr>
          <w:lang w:val="en-GB"/>
        </w:rPr>
        <w:tab/>
        <w:t xml:space="preserve">Jusakul A, Cutcutache I, Yong CH, et al. Whole-Genome and Epigenomic Landscapes of Etiologically Distinct Subtypes of Cholangiocarcinoma. </w:t>
      </w:r>
      <w:r w:rsidRPr="00E10E2A">
        <w:rPr>
          <w:i/>
          <w:lang w:val="en-GB"/>
        </w:rPr>
        <w:t xml:space="preserve">Cancer Discov. </w:t>
      </w:r>
      <w:r w:rsidRPr="00E10E2A">
        <w:rPr>
          <w:lang w:val="en-GB"/>
        </w:rPr>
        <w:t>2017;7(10):1116-1135.</w:t>
      </w:r>
    </w:p>
    <w:p w14:paraId="2F5B761A" w14:textId="77777777" w:rsidR="00CD1EBC" w:rsidRPr="00CD1EBC" w:rsidRDefault="00CD1EBC" w:rsidP="00CD1EBC">
      <w:pPr>
        <w:pStyle w:val="EndNoteBibliography"/>
        <w:spacing w:after="0"/>
        <w:ind w:left="720" w:hanging="720"/>
      </w:pPr>
      <w:r w:rsidRPr="00E10E2A">
        <w:rPr>
          <w:lang w:val="en-GB"/>
        </w:rPr>
        <w:t>14.</w:t>
      </w:r>
      <w:r w:rsidRPr="00E10E2A">
        <w:rPr>
          <w:lang w:val="en-GB"/>
        </w:rPr>
        <w:tab/>
        <w:t xml:space="preserve">Primrose JN, Fox RP, Palmer DH, et al. Capecitabine compared with observation in resected biliary tract cancer (BILCAP): a randomised, controlled, multicentre, phase 3 study. </w:t>
      </w:r>
      <w:r w:rsidRPr="00CD1EBC">
        <w:rPr>
          <w:i/>
        </w:rPr>
        <w:t xml:space="preserve">Lancet Oncol. </w:t>
      </w:r>
      <w:r w:rsidRPr="00CD1EBC">
        <w:t>2019;20(5):663-673.</w:t>
      </w:r>
    </w:p>
    <w:p w14:paraId="7D9D6364" w14:textId="77777777" w:rsidR="00CD1EBC" w:rsidRPr="00E10E2A" w:rsidRDefault="00CD1EBC" w:rsidP="00CD1EBC">
      <w:pPr>
        <w:pStyle w:val="EndNoteBibliography"/>
        <w:spacing w:after="0"/>
        <w:ind w:left="720" w:hanging="720"/>
        <w:rPr>
          <w:lang w:val="en-GB"/>
        </w:rPr>
      </w:pPr>
      <w:r w:rsidRPr="00CD1EBC">
        <w:t>15.</w:t>
      </w:r>
      <w:r w:rsidRPr="00CD1EBC">
        <w:tab/>
        <w:t xml:space="preserve">Selvadurai S, Mann K, Mithra S, et al. </w:t>
      </w:r>
      <w:r w:rsidRPr="00E10E2A">
        <w:rPr>
          <w:lang w:val="it-IT"/>
        </w:rPr>
        <w:t xml:space="preserve">Cholangiocarcinoma miscoding in hepatobiliary centres. </w:t>
      </w:r>
      <w:r w:rsidRPr="00E10E2A">
        <w:rPr>
          <w:i/>
          <w:lang w:val="en-GB"/>
        </w:rPr>
        <w:t xml:space="preserve">Eur J Surg Oncol. </w:t>
      </w:r>
      <w:r w:rsidRPr="00E10E2A">
        <w:rPr>
          <w:lang w:val="en-GB"/>
        </w:rPr>
        <w:t>2021;47(3 Pt B):635-639.</w:t>
      </w:r>
    </w:p>
    <w:p w14:paraId="4901D550" w14:textId="77777777" w:rsidR="00CD1EBC" w:rsidRPr="00E10E2A" w:rsidRDefault="00CD1EBC" w:rsidP="00CD1EBC">
      <w:pPr>
        <w:pStyle w:val="EndNoteBibliography"/>
        <w:spacing w:after="0"/>
        <w:ind w:left="720" w:hanging="720"/>
        <w:rPr>
          <w:lang w:val="fr-FR"/>
        </w:rPr>
      </w:pPr>
      <w:r w:rsidRPr="00E10E2A">
        <w:rPr>
          <w:lang w:val="en-GB"/>
        </w:rPr>
        <w:t>16.</w:t>
      </w:r>
      <w:r w:rsidRPr="00E10E2A">
        <w:rPr>
          <w:lang w:val="en-GB"/>
        </w:rPr>
        <w:tab/>
        <w:t xml:space="preserve">Patel T. Worldwide trends in mortality from biliary tract malignancies. </w:t>
      </w:r>
      <w:r w:rsidRPr="00E10E2A">
        <w:rPr>
          <w:i/>
          <w:lang w:val="fr-FR"/>
        </w:rPr>
        <w:t xml:space="preserve">BMC Cancer. </w:t>
      </w:r>
      <w:r w:rsidRPr="00E10E2A">
        <w:rPr>
          <w:lang w:val="fr-FR"/>
        </w:rPr>
        <w:t>2002;2:10.</w:t>
      </w:r>
    </w:p>
    <w:p w14:paraId="568C7D71" w14:textId="77777777" w:rsidR="00CD1EBC" w:rsidRPr="00E10E2A" w:rsidRDefault="00CD1EBC" w:rsidP="00CD1EBC">
      <w:pPr>
        <w:pStyle w:val="EndNoteBibliography"/>
        <w:spacing w:after="0"/>
        <w:ind w:left="720" w:hanging="720"/>
        <w:rPr>
          <w:lang w:val="en-GB"/>
        </w:rPr>
      </w:pPr>
      <w:r w:rsidRPr="00E10E2A">
        <w:rPr>
          <w:lang w:val="fr-FR"/>
        </w:rPr>
        <w:t>17.</w:t>
      </w:r>
      <w:r w:rsidRPr="00E10E2A">
        <w:rPr>
          <w:lang w:val="fr-FR"/>
        </w:rPr>
        <w:tab/>
        <w:t xml:space="preserve">Saha SK, Zhu AX, Fuchs CS, et al. </w:t>
      </w:r>
      <w:r w:rsidRPr="00E10E2A">
        <w:rPr>
          <w:lang w:val="en-GB"/>
        </w:rPr>
        <w:t xml:space="preserve">Forty-Year Trends in Cholangiocarcinoma Incidence in the U.S.: Intrahepatic Disease on the Rise. </w:t>
      </w:r>
      <w:r w:rsidRPr="00E10E2A">
        <w:rPr>
          <w:i/>
          <w:lang w:val="en-GB"/>
        </w:rPr>
        <w:t xml:space="preserve">Oncologist. </w:t>
      </w:r>
      <w:r w:rsidRPr="00E10E2A">
        <w:rPr>
          <w:lang w:val="en-GB"/>
        </w:rPr>
        <w:t>2016;21(5):594-599.</w:t>
      </w:r>
    </w:p>
    <w:p w14:paraId="523BF2FF" w14:textId="77777777" w:rsidR="00CD1EBC" w:rsidRPr="00E10E2A" w:rsidRDefault="00CD1EBC" w:rsidP="00CD1EBC">
      <w:pPr>
        <w:pStyle w:val="EndNoteBibliography"/>
        <w:spacing w:after="0"/>
        <w:ind w:left="720" w:hanging="720"/>
        <w:rPr>
          <w:lang w:val="en-GB"/>
        </w:rPr>
      </w:pPr>
      <w:r w:rsidRPr="00E10E2A">
        <w:rPr>
          <w:lang w:val="en-GB"/>
        </w:rPr>
        <w:t>18.</w:t>
      </w:r>
      <w:r w:rsidRPr="00E10E2A">
        <w:rPr>
          <w:lang w:val="en-GB"/>
        </w:rPr>
        <w:tab/>
        <w:t xml:space="preserve">Khan SA, Tavolari S, Brandi G. Cholangiocarcinoma: Epidemiology and risk factors. </w:t>
      </w:r>
      <w:r w:rsidRPr="00E10E2A">
        <w:rPr>
          <w:i/>
          <w:lang w:val="en-GB"/>
        </w:rPr>
        <w:t xml:space="preserve">Liver Int. </w:t>
      </w:r>
      <w:r w:rsidRPr="00E10E2A">
        <w:rPr>
          <w:lang w:val="en-GB"/>
        </w:rPr>
        <w:t>2019;39 Suppl 1:19-31.</w:t>
      </w:r>
    </w:p>
    <w:p w14:paraId="7127280B" w14:textId="77777777" w:rsidR="00CD1EBC" w:rsidRPr="00E10E2A" w:rsidRDefault="00CD1EBC" w:rsidP="00CD1EBC">
      <w:pPr>
        <w:pStyle w:val="EndNoteBibliography"/>
        <w:spacing w:after="0"/>
        <w:ind w:left="720" w:hanging="720"/>
        <w:rPr>
          <w:lang w:val="en-GB"/>
        </w:rPr>
      </w:pPr>
      <w:r w:rsidRPr="00E10E2A">
        <w:rPr>
          <w:lang w:val="en-GB"/>
        </w:rPr>
        <w:t>19.</w:t>
      </w:r>
      <w:r w:rsidRPr="00E10E2A">
        <w:rPr>
          <w:lang w:val="en-GB"/>
        </w:rPr>
        <w:tab/>
        <w:t xml:space="preserve">Khan SA, Emadossadaty S, Ladep NG, et al. Rising trends in cholangiocarcinoma: is the ICD classification system misleading us? </w:t>
      </w:r>
      <w:r w:rsidRPr="00E10E2A">
        <w:rPr>
          <w:i/>
          <w:lang w:val="en-GB"/>
        </w:rPr>
        <w:t xml:space="preserve">J Hepatol. </w:t>
      </w:r>
      <w:r w:rsidRPr="00E10E2A">
        <w:rPr>
          <w:lang w:val="en-GB"/>
        </w:rPr>
        <w:t>2012;56(4):848-854.</w:t>
      </w:r>
    </w:p>
    <w:p w14:paraId="1A23737E" w14:textId="77777777" w:rsidR="00CD1EBC" w:rsidRPr="00E10E2A" w:rsidRDefault="00CD1EBC" w:rsidP="00CD1EBC">
      <w:pPr>
        <w:pStyle w:val="EndNoteBibliography"/>
        <w:spacing w:after="0"/>
        <w:ind w:left="720" w:hanging="720"/>
        <w:rPr>
          <w:lang w:val="fr-FR"/>
        </w:rPr>
      </w:pPr>
      <w:r w:rsidRPr="00E10E2A">
        <w:rPr>
          <w:lang w:val="en-GB"/>
        </w:rPr>
        <w:t>20.</w:t>
      </w:r>
      <w:r w:rsidRPr="00E10E2A">
        <w:rPr>
          <w:lang w:val="en-GB"/>
        </w:rPr>
        <w:tab/>
        <w:t xml:space="preserve">McLean L, Patel T. Racial and ethnic variations in the epidemiology of intrahepatic cholangiocarcinoma in the United States. </w:t>
      </w:r>
      <w:r w:rsidRPr="00E10E2A">
        <w:rPr>
          <w:i/>
          <w:lang w:val="fr-FR"/>
        </w:rPr>
        <w:t xml:space="preserve">Liver Int. </w:t>
      </w:r>
      <w:r w:rsidRPr="00E10E2A">
        <w:rPr>
          <w:lang w:val="fr-FR"/>
        </w:rPr>
        <w:t>2006;26(9):1047-1053.</w:t>
      </w:r>
    </w:p>
    <w:p w14:paraId="2755334D" w14:textId="77777777" w:rsidR="00CD1EBC" w:rsidRPr="00E10E2A" w:rsidRDefault="00CD1EBC" w:rsidP="00CD1EBC">
      <w:pPr>
        <w:pStyle w:val="EndNoteBibliography"/>
        <w:spacing w:after="0"/>
        <w:ind w:left="720" w:hanging="720"/>
        <w:rPr>
          <w:lang w:val="en-GB"/>
        </w:rPr>
      </w:pPr>
      <w:r w:rsidRPr="00E10E2A">
        <w:rPr>
          <w:lang w:val="fr-FR"/>
        </w:rPr>
        <w:t>21.</w:t>
      </w:r>
      <w:r w:rsidRPr="00E10E2A">
        <w:rPr>
          <w:lang w:val="fr-FR"/>
        </w:rPr>
        <w:tab/>
        <w:t xml:space="preserve">Choi J, Ghoz HM, Peeraphatdit T, et al. </w:t>
      </w:r>
      <w:r w:rsidRPr="00E10E2A">
        <w:rPr>
          <w:lang w:val="en-GB"/>
        </w:rPr>
        <w:t xml:space="preserve">Aspirin use and the risk of cholangiocarcinoma. </w:t>
      </w:r>
      <w:r w:rsidRPr="00E10E2A">
        <w:rPr>
          <w:i/>
          <w:lang w:val="en-GB"/>
        </w:rPr>
        <w:t xml:space="preserve">Hepatology. </w:t>
      </w:r>
      <w:r w:rsidRPr="00E10E2A">
        <w:rPr>
          <w:lang w:val="en-GB"/>
        </w:rPr>
        <w:t>2016;64(3):785-796.</w:t>
      </w:r>
    </w:p>
    <w:p w14:paraId="62CA1AE3" w14:textId="1DA5C5F9" w:rsidR="00CD1EBC" w:rsidRPr="00E10E2A" w:rsidRDefault="00CD1EBC" w:rsidP="00CD1EBC">
      <w:pPr>
        <w:pStyle w:val="EndNoteBibliography"/>
        <w:spacing w:after="0"/>
        <w:ind w:left="720" w:hanging="720"/>
        <w:rPr>
          <w:lang w:val="en-GB"/>
        </w:rPr>
      </w:pPr>
      <w:r w:rsidRPr="00E10E2A">
        <w:rPr>
          <w:lang w:val="en-GB"/>
        </w:rPr>
        <w:t>22.</w:t>
      </w:r>
      <w:r w:rsidRPr="00E10E2A">
        <w:rPr>
          <w:lang w:val="en-GB"/>
        </w:rPr>
        <w:tab/>
        <w:t xml:space="preserve">Ferlay J, Ervik M, Colombet M, et al. Global Cancer Observatory: Cancer Today. Lyon, France: International Agency for Research on Cancer. Available at </w:t>
      </w:r>
      <w:hyperlink r:id="rId12" w:history="1">
        <w:r w:rsidRPr="00E10E2A">
          <w:rPr>
            <w:rStyle w:val="Hyperlink"/>
            <w:lang w:val="en-GB"/>
          </w:rPr>
          <w:t>https://gco.iarc.fr/today</w:t>
        </w:r>
      </w:hyperlink>
      <w:r w:rsidRPr="00E10E2A">
        <w:rPr>
          <w:lang w:val="en-GB"/>
        </w:rPr>
        <w:t>. Published 2020. Accessed 30 September, 2021.</w:t>
      </w:r>
    </w:p>
    <w:p w14:paraId="42D51EBD" w14:textId="77777777" w:rsidR="00CD1EBC" w:rsidRPr="00E10E2A" w:rsidRDefault="00CD1EBC" w:rsidP="00CD1EBC">
      <w:pPr>
        <w:pStyle w:val="EndNoteBibliography"/>
        <w:spacing w:after="0"/>
        <w:ind w:left="720" w:hanging="720"/>
        <w:rPr>
          <w:lang w:val="en-GB"/>
        </w:rPr>
      </w:pPr>
      <w:r w:rsidRPr="00E10E2A">
        <w:rPr>
          <w:lang w:val="en-GB"/>
        </w:rPr>
        <w:t>23.</w:t>
      </w:r>
      <w:r w:rsidRPr="00E10E2A">
        <w:rPr>
          <w:lang w:val="en-GB"/>
        </w:rPr>
        <w:tab/>
        <w:t xml:space="preserve">Bertran E, Heise K, Andia ME, et al. Gallbladder cancer: incidence and survival in a high-risk area of Chile. </w:t>
      </w:r>
      <w:r w:rsidRPr="00E10E2A">
        <w:rPr>
          <w:i/>
          <w:lang w:val="en-GB"/>
        </w:rPr>
        <w:t xml:space="preserve">Int J Cancer. </w:t>
      </w:r>
      <w:r w:rsidRPr="00E10E2A">
        <w:rPr>
          <w:lang w:val="en-GB"/>
        </w:rPr>
        <w:t>2010;127(10):2446-2454.</w:t>
      </w:r>
    </w:p>
    <w:p w14:paraId="471D756C" w14:textId="77777777" w:rsidR="00CD1EBC" w:rsidRPr="00E10E2A" w:rsidRDefault="00CD1EBC" w:rsidP="00CD1EBC">
      <w:pPr>
        <w:pStyle w:val="EndNoteBibliography"/>
        <w:spacing w:after="0"/>
        <w:ind w:left="720" w:hanging="720"/>
        <w:rPr>
          <w:lang w:val="en-GB"/>
        </w:rPr>
      </w:pPr>
      <w:r w:rsidRPr="00E10E2A">
        <w:rPr>
          <w:lang w:val="en-GB"/>
        </w:rPr>
        <w:lastRenderedPageBreak/>
        <w:t>24.</w:t>
      </w:r>
      <w:r w:rsidRPr="00E10E2A">
        <w:rPr>
          <w:lang w:val="en-GB"/>
        </w:rPr>
        <w:tab/>
        <w:t xml:space="preserve">Clements O, Eliahoo J, Kim JU, et al. Risk factors for intrahepatic and extrahepatic cholangiocarcinoma: A systematic review and meta-analysis. </w:t>
      </w:r>
      <w:r w:rsidRPr="00E10E2A">
        <w:rPr>
          <w:i/>
          <w:lang w:val="en-GB"/>
        </w:rPr>
        <w:t xml:space="preserve">J Hepatol. </w:t>
      </w:r>
      <w:r w:rsidRPr="00E10E2A">
        <w:rPr>
          <w:lang w:val="en-GB"/>
        </w:rPr>
        <w:t>2020;72(1):95-103.</w:t>
      </w:r>
    </w:p>
    <w:p w14:paraId="3284B819" w14:textId="77777777" w:rsidR="00CD1EBC" w:rsidRPr="00E10E2A" w:rsidRDefault="00CD1EBC" w:rsidP="00CD1EBC">
      <w:pPr>
        <w:pStyle w:val="EndNoteBibliography"/>
        <w:spacing w:after="0"/>
        <w:ind w:left="720" w:hanging="720"/>
        <w:rPr>
          <w:lang w:val="en-GB"/>
        </w:rPr>
      </w:pPr>
      <w:r w:rsidRPr="00E10E2A">
        <w:rPr>
          <w:lang w:val="en-GB"/>
        </w:rPr>
        <w:t>25.</w:t>
      </w:r>
      <w:r w:rsidRPr="00E10E2A">
        <w:rPr>
          <w:lang w:val="en-GB"/>
        </w:rPr>
        <w:tab/>
        <w:t xml:space="preserve">European Society of Gastrointestinal Endoscopy, European Association for the Study of the Liver. Role of endoscopy in primary sclerosing cholangitis: European Society of Gastrointestinal Endoscopy (ESGE) and European Association for the Study of the Liver (EASL) Clinical Guideline. </w:t>
      </w:r>
      <w:r w:rsidRPr="00E10E2A">
        <w:rPr>
          <w:i/>
          <w:lang w:val="en-GB"/>
        </w:rPr>
        <w:t xml:space="preserve">J Hepatol. </w:t>
      </w:r>
      <w:r w:rsidRPr="00E10E2A">
        <w:rPr>
          <w:lang w:val="en-GB"/>
        </w:rPr>
        <w:t>2017;66(6):1265-1281.</w:t>
      </w:r>
    </w:p>
    <w:p w14:paraId="4E106D98" w14:textId="77777777" w:rsidR="00CD1EBC" w:rsidRPr="00E10E2A" w:rsidRDefault="00CD1EBC" w:rsidP="00CD1EBC">
      <w:pPr>
        <w:pStyle w:val="EndNoteBibliography"/>
        <w:spacing w:after="0"/>
        <w:ind w:left="720" w:hanging="720"/>
        <w:rPr>
          <w:lang w:val="en-GB"/>
        </w:rPr>
      </w:pPr>
      <w:r w:rsidRPr="00E10E2A">
        <w:rPr>
          <w:lang w:val="en-GB"/>
        </w:rPr>
        <w:t>26.</w:t>
      </w:r>
      <w:r w:rsidRPr="00E10E2A">
        <w:rPr>
          <w:lang w:val="en-GB"/>
        </w:rPr>
        <w:tab/>
        <w:t xml:space="preserve">Palmer WC, Patel T. Are common factors involved in the pathogenesis of primary liver cancers? A meta-analysis of risk factors for intrahepatic cholangiocarcinoma. </w:t>
      </w:r>
      <w:r w:rsidRPr="00E10E2A">
        <w:rPr>
          <w:i/>
          <w:lang w:val="en-GB"/>
        </w:rPr>
        <w:t xml:space="preserve">J Hepatol. </w:t>
      </w:r>
      <w:r w:rsidRPr="00E10E2A">
        <w:rPr>
          <w:lang w:val="en-GB"/>
        </w:rPr>
        <w:t>2012;57(1):69-76.</w:t>
      </w:r>
    </w:p>
    <w:p w14:paraId="337821CE" w14:textId="77777777" w:rsidR="00CD1EBC" w:rsidRPr="00E10E2A" w:rsidRDefault="00CD1EBC" w:rsidP="00CD1EBC">
      <w:pPr>
        <w:pStyle w:val="EndNoteBibliography"/>
        <w:spacing w:after="0"/>
        <w:ind w:left="720" w:hanging="720"/>
        <w:rPr>
          <w:lang w:val="en-GB"/>
        </w:rPr>
      </w:pPr>
      <w:r w:rsidRPr="00E10E2A">
        <w:rPr>
          <w:lang w:val="en-GB"/>
        </w:rPr>
        <w:t>27.</w:t>
      </w:r>
      <w:r w:rsidRPr="00E10E2A">
        <w:rPr>
          <w:lang w:val="en-GB"/>
        </w:rPr>
        <w:tab/>
        <w:t xml:space="preserve">Petrick JL, Thistle JE, Zeleniuch-Jacquotte A, et al. Body Mass Index, Diabetes and Intrahepatic Cholangiocarcinoma Risk: The Liver Cancer Pooling Project and Meta-analysis. </w:t>
      </w:r>
      <w:r w:rsidRPr="00E10E2A">
        <w:rPr>
          <w:i/>
          <w:lang w:val="en-GB"/>
        </w:rPr>
        <w:t xml:space="preserve">Am J Gastroenterol. </w:t>
      </w:r>
      <w:r w:rsidRPr="00E10E2A">
        <w:rPr>
          <w:lang w:val="en-GB"/>
        </w:rPr>
        <w:t>2018;113(10):1494-1505.</w:t>
      </w:r>
    </w:p>
    <w:p w14:paraId="407B8AA6" w14:textId="77777777" w:rsidR="00CD1EBC" w:rsidRPr="00E10E2A" w:rsidRDefault="00CD1EBC" w:rsidP="00CD1EBC">
      <w:pPr>
        <w:pStyle w:val="EndNoteBibliography"/>
        <w:spacing w:after="0"/>
        <w:ind w:left="720" w:hanging="720"/>
        <w:rPr>
          <w:lang w:val="en-GB"/>
        </w:rPr>
      </w:pPr>
      <w:r w:rsidRPr="00E10E2A">
        <w:rPr>
          <w:lang w:val="en-GB"/>
        </w:rPr>
        <w:t>28.</w:t>
      </w:r>
      <w:r w:rsidRPr="00E10E2A">
        <w:rPr>
          <w:lang w:val="en-GB"/>
        </w:rPr>
        <w:tab/>
        <w:t xml:space="preserve">Petrick JL, McMenamin UC, Zhang X, et al. Exogenous hormone use, reproductive factors and risk of intrahepatic cholangiocarcinoma among women: results from cohort studies in the Liver Cancer Pooling Project and the UK Biobank. </w:t>
      </w:r>
      <w:r w:rsidRPr="00E10E2A">
        <w:rPr>
          <w:i/>
          <w:lang w:val="en-GB"/>
        </w:rPr>
        <w:t xml:space="preserve">Br J Cancer. </w:t>
      </w:r>
      <w:r w:rsidRPr="00E10E2A">
        <w:rPr>
          <w:lang w:val="en-GB"/>
        </w:rPr>
        <w:t>2020;123(2):316-324.</w:t>
      </w:r>
    </w:p>
    <w:p w14:paraId="1A3F44F3" w14:textId="77777777" w:rsidR="00CD1EBC" w:rsidRPr="00E10E2A" w:rsidRDefault="00CD1EBC" w:rsidP="00CD1EBC">
      <w:pPr>
        <w:pStyle w:val="EndNoteBibliography"/>
        <w:spacing w:after="0"/>
        <w:ind w:left="720" w:hanging="720"/>
        <w:rPr>
          <w:lang w:val="en-GB"/>
        </w:rPr>
      </w:pPr>
      <w:r w:rsidRPr="00E10E2A">
        <w:rPr>
          <w:lang w:val="en-GB"/>
        </w:rPr>
        <w:t>29.</w:t>
      </w:r>
      <w:r w:rsidRPr="00E10E2A">
        <w:rPr>
          <w:lang w:val="en-GB"/>
        </w:rPr>
        <w:tab/>
        <w:t xml:space="preserve">Hsing AW, Bai Y, Andreotti G, et al. Family history of gallstones and the risk of biliary tract cancer and gallstones: a population-based study in Shanghai, China. </w:t>
      </w:r>
      <w:r w:rsidRPr="00E10E2A">
        <w:rPr>
          <w:i/>
          <w:lang w:val="en-GB"/>
        </w:rPr>
        <w:t xml:space="preserve">Int J Cancer. </w:t>
      </w:r>
      <w:r w:rsidRPr="00E10E2A">
        <w:rPr>
          <w:lang w:val="en-GB"/>
        </w:rPr>
        <w:t>2007;121(4):832-838.</w:t>
      </w:r>
    </w:p>
    <w:p w14:paraId="2D40BB87" w14:textId="77777777" w:rsidR="00CD1EBC" w:rsidRPr="00E10E2A" w:rsidRDefault="00CD1EBC" w:rsidP="00CD1EBC">
      <w:pPr>
        <w:pStyle w:val="EndNoteBibliography"/>
        <w:spacing w:after="0"/>
        <w:ind w:left="720" w:hanging="720"/>
        <w:rPr>
          <w:lang w:val="en-GB"/>
        </w:rPr>
      </w:pPr>
      <w:r w:rsidRPr="00E10E2A">
        <w:rPr>
          <w:lang w:val="en-GB"/>
        </w:rPr>
        <w:t>30.</w:t>
      </w:r>
      <w:r w:rsidRPr="00E10E2A">
        <w:rPr>
          <w:lang w:val="en-GB"/>
        </w:rPr>
        <w:tab/>
        <w:t xml:space="preserve">Lewis JT, Talwalkar JA, Rosen CB, et al. Prevalence and risk factors for gallbladder neoplasia in patients with primary sclerosing cholangitis: evidence for a metaplasia-dysplasia-carcinoma sequence. </w:t>
      </w:r>
      <w:r w:rsidRPr="00E10E2A">
        <w:rPr>
          <w:i/>
          <w:lang w:val="en-GB"/>
        </w:rPr>
        <w:t xml:space="preserve">Am J Surg Pathol. </w:t>
      </w:r>
      <w:r w:rsidRPr="00E10E2A">
        <w:rPr>
          <w:lang w:val="en-GB"/>
        </w:rPr>
        <w:t>2007;31(6):907-913.</w:t>
      </w:r>
    </w:p>
    <w:p w14:paraId="3388E3BE" w14:textId="77777777" w:rsidR="00CD1EBC" w:rsidRPr="00E10E2A" w:rsidRDefault="00CD1EBC" w:rsidP="00CD1EBC">
      <w:pPr>
        <w:pStyle w:val="EndNoteBibliography"/>
        <w:spacing w:after="0"/>
        <w:ind w:left="720" w:hanging="720"/>
        <w:rPr>
          <w:lang w:val="en-GB"/>
        </w:rPr>
      </w:pPr>
      <w:r w:rsidRPr="00E10E2A">
        <w:rPr>
          <w:lang w:val="en-GB"/>
        </w:rPr>
        <w:t>31.</w:t>
      </w:r>
      <w:r w:rsidRPr="00E10E2A">
        <w:rPr>
          <w:lang w:val="en-GB"/>
        </w:rPr>
        <w:tab/>
        <w:t xml:space="preserve">Said K, Glaumann H, Bergquist A. Gallbladder disease in patients with primary sclerosing cholangitis. </w:t>
      </w:r>
      <w:r w:rsidRPr="00E10E2A">
        <w:rPr>
          <w:i/>
          <w:lang w:val="en-GB"/>
        </w:rPr>
        <w:t xml:space="preserve">J Hepatol. </w:t>
      </w:r>
      <w:r w:rsidRPr="00E10E2A">
        <w:rPr>
          <w:lang w:val="en-GB"/>
        </w:rPr>
        <w:t>2008;48(4):598-605.</w:t>
      </w:r>
    </w:p>
    <w:p w14:paraId="0E81F58E" w14:textId="77777777" w:rsidR="00CD1EBC" w:rsidRPr="00E10E2A" w:rsidRDefault="00CD1EBC" w:rsidP="00CD1EBC">
      <w:pPr>
        <w:pStyle w:val="EndNoteBibliography"/>
        <w:spacing w:after="0"/>
        <w:ind w:left="720" w:hanging="720"/>
        <w:rPr>
          <w:lang w:val="fr-FR"/>
        </w:rPr>
      </w:pPr>
      <w:r w:rsidRPr="00E10E2A">
        <w:rPr>
          <w:lang w:val="en-GB"/>
        </w:rPr>
        <w:t>32.</w:t>
      </w:r>
      <w:r w:rsidRPr="00E10E2A">
        <w:rPr>
          <w:lang w:val="en-GB"/>
        </w:rPr>
        <w:tab/>
        <w:t xml:space="preserve">Koshiol J, Wozniak A, Cook P, et al. Salmonella enterica serovar Typhi and gallbladder cancer: a case-control study and meta-analysis. </w:t>
      </w:r>
      <w:r w:rsidRPr="00E10E2A">
        <w:rPr>
          <w:i/>
          <w:lang w:val="fr-FR"/>
        </w:rPr>
        <w:t xml:space="preserve">Cancer Med. </w:t>
      </w:r>
      <w:r w:rsidRPr="00E10E2A">
        <w:rPr>
          <w:lang w:val="fr-FR"/>
        </w:rPr>
        <w:t>2016;5(11):3310-3235.</w:t>
      </w:r>
    </w:p>
    <w:p w14:paraId="4325580F" w14:textId="77777777" w:rsidR="00CD1EBC" w:rsidRPr="00CD1EBC" w:rsidRDefault="00CD1EBC" w:rsidP="00CD1EBC">
      <w:pPr>
        <w:pStyle w:val="EndNoteBibliography"/>
        <w:spacing w:after="0"/>
        <w:ind w:left="720" w:hanging="720"/>
      </w:pPr>
      <w:r w:rsidRPr="00E10E2A">
        <w:rPr>
          <w:lang w:val="fr-FR"/>
        </w:rPr>
        <w:t>33.</w:t>
      </w:r>
      <w:r w:rsidRPr="00E10E2A">
        <w:rPr>
          <w:lang w:val="fr-FR"/>
        </w:rPr>
        <w:tab/>
        <w:t xml:space="preserve">Kamisawa T, Kaneko K, Itoi T, et al. </w:t>
      </w:r>
      <w:r w:rsidRPr="00E10E2A">
        <w:rPr>
          <w:lang w:val="en-GB"/>
        </w:rPr>
        <w:t xml:space="preserve">Pancreaticobiliary maljunction and congenital biliary dilatation. </w:t>
      </w:r>
      <w:r w:rsidRPr="00CD1EBC">
        <w:rPr>
          <w:i/>
        </w:rPr>
        <w:t xml:space="preserve">Lancet Gastroenterol Hepatol. </w:t>
      </w:r>
      <w:r w:rsidRPr="00CD1EBC">
        <w:t>2017;2(8):610-618.</w:t>
      </w:r>
    </w:p>
    <w:p w14:paraId="223D56E8" w14:textId="77777777" w:rsidR="00CD1EBC" w:rsidRPr="00E10E2A" w:rsidRDefault="00CD1EBC" w:rsidP="00CD1EBC">
      <w:pPr>
        <w:pStyle w:val="EndNoteBibliography"/>
        <w:spacing w:after="0"/>
        <w:ind w:left="720" w:hanging="720"/>
        <w:rPr>
          <w:lang w:val="en-GB"/>
        </w:rPr>
      </w:pPr>
      <w:r w:rsidRPr="00CD1EBC">
        <w:lastRenderedPageBreak/>
        <w:t>34.</w:t>
      </w:r>
      <w:r w:rsidRPr="00CD1EBC">
        <w:tab/>
        <w:t xml:space="preserve">Li ZM, Wu ZX, Han B, et al. </w:t>
      </w:r>
      <w:r w:rsidRPr="00E10E2A">
        <w:rPr>
          <w:lang w:val="en-GB"/>
        </w:rPr>
        <w:t xml:space="preserve">The association between BMI and gallbladder cancer risk: a meta-analysis. </w:t>
      </w:r>
      <w:r w:rsidRPr="00E10E2A">
        <w:rPr>
          <w:i/>
          <w:lang w:val="en-GB"/>
        </w:rPr>
        <w:t xml:space="preserve">Oncotarget. </w:t>
      </w:r>
      <w:r w:rsidRPr="00E10E2A">
        <w:rPr>
          <w:lang w:val="en-GB"/>
        </w:rPr>
        <w:t>2016;7(28):43669-43679.</w:t>
      </w:r>
    </w:p>
    <w:p w14:paraId="122E9491" w14:textId="77777777" w:rsidR="00CD1EBC" w:rsidRPr="00E10E2A" w:rsidRDefault="00CD1EBC" w:rsidP="00CD1EBC">
      <w:pPr>
        <w:pStyle w:val="EndNoteBibliography"/>
        <w:spacing w:after="0"/>
        <w:ind w:left="720" w:hanging="720"/>
        <w:rPr>
          <w:lang w:val="en-GB"/>
        </w:rPr>
      </w:pPr>
      <w:r w:rsidRPr="00E10E2A">
        <w:rPr>
          <w:lang w:val="en-GB"/>
        </w:rPr>
        <w:t>35.</w:t>
      </w:r>
      <w:r w:rsidRPr="00E10E2A">
        <w:rPr>
          <w:lang w:val="en-GB"/>
        </w:rPr>
        <w:tab/>
        <w:t xml:space="preserve">Edeline J, Lamarca A, McNamara MG, et al. Locoregional therapies in patients with intrahepatic cholangiocarcinoma: A systematic review and pooled analysis. </w:t>
      </w:r>
      <w:r w:rsidRPr="00E10E2A">
        <w:rPr>
          <w:i/>
          <w:lang w:val="en-GB"/>
        </w:rPr>
        <w:t xml:space="preserve">Cancer Treat Rev. </w:t>
      </w:r>
      <w:r w:rsidRPr="00E10E2A">
        <w:rPr>
          <w:lang w:val="en-GB"/>
        </w:rPr>
        <w:t>2021;99:102258.</w:t>
      </w:r>
    </w:p>
    <w:p w14:paraId="0C3A8541" w14:textId="77777777" w:rsidR="00CD1EBC" w:rsidRPr="00E10E2A" w:rsidRDefault="00CD1EBC" w:rsidP="00CD1EBC">
      <w:pPr>
        <w:pStyle w:val="EndNoteBibliography"/>
        <w:spacing w:after="0"/>
        <w:ind w:left="720" w:hanging="720"/>
        <w:rPr>
          <w:lang w:val="fr-FR"/>
        </w:rPr>
      </w:pPr>
      <w:r w:rsidRPr="00E10E2A">
        <w:rPr>
          <w:lang w:val="en-GB"/>
        </w:rPr>
        <w:t>36.</w:t>
      </w:r>
      <w:r w:rsidRPr="00E10E2A">
        <w:rPr>
          <w:lang w:val="en-GB"/>
        </w:rPr>
        <w:tab/>
        <w:t xml:space="preserve">Weilert F, Bhat YM, Binmoeller KF, et al. EUS-FNA is superior to ERCP-based tissue sampling in suspected malignant biliary obstruction: results of a prospective, single-blind, comparative study. </w:t>
      </w:r>
      <w:r w:rsidRPr="00E10E2A">
        <w:rPr>
          <w:i/>
          <w:lang w:val="fr-FR"/>
        </w:rPr>
        <w:t xml:space="preserve">Gastrointest Endosc. </w:t>
      </w:r>
      <w:r w:rsidRPr="00E10E2A">
        <w:rPr>
          <w:lang w:val="fr-FR"/>
        </w:rPr>
        <w:t>2014;80(1):97-104.</w:t>
      </w:r>
    </w:p>
    <w:p w14:paraId="53BD06A5" w14:textId="77777777" w:rsidR="00CD1EBC" w:rsidRPr="00E10E2A" w:rsidRDefault="00CD1EBC" w:rsidP="00CD1EBC">
      <w:pPr>
        <w:pStyle w:val="EndNoteBibliography"/>
        <w:spacing w:after="0"/>
        <w:ind w:left="720" w:hanging="720"/>
        <w:rPr>
          <w:lang w:val="en-GB"/>
        </w:rPr>
      </w:pPr>
      <w:r w:rsidRPr="00E10E2A">
        <w:rPr>
          <w:lang w:val="fr-FR"/>
        </w:rPr>
        <w:t>37.</w:t>
      </w:r>
      <w:r w:rsidRPr="00E10E2A">
        <w:rPr>
          <w:lang w:val="fr-FR"/>
        </w:rPr>
        <w:tab/>
        <w:t xml:space="preserve">Navaneethan U, Hasan MK, Lourdusamy V, et al. </w:t>
      </w:r>
      <w:r w:rsidRPr="00E10E2A">
        <w:rPr>
          <w:lang w:val="en-GB"/>
        </w:rPr>
        <w:t xml:space="preserve">Single-operator cholangioscopy and targeted biopsies in the diagnosis of indeterminate biliary strictures: a systematic review. </w:t>
      </w:r>
      <w:r w:rsidRPr="00E10E2A">
        <w:rPr>
          <w:i/>
          <w:lang w:val="en-GB"/>
        </w:rPr>
        <w:t xml:space="preserve">Gastrointest Endosc. </w:t>
      </w:r>
      <w:r w:rsidRPr="00E10E2A">
        <w:rPr>
          <w:lang w:val="en-GB"/>
        </w:rPr>
        <w:t>2015;82(4):608-614.</w:t>
      </w:r>
    </w:p>
    <w:p w14:paraId="34AE335F" w14:textId="77777777" w:rsidR="00CD1EBC" w:rsidRPr="00E10E2A" w:rsidRDefault="00CD1EBC" w:rsidP="00CD1EBC">
      <w:pPr>
        <w:pStyle w:val="EndNoteBibliography"/>
        <w:spacing w:after="0"/>
        <w:ind w:left="720" w:hanging="720"/>
        <w:rPr>
          <w:lang w:val="en-GB"/>
        </w:rPr>
      </w:pPr>
      <w:r w:rsidRPr="00E10E2A">
        <w:rPr>
          <w:lang w:val="en-GB"/>
        </w:rPr>
        <w:t>38.</w:t>
      </w:r>
      <w:r w:rsidRPr="00E10E2A">
        <w:rPr>
          <w:lang w:val="en-GB"/>
        </w:rPr>
        <w:tab/>
        <w:t xml:space="preserve">Wen LJ, Chen JH, Xu HJ, et al. Efficacy and Safety of Digital Single-Operator Cholangioscopy in the Diagnosis of Indeterminate Biliary Strictures by Targeted Biopsies: A Systematic Review and Meta-Analysis. </w:t>
      </w:r>
      <w:r w:rsidRPr="00E10E2A">
        <w:rPr>
          <w:i/>
          <w:lang w:val="en-GB"/>
        </w:rPr>
        <w:t xml:space="preserve">Diagnostics (Basel). </w:t>
      </w:r>
      <w:r w:rsidRPr="00E10E2A">
        <w:rPr>
          <w:lang w:val="en-GB"/>
        </w:rPr>
        <w:t>2020;10(9):666.</w:t>
      </w:r>
    </w:p>
    <w:p w14:paraId="7C3E12E9" w14:textId="77777777" w:rsidR="00CD1EBC" w:rsidRPr="00E10E2A" w:rsidRDefault="00CD1EBC" w:rsidP="00CD1EBC">
      <w:pPr>
        <w:pStyle w:val="EndNoteBibliography"/>
        <w:spacing w:after="0"/>
        <w:ind w:left="720" w:hanging="720"/>
        <w:rPr>
          <w:lang w:val="en-GB"/>
        </w:rPr>
      </w:pPr>
      <w:r w:rsidRPr="00E10E2A">
        <w:rPr>
          <w:lang w:val="en-GB"/>
        </w:rPr>
        <w:t>39.</w:t>
      </w:r>
      <w:r w:rsidRPr="00E10E2A">
        <w:rPr>
          <w:lang w:val="en-GB"/>
        </w:rPr>
        <w:tab/>
        <w:t xml:space="preserve">Pitman MB, Layfield LJ. Guidelines for pancreaticobiliary cytology from the Papanicolaou Society of Cytopathology: A review. </w:t>
      </w:r>
      <w:r w:rsidRPr="00E10E2A">
        <w:rPr>
          <w:i/>
          <w:lang w:val="en-GB"/>
        </w:rPr>
        <w:t xml:space="preserve">Cancer Cytopathol. </w:t>
      </w:r>
      <w:r w:rsidRPr="00E10E2A">
        <w:rPr>
          <w:lang w:val="en-GB"/>
        </w:rPr>
        <w:t>2014;122(6):399-411.</w:t>
      </w:r>
    </w:p>
    <w:p w14:paraId="6895C9A7" w14:textId="77777777" w:rsidR="00CD1EBC" w:rsidRPr="00E10E2A" w:rsidRDefault="00CD1EBC" w:rsidP="00CD1EBC">
      <w:pPr>
        <w:pStyle w:val="EndNoteBibliography"/>
        <w:spacing w:after="0"/>
        <w:ind w:left="720" w:hanging="720"/>
        <w:rPr>
          <w:lang w:val="en-GB"/>
        </w:rPr>
      </w:pPr>
      <w:r w:rsidRPr="00E10E2A">
        <w:rPr>
          <w:lang w:val="en-GB"/>
        </w:rPr>
        <w:t>40.</w:t>
      </w:r>
      <w:r w:rsidRPr="00E10E2A">
        <w:rPr>
          <w:lang w:val="en-GB"/>
        </w:rPr>
        <w:tab/>
        <w:t xml:space="preserve">Razumilava N, Gleeson FC, Gores GJ. Awareness of tract seeding with endoscopic ultrasound tissue acquisition in perihilar cholangiocarcinoma. </w:t>
      </w:r>
      <w:r w:rsidRPr="00E10E2A">
        <w:rPr>
          <w:i/>
          <w:lang w:val="en-GB"/>
        </w:rPr>
        <w:t xml:space="preserve">Am J Gastroenterol. </w:t>
      </w:r>
      <w:r w:rsidRPr="00E10E2A">
        <w:rPr>
          <w:lang w:val="en-GB"/>
        </w:rPr>
        <w:t>2015;110(1):200.</w:t>
      </w:r>
    </w:p>
    <w:p w14:paraId="6CE64B5E" w14:textId="77777777" w:rsidR="00CD1EBC" w:rsidRPr="00E10E2A" w:rsidRDefault="00CD1EBC" w:rsidP="00CD1EBC">
      <w:pPr>
        <w:pStyle w:val="EndNoteBibliography"/>
        <w:spacing w:after="0"/>
        <w:ind w:left="720" w:hanging="720"/>
        <w:rPr>
          <w:lang w:val="fr-FR"/>
        </w:rPr>
      </w:pPr>
      <w:r w:rsidRPr="00E10E2A">
        <w:rPr>
          <w:lang w:val="en-GB"/>
        </w:rPr>
        <w:t>41.</w:t>
      </w:r>
      <w:r w:rsidRPr="00E10E2A">
        <w:rPr>
          <w:lang w:val="en-GB"/>
        </w:rPr>
        <w:tab/>
        <w:t xml:space="preserve">Uenishi T, Yamazaki O, Tanaka H, et al. Serum cytokeratin 19 fragment (CYFRA21-1) as a prognostic factor in intrahepatic cholangiocarcinoma. </w:t>
      </w:r>
      <w:r w:rsidRPr="00E10E2A">
        <w:rPr>
          <w:i/>
          <w:lang w:val="fr-FR"/>
        </w:rPr>
        <w:t xml:space="preserve">Ann Surg Oncol. </w:t>
      </w:r>
      <w:r w:rsidRPr="00E10E2A">
        <w:rPr>
          <w:lang w:val="fr-FR"/>
        </w:rPr>
        <w:t>2008;15(2):583-589.</w:t>
      </w:r>
    </w:p>
    <w:p w14:paraId="478BD478" w14:textId="77777777" w:rsidR="00CD1EBC" w:rsidRPr="00E10E2A" w:rsidRDefault="00CD1EBC" w:rsidP="00CD1EBC">
      <w:pPr>
        <w:pStyle w:val="EndNoteBibliography"/>
        <w:spacing w:after="0"/>
        <w:ind w:left="720" w:hanging="720"/>
        <w:rPr>
          <w:lang w:val="en-GB"/>
        </w:rPr>
      </w:pPr>
      <w:r w:rsidRPr="00E10E2A">
        <w:rPr>
          <w:lang w:val="fr-FR"/>
        </w:rPr>
        <w:t>42.</w:t>
      </w:r>
      <w:r w:rsidRPr="00E10E2A">
        <w:rPr>
          <w:lang w:val="fr-FR"/>
        </w:rPr>
        <w:tab/>
        <w:t xml:space="preserve">Gundín-Menéndez S, Santos VM, Parra-Robert M, et al. </w:t>
      </w:r>
      <w:r w:rsidRPr="00E10E2A">
        <w:rPr>
          <w:lang w:val="en-GB"/>
        </w:rPr>
        <w:t xml:space="preserve">Serum CA 19.9 Levels in Patients With Benign and Malignant Disease: Correlation With the Serum Protein Electrophoretic Pattern. </w:t>
      </w:r>
      <w:r w:rsidRPr="00E10E2A">
        <w:rPr>
          <w:i/>
          <w:lang w:val="en-GB"/>
        </w:rPr>
        <w:t xml:space="preserve">Anticancer Res. </w:t>
      </w:r>
      <w:r w:rsidRPr="00E10E2A">
        <w:rPr>
          <w:lang w:val="en-GB"/>
        </w:rPr>
        <w:t>2019;39(2):1079-1083.</w:t>
      </w:r>
    </w:p>
    <w:p w14:paraId="79E0B114" w14:textId="77777777" w:rsidR="00CD1EBC" w:rsidRPr="00E10E2A" w:rsidRDefault="00CD1EBC" w:rsidP="00CD1EBC">
      <w:pPr>
        <w:pStyle w:val="EndNoteBibliography"/>
        <w:spacing w:after="0"/>
        <w:ind w:left="720" w:hanging="720"/>
        <w:rPr>
          <w:lang w:val="en-GB"/>
        </w:rPr>
      </w:pPr>
      <w:r w:rsidRPr="00E10E2A">
        <w:rPr>
          <w:lang w:val="en-GB"/>
        </w:rPr>
        <w:t>43.</w:t>
      </w:r>
      <w:r w:rsidRPr="00E10E2A">
        <w:rPr>
          <w:lang w:val="en-GB"/>
        </w:rPr>
        <w:tab/>
        <w:t xml:space="preserve">Lopera JE, Soto JA, Munera F. Malignant hilar and perihilar biliary obstruction: use of MR cholangiography to define the extent of biliary ductal involvement and plan percutaneous interventions. </w:t>
      </w:r>
      <w:r w:rsidRPr="00E10E2A">
        <w:rPr>
          <w:i/>
          <w:lang w:val="en-GB"/>
        </w:rPr>
        <w:t xml:space="preserve">Radiology. </w:t>
      </w:r>
      <w:r w:rsidRPr="00E10E2A">
        <w:rPr>
          <w:lang w:val="en-GB"/>
        </w:rPr>
        <w:t>2001;220(1):90-96.</w:t>
      </w:r>
    </w:p>
    <w:p w14:paraId="73E03DC1" w14:textId="77777777" w:rsidR="00CD1EBC" w:rsidRPr="00E10E2A" w:rsidRDefault="00CD1EBC" w:rsidP="00CD1EBC">
      <w:pPr>
        <w:pStyle w:val="EndNoteBibliography"/>
        <w:spacing w:after="0"/>
        <w:ind w:left="720" w:hanging="720"/>
        <w:rPr>
          <w:lang w:val="en-GB"/>
        </w:rPr>
      </w:pPr>
      <w:r w:rsidRPr="00E10E2A">
        <w:rPr>
          <w:lang w:val="en-GB"/>
        </w:rPr>
        <w:lastRenderedPageBreak/>
        <w:t>44.</w:t>
      </w:r>
      <w:r w:rsidRPr="00E10E2A">
        <w:rPr>
          <w:lang w:val="en-GB"/>
        </w:rPr>
        <w:tab/>
        <w:t xml:space="preserve">Romagnuolo J, Bardou M, Rahme E, et al. Magnetic resonance cholangiopancreatography: a meta-analysis of test performance in suspected biliary disease. </w:t>
      </w:r>
      <w:r w:rsidRPr="00E10E2A">
        <w:rPr>
          <w:i/>
          <w:lang w:val="en-GB"/>
        </w:rPr>
        <w:t xml:space="preserve">Ann Intern Med. </w:t>
      </w:r>
      <w:r w:rsidRPr="00E10E2A">
        <w:rPr>
          <w:lang w:val="en-GB"/>
        </w:rPr>
        <w:t>2003;139(7):547-557.</w:t>
      </w:r>
    </w:p>
    <w:p w14:paraId="061DA454" w14:textId="77777777" w:rsidR="00CD1EBC" w:rsidRPr="00E10E2A" w:rsidRDefault="00CD1EBC" w:rsidP="00CD1EBC">
      <w:pPr>
        <w:pStyle w:val="EndNoteBibliography"/>
        <w:spacing w:after="0"/>
        <w:ind w:left="720" w:hanging="720"/>
        <w:rPr>
          <w:lang w:val="it-IT"/>
        </w:rPr>
      </w:pPr>
      <w:r w:rsidRPr="00E10E2A">
        <w:rPr>
          <w:lang w:val="en-GB"/>
        </w:rPr>
        <w:t>45.</w:t>
      </w:r>
      <w:r w:rsidRPr="00E10E2A">
        <w:rPr>
          <w:lang w:val="en-GB"/>
        </w:rPr>
        <w:tab/>
        <w:t xml:space="preserve">Ruys AT, van Beem BE, Engelbrecht MR, et al. Radiological staging in patients with hilar cholangiocarcinoma: a systematic review and meta-analysis. </w:t>
      </w:r>
      <w:r w:rsidRPr="00E10E2A">
        <w:rPr>
          <w:i/>
          <w:lang w:val="it-IT"/>
        </w:rPr>
        <w:t xml:space="preserve">Br J Radiol. </w:t>
      </w:r>
      <w:r w:rsidRPr="00E10E2A">
        <w:rPr>
          <w:lang w:val="it-IT"/>
        </w:rPr>
        <w:t>2012;85(1017):1255-1262.</w:t>
      </w:r>
    </w:p>
    <w:p w14:paraId="63BE9858" w14:textId="77777777" w:rsidR="00CD1EBC" w:rsidRPr="00E10E2A" w:rsidRDefault="00CD1EBC" w:rsidP="00CD1EBC">
      <w:pPr>
        <w:pStyle w:val="EndNoteBibliography"/>
        <w:spacing w:after="0"/>
        <w:ind w:left="720" w:hanging="720"/>
        <w:rPr>
          <w:lang w:val="en-GB"/>
        </w:rPr>
      </w:pPr>
      <w:r w:rsidRPr="00E10E2A">
        <w:rPr>
          <w:lang w:val="it-IT"/>
        </w:rPr>
        <w:t>46.</w:t>
      </w:r>
      <w:r w:rsidRPr="00E10E2A">
        <w:rPr>
          <w:lang w:val="it-IT"/>
        </w:rPr>
        <w:tab/>
        <w:t xml:space="preserve">De Gaetano AM, Rufini V, Castaldi P, et al. </w:t>
      </w:r>
      <w:r w:rsidRPr="00E10E2A">
        <w:rPr>
          <w:lang w:val="en-GB"/>
        </w:rPr>
        <w:t xml:space="preserve">Clinical applications of (18)F-FDG PET in the management of hepatobiliary and pancreatic tumors. </w:t>
      </w:r>
      <w:r w:rsidRPr="00E10E2A">
        <w:rPr>
          <w:i/>
          <w:lang w:val="en-GB"/>
        </w:rPr>
        <w:t xml:space="preserve">Abdom Imaging. </w:t>
      </w:r>
      <w:r w:rsidRPr="00E10E2A">
        <w:rPr>
          <w:lang w:val="en-GB"/>
        </w:rPr>
        <w:t>2012;37(6):983-1003.</w:t>
      </w:r>
    </w:p>
    <w:p w14:paraId="208C9B9B" w14:textId="77777777" w:rsidR="00CD1EBC" w:rsidRPr="00E10E2A" w:rsidRDefault="00CD1EBC" w:rsidP="00CD1EBC">
      <w:pPr>
        <w:pStyle w:val="EndNoteBibliography"/>
        <w:spacing w:after="0"/>
        <w:ind w:left="720" w:hanging="720"/>
        <w:rPr>
          <w:lang w:val="en-GB"/>
        </w:rPr>
      </w:pPr>
      <w:r w:rsidRPr="00E10E2A">
        <w:rPr>
          <w:lang w:val="en-GB"/>
        </w:rPr>
        <w:t>47.</w:t>
      </w:r>
      <w:r w:rsidRPr="00E10E2A">
        <w:rPr>
          <w:lang w:val="en-GB"/>
        </w:rPr>
        <w:tab/>
        <w:t xml:space="preserve">Lamarca A, Barriuso J, Chander A, et al. (18)F-fluorodeoxyglucose positron emission tomography ((18)FDG-PET) for patients with biliary tract cancer: Systematic review and meta-analysis. </w:t>
      </w:r>
      <w:r w:rsidRPr="00E10E2A">
        <w:rPr>
          <w:i/>
          <w:lang w:val="en-GB"/>
        </w:rPr>
        <w:t xml:space="preserve">J Hepatol. </w:t>
      </w:r>
      <w:r w:rsidRPr="00E10E2A">
        <w:rPr>
          <w:lang w:val="en-GB"/>
        </w:rPr>
        <w:t>2019;71(1):115-129.</w:t>
      </w:r>
    </w:p>
    <w:p w14:paraId="4FAD8C02" w14:textId="77777777" w:rsidR="00CD1EBC" w:rsidRPr="00E10E2A" w:rsidRDefault="00CD1EBC" w:rsidP="00CD1EBC">
      <w:pPr>
        <w:pStyle w:val="EndNoteBibliography"/>
        <w:spacing w:after="0"/>
        <w:ind w:left="720" w:hanging="720"/>
        <w:rPr>
          <w:lang w:val="en-GB"/>
        </w:rPr>
      </w:pPr>
      <w:r w:rsidRPr="00E10E2A">
        <w:rPr>
          <w:lang w:val="en-GB"/>
        </w:rPr>
        <w:t>48.</w:t>
      </w:r>
      <w:r w:rsidRPr="00E10E2A">
        <w:rPr>
          <w:lang w:val="en-GB"/>
        </w:rPr>
        <w:tab/>
        <w:t xml:space="preserve">Guniganti P, Kierans AS. PET/MRI of the hepatobiliary system: Review of techniques and applications. </w:t>
      </w:r>
      <w:r w:rsidRPr="00E10E2A">
        <w:rPr>
          <w:i/>
          <w:lang w:val="en-GB"/>
        </w:rPr>
        <w:t xml:space="preserve">Clin Imaging. </w:t>
      </w:r>
      <w:r w:rsidRPr="00E10E2A">
        <w:rPr>
          <w:lang w:val="en-GB"/>
        </w:rPr>
        <w:t>2021;71:160-169.</w:t>
      </w:r>
    </w:p>
    <w:p w14:paraId="48015465" w14:textId="77777777" w:rsidR="00CD1EBC" w:rsidRPr="00E10E2A" w:rsidRDefault="00CD1EBC" w:rsidP="00CD1EBC">
      <w:pPr>
        <w:pStyle w:val="EndNoteBibliography"/>
        <w:spacing w:after="0"/>
        <w:ind w:left="720" w:hanging="720"/>
        <w:rPr>
          <w:lang w:val="en-GB"/>
        </w:rPr>
      </w:pPr>
      <w:r w:rsidRPr="00E10E2A">
        <w:rPr>
          <w:lang w:val="en-GB"/>
        </w:rPr>
        <w:t>49.</w:t>
      </w:r>
      <w:r w:rsidRPr="00E10E2A">
        <w:rPr>
          <w:lang w:val="en-GB"/>
        </w:rPr>
        <w:tab/>
        <w:t xml:space="preserve">Intrahepatic bile ducts. In: Brierley JD, Gospodarowicz MK, Wittekind C, eds. </w:t>
      </w:r>
      <w:r w:rsidRPr="00E10E2A">
        <w:rPr>
          <w:i/>
          <w:lang w:val="en-GB"/>
        </w:rPr>
        <w:t>UICC TNM Classification of Malignant Tumours.</w:t>
      </w:r>
      <w:r w:rsidRPr="00E10E2A">
        <w:rPr>
          <w:lang w:val="en-GB"/>
        </w:rPr>
        <w:t xml:space="preserve"> 8th ed. Oxford, UK: Wiley-Blackwell; 2017.</w:t>
      </w:r>
    </w:p>
    <w:p w14:paraId="10DF5421" w14:textId="77777777" w:rsidR="00CD1EBC" w:rsidRPr="00E10E2A" w:rsidRDefault="00CD1EBC" w:rsidP="00CD1EBC">
      <w:pPr>
        <w:pStyle w:val="EndNoteBibliography"/>
        <w:spacing w:after="0"/>
        <w:ind w:left="720" w:hanging="720"/>
        <w:rPr>
          <w:lang w:val="en-GB"/>
        </w:rPr>
      </w:pPr>
      <w:r w:rsidRPr="00E10E2A">
        <w:rPr>
          <w:lang w:val="en-GB"/>
        </w:rPr>
        <w:t>50.</w:t>
      </w:r>
      <w:r w:rsidRPr="00E10E2A">
        <w:rPr>
          <w:lang w:val="en-GB"/>
        </w:rPr>
        <w:tab/>
        <w:t xml:space="preserve">Perihilar bile ducts. In: Brierley JD, Gospodarowicz MK, Wittekind C, eds. </w:t>
      </w:r>
      <w:r w:rsidRPr="00E10E2A">
        <w:rPr>
          <w:i/>
          <w:lang w:val="en-GB"/>
        </w:rPr>
        <w:t>UICC TNM Classification of Malignant Tumours.</w:t>
      </w:r>
      <w:r w:rsidRPr="00E10E2A">
        <w:rPr>
          <w:lang w:val="en-GB"/>
        </w:rPr>
        <w:t xml:space="preserve"> 8th ed. Oxford, UK: Wiley-Blackwell; 2017.</w:t>
      </w:r>
    </w:p>
    <w:p w14:paraId="5A5737EE" w14:textId="77777777" w:rsidR="00CD1EBC" w:rsidRPr="00E10E2A" w:rsidRDefault="00CD1EBC" w:rsidP="00CD1EBC">
      <w:pPr>
        <w:pStyle w:val="EndNoteBibliography"/>
        <w:spacing w:after="0"/>
        <w:ind w:left="720" w:hanging="720"/>
        <w:rPr>
          <w:lang w:val="en-GB"/>
        </w:rPr>
      </w:pPr>
      <w:r w:rsidRPr="00E10E2A">
        <w:rPr>
          <w:lang w:val="en-GB"/>
        </w:rPr>
        <w:t>51.</w:t>
      </w:r>
      <w:r w:rsidRPr="00E10E2A">
        <w:rPr>
          <w:lang w:val="en-GB"/>
        </w:rPr>
        <w:tab/>
        <w:t xml:space="preserve">Distal extrahepatic bile duct. In: Brierley JD, Gospodarowicz MK, Wittekind C, eds. </w:t>
      </w:r>
      <w:r w:rsidRPr="00E10E2A">
        <w:rPr>
          <w:i/>
          <w:lang w:val="en-GB"/>
        </w:rPr>
        <w:t>UICC TNM Classification of Malignant Tumours.</w:t>
      </w:r>
      <w:r w:rsidRPr="00E10E2A">
        <w:rPr>
          <w:lang w:val="en-GB"/>
        </w:rPr>
        <w:t xml:space="preserve"> 8th ed. Oxford, UK: Wiley-Blackwell; 2017.</w:t>
      </w:r>
    </w:p>
    <w:p w14:paraId="35B1CC89" w14:textId="77777777" w:rsidR="00CD1EBC" w:rsidRPr="00E10E2A" w:rsidRDefault="00CD1EBC" w:rsidP="00CD1EBC">
      <w:pPr>
        <w:pStyle w:val="EndNoteBibliography"/>
        <w:spacing w:after="0"/>
        <w:ind w:left="720" w:hanging="720"/>
        <w:rPr>
          <w:lang w:val="en-GB"/>
        </w:rPr>
      </w:pPr>
      <w:r w:rsidRPr="00E10E2A">
        <w:rPr>
          <w:lang w:val="en-GB"/>
        </w:rPr>
        <w:t>52.</w:t>
      </w:r>
      <w:r w:rsidRPr="00E10E2A">
        <w:rPr>
          <w:lang w:val="en-GB"/>
        </w:rPr>
        <w:tab/>
        <w:t xml:space="preserve">Gallbladder. In: Brierley JD, Gospodarowicz MK, Wittekind C, eds. </w:t>
      </w:r>
      <w:r w:rsidRPr="00E10E2A">
        <w:rPr>
          <w:i/>
          <w:lang w:val="en-GB"/>
        </w:rPr>
        <w:t>UICC TNM Classification of Malignant Tumours.</w:t>
      </w:r>
      <w:r w:rsidRPr="00E10E2A">
        <w:rPr>
          <w:lang w:val="en-GB"/>
        </w:rPr>
        <w:t xml:space="preserve"> 8th ed. Oxford, UK: Wiley-Blackwell; 2017.</w:t>
      </w:r>
    </w:p>
    <w:p w14:paraId="49947B52" w14:textId="77777777" w:rsidR="00CD1EBC" w:rsidRPr="00E10E2A" w:rsidRDefault="00CD1EBC" w:rsidP="00CD1EBC">
      <w:pPr>
        <w:pStyle w:val="EndNoteBibliography"/>
        <w:spacing w:after="0"/>
        <w:ind w:left="720" w:hanging="720"/>
        <w:rPr>
          <w:lang w:val="en-GB"/>
        </w:rPr>
      </w:pPr>
      <w:r w:rsidRPr="00E10E2A">
        <w:rPr>
          <w:lang w:val="en-GB"/>
        </w:rPr>
        <w:t>53.</w:t>
      </w:r>
      <w:r w:rsidRPr="00E10E2A">
        <w:rPr>
          <w:lang w:val="en-GB"/>
        </w:rPr>
        <w:tab/>
        <w:t xml:space="preserve">Bismuth H, Corlette MB. Intrahepatic cholangioenteric anastomosis in carcinoma of the hilus of the liver. </w:t>
      </w:r>
      <w:r w:rsidRPr="00E10E2A">
        <w:rPr>
          <w:i/>
          <w:lang w:val="en-GB"/>
        </w:rPr>
        <w:t xml:space="preserve">Surg Gynecol Obstet. </w:t>
      </w:r>
      <w:r w:rsidRPr="00E10E2A">
        <w:rPr>
          <w:lang w:val="en-GB"/>
        </w:rPr>
        <w:t>1975;140(2):170-178.</w:t>
      </w:r>
    </w:p>
    <w:p w14:paraId="578D2FAE" w14:textId="77777777" w:rsidR="00CD1EBC" w:rsidRPr="00E10E2A" w:rsidRDefault="00CD1EBC" w:rsidP="00CD1EBC">
      <w:pPr>
        <w:pStyle w:val="EndNoteBibliography"/>
        <w:spacing w:after="0"/>
        <w:ind w:left="720" w:hanging="720"/>
        <w:rPr>
          <w:lang w:val="it-IT"/>
        </w:rPr>
      </w:pPr>
      <w:r w:rsidRPr="00E10E2A">
        <w:rPr>
          <w:lang w:val="en-GB"/>
        </w:rPr>
        <w:t>54.</w:t>
      </w:r>
      <w:r w:rsidRPr="00E10E2A">
        <w:rPr>
          <w:lang w:val="en-GB"/>
        </w:rPr>
        <w:tab/>
        <w:t xml:space="preserve">Kim Y, Spolverato G, Amini N, et al. Surgical Management of Intrahepatic Cholangiocarcinoma: Defining an Optimal Prognostic Lymph Node Stratification Schema. </w:t>
      </w:r>
      <w:r w:rsidRPr="00E10E2A">
        <w:rPr>
          <w:i/>
          <w:lang w:val="it-IT"/>
        </w:rPr>
        <w:t xml:space="preserve">Ann Surg Oncol. </w:t>
      </w:r>
      <w:r w:rsidRPr="00E10E2A">
        <w:rPr>
          <w:lang w:val="it-IT"/>
        </w:rPr>
        <w:t>2015;22(8):2772-2778.</w:t>
      </w:r>
    </w:p>
    <w:p w14:paraId="04ACC065" w14:textId="77777777" w:rsidR="00CD1EBC" w:rsidRPr="00E10E2A" w:rsidRDefault="00CD1EBC" w:rsidP="00CD1EBC">
      <w:pPr>
        <w:pStyle w:val="EndNoteBibliography"/>
        <w:spacing w:after="0"/>
        <w:ind w:left="720" w:hanging="720"/>
        <w:rPr>
          <w:lang w:val="en-GB"/>
        </w:rPr>
      </w:pPr>
      <w:r w:rsidRPr="00E10E2A">
        <w:rPr>
          <w:lang w:val="it-IT"/>
        </w:rPr>
        <w:lastRenderedPageBreak/>
        <w:t>55.</w:t>
      </w:r>
      <w:r w:rsidRPr="00E10E2A">
        <w:rPr>
          <w:lang w:val="it-IT"/>
        </w:rPr>
        <w:tab/>
        <w:t xml:space="preserve">Lamarca A, Santos-Laso A, Utpatel K, et al. </w:t>
      </w:r>
      <w:r w:rsidRPr="00E10E2A">
        <w:rPr>
          <w:lang w:val="en-GB"/>
        </w:rPr>
        <w:t xml:space="preserve">Liver Metastases of Intrahepatic Cholangiocarcinoma: Implications for an Updated Staging System. </w:t>
      </w:r>
      <w:r w:rsidRPr="00E10E2A">
        <w:rPr>
          <w:i/>
          <w:lang w:val="en-GB"/>
        </w:rPr>
        <w:t xml:space="preserve">Hepatology. </w:t>
      </w:r>
      <w:r w:rsidRPr="00E10E2A">
        <w:rPr>
          <w:lang w:val="en-GB"/>
        </w:rPr>
        <w:t>2021;73(6):2311-2325.</w:t>
      </w:r>
    </w:p>
    <w:p w14:paraId="31EEB03A" w14:textId="77777777" w:rsidR="00CD1EBC" w:rsidRPr="00E10E2A" w:rsidRDefault="00CD1EBC" w:rsidP="00CD1EBC">
      <w:pPr>
        <w:pStyle w:val="EndNoteBibliography"/>
        <w:spacing w:after="0"/>
        <w:ind w:left="720" w:hanging="720"/>
        <w:rPr>
          <w:lang w:val="it-IT"/>
        </w:rPr>
      </w:pPr>
      <w:r w:rsidRPr="00E10E2A">
        <w:rPr>
          <w:lang w:val="en-GB"/>
        </w:rPr>
        <w:t>56.</w:t>
      </w:r>
      <w:r w:rsidRPr="00E10E2A">
        <w:rPr>
          <w:lang w:val="en-GB"/>
        </w:rPr>
        <w:tab/>
        <w:t xml:space="preserve">Spolverato G, Yakoob MY, Kim Y, et al. The Impact of Surgical Margin Status on Long-Term Outcome After Resection for Intrahepatic Cholangiocarcinoma. </w:t>
      </w:r>
      <w:r w:rsidRPr="00E10E2A">
        <w:rPr>
          <w:i/>
          <w:lang w:val="it-IT"/>
        </w:rPr>
        <w:t xml:space="preserve">Ann Surg Oncol. </w:t>
      </w:r>
      <w:r w:rsidRPr="00E10E2A">
        <w:rPr>
          <w:lang w:val="it-IT"/>
        </w:rPr>
        <w:t>2015;22(12):4020-4028.</w:t>
      </w:r>
    </w:p>
    <w:p w14:paraId="5EDA4535" w14:textId="77777777" w:rsidR="00CD1EBC" w:rsidRPr="00CD1EBC" w:rsidRDefault="00CD1EBC" w:rsidP="00CD1EBC">
      <w:pPr>
        <w:pStyle w:val="EndNoteBibliography"/>
        <w:spacing w:after="0"/>
        <w:ind w:left="720" w:hanging="720"/>
      </w:pPr>
      <w:r w:rsidRPr="00E10E2A">
        <w:rPr>
          <w:lang w:val="it-IT"/>
        </w:rPr>
        <w:t>57.</w:t>
      </w:r>
      <w:r w:rsidRPr="00E10E2A">
        <w:rPr>
          <w:lang w:val="it-IT"/>
        </w:rPr>
        <w:tab/>
        <w:t xml:space="preserve">Lamarca A, Ross P, Wasan HS, et al. </w:t>
      </w:r>
      <w:r w:rsidRPr="00E10E2A">
        <w:rPr>
          <w:lang w:val="en-GB"/>
        </w:rPr>
        <w:t xml:space="preserve">Advanced Intrahepatic Cholangiocarcinoma: Post Hoc Analysis of the ABC-01, -02, and -03 Clinical Trials. </w:t>
      </w:r>
      <w:r w:rsidRPr="00CD1EBC">
        <w:rPr>
          <w:i/>
        </w:rPr>
        <w:t xml:space="preserve">J Natl Cancer Inst. </w:t>
      </w:r>
      <w:r w:rsidRPr="00CD1EBC">
        <w:t>2020;112(2):200-210.</w:t>
      </w:r>
    </w:p>
    <w:p w14:paraId="21143643" w14:textId="77777777" w:rsidR="00CD1EBC" w:rsidRPr="00E10E2A" w:rsidRDefault="00CD1EBC" w:rsidP="00CD1EBC">
      <w:pPr>
        <w:pStyle w:val="EndNoteBibliography"/>
        <w:spacing w:after="0"/>
        <w:ind w:left="720" w:hanging="720"/>
        <w:rPr>
          <w:lang w:val="en-GB"/>
        </w:rPr>
      </w:pPr>
      <w:r w:rsidRPr="00CD1EBC">
        <w:t>58.</w:t>
      </w:r>
      <w:r w:rsidRPr="00CD1EBC">
        <w:tab/>
        <w:t xml:space="preserve">Roos E, Hubers LM, Coelen RJS, et al. </w:t>
      </w:r>
      <w:r w:rsidRPr="00E10E2A">
        <w:rPr>
          <w:lang w:val="en-GB"/>
        </w:rPr>
        <w:t xml:space="preserve">IgG4-Associated Cholangitis in Patients Resected for Presumed Perihilar Cholangiocarcinoma: a 30-Year Tertiary Care Experience. </w:t>
      </w:r>
      <w:r w:rsidRPr="00E10E2A">
        <w:rPr>
          <w:i/>
          <w:lang w:val="en-GB"/>
        </w:rPr>
        <w:t xml:space="preserve">Am J Gastroenterol. </w:t>
      </w:r>
      <w:r w:rsidRPr="00E10E2A">
        <w:rPr>
          <w:lang w:val="en-GB"/>
        </w:rPr>
        <w:t>2018;113(5):765-772.</w:t>
      </w:r>
    </w:p>
    <w:p w14:paraId="3EA9E78D" w14:textId="77777777" w:rsidR="00CD1EBC" w:rsidRPr="00CD1EBC" w:rsidRDefault="00CD1EBC" w:rsidP="00CD1EBC">
      <w:pPr>
        <w:pStyle w:val="EndNoteBibliography"/>
        <w:spacing w:after="0"/>
        <w:ind w:left="720" w:hanging="720"/>
      </w:pPr>
      <w:r w:rsidRPr="00E10E2A">
        <w:rPr>
          <w:lang w:val="en-GB"/>
        </w:rPr>
        <w:t>59.</w:t>
      </w:r>
      <w:r w:rsidRPr="00E10E2A">
        <w:rPr>
          <w:lang w:val="en-GB"/>
        </w:rPr>
        <w:tab/>
        <w:t xml:space="preserve">Acher AW, Weber SM, Pawlik TM. Liver transplantation for perihilar cholangiocarcinoma: patient selection and outcomes. </w:t>
      </w:r>
      <w:r w:rsidRPr="00CD1EBC">
        <w:rPr>
          <w:i/>
        </w:rPr>
        <w:t xml:space="preserve">Expert Rev Gastroenterol Hepatol. </w:t>
      </w:r>
      <w:r w:rsidRPr="00CD1EBC">
        <w:t>2021;15(5):555-566.</w:t>
      </w:r>
    </w:p>
    <w:p w14:paraId="43449334" w14:textId="77777777" w:rsidR="00CD1EBC" w:rsidRPr="00E10E2A" w:rsidRDefault="00CD1EBC" w:rsidP="00CD1EBC">
      <w:pPr>
        <w:pStyle w:val="EndNoteBibliography"/>
        <w:spacing w:after="0"/>
        <w:ind w:left="720" w:hanging="720"/>
        <w:rPr>
          <w:lang w:val="en-GB"/>
        </w:rPr>
      </w:pPr>
      <w:r w:rsidRPr="00CD1EBC">
        <w:t>60.</w:t>
      </w:r>
      <w:r w:rsidRPr="00CD1EBC">
        <w:tab/>
        <w:t xml:space="preserve">Conroy T, Hammel P, Hebbar M, et al. </w:t>
      </w:r>
      <w:r w:rsidRPr="00E10E2A">
        <w:rPr>
          <w:lang w:val="en-GB"/>
        </w:rPr>
        <w:t xml:space="preserve">FOLFIRINOX or Gemcitabine as Adjuvant Therapy for Pancreatic Cancer. </w:t>
      </w:r>
      <w:r w:rsidRPr="00E10E2A">
        <w:rPr>
          <w:i/>
          <w:lang w:val="en-GB"/>
        </w:rPr>
        <w:t xml:space="preserve">N Engl J Med. </w:t>
      </w:r>
      <w:r w:rsidRPr="00E10E2A">
        <w:rPr>
          <w:lang w:val="en-GB"/>
        </w:rPr>
        <w:t>2018;379(25):2395-2406.</w:t>
      </w:r>
    </w:p>
    <w:p w14:paraId="4DAA6B44" w14:textId="77777777" w:rsidR="00CD1EBC" w:rsidRPr="00E10E2A" w:rsidRDefault="00CD1EBC" w:rsidP="00CD1EBC">
      <w:pPr>
        <w:pStyle w:val="EndNoteBibliography"/>
        <w:spacing w:after="0"/>
        <w:ind w:left="720" w:hanging="720"/>
        <w:rPr>
          <w:lang w:val="en-GB"/>
        </w:rPr>
      </w:pPr>
      <w:r w:rsidRPr="00E10E2A">
        <w:rPr>
          <w:lang w:val="en-GB"/>
        </w:rPr>
        <w:t>61.</w:t>
      </w:r>
      <w:r w:rsidRPr="00E10E2A">
        <w:rPr>
          <w:lang w:val="en-GB"/>
        </w:rPr>
        <w:tab/>
        <w:t xml:space="preserve">Sahara K, Tsilimigras DI, Maithel SK, et al. Survival benefit of lymphadenectomy for gallbladder cancer based on the therapeutic index: An analysis of the US extrahepatic biliary malignancy consortium. </w:t>
      </w:r>
      <w:r w:rsidRPr="00E10E2A">
        <w:rPr>
          <w:i/>
          <w:lang w:val="en-GB"/>
        </w:rPr>
        <w:t xml:space="preserve">J Surg Oncol. </w:t>
      </w:r>
      <w:r w:rsidRPr="00E10E2A">
        <w:rPr>
          <w:lang w:val="en-GB"/>
        </w:rPr>
        <w:t>2020;121(3):503-510.</w:t>
      </w:r>
    </w:p>
    <w:p w14:paraId="7EB52C12" w14:textId="77777777" w:rsidR="00CD1EBC" w:rsidRPr="00E10E2A" w:rsidRDefault="00CD1EBC" w:rsidP="00CD1EBC">
      <w:pPr>
        <w:pStyle w:val="EndNoteBibliography"/>
        <w:spacing w:after="0"/>
        <w:ind w:left="720" w:hanging="720"/>
        <w:rPr>
          <w:lang w:val="fr-FR"/>
        </w:rPr>
      </w:pPr>
      <w:r w:rsidRPr="00E10E2A">
        <w:rPr>
          <w:lang w:val="en-GB"/>
        </w:rPr>
        <w:t>62.</w:t>
      </w:r>
      <w:r w:rsidRPr="00E10E2A">
        <w:rPr>
          <w:lang w:val="en-GB"/>
        </w:rPr>
        <w:tab/>
        <w:t xml:space="preserve">Mavros MN, Economopoulos KP, Alexiou VG, et al. Treatment and Prognosis for Patients With Intrahepatic Cholangiocarcinoma Systematic Review and Meta-analysis. </w:t>
      </w:r>
      <w:r w:rsidRPr="00E10E2A">
        <w:rPr>
          <w:i/>
          <w:lang w:val="fr-FR"/>
        </w:rPr>
        <w:t xml:space="preserve">Jama Surgery. </w:t>
      </w:r>
      <w:r w:rsidRPr="00E10E2A">
        <w:rPr>
          <w:lang w:val="fr-FR"/>
        </w:rPr>
        <w:t>2014;149(6):565-574.</w:t>
      </w:r>
    </w:p>
    <w:p w14:paraId="3B3AC256" w14:textId="77777777" w:rsidR="00CD1EBC" w:rsidRPr="00E10E2A" w:rsidRDefault="00CD1EBC" w:rsidP="00CD1EBC">
      <w:pPr>
        <w:pStyle w:val="EndNoteBibliography"/>
        <w:spacing w:after="0"/>
        <w:ind w:left="720" w:hanging="720"/>
        <w:rPr>
          <w:lang w:val="de-DE"/>
        </w:rPr>
      </w:pPr>
      <w:r w:rsidRPr="00E10E2A">
        <w:rPr>
          <w:lang w:val="fr-FR"/>
        </w:rPr>
        <w:t>63.</w:t>
      </w:r>
      <w:r w:rsidRPr="00E10E2A">
        <w:rPr>
          <w:lang w:val="fr-FR"/>
        </w:rPr>
        <w:tab/>
        <w:t xml:space="preserve">Tsilimigras DI, Sahara K, Wu L, et al. </w:t>
      </w:r>
      <w:r w:rsidRPr="00E10E2A">
        <w:rPr>
          <w:lang w:val="en-GB"/>
        </w:rPr>
        <w:t xml:space="preserve">Very Early Recurrence After Liver Resection for Intrahepatic Cholangiocarcinoma: Considering Alternative Treatment Approaches. </w:t>
      </w:r>
      <w:r w:rsidRPr="00E10E2A">
        <w:rPr>
          <w:i/>
          <w:lang w:val="de-DE"/>
        </w:rPr>
        <w:t xml:space="preserve">JAMA Surg. </w:t>
      </w:r>
      <w:r w:rsidRPr="00E10E2A">
        <w:rPr>
          <w:lang w:val="de-DE"/>
        </w:rPr>
        <w:t>2020;155(9):823-831.</w:t>
      </w:r>
    </w:p>
    <w:p w14:paraId="0CDE2F17" w14:textId="77777777" w:rsidR="00CD1EBC" w:rsidRPr="00E10E2A" w:rsidRDefault="00CD1EBC" w:rsidP="00CD1EBC">
      <w:pPr>
        <w:pStyle w:val="EndNoteBibliography"/>
        <w:spacing w:after="0"/>
        <w:ind w:left="720" w:hanging="720"/>
        <w:rPr>
          <w:lang w:val="en-GB"/>
        </w:rPr>
      </w:pPr>
      <w:r w:rsidRPr="00E10E2A">
        <w:rPr>
          <w:lang w:val="de-DE"/>
        </w:rPr>
        <w:t>64.</w:t>
      </w:r>
      <w:r w:rsidRPr="00E10E2A">
        <w:rPr>
          <w:lang w:val="de-DE"/>
        </w:rPr>
        <w:tab/>
        <w:t xml:space="preserve">Horgan AM, Amir E, Walter T, et al. </w:t>
      </w:r>
      <w:r w:rsidRPr="00E10E2A">
        <w:rPr>
          <w:lang w:val="en-GB"/>
        </w:rPr>
        <w:t xml:space="preserve">Adjuvant therapy in the treatment of biliary tract cancer: a systematic review and meta-analysis. </w:t>
      </w:r>
      <w:r w:rsidRPr="00E10E2A">
        <w:rPr>
          <w:i/>
          <w:lang w:val="en-GB"/>
        </w:rPr>
        <w:t xml:space="preserve">J Clin Oncol. </w:t>
      </w:r>
      <w:r w:rsidRPr="00E10E2A">
        <w:rPr>
          <w:lang w:val="en-GB"/>
        </w:rPr>
        <w:t>2012;30(16):1934-1940.</w:t>
      </w:r>
    </w:p>
    <w:p w14:paraId="1A3AF0A7" w14:textId="77777777" w:rsidR="00CD1EBC" w:rsidRPr="00E10E2A" w:rsidRDefault="00CD1EBC" w:rsidP="00CD1EBC">
      <w:pPr>
        <w:pStyle w:val="EndNoteBibliography"/>
        <w:spacing w:after="0"/>
        <w:ind w:left="720" w:hanging="720"/>
        <w:rPr>
          <w:lang w:val="en-GB"/>
        </w:rPr>
      </w:pPr>
      <w:r w:rsidRPr="00E10E2A">
        <w:rPr>
          <w:lang w:val="en-GB"/>
        </w:rPr>
        <w:t>65.</w:t>
      </w:r>
      <w:r w:rsidRPr="00E10E2A">
        <w:rPr>
          <w:lang w:val="en-GB"/>
        </w:rPr>
        <w:tab/>
        <w:t xml:space="preserve">Tran Cao HS, Zhang Q, Sada YH, et al. The role of surgery and adjuvant therapy in lymph node-positive cancers of the gallbladder and intrahepatic bile ducts. </w:t>
      </w:r>
      <w:r w:rsidRPr="00E10E2A">
        <w:rPr>
          <w:i/>
          <w:lang w:val="en-GB"/>
        </w:rPr>
        <w:t xml:space="preserve">Cancer. </w:t>
      </w:r>
      <w:r w:rsidRPr="00E10E2A">
        <w:rPr>
          <w:lang w:val="en-GB"/>
        </w:rPr>
        <w:t>2018;124(1):74-83.</w:t>
      </w:r>
    </w:p>
    <w:p w14:paraId="414BABE7" w14:textId="77777777" w:rsidR="00CD1EBC" w:rsidRPr="00E10E2A" w:rsidRDefault="00CD1EBC" w:rsidP="00CD1EBC">
      <w:pPr>
        <w:pStyle w:val="EndNoteBibliography"/>
        <w:spacing w:after="0"/>
        <w:ind w:left="720" w:hanging="720"/>
        <w:rPr>
          <w:lang w:val="it-IT"/>
        </w:rPr>
      </w:pPr>
      <w:r w:rsidRPr="00E10E2A">
        <w:rPr>
          <w:lang w:val="en-GB"/>
        </w:rPr>
        <w:lastRenderedPageBreak/>
        <w:t>66.</w:t>
      </w:r>
      <w:r w:rsidRPr="00E10E2A">
        <w:rPr>
          <w:lang w:val="en-GB"/>
        </w:rPr>
        <w:tab/>
        <w:t xml:space="preserve">Edeline J, Benabdelghani M, Bertaut A, et al. Gemcitabine and Oxaliplatin Chemotherapy or Surveillance in Resected Biliary Tract Cancer (PRODIGE 12-ACCORD 18-UNICANCER GI): A Randomized Phase III Study. </w:t>
      </w:r>
      <w:r w:rsidRPr="00E10E2A">
        <w:rPr>
          <w:i/>
          <w:lang w:val="it-IT"/>
        </w:rPr>
        <w:t xml:space="preserve">J Clin Oncol. </w:t>
      </w:r>
      <w:r w:rsidRPr="00E10E2A">
        <w:rPr>
          <w:lang w:val="it-IT"/>
        </w:rPr>
        <w:t>2019;37(8):658-667.</w:t>
      </w:r>
    </w:p>
    <w:p w14:paraId="38C38007" w14:textId="77777777" w:rsidR="00CD1EBC" w:rsidRPr="00E10E2A" w:rsidRDefault="00CD1EBC" w:rsidP="00CD1EBC">
      <w:pPr>
        <w:pStyle w:val="EndNoteBibliography"/>
        <w:spacing w:after="0"/>
        <w:ind w:left="720" w:hanging="720"/>
        <w:rPr>
          <w:lang w:val="en-GB"/>
        </w:rPr>
      </w:pPr>
      <w:r w:rsidRPr="00E10E2A">
        <w:rPr>
          <w:lang w:val="it-IT"/>
        </w:rPr>
        <w:t>67.</w:t>
      </w:r>
      <w:r w:rsidRPr="00E10E2A">
        <w:rPr>
          <w:lang w:val="it-IT"/>
        </w:rPr>
        <w:tab/>
        <w:t xml:space="preserve">Ebata T, Hirano S, Konishi M, et al. </w:t>
      </w:r>
      <w:r w:rsidRPr="00E10E2A">
        <w:rPr>
          <w:lang w:val="en-GB"/>
        </w:rPr>
        <w:t xml:space="preserve">Randomized clinical trial of adjuvant gemcitabine chemotherapy versus observation in resected bile duct cancer. </w:t>
      </w:r>
      <w:r w:rsidRPr="00E10E2A">
        <w:rPr>
          <w:i/>
          <w:lang w:val="en-GB"/>
        </w:rPr>
        <w:t xml:space="preserve">Br J Surg. </w:t>
      </w:r>
      <w:r w:rsidRPr="00E10E2A">
        <w:rPr>
          <w:lang w:val="en-GB"/>
        </w:rPr>
        <w:t>2018;105(3):192-202.</w:t>
      </w:r>
    </w:p>
    <w:p w14:paraId="7DCA4AFD" w14:textId="77777777" w:rsidR="00CD1EBC" w:rsidRPr="00E10E2A" w:rsidRDefault="00CD1EBC" w:rsidP="00CD1EBC">
      <w:pPr>
        <w:pStyle w:val="EndNoteBibliography"/>
        <w:spacing w:after="0"/>
        <w:ind w:left="720" w:hanging="720"/>
        <w:rPr>
          <w:lang w:val="en-GB"/>
        </w:rPr>
      </w:pPr>
      <w:r w:rsidRPr="00E10E2A">
        <w:rPr>
          <w:lang w:val="en-GB"/>
        </w:rPr>
        <w:t>68.</w:t>
      </w:r>
      <w:r w:rsidRPr="00E10E2A">
        <w:rPr>
          <w:lang w:val="en-GB"/>
        </w:rPr>
        <w:tab/>
        <w:t xml:space="preserve">Ikeda M, Nakachi K, Konishi M, et al. Adjuvant S-1 versus observation in curatively resected biliary tract cancer: A phase III trial (JCOG1202: ASCOT). </w:t>
      </w:r>
      <w:r w:rsidRPr="00E10E2A">
        <w:rPr>
          <w:i/>
          <w:lang w:val="en-GB"/>
        </w:rPr>
        <w:t xml:space="preserve">J Clin Oncol. </w:t>
      </w:r>
      <w:r w:rsidRPr="00E10E2A">
        <w:rPr>
          <w:lang w:val="en-GB"/>
        </w:rPr>
        <w:t>2022;40(suppl_4):382.</w:t>
      </w:r>
    </w:p>
    <w:p w14:paraId="468B0151" w14:textId="77777777" w:rsidR="00CD1EBC" w:rsidRPr="00E10E2A" w:rsidRDefault="00CD1EBC" w:rsidP="00CD1EBC">
      <w:pPr>
        <w:pStyle w:val="EndNoteBibliography"/>
        <w:spacing w:after="0"/>
        <w:ind w:left="720" w:hanging="720"/>
        <w:rPr>
          <w:lang w:val="it-IT"/>
        </w:rPr>
      </w:pPr>
      <w:r w:rsidRPr="00E10E2A">
        <w:rPr>
          <w:lang w:val="en-GB"/>
        </w:rPr>
        <w:t>69.</w:t>
      </w:r>
      <w:r w:rsidRPr="00E10E2A">
        <w:rPr>
          <w:lang w:val="en-GB"/>
        </w:rPr>
        <w:tab/>
        <w:t xml:space="preserve">Ben-Josef E, Guthrie KA, El-Khoueiry AB, et al. SWOG S0809: A Phase II Intergroup Trial of Adjuvant Capecitabine and Gemcitabine Followed by Radiotherapy and Concurrent Capecitabine in Extrahepatic Cholangiocarcinoma and Gallbladder Carcinoma. </w:t>
      </w:r>
      <w:r w:rsidRPr="00E10E2A">
        <w:rPr>
          <w:i/>
          <w:lang w:val="it-IT"/>
        </w:rPr>
        <w:t xml:space="preserve">J Clin Oncol. </w:t>
      </w:r>
      <w:r w:rsidRPr="00E10E2A">
        <w:rPr>
          <w:lang w:val="it-IT"/>
        </w:rPr>
        <w:t>2015;33(24):2617-2622.</w:t>
      </w:r>
    </w:p>
    <w:p w14:paraId="31CDA74A" w14:textId="77777777" w:rsidR="00CD1EBC" w:rsidRPr="00E10E2A" w:rsidRDefault="00CD1EBC" w:rsidP="00CD1EBC">
      <w:pPr>
        <w:pStyle w:val="EndNoteBibliography"/>
        <w:spacing w:after="0"/>
        <w:ind w:left="720" w:hanging="720"/>
        <w:rPr>
          <w:lang w:val="it-IT"/>
        </w:rPr>
      </w:pPr>
      <w:r w:rsidRPr="00E10E2A">
        <w:rPr>
          <w:lang w:val="it-IT"/>
        </w:rPr>
        <w:t>70.</w:t>
      </w:r>
      <w:r w:rsidRPr="00E10E2A">
        <w:rPr>
          <w:lang w:val="it-IT"/>
        </w:rPr>
        <w:tab/>
        <w:t xml:space="preserve">Frakulli R, Buwenge M, Macchia G, et al. </w:t>
      </w:r>
      <w:r w:rsidRPr="00E10E2A">
        <w:rPr>
          <w:lang w:val="en-GB"/>
        </w:rPr>
        <w:t xml:space="preserve">Stereotactic body radiation therapy in cholangiocarcinoma: a systematic review. </w:t>
      </w:r>
      <w:r w:rsidRPr="00E10E2A">
        <w:rPr>
          <w:i/>
          <w:lang w:val="it-IT"/>
        </w:rPr>
        <w:t xml:space="preserve">Br J Radiol. </w:t>
      </w:r>
      <w:r w:rsidRPr="00E10E2A">
        <w:rPr>
          <w:lang w:val="it-IT"/>
        </w:rPr>
        <w:t>2019;92(1097):20180688.</w:t>
      </w:r>
    </w:p>
    <w:p w14:paraId="5995FC3C" w14:textId="77777777" w:rsidR="00CD1EBC" w:rsidRPr="00E10E2A" w:rsidRDefault="00CD1EBC" w:rsidP="00CD1EBC">
      <w:pPr>
        <w:pStyle w:val="EndNoteBibliography"/>
        <w:spacing w:after="0"/>
        <w:ind w:left="720" w:hanging="720"/>
        <w:rPr>
          <w:lang w:val="fr-FR"/>
        </w:rPr>
      </w:pPr>
      <w:r w:rsidRPr="00E10E2A">
        <w:rPr>
          <w:lang w:val="it-IT"/>
        </w:rPr>
        <w:t>71.</w:t>
      </w:r>
      <w:r w:rsidRPr="00E10E2A">
        <w:rPr>
          <w:lang w:val="it-IT"/>
        </w:rPr>
        <w:tab/>
        <w:t xml:space="preserve">Cucchetti A, Cappelli A, Mosconi C, et al. </w:t>
      </w:r>
      <w:r w:rsidRPr="00E10E2A">
        <w:rPr>
          <w:lang w:val="en-GB"/>
        </w:rPr>
        <w:t xml:space="preserve">Improving patient selection for selective internal radiation therapy of intra-hepatic cholangiocarcinoma: A meta-regression study. </w:t>
      </w:r>
      <w:r w:rsidRPr="00E10E2A">
        <w:rPr>
          <w:i/>
          <w:lang w:val="fr-FR"/>
        </w:rPr>
        <w:t xml:space="preserve">Liver Int. </w:t>
      </w:r>
      <w:r w:rsidRPr="00E10E2A">
        <w:rPr>
          <w:lang w:val="fr-FR"/>
        </w:rPr>
        <w:t>2017;37(7):1056-1064.</w:t>
      </w:r>
    </w:p>
    <w:p w14:paraId="49C1085D" w14:textId="77777777" w:rsidR="00CD1EBC" w:rsidRPr="00E10E2A" w:rsidRDefault="00CD1EBC" w:rsidP="00CD1EBC">
      <w:pPr>
        <w:pStyle w:val="EndNoteBibliography"/>
        <w:spacing w:after="0"/>
        <w:ind w:left="720" w:hanging="720"/>
        <w:rPr>
          <w:lang w:val="fr-FR"/>
        </w:rPr>
      </w:pPr>
      <w:r w:rsidRPr="00E10E2A">
        <w:rPr>
          <w:lang w:val="fr-FR"/>
        </w:rPr>
        <w:t>72.</w:t>
      </w:r>
      <w:r w:rsidRPr="00E10E2A">
        <w:rPr>
          <w:lang w:val="fr-FR"/>
        </w:rPr>
        <w:tab/>
        <w:t xml:space="preserve">Edeline J, Touchefeu Y, Guiu B, et al. </w:t>
      </w:r>
      <w:r w:rsidRPr="00E10E2A">
        <w:rPr>
          <w:lang w:val="en-GB"/>
        </w:rPr>
        <w:t xml:space="preserve">Radioembolization Plus Chemotherapy for First-line Treatment of Locally Advanced Intrahepatic Cholangiocarcinoma: A Phase 2 Clinical Trial. </w:t>
      </w:r>
      <w:r w:rsidRPr="00E10E2A">
        <w:rPr>
          <w:i/>
          <w:lang w:val="fr-FR"/>
        </w:rPr>
        <w:t xml:space="preserve">JAMA Oncol. </w:t>
      </w:r>
      <w:r w:rsidRPr="00E10E2A">
        <w:rPr>
          <w:lang w:val="fr-FR"/>
        </w:rPr>
        <w:t>2020;6(1):51-59.</w:t>
      </w:r>
    </w:p>
    <w:p w14:paraId="0EDE5DA9" w14:textId="77777777" w:rsidR="00CD1EBC" w:rsidRPr="00E10E2A" w:rsidRDefault="00CD1EBC" w:rsidP="00CD1EBC">
      <w:pPr>
        <w:pStyle w:val="EndNoteBibliography"/>
        <w:spacing w:after="0"/>
        <w:ind w:left="720" w:hanging="720"/>
        <w:rPr>
          <w:lang w:val="it-IT"/>
        </w:rPr>
      </w:pPr>
      <w:r w:rsidRPr="00E10E2A">
        <w:rPr>
          <w:lang w:val="fr-FR"/>
        </w:rPr>
        <w:t>73.</w:t>
      </w:r>
      <w:r w:rsidRPr="00E10E2A">
        <w:rPr>
          <w:lang w:val="fr-FR"/>
        </w:rPr>
        <w:tab/>
        <w:t xml:space="preserve">Cercek A, Boerner T, Tan BR, et al. </w:t>
      </w:r>
      <w:r w:rsidRPr="00E10E2A">
        <w:rPr>
          <w:lang w:val="en-GB"/>
        </w:rPr>
        <w:t xml:space="preserve">Assessment of Hepatic Arterial Infusion of Floxuridine in Combination With Systemic Gemcitabine and Oxaliplatin in Patients With Unresectable Intrahepatic Cholangiocarcinoma: A Phase 2 Clinical Trial. </w:t>
      </w:r>
      <w:r w:rsidRPr="00E10E2A">
        <w:rPr>
          <w:i/>
          <w:lang w:val="it-IT"/>
        </w:rPr>
        <w:t xml:space="preserve">JAMA Oncol. </w:t>
      </w:r>
      <w:r w:rsidRPr="00E10E2A">
        <w:rPr>
          <w:lang w:val="it-IT"/>
        </w:rPr>
        <w:t>2020;6(1):60-67.</w:t>
      </w:r>
    </w:p>
    <w:p w14:paraId="72476BB5" w14:textId="77777777" w:rsidR="00CD1EBC" w:rsidRPr="00E10E2A" w:rsidRDefault="00CD1EBC" w:rsidP="00CD1EBC">
      <w:pPr>
        <w:pStyle w:val="EndNoteBibliography"/>
        <w:spacing w:after="0"/>
        <w:ind w:left="720" w:hanging="720"/>
        <w:rPr>
          <w:lang w:val="en-GB"/>
        </w:rPr>
      </w:pPr>
      <w:r w:rsidRPr="00E10E2A">
        <w:rPr>
          <w:lang w:val="it-IT"/>
        </w:rPr>
        <w:t>74.</w:t>
      </w:r>
      <w:r w:rsidRPr="00E10E2A">
        <w:rPr>
          <w:lang w:val="it-IT"/>
        </w:rPr>
        <w:tab/>
        <w:t xml:space="preserve">Pereira SP, Jitlal M, Duggan M, et al. </w:t>
      </w:r>
      <w:r w:rsidRPr="00E10E2A">
        <w:rPr>
          <w:lang w:val="en-GB"/>
        </w:rPr>
        <w:t xml:space="preserve">PHOTOSTENT-02: porfimer sodium photodynamic therapy plus stenting versus stenting alone in patients with locally advanced or metastatic biliary tract cancer. </w:t>
      </w:r>
      <w:r w:rsidRPr="00E10E2A">
        <w:rPr>
          <w:i/>
          <w:lang w:val="en-GB"/>
        </w:rPr>
        <w:t xml:space="preserve">ESMO Open. </w:t>
      </w:r>
      <w:r w:rsidRPr="00E10E2A">
        <w:rPr>
          <w:lang w:val="en-GB"/>
        </w:rPr>
        <w:t>2018;3(5):e000379.</w:t>
      </w:r>
    </w:p>
    <w:p w14:paraId="154F23BA" w14:textId="77777777" w:rsidR="00CD1EBC" w:rsidRPr="00E10E2A" w:rsidRDefault="00CD1EBC" w:rsidP="00CD1EBC">
      <w:pPr>
        <w:pStyle w:val="EndNoteBibliography"/>
        <w:spacing w:after="0"/>
        <w:ind w:left="720" w:hanging="720"/>
        <w:rPr>
          <w:lang w:val="fr-FR"/>
        </w:rPr>
      </w:pPr>
      <w:r w:rsidRPr="00E10E2A">
        <w:rPr>
          <w:lang w:val="en-GB"/>
        </w:rPr>
        <w:t>75.</w:t>
      </w:r>
      <w:r w:rsidRPr="00E10E2A">
        <w:rPr>
          <w:lang w:val="en-GB"/>
        </w:rPr>
        <w:tab/>
        <w:t xml:space="preserve">Gao DJ, Yang JF, Ma SR, et al. Endoscopic radiofrequency ablation plus plastic stent placement versus stent placement alone for unresectable </w:t>
      </w:r>
      <w:r w:rsidRPr="00E10E2A">
        <w:rPr>
          <w:lang w:val="en-GB"/>
        </w:rPr>
        <w:lastRenderedPageBreak/>
        <w:t xml:space="preserve">extrahepatic biliary cancer: a multicenter randomized controlled trial. </w:t>
      </w:r>
      <w:r w:rsidRPr="00E10E2A">
        <w:rPr>
          <w:i/>
          <w:lang w:val="fr-FR"/>
        </w:rPr>
        <w:t xml:space="preserve">Gastrointest Endosc. </w:t>
      </w:r>
      <w:r w:rsidRPr="00E10E2A">
        <w:rPr>
          <w:lang w:val="fr-FR"/>
        </w:rPr>
        <w:t>2021;94(1):91-100.</w:t>
      </w:r>
    </w:p>
    <w:p w14:paraId="1DC14D67" w14:textId="77777777" w:rsidR="00CD1EBC" w:rsidRPr="00E10E2A" w:rsidRDefault="00CD1EBC" w:rsidP="00CD1EBC">
      <w:pPr>
        <w:pStyle w:val="EndNoteBibliography"/>
        <w:spacing w:after="0"/>
        <w:ind w:left="720" w:hanging="720"/>
        <w:rPr>
          <w:lang w:val="it-IT"/>
        </w:rPr>
      </w:pPr>
      <w:r w:rsidRPr="00E10E2A">
        <w:rPr>
          <w:lang w:val="fr-FR"/>
        </w:rPr>
        <w:t>76.</w:t>
      </w:r>
      <w:r w:rsidRPr="00E10E2A">
        <w:rPr>
          <w:lang w:val="fr-FR"/>
        </w:rPr>
        <w:tab/>
        <w:t xml:space="preserve">Le Roy B, Gelli M, Pittau G, et al. </w:t>
      </w:r>
      <w:r w:rsidRPr="00E10E2A">
        <w:rPr>
          <w:lang w:val="en-GB"/>
        </w:rPr>
        <w:t xml:space="preserve">Neoadjuvant chemotherapy for initially unresectable intrahepatic cholangiocarcinoma. </w:t>
      </w:r>
      <w:r w:rsidRPr="00E10E2A">
        <w:rPr>
          <w:i/>
          <w:lang w:val="it-IT"/>
        </w:rPr>
        <w:t xml:space="preserve">Br J Surg. </w:t>
      </w:r>
      <w:r w:rsidRPr="00E10E2A">
        <w:rPr>
          <w:lang w:val="it-IT"/>
        </w:rPr>
        <w:t>2018;105(7):839-847.</w:t>
      </w:r>
    </w:p>
    <w:p w14:paraId="6E7F9D19" w14:textId="77777777" w:rsidR="00CD1EBC" w:rsidRPr="00E10E2A" w:rsidRDefault="00CD1EBC" w:rsidP="00CD1EBC">
      <w:pPr>
        <w:pStyle w:val="EndNoteBibliography"/>
        <w:spacing w:after="0"/>
        <w:ind w:left="720" w:hanging="720"/>
        <w:rPr>
          <w:lang w:val="en-GB"/>
        </w:rPr>
      </w:pPr>
      <w:r w:rsidRPr="00E10E2A">
        <w:rPr>
          <w:lang w:val="it-IT"/>
        </w:rPr>
        <w:t>77.</w:t>
      </w:r>
      <w:r w:rsidRPr="00E10E2A">
        <w:rPr>
          <w:lang w:val="it-IT"/>
        </w:rPr>
        <w:tab/>
        <w:t xml:space="preserve">Riby D, Mazzotta AD, Bergeat D, et al. </w:t>
      </w:r>
      <w:r w:rsidRPr="00E10E2A">
        <w:rPr>
          <w:lang w:val="en-GB"/>
        </w:rPr>
        <w:t xml:space="preserve">Downstaging with Radioembolization or Chemotherapy for Initially Unresectable Intrahepatic Cholangiocarcinoma. </w:t>
      </w:r>
      <w:r w:rsidRPr="00E10E2A">
        <w:rPr>
          <w:i/>
          <w:lang w:val="en-GB"/>
        </w:rPr>
        <w:t xml:space="preserve">Ann Surg Oncol. </w:t>
      </w:r>
      <w:r w:rsidRPr="00E10E2A">
        <w:rPr>
          <w:lang w:val="en-GB"/>
        </w:rPr>
        <w:t>2020;27(10):3729-3737.</w:t>
      </w:r>
    </w:p>
    <w:p w14:paraId="04021F8D" w14:textId="77777777" w:rsidR="00CD1EBC" w:rsidRPr="00E10E2A" w:rsidRDefault="00CD1EBC" w:rsidP="00CD1EBC">
      <w:pPr>
        <w:pStyle w:val="EndNoteBibliography"/>
        <w:spacing w:after="0"/>
        <w:ind w:left="720" w:hanging="720"/>
        <w:rPr>
          <w:lang w:val="en-GB"/>
        </w:rPr>
      </w:pPr>
      <w:r w:rsidRPr="00E10E2A">
        <w:rPr>
          <w:lang w:val="en-GB"/>
        </w:rPr>
        <w:t>78.</w:t>
      </w:r>
      <w:r w:rsidRPr="00E10E2A">
        <w:rPr>
          <w:lang w:val="en-GB"/>
        </w:rPr>
        <w:tab/>
        <w:t xml:space="preserve">Glimelius B, Hoffman K, Sjoden PO, et al. Chemotherapy improves survival and quality of life in advanced pancreatic and biliary cancer. </w:t>
      </w:r>
      <w:r w:rsidRPr="00E10E2A">
        <w:rPr>
          <w:i/>
          <w:lang w:val="en-GB"/>
        </w:rPr>
        <w:t xml:space="preserve">Ann Oncol. </w:t>
      </w:r>
      <w:r w:rsidRPr="00E10E2A">
        <w:rPr>
          <w:lang w:val="en-GB"/>
        </w:rPr>
        <w:t>1996;7(6):593-600.</w:t>
      </w:r>
    </w:p>
    <w:p w14:paraId="6D78E578" w14:textId="77777777" w:rsidR="00CD1EBC" w:rsidRPr="00E10E2A" w:rsidRDefault="00CD1EBC" w:rsidP="00CD1EBC">
      <w:pPr>
        <w:pStyle w:val="EndNoteBibliography"/>
        <w:spacing w:after="0"/>
        <w:ind w:left="720" w:hanging="720"/>
        <w:rPr>
          <w:lang w:val="en-GB"/>
        </w:rPr>
      </w:pPr>
      <w:r w:rsidRPr="00E10E2A">
        <w:rPr>
          <w:lang w:val="en-GB"/>
        </w:rPr>
        <w:t>79.</w:t>
      </w:r>
      <w:r w:rsidRPr="00E10E2A">
        <w:rPr>
          <w:lang w:val="en-GB"/>
        </w:rPr>
        <w:tab/>
        <w:t xml:space="preserve">Sharma A, Dwary AD, Mohanti BK, et al. Best supportive care compared with chemotherapy for unresectable gall bladder cancer: a randomized controlled study. </w:t>
      </w:r>
      <w:r w:rsidRPr="00E10E2A">
        <w:rPr>
          <w:i/>
          <w:lang w:val="en-GB"/>
        </w:rPr>
        <w:t xml:space="preserve">J Clin Oncol. </w:t>
      </w:r>
      <w:r w:rsidRPr="00E10E2A">
        <w:rPr>
          <w:lang w:val="en-GB"/>
        </w:rPr>
        <w:t>2010;28(30):4581-4586.</w:t>
      </w:r>
    </w:p>
    <w:p w14:paraId="006E761B" w14:textId="77777777" w:rsidR="00CD1EBC" w:rsidRPr="00E10E2A" w:rsidRDefault="00CD1EBC" w:rsidP="00CD1EBC">
      <w:pPr>
        <w:pStyle w:val="EndNoteBibliography"/>
        <w:spacing w:after="0"/>
        <w:ind w:left="720" w:hanging="720"/>
        <w:rPr>
          <w:lang w:val="en-GB"/>
        </w:rPr>
      </w:pPr>
      <w:r w:rsidRPr="00E10E2A">
        <w:rPr>
          <w:lang w:val="en-GB"/>
        </w:rPr>
        <w:t>80.</w:t>
      </w:r>
      <w:r w:rsidRPr="00E10E2A">
        <w:rPr>
          <w:lang w:val="en-GB"/>
        </w:rPr>
        <w:tab/>
        <w:t xml:space="preserve">Valle J, Wasan H, Palmer DH, et al. Cisplatin plus gemcitabine versus gemcitabine for biliary tract cancer. </w:t>
      </w:r>
      <w:r w:rsidRPr="00E10E2A">
        <w:rPr>
          <w:i/>
          <w:lang w:val="en-GB"/>
        </w:rPr>
        <w:t xml:space="preserve">N Engl J Med. </w:t>
      </w:r>
      <w:r w:rsidRPr="00E10E2A">
        <w:rPr>
          <w:lang w:val="en-GB"/>
        </w:rPr>
        <w:t>2010;362(14):1273-1281.</w:t>
      </w:r>
    </w:p>
    <w:p w14:paraId="538E2C98" w14:textId="77777777" w:rsidR="00CD1EBC" w:rsidRPr="00CD1EBC" w:rsidRDefault="00CD1EBC" w:rsidP="00CD1EBC">
      <w:pPr>
        <w:pStyle w:val="EndNoteBibliography"/>
        <w:spacing w:after="0"/>
        <w:ind w:left="720" w:hanging="720"/>
      </w:pPr>
      <w:r w:rsidRPr="00E10E2A">
        <w:rPr>
          <w:lang w:val="en-GB"/>
        </w:rPr>
        <w:t>81.</w:t>
      </w:r>
      <w:r w:rsidRPr="00E10E2A">
        <w:rPr>
          <w:lang w:val="en-GB"/>
        </w:rPr>
        <w:tab/>
        <w:t xml:space="preserve">Okusaka T, Nakachi K, Fukutomi A, et al. Gemcitabine alone or in combination with cisplatin in patients with biliary tract cancer: a comparative multicentre study in Japan. </w:t>
      </w:r>
      <w:r w:rsidRPr="00CD1EBC">
        <w:rPr>
          <w:i/>
        </w:rPr>
        <w:t xml:space="preserve">Br J Cancer. </w:t>
      </w:r>
      <w:r w:rsidRPr="00CD1EBC">
        <w:t>2010;103(4):469-474.</w:t>
      </w:r>
    </w:p>
    <w:p w14:paraId="6FE0A2B2" w14:textId="77777777" w:rsidR="00CD1EBC" w:rsidRPr="00E10E2A" w:rsidRDefault="00CD1EBC" w:rsidP="00CD1EBC">
      <w:pPr>
        <w:pStyle w:val="EndNoteBibliography"/>
        <w:spacing w:after="0"/>
        <w:ind w:left="720" w:hanging="720"/>
        <w:rPr>
          <w:lang w:val="fr-FR"/>
        </w:rPr>
      </w:pPr>
      <w:r w:rsidRPr="00CD1EBC">
        <w:t>82.</w:t>
      </w:r>
      <w:r w:rsidRPr="00CD1EBC">
        <w:tab/>
        <w:t xml:space="preserve">Valle JW, Vogel A, Denlinger CS, et al. </w:t>
      </w:r>
      <w:r w:rsidRPr="00E10E2A">
        <w:rPr>
          <w:lang w:val="en-GB"/>
        </w:rPr>
        <w:t xml:space="preserve">Addition of ramucirumab or merestinib to standard first-line chemotherapy for locally advanced or metastatic biliary tract cancer: a randomised, double-blind, multicentre, phase 2 study. </w:t>
      </w:r>
      <w:r w:rsidRPr="00E10E2A">
        <w:rPr>
          <w:i/>
          <w:lang w:val="fr-FR"/>
        </w:rPr>
        <w:t xml:space="preserve">Lancet Oncol. </w:t>
      </w:r>
      <w:r w:rsidRPr="00E10E2A">
        <w:rPr>
          <w:lang w:val="fr-FR"/>
        </w:rPr>
        <w:t>2021;22(10):1468-1482.</w:t>
      </w:r>
    </w:p>
    <w:p w14:paraId="00AE943A" w14:textId="77777777" w:rsidR="00CD1EBC" w:rsidRPr="00E10E2A" w:rsidRDefault="00CD1EBC" w:rsidP="00CD1EBC">
      <w:pPr>
        <w:pStyle w:val="EndNoteBibliography"/>
        <w:spacing w:after="0"/>
        <w:ind w:left="720" w:hanging="720"/>
        <w:rPr>
          <w:lang w:val="en-GB"/>
        </w:rPr>
      </w:pPr>
      <w:r w:rsidRPr="00E10E2A">
        <w:rPr>
          <w:lang w:val="fr-FR"/>
        </w:rPr>
        <w:t>83.</w:t>
      </w:r>
      <w:r w:rsidRPr="00E10E2A">
        <w:rPr>
          <w:lang w:val="fr-FR"/>
        </w:rPr>
        <w:tab/>
        <w:t xml:space="preserve">Morizane C, Okusaka T, Mizusawa J, et al. </w:t>
      </w:r>
      <w:r w:rsidRPr="00E10E2A">
        <w:rPr>
          <w:lang w:val="en-GB"/>
        </w:rPr>
        <w:t xml:space="preserve">Combination gemcitabine plus S-1 versus gemcitabine plus cisplatin for advanced/recurrent biliary tract cancer: the FUGA-BT (JCOG1113) randomized phase III clinical trial. </w:t>
      </w:r>
      <w:r w:rsidRPr="00E10E2A">
        <w:rPr>
          <w:i/>
          <w:lang w:val="en-GB"/>
        </w:rPr>
        <w:t xml:space="preserve">Ann Oncol. </w:t>
      </w:r>
      <w:r w:rsidRPr="00E10E2A">
        <w:rPr>
          <w:lang w:val="en-GB"/>
        </w:rPr>
        <w:t>2019;30(12):1950-1958.</w:t>
      </w:r>
    </w:p>
    <w:p w14:paraId="7A4DDF2B" w14:textId="77777777" w:rsidR="00CD1EBC" w:rsidRPr="00E10E2A" w:rsidRDefault="00CD1EBC" w:rsidP="00CD1EBC">
      <w:pPr>
        <w:pStyle w:val="EndNoteBibliography"/>
        <w:spacing w:after="0"/>
        <w:ind w:left="720" w:hanging="720"/>
        <w:rPr>
          <w:lang w:val="en-GB"/>
        </w:rPr>
      </w:pPr>
      <w:r w:rsidRPr="00E10E2A">
        <w:rPr>
          <w:lang w:val="en-GB"/>
        </w:rPr>
        <w:t>84.</w:t>
      </w:r>
      <w:r w:rsidRPr="00E10E2A">
        <w:rPr>
          <w:lang w:val="en-GB"/>
        </w:rPr>
        <w:tab/>
        <w:t xml:space="preserve">Sharma A, Kalyan Mohanti B, Pal Chaudhary S, et al. Modified gemcitabine and oxaliplatin or gemcitabine + cisplatin in unresectable gallbladder cancer: Results of a phase III randomised controlled trial. </w:t>
      </w:r>
      <w:r w:rsidRPr="00E10E2A">
        <w:rPr>
          <w:i/>
          <w:lang w:val="en-GB"/>
        </w:rPr>
        <w:t xml:space="preserve">Eur J Cancer. </w:t>
      </w:r>
      <w:r w:rsidRPr="00E10E2A">
        <w:rPr>
          <w:lang w:val="en-GB"/>
        </w:rPr>
        <w:t>2019;123:162-170.</w:t>
      </w:r>
    </w:p>
    <w:p w14:paraId="56342E99" w14:textId="77777777" w:rsidR="00CD1EBC" w:rsidRPr="00E10E2A" w:rsidRDefault="00CD1EBC" w:rsidP="00CD1EBC">
      <w:pPr>
        <w:pStyle w:val="EndNoteBibliography"/>
        <w:spacing w:after="0"/>
        <w:ind w:left="720" w:hanging="720"/>
        <w:rPr>
          <w:lang w:val="en-GB"/>
        </w:rPr>
      </w:pPr>
      <w:r w:rsidRPr="00E10E2A">
        <w:rPr>
          <w:lang w:val="en-GB"/>
        </w:rPr>
        <w:t>85.</w:t>
      </w:r>
      <w:r w:rsidRPr="00E10E2A">
        <w:rPr>
          <w:lang w:val="en-GB"/>
        </w:rPr>
        <w:tab/>
        <w:t xml:space="preserve">Oh DY, He AR, Qin S, et al. A phase 3 randomized, double-blind, placebo-controlled study of durvalumab in combination with gemcitabine plus cisplatin </w:t>
      </w:r>
      <w:r w:rsidRPr="00E10E2A">
        <w:rPr>
          <w:lang w:val="en-GB"/>
        </w:rPr>
        <w:lastRenderedPageBreak/>
        <w:t xml:space="preserve">(GemCis) in patients (pts) with advanced biliary tract cancer (BTC): TOPAZ-1. </w:t>
      </w:r>
      <w:r w:rsidRPr="00E10E2A">
        <w:rPr>
          <w:i/>
          <w:lang w:val="en-GB"/>
        </w:rPr>
        <w:t xml:space="preserve">J Clin Oncol. </w:t>
      </w:r>
      <w:r w:rsidRPr="00E10E2A">
        <w:rPr>
          <w:lang w:val="en-GB"/>
        </w:rPr>
        <w:t>2022;40(suppl_4):378.</w:t>
      </w:r>
    </w:p>
    <w:p w14:paraId="7D3AF392" w14:textId="77777777" w:rsidR="00CD1EBC" w:rsidRPr="00E10E2A" w:rsidRDefault="00CD1EBC" w:rsidP="00CD1EBC">
      <w:pPr>
        <w:pStyle w:val="EndNoteBibliography"/>
        <w:spacing w:after="0"/>
        <w:ind w:left="720" w:hanging="720"/>
        <w:rPr>
          <w:lang w:val="en-GB"/>
        </w:rPr>
      </w:pPr>
      <w:r w:rsidRPr="00E10E2A">
        <w:rPr>
          <w:lang w:val="en-GB"/>
        </w:rPr>
        <w:t>86.</w:t>
      </w:r>
      <w:r w:rsidRPr="00E10E2A">
        <w:rPr>
          <w:lang w:val="en-GB"/>
        </w:rPr>
        <w:tab/>
        <w:t xml:space="preserve">Sakai D, Kanai M, Kobayashi S, et al. Randomized phase III study of Gemcitabine, Cisplatin plus S-1 (GCS) versus Gemcitabine, Cisplatin (GC) for Advanced Biliary Tract Cancer (KHBO1401-MITSUBA). </w:t>
      </w:r>
      <w:r w:rsidRPr="00E10E2A">
        <w:rPr>
          <w:i/>
          <w:lang w:val="en-GB"/>
        </w:rPr>
        <w:t xml:space="preserve">Ann Oncol. </w:t>
      </w:r>
      <w:r w:rsidRPr="00E10E2A">
        <w:rPr>
          <w:lang w:val="en-GB"/>
        </w:rPr>
        <w:t>2018;29(suppl_8): abst 615O.</w:t>
      </w:r>
    </w:p>
    <w:p w14:paraId="4739E27A" w14:textId="77777777" w:rsidR="00CD1EBC" w:rsidRPr="00E10E2A" w:rsidRDefault="00CD1EBC" w:rsidP="00CD1EBC">
      <w:pPr>
        <w:pStyle w:val="EndNoteBibliography"/>
        <w:spacing w:after="0"/>
        <w:ind w:left="720" w:hanging="720"/>
        <w:rPr>
          <w:lang w:val="en-GB"/>
        </w:rPr>
      </w:pPr>
      <w:r w:rsidRPr="00E10E2A">
        <w:rPr>
          <w:lang w:val="en-GB"/>
        </w:rPr>
        <w:t>87.</w:t>
      </w:r>
      <w:r w:rsidRPr="00E10E2A">
        <w:rPr>
          <w:lang w:val="en-GB"/>
        </w:rPr>
        <w:tab/>
        <w:t xml:space="preserve">Phelip JM, Desrame J, Edeline J, et al. Modified FOLFIRINOX Versus CISGEM Chemotherapy for Patients With Advanced Biliary Tract Cancer (PRODIGE 38 AMEBICA): A Randomized Phase II Study. </w:t>
      </w:r>
      <w:r w:rsidRPr="00E10E2A">
        <w:rPr>
          <w:i/>
          <w:lang w:val="en-GB"/>
        </w:rPr>
        <w:t xml:space="preserve">J Clin Oncol. </w:t>
      </w:r>
      <w:r w:rsidRPr="00E10E2A">
        <w:rPr>
          <w:lang w:val="en-GB"/>
        </w:rPr>
        <w:t>2022;40(3):262-271.</w:t>
      </w:r>
    </w:p>
    <w:p w14:paraId="4969B6BF" w14:textId="77777777" w:rsidR="00CD1EBC" w:rsidRPr="00CD1EBC" w:rsidRDefault="00CD1EBC" w:rsidP="00CD1EBC">
      <w:pPr>
        <w:pStyle w:val="EndNoteBibliography"/>
        <w:spacing w:after="0"/>
        <w:ind w:left="720" w:hanging="720"/>
      </w:pPr>
      <w:r w:rsidRPr="00E10E2A">
        <w:rPr>
          <w:lang w:val="en-GB"/>
        </w:rPr>
        <w:t>88.</w:t>
      </w:r>
      <w:r w:rsidRPr="00E10E2A">
        <w:rPr>
          <w:lang w:val="en-GB"/>
        </w:rPr>
        <w:tab/>
        <w:t xml:space="preserve">Shroff RT, Javle MM, Xiao L, et al. Gemcitabine, Cisplatin, and nab-Paclitaxel for the Treatment of Advanced Biliary Tract Cancers: A Phase 2 Clinical Trial. </w:t>
      </w:r>
      <w:r w:rsidRPr="00CD1EBC">
        <w:rPr>
          <w:i/>
        </w:rPr>
        <w:t xml:space="preserve">JAMA Oncol. </w:t>
      </w:r>
      <w:r w:rsidRPr="00CD1EBC">
        <w:t>2019;5(6):824-830.</w:t>
      </w:r>
    </w:p>
    <w:p w14:paraId="034EB9DF" w14:textId="77777777" w:rsidR="00CD1EBC" w:rsidRPr="00E10E2A" w:rsidRDefault="00CD1EBC" w:rsidP="00CD1EBC">
      <w:pPr>
        <w:pStyle w:val="EndNoteBibliography"/>
        <w:spacing w:after="0"/>
        <w:ind w:left="720" w:hanging="720"/>
        <w:rPr>
          <w:lang w:val="en-GB"/>
        </w:rPr>
      </w:pPr>
      <w:r w:rsidRPr="00CD1EBC">
        <w:t>89.</w:t>
      </w:r>
      <w:r w:rsidRPr="00CD1EBC">
        <w:tab/>
        <w:t xml:space="preserve">Yoo C, Kim KP, Jeong JH, et al. </w:t>
      </w:r>
      <w:r w:rsidRPr="00E10E2A">
        <w:rPr>
          <w:lang w:val="en-GB"/>
        </w:rPr>
        <w:t xml:space="preserve">Liposomal irinotecan plus fluorouracil and leucovorin versus fluorouracil and leucovorin for metastatic biliary tract cancer after progression on gemcitabine plus cisplatin (NIFTY): a multicentre, open-label, randomised, phase 2b study. </w:t>
      </w:r>
      <w:r w:rsidRPr="00E10E2A">
        <w:rPr>
          <w:i/>
          <w:lang w:val="en-GB"/>
        </w:rPr>
        <w:t xml:space="preserve">Lancet Oncol. </w:t>
      </w:r>
      <w:r w:rsidRPr="00E10E2A">
        <w:rPr>
          <w:lang w:val="en-GB"/>
        </w:rPr>
        <w:t>2021;22(11):1560-1572.</w:t>
      </w:r>
    </w:p>
    <w:p w14:paraId="0981F433" w14:textId="77777777" w:rsidR="00CD1EBC" w:rsidRPr="00E10E2A" w:rsidRDefault="00CD1EBC" w:rsidP="00CD1EBC">
      <w:pPr>
        <w:pStyle w:val="EndNoteBibliography"/>
        <w:spacing w:after="0"/>
        <w:ind w:left="720" w:hanging="720"/>
        <w:rPr>
          <w:lang w:val="fr-FR"/>
        </w:rPr>
      </w:pPr>
      <w:r w:rsidRPr="00E10E2A">
        <w:rPr>
          <w:lang w:val="en-GB"/>
        </w:rPr>
        <w:t>90.</w:t>
      </w:r>
      <w:r w:rsidRPr="00E10E2A">
        <w:rPr>
          <w:lang w:val="en-GB"/>
        </w:rPr>
        <w:tab/>
        <w:t xml:space="preserve">Silverman IM, Murugesan K, Lihou CF, et al. Comprehensive genomic profiling in FIGHT-202 reveals the landscape of actionable alterations in advanced cholangiocarcinoma. </w:t>
      </w:r>
      <w:r w:rsidRPr="00E10E2A">
        <w:rPr>
          <w:i/>
          <w:lang w:val="fr-FR"/>
        </w:rPr>
        <w:t xml:space="preserve">J Clin Oncol. </w:t>
      </w:r>
      <w:r w:rsidRPr="00E10E2A">
        <w:rPr>
          <w:lang w:val="fr-FR"/>
        </w:rPr>
        <w:t>2019;37(suppl_15):4080.</w:t>
      </w:r>
    </w:p>
    <w:p w14:paraId="1BE75FB4" w14:textId="77777777" w:rsidR="00CD1EBC" w:rsidRPr="00E10E2A" w:rsidRDefault="00CD1EBC" w:rsidP="00CD1EBC">
      <w:pPr>
        <w:pStyle w:val="EndNoteBibliography"/>
        <w:spacing w:after="0"/>
        <w:ind w:left="720" w:hanging="720"/>
        <w:rPr>
          <w:lang w:val="en-GB"/>
        </w:rPr>
      </w:pPr>
      <w:r w:rsidRPr="00E10E2A">
        <w:rPr>
          <w:lang w:val="fr-FR"/>
        </w:rPr>
        <w:t>91.</w:t>
      </w:r>
      <w:r w:rsidRPr="00E10E2A">
        <w:rPr>
          <w:lang w:val="fr-FR"/>
        </w:rPr>
        <w:tab/>
        <w:t xml:space="preserve">Zhu AX, Macarulla T, Javle MM, et al. </w:t>
      </w:r>
      <w:r w:rsidRPr="00E10E2A">
        <w:rPr>
          <w:lang w:val="en-GB"/>
        </w:rPr>
        <w:t xml:space="preserve">Final Overall Survival Efficacy Results of Ivosidenib for Patients With Advanced Cholangiocarcinoma With IDH1 Mutation: The Phase 3 Randomized Clinical ClarIDHy Trial. </w:t>
      </w:r>
      <w:r w:rsidRPr="00E10E2A">
        <w:rPr>
          <w:i/>
          <w:lang w:val="en-GB"/>
        </w:rPr>
        <w:t xml:space="preserve">JAMA Oncol. </w:t>
      </w:r>
      <w:r w:rsidRPr="00E10E2A">
        <w:rPr>
          <w:lang w:val="en-GB"/>
        </w:rPr>
        <w:t>2021;7(11):1669-1677.</w:t>
      </w:r>
    </w:p>
    <w:p w14:paraId="29189862" w14:textId="77777777" w:rsidR="00CD1EBC" w:rsidRPr="00E10E2A" w:rsidRDefault="00CD1EBC" w:rsidP="00CD1EBC">
      <w:pPr>
        <w:pStyle w:val="EndNoteBibliography"/>
        <w:spacing w:after="0"/>
        <w:ind w:left="720" w:hanging="720"/>
        <w:rPr>
          <w:lang w:val="en-GB"/>
        </w:rPr>
      </w:pPr>
      <w:r w:rsidRPr="00E10E2A">
        <w:rPr>
          <w:lang w:val="en-GB"/>
        </w:rPr>
        <w:t>92.</w:t>
      </w:r>
      <w:r w:rsidRPr="00E10E2A">
        <w:rPr>
          <w:lang w:val="en-GB"/>
        </w:rPr>
        <w:tab/>
        <w:t xml:space="preserve">Abou-Alfa GK, Sahai V, Hollebecque A, et al. Pemigatinib for previously treated, locally advanced or metastatic cholangiocarcinoma: a multicentre, open-label, phase 2 study. </w:t>
      </w:r>
      <w:r w:rsidRPr="00E10E2A">
        <w:rPr>
          <w:i/>
          <w:lang w:val="en-GB"/>
        </w:rPr>
        <w:t xml:space="preserve">Lancet Oncol. </w:t>
      </w:r>
      <w:r w:rsidRPr="00E10E2A">
        <w:rPr>
          <w:lang w:val="en-GB"/>
        </w:rPr>
        <w:t>2020;21(5):671-684.</w:t>
      </w:r>
    </w:p>
    <w:p w14:paraId="7263D95C" w14:textId="77777777" w:rsidR="00CD1EBC" w:rsidRPr="00E10E2A" w:rsidRDefault="00CD1EBC" w:rsidP="00CD1EBC">
      <w:pPr>
        <w:pStyle w:val="EndNoteBibliography"/>
        <w:spacing w:after="0"/>
        <w:ind w:left="720" w:hanging="720"/>
        <w:rPr>
          <w:lang w:val="en-GB"/>
        </w:rPr>
      </w:pPr>
      <w:r w:rsidRPr="00E10E2A">
        <w:rPr>
          <w:lang w:val="en-GB"/>
        </w:rPr>
        <w:t>93.</w:t>
      </w:r>
      <w:r w:rsidRPr="00E10E2A">
        <w:rPr>
          <w:lang w:val="en-GB"/>
        </w:rPr>
        <w:tab/>
        <w:t xml:space="preserve">Javle M, Lowery M, Shroff RT, et al. Phase II Study of BGJ398 in Patients With FGFR-Altered Advanced Cholangiocarcinoma. </w:t>
      </w:r>
      <w:r w:rsidRPr="00E10E2A">
        <w:rPr>
          <w:i/>
          <w:lang w:val="en-GB"/>
        </w:rPr>
        <w:t xml:space="preserve">J Clin Oncol. </w:t>
      </w:r>
      <w:r w:rsidRPr="00E10E2A">
        <w:rPr>
          <w:lang w:val="en-GB"/>
        </w:rPr>
        <w:t>2018;36(3):276-282.</w:t>
      </w:r>
    </w:p>
    <w:p w14:paraId="5C1F5425" w14:textId="77777777" w:rsidR="00CD1EBC" w:rsidRPr="00E10E2A" w:rsidRDefault="00CD1EBC" w:rsidP="00CD1EBC">
      <w:pPr>
        <w:pStyle w:val="EndNoteBibliography"/>
        <w:spacing w:after="0"/>
        <w:ind w:left="720" w:hanging="720"/>
        <w:rPr>
          <w:lang w:val="en-GB"/>
        </w:rPr>
      </w:pPr>
      <w:r w:rsidRPr="00E10E2A">
        <w:rPr>
          <w:lang w:val="en-GB"/>
        </w:rPr>
        <w:t>94.</w:t>
      </w:r>
      <w:r w:rsidRPr="00E10E2A">
        <w:rPr>
          <w:lang w:val="en-GB"/>
        </w:rPr>
        <w:tab/>
        <w:t xml:space="preserve">Peng YC, Lin CL, Hsu WY, et al. Statins are associated with a reduced risk of cholangiocarcinoma: a population-based case-control study. </w:t>
      </w:r>
      <w:r w:rsidRPr="00E10E2A">
        <w:rPr>
          <w:i/>
          <w:lang w:val="en-GB"/>
        </w:rPr>
        <w:t xml:space="preserve">Br J Clin Pharmacol. </w:t>
      </w:r>
      <w:r w:rsidRPr="00E10E2A">
        <w:rPr>
          <w:lang w:val="en-GB"/>
        </w:rPr>
        <w:t>2015;80(4):755-761.</w:t>
      </w:r>
    </w:p>
    <w:p w14:paraId="484EEC59" w14:textId="77777777" w:rsidR="00CD1EBC" w:rsidRPr="00E10E2A" w:rsidRDefault="00CD1EBC" w:rsidP="00CD1EBC">
      <w:pPr>
        <w:pStyle w:val="EndNoteBibliography"/>
        <w:spacing w:after="0"/>
        <w:ind w:left="720" w:hanging="720"/>
        <w:rPr>
          <w:lang w:val="en-GB"/>
        </w:rPr>
      </w:pPr>
      <w:r w:rsidRPr="00E10E2A">
        <w:rPr>
          <w:lang w:val="en-GB"/>
        </w:rPr>
        <w:lastRenderedPageBreak/>
        <w:t>95.</w:t>
      </w:r>
      <w:r w:rsidRPr="00E10E2A">
        <w:rPr>
          <w:lang w:val="en-GB"/>
        </w:rPr>
        <w:tab/>
        <w:t xml:space="preserve">Javle M, Borad MJ, Azad NS, et al. Pertuzumab and trastuzumab for HER2-positive, metastatic biliary tract cancer (MyPathway): a multicentre, open-label, phase 2a, multiple basket study. </w:t>
      </w:r>
      <w:r w:rsidRPr="00E10E2A">
        <w:rPr>
          <w:i/>
          <w:lang w:val="en-GB"/>
        </w:rPr>
        <w:t xml:space="preserve">Lancet Oncol. </w:t>
      </w:r>
      <w:r w:rsidRPr="00E10E2A">
        <w:rPr>
          <w:lang w:val="en-GB"/>
        </w:rPr>
        <w:t>2021;22(9):1290-1300.</w:t>
      </w:r>
    </w:p>
    <w:p w14:paraId="2AC3D80E" w14:textId="77777777" w:rsidR="00CD1EBC" w:rsidRPr="00E10E2A" w:rsidRDefault="00CD1EBC" w:rsidP="00CD1EBC">
      <w:pPr>
        <w:pStyle w:val="EndNoteBibliography"/>
        <w:spacing w:after="0"/>
        <w:ind w:left="720" w:hanging="720"/>
        <w:rPr>
          <w:lang w:val="en-GB"/>
        </w:rPr>
      </w:pPr>
      <w:r w:rsidRPr="00E10E2A">
        <w:rPr>
          <w:lang w:val="en-GB"/>
        </w:rPr>
        <w:t>96.</w:t>
      </w:r>
      <w:r w:rsidRPr="00E10E2A">
        <w:rPr>
          <w:lang w:val="en-GB"/>
        </w:rPr>
        <w:tab/>
        <w:t xml:space="preserve">Hainsworth JD, Meric-Bernstam F, Swanton C, et al. Targeted Therapy for Advanced Solid Tumors on the Basis of Molecular Profiles: Results From MyPathway, an Open-Label, Phase IIa Multiple Basket Study. </w:t>
      </w:r>
      <w:r w:rsidRPr="00E10E2A">
        <w:rPr>
          <w:i/>
          <w:lang w:val="en-GB"/>
        </w:rPr>
        <w:t xml:space="preserve">J Clin Oncol. </w:t>
      </w:r>
      <w:r w:rsidRPr="00E10E2A">
        <w:rPr>
          <w:lang w:val="en-GB"/>
        </w:rPr>
        <w:t>2018;36(6):536-542.</w:t>
      </w:r>
    </w:p>
    <w:p w14:paraId="3734A3E3" w14:textId="77777777" w:rsidR="00CD1EBC" w:rsidRPr="00E10E2A" w:rsidRDefault="00CD1EBC" w:rsidP="00CD1EBC">
      <w:pPr>
        <w:pStyle w:val="EndNoteBibliography"/>
        <w:spacing w:after="0"/>
        <w:ind w:left="720" w:hanging="720"/>
        <w:rPr>
          <w:lang w:val="en-GB"/>
        </w:rPr>
      </w:pPr>
      <w:r w:rsidRPr="00E10E2A">
        <w:rPr>
          <w:lang w:val="en-GB"/>
        </w:rPr>
        <w:t>97.</w:t>
      </w:r>
      <w:r w:rsidRPr="00E10E2A">
        <w:rPr>
          <w:lang w:val="en-GB"/>
        </w:rPr>
        <w:tab/>
        <w:t xml:space="preserve">Harding JJ, Piha-Paul SA, Shah RH, et al. Targeting HER2 mutation–positive advanced biliary tract cancers with neratinib: Final results from the phase 2 SUMMIT basket trial. </w:t>
      </w:r>
      <w:r w:rsidRPr="00E10E2A">
        <w:rPr>
          <w:i/>
          <w:lang w:val="en-GB"/>
        </w:rPr>
        <w:t xml:space="preserve">J Clin Oncol. </w:t>
      </w:r>
      <w:r w:rsidRPr="00E10E2A">
        <w:rPr>
          <w:lang w:val="en-GB"/>
        </w:rPr>
        <w:t>2022;40(suppl_16):4079.</w:t>
      </w:r>
    </w:p>
    <w:p w14:paraId="40128BA6" w14:textId="77777777" w:rsidR="00CD1EBC" w:rsidRPr="00E10E2A" w:rsidRDefault="00CD1EBC" w:rsidP="00CD1EBC">
      <w:pPr>
        <w:pStyle w:val="EndNoteBibliography"/>
        <w:spacing w:after="0"/>
        <w:ind w:left="720" w:hanging="720"/>
        <w:rPr>
          <w:lang w:val="en-GB"/>
        </w:rPr>
      </w:pPr>
      <w:r w:rsidRPr="00E10E2A">
        <w:rPr>
          <w:lang w:val="en-GB"/>
        </w:rPr>
        <w:t>98.</w:t>
      </w:r>
      <w:r w:rsidRPr="00E10E2A">
        <w:rPr>
          <w:lang w:val="en-GB"/>
        </w:rPr>
        <w:tab/>
        <w:t xml:space="preserve">Meric-Bernstam F, Hanna DL, El-Khoueiry AB, et al. Zanidatamab (ZW25) in HER2-positive biliary tract cancers (BTCs): Results from a phase I study. </w:t>
      </w:r>
      <w:r w:rsidRPr="00E10E2A">
        <w:rPr>
          <w:i/>
          <w:lang w:val="en-GB"/>
        </w:rPr>
        <w:t xml:space="preserve">J Clin Oncol. </w:t>
      </w:r>
      <w:r w:rsidRPr="00E10E2A">
        <w:rPr>
          <w:lang w:val="en-GB"/>
        </w:rPr>
        <w:t>2021;39(suppl_3):299.</w:t>
      </w:r>
    </w:p>
    <w:p w14:paraId="55920789" w14:textId="77777777" w:rsidR="00CD1EBC" w:rsidRPr="00E10E2A" w:rsidRDefault="00CD1EBC" w:rsidP="00CD1EBC">
      <w:pPr>
        <w:pStyle w:val="EndNoteBibliography"/>
        <w:spacing w:after="0"/>
        <w:ind w:left="720" w:hanging="720"/>
        <w:rPr>
          <w:lang w:val="en-GB"/>
        </w:rPr>
      </w:pPr>
      <w:r w:rsidRPr="00E10E2A">
        <w:rPr>
          <w:lang w:val="en-GB"/>
        </w:rPr>
        <w:t>99.</w:t>
      </w:r>
      <w:r w:rsidRPr="00E10E2A">
        <w:rPr>
          <w:lang w:val="en-GB"/>
        </w:rPr>
        <w:tab/>
        <w:t xml:space="preserve">Ohba A, Morizane C, Kawamoto Y, et al. Trastuzumab deruxtecan (T-DXd; DS-8201) in patients (pts) with HER2-expressing unresectable or recurrent biliary tract cancer (BTC): An investigator-initiated multicenter phase 2 study (HERB trial). </w:t>
      </w:r>
      <w:r w:rsidRPr="00E10E2A">
        <w:rPr>
          <w:i/>
          <w:lang w:val="en-GB"/>
        </w:rPr>
        <w:t xml:space="preserve">J Clin Oncol. </w:t>
      </w:r>
      <w:r w:rsidRPr="00E10E2A">
        <w:rPr>
          <w:lang w:val="en-GB"/>
        </w:rPr>
        <w:t>2022;40(suppl_16):4006.</w:t>
      </w:r>
    </w:p>
    <w:p w14:paraId="05D4DC60" w14:textId="77777777" w:rsidR="00CD1EBC" w:rsidRPr="00E10E2A" w:rsidRDefault="00CD1EBC" w:rsidP="00CD1EBC">
      <w:pPr>
        <w:pStyle w:val="EndNoteBibliography"/>
        <w:spacing w:after="0"/>
        <w:ind w:left="720" w:hanging="720"/>
        <w:rPr>
          <w:lang w:val="it-IT"/>
        </w:rPr>
      </w:pPr>
      <w:r w:rsidRPr="00E10E2A">
        <w:rPr>
          <w:lang w:val="en-GB"/>
        </w:rPr>
        <w:t>100.</w:t>
      </w:r>
      <w:r w:rsidRPr="00E10E2A">
        <w:rPr>
          <w:lang w:val="en-GB"/>
        </w:rPr>
        <w:tab/>
        <w:t xml:space="preserve">Subbiah V, Lassen U, Élez E, et al. Dabrafenib plus trametinib in patients with BRAF(V600E)-mutated biliary tract cancer (ROAR): a phase 2, open-label, single-arm, multicentre basket trial. </w:t>
      </w:r>
      <w:r w:rsidRPr="00E10E2A">
        <w:rPr>
          <w:i/>
          <w:lang w:val="it-IT"/>
        </w:rPr>
        <w:t xml:space="preserve">Lancet Oncol. </w:t>
      </w:r>
      <w:r w:rsidRPr="00E10E2A">
        <w:rPr>
          <w:lang w:val="it-IT"/>
        </w:rPr>
        <w:t>2020;21(9):1234-1243.</w:t>
      </w:r>
    </w:p>
    <w:p w14:paraId="16C0337E" w14:textId="77777777" w:rsidR="00CD1EBC" w:rsidRPr="00E10E2A" w:rsidRDefault="00CD1EBC" w:rsidP="00CD1EBC">
      <w:pPr>
        <w:pStyle w:val="EndNoteBibliography"/>
        <w:spacing w:after="0"/>
        <w:ind w:left="720" w:hanging="720"/>
        <w:rPr>
          <w:lang w:val="en-GB"/>
        </w:rPr>
      </w:pPr>
      <w:r w:rsidRPr="00E10E2A">
        <w:rPr>
          <w:lang w:val="it-IT"/>
        </w:rPr>
        <w:t>101.</w:t>
      </w:r>
      <w:r w:rsidRPr="00E10E2A">
        <w:rPr>
          <w:lang w:val="it-IT"/>
        </w:rPr>
        <w:tab/>
        <w:t xml:space="preserve">Marabelle A, Le DT, Ascierto PA, et al. </w:t>
      </w:r>
      <w:r w:rsidRPr="00E10E2A">
        <w:rPr>
          <w:lang w:val="en-GB"/>
        </w:rPr>
        <w:t xml:space="preserve">Efficacy of Pembrolizumab in Patients With Noncolorectal High Microsatellite Instability/Mismatch Repair-Deficient Cancer: Results From the Phase II KEYNOTE-158 Study. </w:t>
      </w:r>
      <w:r w:rsidRPr="00E10E2A">
        <w:rPr>
          <w:i/>
          <w:lang w:val="en-GB"/>
        </w:rPr>
        <w:t xml:space="preserve">J Clin Oncol. </w:t>
      </w:r>
      <w:r w:rsidRPr="00E10E2A">
        <w:rPr>
          <w:lang w:val="en-GB"/>
        </w:rPr>
        <w:t>2020;38(1):1-10.</w:t>
      </w:r>
    </w:p>
    <w:p w14:paraId="793571D6" w14:textId="77777777" w:rsidR="00CD1EBC" w:rsidRPr="00CD1EBC" w:rsidRDefault="00CD1EBC" w:rsidP="00CD1EBC">
      <w:pPr>
        <w:pStyle w:val="EndNoteBibliography"/>
        <w:spacing w:after="0"/>
        <w:ind w:left="720" w:hanging="720"/>
      </w:pPr>
      <w:r w:rsidRPr="00E10E2A">
        <w:rPr>
          <w:lang w:val="en-GB"/>
        </w:rPr>
        <w:t>102.</w:t>
      </w:r>
      <w:r w:rsidRPr="00E10E2A">
        <w:rPr>
          <w:lang w:val="en-GB"/>
        </w:rPr>
        <w:tab/>
        <w:t xml:space="preserve">Doebele RC, Drilon A, Paz-Ares L, et al. Entrectinib in patients with advanced or metastatic NTRK fusion-positive solid tumours: integrated analysis of three phase 1-2 trials. </w:t>
      </w:r>
      <w:r w:rsidRPr="00CD1EBC">
        <w:rPr>
          <w:i/>
        </w:rPr>
        <w:t xml:space="preserve">Lancet Oncol. </w:t>
      </w:r>
      <w:r w:rsidRPr="00CD1EBC">
        <w:t>2020;21(2):271-282.</w:t>
      </w:r>
    </w:p>
    <w:p w14:paraId="17FD8CBC" w14:textId="77777777" w:rsidR="00CD1EBC" w:rsidRPr="00E10E2A" w:rsidRDefault="00CD1EBC" w:rsidP="00CD1EBC">
      <w:pPr>
        <w:pStyle w:val="EndNoteBibliography"/>
        <w:spacing w:after="0"/>
        <w:ind w:left="720" w:hanging="720"/>
        <w:rPr>
          <w:lang w:val="en-GB"/>
        </w:rPr>
      </w:pPr>
      <w:r w:rsidRPr="00CD1EBC">
        <w:t>103.</w:t>
      </w:r>
      <w:r w:rsidRPr="00CD1EBC">
        <w:tab/>
        <w:t xml:space="preserve">Hong DS, Shen L, van Tilburg CM, et al. </w:t>
      </w:r>
      <w:r w:rsidRPr="00E10E2A">
        <w:rPr>
          <w:lang w:val="en-GB"/>
        </w:rPr>
        <w:t xml:space="preserve">Long-term efficacy and safety of larotrectinib in an integrated dataset of patients with TRK fusion cancer. </w:t>
      </w:r>
      <w:r w:rsidRPr="00E10E2A">
        <w:rPr>
          <w:i/>
          <w:lang w:val="en-GB"/>
        </w:rPr>
        <w:t xml:space="preserve">J Clin Oncol. </w:t>
      </w:r>
      <w:r w:rsidRPr="00E10E2A">
        <w:rPr>
          <w:lang w:val="en-GB"/>
        </w:rPr>
        <w:t>2021;39(suppl_15):3108.</w:t>
      </w:r>
    </w:p>
    <w:p w14:paraId="356B33D7" w14:textId="77777777" w:rsidR="00CD1EBC" w:rsidRPr="00E10E2A" w:rsidRDefault="00CD1EBC" w:rsidP="00CD1EBC">
      <w:pPr>
        <w:pStyle w:val="EndNoteBibliography"/>
        <w:spacing w:after="0"/>
        <w:ind w:left="720" w:hanging="720"/>
        <w:rPr>
          <w:lang w:val="en-GB"/>
        </w:rPr>
      </w:pPr>
      <w:r w:rsidRPr="00E10E2A">
        <w:rPr>
          <w:lang w:val="en-GB"/>
        </w:rPr>
        <w:t>104.</w:t>
      </w:r>
      <w:r w:rsidRPr="00E10E2A">
        <w:rPr>
          <w:lang w:val="en-GB"/>
        </w:rPr>
        <w:tab/>
        <w:t xml:space="preserve">O'Neill L, Guinan E, Doyle S, et al. Rehabilitation strategies following oesophagogastric and Hepatopancreaticobiliary cancer (ReStOre II): a protocol for a randomized controlled trial. </w:t>
      </w:r>
      <w:r w:rsidRPr="00E10E2A">
        <w:rPr>
          <w:i/>
          <w:lang w:val="en-GB"/>
        </w:rPr>
        <w:t xml:space="preserve">BMC Cancer. </w:t>
      </w:r>
      <w:r w:rsidRPr="00E10E2A">
        <w:rPr>
          <w:lang w:val="en-GB"/>
        </w:rPr>
        <w:t>2020;20(1):415.</w:t>
      </w:r>
    </w:p>
    <w:p w14:paraId="1D6C4BD8" w14:textId="77777777" w:rsidR="00CD1EBC" w:rsidRPr="00E10E2A" w:rsidRDefault="00CD1EBC" w:rsidP="00CD1EBC">
      <w:pPr>
        <w:pStyle w:val="EndNoteBibliography"/>
        <w:spacing w:after="0"/>
        <w:ind w:left="720" w:hanging="720"/>
        <w:rPr>
          <w:lang w:val="en-GB"/>
        </w:rPr>
      </w:pPr>
      <w:r w:rsidRPr="00E10E2A">
        <w:rPr>
          <w:lang w:val="en-GB"/>
        </w:rPr>
        <w:lastRenderedPageBreak/>
        <w:t>105.</w:t>
      </w:r>
      <w:r w:rsidRPr="00E10E2A">
        <w:rPr>
          <w:lang w:val="en-GB"/>
        </w:rPr>
        <w:tab/>
        <w:t xml:space="preserve">Bliss LA, Witkowski ER, Yang CJ, et al. Outcomes in operative management of pancreatic cancer. </w:t>
      </w:r>
      <w:r w:rsidRPr="00E10E2A">
        <w:rPr>
          <w:i/>
          <w:lang w:val="en-GB"/>
        </w:rPr>
        <w:t xml:space="preserve">J Surg Oncol. </w:t>
      </w:r>
      <w:r w:rsidRPr="00E10E2A">
        <w:rPr>
          <w:lang w:val="en-GB"/>
        </w:rPr>
        <w:t>2014;110(5):592-598.</w:t>
      </w:r>
    </w:p>
    <w:p w14:paraId="12A7AA1F" w14:textId="77777777" w:rsidR="00CD1EBC" w:rsidRPr="00E10E2A" w:rsidRDefault="00CD1EBC" w:rsidP="00CD1EBC">
      <w:pPr>
        <w:pStyle w:val="EndNoteBibliography"/>
        <w:spacing w:after="0"/>
        <w:ind w:left="720" w:hanging="720"/>
        <w:rPr>
          <w:lang w:val="fr-FR"/>
        </w:rPr>
      </w:pPr>
      <w:r w:rsidRPr="00E10E2A">
        <w:rPr>
          <w:lang w:val="en-GB"/>
        </w:rPr>
        <w:t>106.</w:t>
      </w:r>
      <w:r w:rsidRPr="00E10E2A">
        <w:rPr>
          <w:lang w:val="en-GB"/>
        </w:rPr>
        <w:tab/>
        <w:t xml:space="preserve">Mateo J, Chakravarty D, Dienstmann R, et al. A framework to rank genomic alterations as targets for cancer precision medicine: the ESMO Scale for Clinical Actionability of molecular Targets (ESCAT). </w:t>
      </w:r>
      <w:r w:rsidRPr="00E10E2A">
        <w:rPr>
          <w:i/>
          <w:lang w:val="fr-FR"/>
        </w:rPr>
        <w:t xml:space="preserve">Ann Oncol. </w:t>
      </w:r>
      <w:r w:rsidRPr="00E10E2A">
        <w:rPr>
          <w:lang w:val="fr-FR"/>
        </w:rPr>
        <w:t>2018;29(9):1895-1902.</w:t>
      </w:r>
    </w:p>
    <w:p w14:paraId="4653A5DA" w14:textId="77777777" w:rsidR="00CD1EBC" w:rsidRPr="00E10E2A" w:rsidRDefault="00CD1EBC" w:rsidP="00CD1EBC">
      <w:pPr>
        <w:pStyle w:val="EndNoteBibliography"/>
        <w:spacing w:after="0"/>
        <w:ind w:left="720" w:hanging="720"/>
        <w:rPr>
          <w:lang w:val="en-GB"/>
        </w:rPr>
      </w:pPr>
      <w:r w:rsidRPr="00E10E2A">
        <w:rPr>
          <w:lang w:val="fr-FR"/>
        </w:rPr>
        <w:t>107.</w:t>
      </w:r>
      <w:r w:rsidRPr="00E10E2A">
        <w:rPr>
          <w:lang w:val="fr-FR"/>
        </w:rPr>
        <w:tab/>
        <w:t xml:space="preserve">Cherny NI, Dafni U, Bogaerts J, et al. </w:t>
      </w:r>
      <w:r w:rsidRPr="00E10E2A">
        <w:rPr>
          <w:lang w:val="en-GB"/>
        </w:rPr>
        <w:t xml:space="preserve">ESMO-Magnitude of Clinical Benefit Scale version 1.1. </w:t>
      </w:r>
      <w:r w:rsidRPr="00E10E2A">
        <w:rPr>
          <w:i/>
          <w:lang w:val="en-GB"/>
        </w:rPr>
        <w:t xml:space="preserve">Ann Oncol. </w:t>
      </w:r>
      <w:r w:rsidRPr="00E10E2A">
        <w:rPr>
          <w:lang w:val="en-GB"/>
        </w:rPr>
        <w:t>2017;28(10):2340-2366.</w:t>
      </w:r>
    </w:p>
    <w:p w14:paraId="38FD39B8" w14:textId="77777777" w:rsidR="00CD1EBC" w:rsidRPr="00E10E2A" w:rsidRDefault="00CD1EBC" w:rsidP="00CD1EBC">
      <w:pPr>
        <w:pStyle w:val="EndNoteBibliography"/>
        <w:spacing w:after="0"/>
        <w:ind w:left="720" w:hanging="720"/>
        <w:rPr>
          <w:lang w:val="en-GB"/>
        </w:rPr>
      </w:pPr>
      <w:r w:rsidRPr="00E10E2A">
        <w:rPr>
          <w:lang w:val="en-GB"/>
        </w:rPr>
        <w:t>108.</w:t>
      </w:r>
      <w:r w:rsidRPr="00E10E2A">
        <w:rPr>
          <w:lang w:val="en-GB"/>
        </w:rPr>
        <w:tab/>
        <w:t xml:space="preserve">Dykewicz CA. Summary of the guidelines for preventing opportunistic infections among hematopoietic stem cell transplant recipients. </w:t>
      </w:r>
      <w:r w:rsidRPr="00E10E2A">
        <w:rPr>
          <w:i/>
          <w:lang w:val="en-GB"/>
        </w:rPr>
        <w:t xml:space="preserve">Clin Infect Dis. </w:t>
      </w:r>
      <w:r w:rsidRPr="00E10E2A">
        <w:rPr>
          <w:lang w:val="en-GB"/>
        </w:rPr>
        <w:t>2001;33(2):139-144.</w:t>
      </w:r>
    </w:p>
    <w:p w14:paraId="2DC7A324" w14:textId="77777777" w:rsidR="00CD1EBC" w:rsidRPr="00E10E2A" w:rsidRDefault="00CD1EBC" w:rsidP="00CD1EBC">
      <w:pPr>
        <w:pStyle w:val="EndNoteBibliography"/>
        <w:ind w:left="720" w:hanging="720"/>
        <w:rPr>
          <w:lang w:val="en-GB"/>
        </w:rPr>
      </w:pPr>
      <w:r w:rsidRPr="00E10E2A">
        <w:rPr>
          <w:lang w:val="en-GB"/>
        </w:rPr>
        <w:t>109.</w:t>
      </w:r>
      <w:r w:rsidRPr="00E10E2A">
        <w:rPr>
          <w:lang w:val="en-GB"/>
        </w:rPr>
        <w:tab/>
        <w:t xml:space="preserve">Gross PA, Barrett TL, Dellinger EP, et al. Purpose of quality standards for infectious diseases. Infectious Diseases Society of America. </w:t>
      </w:r>
      <w:r w:rsidRPr="00E10E2A">
        <w:rPr>
          <w:i/>
          <w:lang w:val="en-GB"/>
        </w:rPr>
        <w:t xml:space="preserve">Clin Infect Dis. </w:t>
      </w:r>
      <w:r w:rsidRPr="00E10E2A">
        <w:rPr>
          <w:lang w:val="en-GB"/>
        </w:rPr>
        <w:t>1994;18(3):421.</w:t>
      </w:r>
    </w:p>
    <w:p w14:paraId="7E3B3956" w14:textId="324C222B" w:rsidR="00FA347A" w:rsidRPr="002A11B9" w:rsidRDefault="00187CA5" w:rsidP="00D248E5">
      <w:pPr>
        <w:pStyle w:val="EndNoteBibliography"/>
        <w:suppressAutoHyphens/>
        <w:ind w:left="426" w:hanging="426"/>
        <w:jc w:val="both"/>
        <w:rPr>
          <w:bCs/>
          <w:lang w:val="en-GB"/>
        </w:rPr>
        <w:sectPr w:rsidR="00FA347A" w:rsidRPr="002A11B9">
          <w:headerReference w:type="even" r:id="rId13"/>
          <w:headerReference w:type="default" r:id="rId14"/>
          <w:footerReference w:type="even" r:id="rId15"/>
          <w:footerReference w:type="default" r:id="rId16"/>
          <w:headerReference w:type="first" r:id="rId17"/>
          <w:footerReference w:type="first" r:id="rId18"/>
          <w:pgSz w:w="11909" w:h="16834"/>
          <w:pgMar w:top="1440" w:right="1440" w:bottom="1440" w:left="1440" w:header="720" w:footer="720" w:gutter="0"/>
          <w:pgNumType w:start="1"/>
          <w:cols w:space="708"/>
        </w:sectPr>
      </w:pPr>
      <w:r w:rsidRPr="002A11B9">
        <w:rPr>
          <w:bCs/>
          <w:lang w:val="en-GB"/>
        </w:rPr>
        <w:fldChar w:fldCharType="end"/>
      </w:r>
    </w:p>
    <w:p w14:paraId="4489F4A0" w14:textId="77777777" w:rsidR="00680B23" w:rsidRPr="002A11B9" w:rsidRDefault="00680B23" w:rsidP="00680B23">
      <w:pPr>
        <w:suppressAutoHyphens/>
        <w:spacing w:after="120"/>
        <w:jc w:val="both"/>
        <w:rPr>
          <w:b/>
          <w:szCs w:val="24"/>
        </w:rPr>
      </w:pPr>
      <w:r w:rsidRPr="002A11B9">
        <w:rPr>
          <w:b/>
          <w:szCs w:val="24"/>
        </w:rPr>
        <w:lastRenderedPageBreak/>
        <w:t>Tables</w:t>
      </w:r>
    </w:p>
    <w:p w14:paraId="0714128C" w14:textId="2E5884AC" w:rsidR="00680B23" w:rsidRPr="002A11B9" w:rsidRDefault="00FF2B77" w:rsidP="00680B23">
      <w:pPr>
        <w:suppressAutoHyphens/>
        <w:spacing w:after="120"/>
        <w:jc w:val="both"/>
        <w:rPr>
          <w:b/>
          <w:szCs w:val="24"/>
        </w:rPr>
      </w:pPr>
      <w:r w:rsidRPr="002A11B9">
        <w:rPr>
          <w:b/>
          <w:szCs w:val="24"/>
        </w:rPr>
        <w:t>Table 1. Diagnostic and staging investigations in BTC</w:t>
      </w:r>
    </w:p>
    <w:tbl>
      <w:tblPr>
        <w:tblStyle w:val="TableGrid"/>
        <w:tblW w:w="0" w:type="auto"/>
        <w:tblLook w:val="04A0" w:firstRow="1" w:lastRow="0" w:firstColumn="1" w:lastColumn="0" w:noHBand="0" w:noVBand="1"/>
      </w:tblPr>
      <w:tblGrid>
        <w:gridCol w:w="3397"/>
        <w:gridCol w:w="5622"/>
      </w:tblGrid>
      <w:tr w:rsidR="00D71999" w:rsidRPr="002A11B9" w14:paraId="31810347" w14:textId="77777777" w:rsidTr="00394835">
        <w:tc>
          <w:tcPr>
            <w:tcW w:w="3397" w:type="dxa"/>
          </w:tcPr>
          <w:p w14:paraId="4B842606" w14:textId="693FCD05" w:rsidR="00D71999" w:rsidRPr="002A11B9" w:rsidRDefault="00D71999" w:rsidP="00680B23">
            <w:pPr>
              <w:suppressAutoHyphens/>
              <w:spacing w:after="120"/>
              <w:jc w:val="both"/>
              <w:rPr>
                <w:rFonts w:ascii="Arial" w:hAnsi="Arial" w:cs="Arial"/>
                <w:b/>
                <w:szCs w:val="24"/>
                <w:lang w:val="en-GB"/>
              </w:rPr>
            </w:pPr>
            <w:r w:rsidRPr="002A11B9">
              <w:rPr>
                <w:rFonts w:ascii="Arial" w:hAnsi="Arial" w:cs="Arial"/>
                <w:b/>
                <w:szCs w:val="24"/>
                <w:lang w:val="en-GB"/>
              </w:rPr>
              <w:t>Procedure</w:t>
            </w:r>
          </w:p>
        </w:tc>
        <w:tc>
          <w:tcPr>
            <w:tcW w:w="5622" w:type="dxa"/>
          </w:tcPr>
          <w:p w14:paraId="27B3A300" w14:textId="2EF4CC9E" w:rsidR="00D71999" w:rsidRPr="002A11B9" w:rsidRDefault="00D71999" w:rsidP="00680B23">
            <w:pPr>
              <w:suppressAutoHyphens/>
              <w:spacing w:after="120"/>
              <w:jc w:val="both"/>
              <w:rPr>
                <w:rFonts w:ascii="Arial" w:hAnsi="Arial" w:cs="Arial"/>
                <w:b/>
                <w:szCs w:val="24"/>
                <w:lang w:val="en-GB"/>
              </w:rPr>
            </w:pPr>
            <w:r w:rsidRPr="002A11B9">
              <w:rPr>
                <w:rFonts w:ascii="Arial" w:hAnsi="Arial" w:cs="Arial"/>
                <w:b/>
                <w:szCs w:val="24"/>
                <w:lang w:val="en-GB"/>
              </w:rPr>
              <w:t>Purpose</w:t>
            </w:r>
          </w:p>
        </w:tc>
      </w:tr>
      <w:tr w:rsidR="00D71999" w:rsidRPr="002A11B9" w14:paraId="431AD319" w14:textId="77777777" w:rsidTr="00394835">
        <w:tc>
          <w:tcPr>
            <w:tcW w:w="3397" w:type="dxa"/>
          </w:tcPr>
          <w:p w14:paraId="3D679130" w14:textId="31B9C0D7" w:rsidR="00D71999" w:rsidRPr="002A11B9" w:rsidRDefault="00D71999" w:rsidP="00394835">
            <w:pPr>
              <w:suppressAutoHyphens/>
              <w:spacing w:after="120"/>
              <w:rPr>
                <w:rFonts w:ascii="Arial" w:hAnsi="Arial" w:cs="Arial"/>
                <w:bCs/>
                <w:szCs w:val="24"/>
                <w:lang w:val="en-GB"/>
              </w:rPr>
            </w:pPr>
            <w:r w:rsidRPr="002A11B9">
              <w:rPr>
                <w:rFonts w:ascii="Arial" w:hAnsi="Arial" w:cs="Arial"/>
                <w:bCs/>
                <w:szCs w:val="24"/>
                <w:lang w:val="en-GB"/>
              </w:rPr>
              <w:t xml:space="preserve">Blood tests </w:t>
            </w:r>
            <w:r w:rsidRPr="002A11B9">
              <w:rPr>
                <w:rFonts w:ascii="Arial" w:hAnsi="Arial" w:cs="Arial"/>
                <w:bCs/>
                <w:szCs w:val="24"/>
                <w:lang w:val="en-GB"/>
              </w:rPr>
              <w:tab/>
            </w:r>
          </w:p>
        </w:tc>
        <w:tc>
          <w:tcPr>
            <w:tcW w:w="5622" w:type="dxa"/>
          </w:tcPr>
          <w:p w14:paraId="4939A279" w14:textId="23115CA8"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Assess liver function and the presence of underlying liver or biliary tract disease</w:t>
            </w:r>
          </w:p>
        </w:tc>
      </w:tr>
      <w:tr w:rsidR="00D71999" w:rsidRPr="002A11B9" w14:paraId="6D23815B" w14:textId="77777777" w:rsidTr="00394835">
        <w:tc>
          <w:tcPr>
            <w:tcW w:w="3397" w:type="dxa"/>
          </w:tcPr>
          <w:p w14:paraId="7721496F" w14:textId="7C51A983"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 xml:space="preserve">ERCP/PTC ± biopsy (or </w:t>
            </w:r>
            <w:proofErr w:type="spellStart"/>
            <w:r w:rsidRPr="002A11B9">
              <w:rPr>
                <w:rFonts w:ascii="Arial" w:hAnsi="Arial" w:cs="Arial"/>
                <w:bCs/>
                <w:szCs w:val="24"/>
                <w:lang w:val="en-GB"/>
              </w:rPr>
              <w:t>cholangioscopy</w:t>
            </w:r>
            <w:proofErr w:type="spellEnd"/>
            <w:r w:rsidRPr="002A11B9">
              <w:rPr>
                <w:rFonts w:ascii="Arial" w:hAnsi="Arial" w:cs="Arial"/>
                <w:bCs/>
                <w:szCs w:val="24"/>
                <w:lang w:val="en-GB"/>
              </w:rPr>
              <w:t>)</w:t>
            </w:r>
          </w:p>
        </w:tc>
        <w:tc>
          <w:tcPr>
            <w:tcW w:w="5622" w:type="dxa"/>
          </w:tcPr>
          <w:p w14:paraId="781D4801" w14:textId="60E45D0B" w:rsidR="00394835"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Assessment</w:t>
            </w:r>
            <w:r w:rsidR="00277952" w:rsidRPr="002A11B9">
              <w:rPr>
                <w:rFonts w:ascii="Arial" w:hAnsi="Arial" w:cs="Arial"/>
                <w:bCs/>
                <w:szCs w:val="24"/>
                <w:lang w:val="en-GB"/>
              </w:rPr>
              <w:t>/</w:t>
            </w:r>
            <w:r w:rsidRPr="002A11B9">
              <w:rPr>
                <w:rFonts w:ascii="Arial" w:hAnsi="Arial" w:cs="Arial"/>
                <w:bCs/>
                <w:szCs w:val="24"/>
                <w:lang w:val="en-GB"/>
              </w:rPr>
              <w:t>treatment of biliary obstruction</w:t>
            </w:r>
          </w:p>
          <w:p w14:paraId="530B21FB" w14:textId="30CD9581"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Obtain tissue for diagnosis, histological classification and NGS</w:t>
            </w:r>
          </w:p>
        </w:tc>
      </w:tr>
      <w:tr w:rsidR="00D71999" w:rsidRPr="002A11B9" w14:paraId="4619D853" w14:textId="77777777" w:rsidTr="00394835">
        <w:tc>
          <w:tcPr>
            <w:tcW w:w="3397" w:type="dxa"/>
          </w:tcPr>
          <w:p w14:paraId="2D8A3147" w14:textId="3F5DF8FD" w:rsidR="00D71999" w:rsidRPr="002A11B9" w:rsidRDefault="00394835" w:rsidP="00680B23">
            <w:pPr>
              <w:suppressAutoHyphens/>
              <w:spacing w:after="120"/>
              <w:jc w:val="both"/>
              <w:rPr>
                <w:rFonts w:ascii="Arial" w:hAnsi="Arial" w:cs="Arial"/>
                <w:bCs/>
                <w:szCs w:val="24"/>
                <w:lang w:val="en-GB"/>
              </w:rPr>
            </w:pPr>
            <w:r w:rsidRPr="002A11B9">
              <w:rPr>
                <w:rFonts w:ascii="Arial" w:hAnsi="Arial" w:cs="Arial"/>
                <w:bCs/>
                <w:szCs w:val="24"/>
                <w:lang w:val="en-GB"/>
              </w:rPr>
              <w:t>EUS ± biopsy</w:t>
            </w:r>
          </w:p>
        </w:tc>
        <w:tc>
          <w:tcPr>
            <w:tcW w:w="5622" w:type="dxa"/>
          </w:tcPr>
          <w:p w14:paraId="13F7584C" w14:textId="33D25367" w:rsidR="00394835"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 xml:space="preserve">Accurate assessment of: locoregional extension of p/dCCA and GBC; biliary obstruction, hepatic, vascular and lymph node invasion; metastases </w:t>
            </w:r>
          </w:p>
          <w:p w14:paraId="29914BE8" w14:textId="63E109F0"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Obtain tissue for diagnosis, histological classification and NGS</w:t>
            </w:r>
          </w:p>
        </w:tc>
      </w:tr>
      <w:tr w:rsidR="00D71999" w:rsidRPr="002A11B9" w14:paraId="4AE7B83A" w14:textId="77777777" w:rsidTr="00394835">
        <w:tc>
          <w:tcPr>
            <w:tcW w:w="3397" w:type="dxa"/>
          </w:tcPr>
          <w:p w14:paraId="688CC835" w14:textId="38B05000" w:rsidR="00D71999" w:rsidRPr="002A11B9" w:rsidRDefault="00394835" w:rsidP="00680B23">
            <w:pPr>
              <w:suppressAutoHyphens/>
              <w:spacing w:after="120"/>
              <w:jc w:val="both"/>
              <w:rPr>
                <w:rFonts w:ascii="Arial" w:hAnsi="Arial" w:cs="Arial"/>
                <w:bCs/>
                <w:szCs w:val="24"/>
                <w:lang w:val="en-GB"/>
              </w:rPr>
            </w:pPr>
            <w:r w:rsidRPr="002A11B9">
              <w:rPr>
                <w:rFonts w:ascii="Arial" w:hAnsi="Arial" w:cs="Arial"/>
                <w:bCs/>
                <w:szCs w:val="24"/>
                <w:lang w:val="en-GB"/>
              </w:rPr>
              <w:t>MRI, including MRCP</w:t>
            </w:r>
          </w:p>
        </w:tc>
        <w:tc>
          <w:tcPr>
            <w:tcW w:w="5622" w:type="dxa"/>
          </w:tcPr>
          <w:p w14:paraId="7BE99435" w14:textId="245DD813"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Accurate assessment of local extension of p/dCCA, including biliary tract and vascular anatomy and identification of hepatic metastases</w:t>
            </w:r>
          </w:p>
        </w:tc>
      </w:tr>
      <w:tr w:rsidR="00D71999" w:rsidRPr="002A11B9" w14:paraId="57EDC663" w14:textId="77777777" w:rsidTr="00394835">
        <w:tc>
          <w:tcPr>
            <w:tcW w:w="3397" w:type="dxa"/>
          </w:tcPr>
          <w:p w14:paraId="36937664" w14:textId="146E759E"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CT of thorax + abdomen ± pelvis</w:t>
            </w:r>
          </w:p>
        </w:tc>
        <w:tc>
          <w:tcPr>
            <w:tcW w:w="5622" w:type="dxa"/>
          </w:tcPr>
          <w:p w14:paraId="5231B4B1" w14:textId="038C008B"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 xml:space="preserve">Staging of tumour – to detect local/distant lymphadenopathy and metastatic disease </w:t>
            </w:r>
          </w:p>
        </w:tc>
      </w:tr>
      <w:tr w:rsidR="00D71999" w:rsidRPr="002A11B9" w14:paraId="0BAB9664" w14:textId="77777777" w:rsidTr="00394835">
        <w:tc>
          <w:tcPr>
            <w:tcW w:w="3397" w:type="dxa"/>
          </w:tcPr>
          <w:p w14:paraId="57E0A6DE" w14:textId="42ABA67E" w:rsidR="00D71999" w:rsidRPr="002A11B9" w:rsidRDefault="00394835" w:rsidP="00680B23">
            <w:pPr>
              <w:suppressAutoHyphens/>
              <w:spacing w:after="120"/>
              <w:jc w:val="both"/>
              <w:rPr>
                <w:rFonts w:ascii="Arial" w:hAnsi="Arial" w:cs="Arial"/>
                <w:bCs/>
                <w:szCs w:val="24"/>
                <w:lang w:val="en-GB"/>
              </w:rPr>
            </w:pPr>
            <w:r w:rsidRPr="002A11B9">
              <w:rPr>
                <w:rFonts w:ascii="Arial" w:hAnsi="Arial" w:cs="Arial"/>
                <w:bCs/>
                <w:szCs w:val="24"/>
                <w:lang w:val="en-GB"/>
              </w:rPr>
              <w:t>PET/CT, if available</w:t>
            </w:r>
          </w:p>
        </w:tc>
        <w:tc>
          <w:tcPr>
            <w:tcW w:w="5622" w:type="dxa"/>
          </w:tcPr>
          <w:p w14:paraId="606E89DC" w14:textId="46A67E70" w:rsidR="00D71999" w:rsidRPr="002A11B9" w:rsidRDefault="00394835" w:rsidP="00394835">
            <w:pPr>
              <w:suppressAutoHyphens/>
              <w:spacing w:after="120"/>
              <w:rPr>
                <w:rFonts w:ascii="Arial" w:hAnsi="Arial" w:cs="Arial"/>
                <w:bCs/>
                <w:szCs w:val="24"/>
                <w:lang w:val="en-GB"/>
              </w:rPr>
            </w:pPr>
            <w:r w:rsidRPr="002A11B9">
              <w:rPr>
                <w:rFonts w:ascii="Arial" w:hAnsi="Arial" w:cs="Arial"/>
                <w:bCs/>
                <w:szCs w:val="24"/>
                <w:lang w:val="en-GB"/>
              </w:rPr>
              <w:t>May allow identification of nodal metastases, distant metastases and disease recurrence</w:t>
            </w:r>
          </w:p>
        </w:tc>
      </w:tr>
    </w:tbl>
    <w:p w14:paraId="32903B21" w14:textId="172D82B7" w:rsidR="00FF2B77" w:rsidRPr="002A11B9" w:rsidRDefault="008726A8" w:rsidP="00150915">
      <w:pPr>
        <w:suppressAutoHyphens/>
        <w:spacing w:after="120"/>
        <w:rPr>
          <w:szCs w:val="24"/>
        </w:rPr>
      </w:pPr>
      <w:r w:rsidRPr="002A11B9">
        <w:rPr>
          <w:bCs/>
          <w:szCs w:val="24"/>
        </w:rPr>
        <w:t xml:space="preserve">BTC, biliary tract cancer; CT, computed tomography; </w:t>
      </w:r>
      <w:r w:rsidR="00150915" w:rsidRPr="002A11B9">
        <w:rPr>
          <w:bCs/>
          <w:szCs w:val="24"/>
        </w:rPr>
        <w:t xml:space="preserve">dCCA, distal </w:t>
      </w:r>
      <w:r w:rsidR="00150915" w:rsidRPr="002A11B9">
        <w:rPr>
          <w:szCs w:val="24"/>
        </w:rPr>
        <w:t>cholangiocarcinoma;</w:t>
      </w:r>
      <w:r w:rsidR="00150915" w:rsidRPr="002A11B9">
        <w:rPr>
          <w:bCs/>
          <w:szCs w:val="24"/>
        </w:rPr>
        <w:t xml:space="preserve"> ERCP, </w:t>
      </w:r>
      <w:r w:rsidR="00150915" w:rsidRPr="002A11B9">
        <w:rPr>
          <w:szCs w:val="24"/>
        </w:rPr>
        <w:t>endoscopic retrograde cholangio</w:t>
      </w:r>
      <w:r w:rsidR="00EC4B6E">
        <w:rPr>
          <w:szCs w:val="24"/>
        </w:rPr>
        <w:t>pancreato</w:t>
      </w:r>
      <w:r w:rsidR="00150915" w:rsidRPr="002A11B9">
        <w:rPr>
          <w:szCs w:val="24"/>
        </w:rPr>
        <w:t>graphy</w:t>
      </w:r>
      <w:r w:rsidR="00150915" w:rsidRPr="002A11B9">
        <w:rPr>
          <w:bCs/>
          <w:szCs w:val="24"/>
        </w:rPr>
        <w:t xml:space="preserve">; </w:t>
      </w:r>
      <w:r w:rsidRPr="002A11B9">
        <w:rPr>
          <w:szCs w:val="24"/>
        </w:rPr>
        <w:t>EUS, endoscopic ultraso</w:t>
      </w:r>
      <w:r w:rsidR="00150915" w:rsidRPr="002A11B9">
        <w:rPr>
          <w:szCs w:val="24"/>
        </w:rPr>
        <w:t>nography</w:t>
      </w:r>
      <w:r w:rsidRPr="002A11B9">
        <w:rPr>
          <w:szCs w:val="24"/>
        </w:rPr>
        <w:t xml:space="preserve">; </w:t>
      </w:r>
      <w:r w:rsidR="00150915" w:rsidRPr="002A11B9">
        <w:rPr>
          <w:szCs w:val="24"/>
        </w:rPr>
        <w:t>GBC, gallbladder carcinoma; MRCP, magnetic resonance cholangiopancreatography; MRI, magnetic resonance imaging; NGS, next</w:t>
      </w:r>
      <w:r w:rsidR="003C2A9D" w:rsidRPr="002A11B9">
        <w:rPr>
          <w:szCs w:val="24"/>
        </w:rPr>
        <w:t>-</w:t>
      </w:r>
      <w:r w:rsidR="00150915" w:rsidRPr="002A11B9">
        <w:rPr>
          <w:szCs w:val="24"/>
        </w:rPr>
        <w:t xml:space="preserve">generation sequencing; </w:t>
      </w:r>
      <w:proofErr w:type="spellStart"/>
      <w:r w:rsidR="00150915" w:rsidRPr="002A11B9">
        <w:rPr>
          <w:szCs w:val="24"/>
        </w:rPr>
        <w:t>pCCA</w:t>
      </w:r>
      <w:proofErr w:type="spellEnd"/>
      <w:r w:rsidR="00150915" w:rsidRPr="002A11B9">
        <w:rPr>
          <w:szCs w:val="24"/>
        </w:rPr>
        <w:t xml:space="preserve">, perihilar cholangiocarcinoma; </w:t>
      </w:r>
      <w:r w:rsidRPr="002A11B9">
        <w:rPr>
          <w:szCs w:val="24"/>
        </w:rPr>
        <w:t>PET, positron emission tomography;</w:t>
      </w:r>
      <w:r w:rsidR="00150915" w:rsidRPr="002A11B9">
        <w:rPr>
          <w:szCs w:val="24"/>
        </w:rPr>
        <w:t xml:space="preserve"> PTC, percutaneous transhepatic cholangiography</w:t>
      </w:r>
      <w:r w:rsidR="00680B23" w:rsidRPr="002A11B9">
        <w:rPr>
          <w:szCs w:val="24"/>
        </w:rPr>
        <w:t>.</w:t>
      </w:r>
      <w:r w:rsidR="00150915" w:rsidRPr="002A11B9">
        <w:rPr>
          <w:szCs w:val="24"/>
        </w:rPr>
        <w:t xml:space="preserve"> </w:t>
      </w:r>
    </w:p>
    <w:p w14:paraId="105A1C1A" w14:textId="77777777" w:rsidR="00680B23" w:rsidRPr="002A11B9" w:rsidRDefault="00680B23" w:rsidP="00150915">
      <w:pPr>
        <w:suppressAutoHyphens/>
        <w:spacing w:after="120"/>
        <w:rPr>
          <w:bCs/>
          <w:szCs w:val="24"/>
        </w:rPr>
      </w:pPr>
    </w:p>
    <w:p w14:paraId="29DAE174" w14:textId="77777777" w:rsidR="00FF2B77" w:rsidRPr="002A11B9" w:rsidRDefault="00FF2B77" w:rsidP="00D248E5">
      <w:pPr>
        <w:suppressAutoHyphens/>
        <w:spacing w:after="0" w:line="276" w:lineRule="auto"/>
        <w:jc w:val="both"/>
        <w:rPr>
          <w:b/>
          <w:szCs w:val="24"/>
        </w:rPr>
      </w:pPr>
    </w:p>
    <w:p w14:paraId="4D307CF1" w14:textId="77777777" w:rsidR="00680B23" w:rsidRPr="002A11B9" w:rsidRDefault="00680B23" w:rsidP="00D248E5">
      <w:pPr>
        <w:suppressAutoHyphens/>
        <w:spacing w:after="0" w:line="276" w:lineRule="auto"/>
        <w:jc w:val="both"/>
        <w:rPr>
          <w:b/>
          <w:szCs w:val="24"/>
        </w:rPr>
      </w:pPr>
    </w:p>
    <w:p w14:paraId="260F1C23" w14:textId="1567E107" w:rsidR="00680B23" w:rsidRPr="002A11B9" w:rsidRDefault="00680B23" w:rsidP="00D248E5">
      <w:pPr>
        <w:suppressAutoHyphens/>
        <w:spacing w:after="0" w:line="276" w:lineRule="auto"/>
        <w:jc w:val="both"/>
        <w:rPr>
          <w:b/>
          <w:szCs w:val="24"/>
        </w:rPr>
        <w:sectPr w:rsidR="00680B23" w:rsidRPr="002A11B9" w:rsidSect="00680B23">
          <w:pgSz w:w="11909" w:h="16834"/>
          <w:pgMar w:top="1440" w:right="1440" w:bottom="1440" w:left="1440" w:header="720" w:footer="720" w:gutter="0"/>
          <w:cols w:space="708"/>
          <w:docGrid w:linePitch="326"/>
        </w:sectPr>
      </w:pPr>
    </w:p>
    <w:p w14:paraId="46A43EEE" w14:textId="77777777" w:rsidR="00FF2B77" w:rsidRPr="002A11B9" w:rsidRDefault="00FF2B77" w:rsidP="00D248E5">
      <w:pPr>
        <w:suppressAutoHyphens/>
        <w:spacing w:after="0" w:line="276" w:lineRule="auto"/>
        <w:jc w:val="both"/>
        <w:rPr>
          <w:b/>
          <w:szCs w:val="24"/>
        </w:rPr>
      </w:pPr>
    </w:p>
    <w:p w14:paraId="50554C9F" w14:textId="49F58C07" w:rsidR="00FA347A" w:rsidRPr="002A11B9" w:rsidRDefault="00FA347A" w:rsidP="00D248E5">
      <w:pPr>
        <w:suppressAutoHyphens/>
        <w:spacing w:after="0" w:line="276" w:lineRule="auto"/>
        <w:jc w:val="both"/>
        <w:rPr>
          <w:b/>
          <w:szCs w:val="24"/>
        </w:rPr>
      </w:pPr>
      <w:r w:rsidRPr="002A11B9">
        <w:rPr>
          <w:b/>
          <w:szCs w:val="24"/>
        </w:rPr>
        <w:t>Figures</w:t>
      </w:r>
    </w:p>
    <w:p w14:paraId="18B190EF" w14:textId="77777777" w:rsidR="00FA347A" w:rsidRPr="002A11B9" w:rsidRDefault="00FA347A" w:rsidP="00D248E5">
      <w:pPr>
        <w:suppressAutoHyphens/>
        <w:spacing w:after="0" w:line="276" w:lineRule="auto"/>
        <w:jc w:val="both"/>
        <w:rPr>
          <w:b/>
          <w:szCs w:val="24"/>
        </w:rPr>
      </w:pPr>
    </w:p>
    <w:p w14:paraId="089E2288" w14:textId="54765FA1" w:rsidR="00FA347A" w:rsidRPr="002A11B9" w:rsidRDefault="00FA347A" w:rsidP="00D248E5">
      <w:pPr>
        <w:suppressAutoHyphens/>
        <w:spacing w:after="0" w:line="276" w:lineRule="auto"/>
        <w:jc w:val="both"/>
        <w:rPr>
          <w:b/>
          <w:szCs w:val="24"/>
        </w:rPr>
      </w:pPr>
      <w:r w:rsidRPr="002A11B9">
        <w:rPr>
          <w:b/>
          <w:szCs w:val="24"/>
        </w:rPr>
        <w:t xml:space="preserve">Figure 1. Treatment algorithm for </w:t>
      </w:r>
      <w:r w:rsidR="004E00A1">
        <w:rPr>
          <w:b/>
          <w:szCs w:val="24"/>
        </w:rPr>
        <w:t>BTC</w:t>
      </w:r>
      <w:r w:rsidRPr="002A11B9">
        <w:rPr>
          <w:b/>
          <w:szCs w:val="24"/>
        </w:rPr>
        <w:t>.</w:t>
      </w:r>
    </w:p>
    <w:p w14:paraId="605FD2B4" w14:textId="77777777" w:rsidR="00FA347A" w:rsidRPr="002A11B9" w:rsidRDefault="00FA347A" w:rsidP="00D248E5">
      <w:pPr>
        <w:suppressAutoHyphens/>
        <w:spacing w:after="0" w:line="276" w:lineRule="auto"/>
        <w:jc w:val="both"/>
        <w:rPr>
          <w:b/>
          <w:szCs w:val="24"/>
        </w:rPr>
      </w:pPr>
    </w:p>
    <w:p w14:paraId="74B57E2D" w14:textId="34F02B5E" w:rsidR="009A2477" w:rsidRPr="002A11B9" w:rsidRDefault="009A2477" w:rsidP="00EB11F7">
      <w:pPr>
        <w:suppressAutoHyphens/>
        <w:rPr>
          <w:bCs/>
          <w:szCs w:val="24"/>
        </w:rPr>
      </w:pPr>
      <w:r w:rsidRPr="002A11B9">
        <w:rPr>
          <w:bCs/>
          <w:szCs w:val="24"/>
        </w:rPr>
        <w:t>Purple: general categories or stratification; red: surgery; white: other aspects of management; blue: systemic anticancer therapy.</w:t>
      </w:r>
    </w:p>
    <w:p w14:paraId="71B68B24" w14:textId="7ADB7CA0" w:rsidR="009A2477" w:rsidRPr="002A11B9" w:rsidRDefault="00C74BC5" w:rsidP="003C5ABC">
      <w:pPr>
        <w:suppressAutoHyphens/>
        <w:spacing w:after="120"/>
        <w:rPr>
          <w:bCs/>
          <w:szCs w:val="24"/>
        </w:rPr>
      </w:pPr>
      <w:r w:rsidRPr="002A11B9">
        <w:rPr>
          <w:bCs/>
          <w:szCs w:val="24"/>
        </w:rPr>
        <w:t xml:space="preserve">5-FU, 5-fluorouracil; </w:t>
      </w:r>
      <w:r w:rsidR="004E00A1">
        <w:rPr>
          <w:bCs/>
          <w:szCs w:val="24"/>
        </w:rPr>
        <w:t xml:space="preserve">BTC, biliary tract cancer; </w:t>
      </w:r>
      <w:proofErr w:type="spellStart"/>
      <w:r w:rsidR="00670582" w:rsidRPr="002A11B9">
        <w:rPr>
          <w:bCs/>
          <w:szCs w:val="24"/>
        </w:rPr>
        <w:t>ChT</w:t>
      </w:r>
      <w:proofErr w:type="spellEnd"/>
      <w:r w:rsidR="00670582" w:rsidRPr="002A11B9">
        <w:rPr>
          <w:bCs/>
          <w:szCs w:val="24"/>
        </w:rPr>
        <w:t>, chemotherapy</w:t>
      </w:r>
      <w:r w:rsidR="009A2477" w:rsidRPr="002A11B9">
        <w:rPr>
          <w:bCs/>
          <w:szCs w:val="24"/>
        </w:rPr>
        <w:t xml:space="preserve">; </w:t>
      </w:r>
      <w:proofErr w:type="spellStart"/>
      <w:r w:rsidR="00EB11F7" w:rsidRPr="002A11B9">
        <w:rPr>
          <w:bCs/>
          <w:szCs w:val="24"/>
        </w:rPr>
        <w:t>dCCA</w:t>
      </w:r>
      <w:proofErr w:type="spellEnd"/>
      <w:r w:rsidR="00EB11F7" w:rsidRPr="002A11B9">
        <w:rPr>
          <w:bCs/>
          <w:szCs w:val="24"/>
        </w:rPr>
        <w:t xml:space="preserve">, </w:t>
      </w:r>
      <w:r w:rsidR="00EB11F7" w:rsidRPr="002A11B9">
        <w:rPr>
          <w:szCs w:val="24"/>
        </w:rPr>
        <w:t>distal cholangiocarcinoma</w:t>
      </w:r>
      <w:r w:rsidR="00EB11F7" w:rsidRPr="002A11B9">
        <w:rPr>
          <w:bCs/>
          <w:szCs w:val="24"/>
        </w:rPr>
        <w:t>;</w:t>
      </w:r>
      <w:r w:rsidR="00670582" w:rsidRPr="002A11B9">
        <w:rPr>
          <w:bCs/>
          <w:szCs w:val="24"/>
        </w:rPr>
        <w:t xml:space="preserve"> </w:t>
      </w:r>
      <w:proofErr w:type="spellStart"/>
      <w:r w:rsidR="00F0318A" w:rsidRPr="002A11B9">
        <w:rPr>
          <w:bCs/>
          <w:szCs w:val="24"/>
        </w:rPr>
        <w:t>dMMR</w:t>
      </w:r>
      <w:proofErr w:type="spellEnd"/>
      <w:r w:rsidR="00F0318A" w:rsidRPr="002A11B9">
        <w:rPr>
          <w:bCs/>
          <w:szCs w:val="24"/>
        </w:rPr>
        <w:t xml:space="preserve">, </w:t>
      </w:r>
      <w:r w:rsidR="00F0318A" w:rsidRPr="002A11B9">
        <w:rPr>
          <w:rFonts w:eastAsia="Times New Roman"/>
          <w:noProof/>
          <w:color w:val="000000" w:themeColor="text1"/>
          <w:szCs w:val="24"/>
        </w:rPr>
        <w:t xml:space="preserve">mismatch repair deficiency; </w:t>
      </w:r>
      <w:r w:rsidRPr="002A11B9">
        <w:rPr>
          <w:szCs w:val="24"/>
        </w:rPr>
        <w:t xml:space="preserve">EMA, European Medicines Agency; ESCAT, ESMO Scale for Clinical Actionability of Molecular Targets; FDA, Food and Drug Administration; </w:t>
      </w:r>
      <w:r w:rsidR="00AC6C1B" w:rsidRPr="002A11B9">
        <w:rPr>
          <w:bCs/>
          <w:szCs w:val="24"/>
        </w:rPr>
        <w:t xml:space="preserve">FGFR2, fibroblast growth factor receptor 2; </w:t>
      </w:r>
      <w:r w:rsidR="009A2477" w:rsidRPr="002A11B9">
        <w:rPr>
          <w:bCs/>
          <w:szCs w:val="24"/>
        </w:rPr>
        <w:t xml:space="preserve">FOLFOX, </w:t>
      </w:r>
      <w:r w:rsidR="009A2477" w:rsidRPr="002A11B9">
        <w:rPr>
          <w:szCs w:val="24"/>
        </w:rPr>
        <w:t xml:space="preserve">5-fluorouracil–leucovorin–oxaliplatin; </w:t>
      </w:r>
      <w:r w:rsidR="00827C35" w:rsidRPr="002A11B9">
        <w:rPr>
          <w:szCs w:val="24"/>
        </w:rPr>
        <w:t xml:space="preserve">GBC, gallbladder carcinoma; </w:t>
      </w:r>
      <w:r w:rsidR="00AC6C1B" w:rsidRPr="002A11B9">
        <w:rPr>
          <w:szCs w:val="24"/>
        </w:rPr>
        <w:t xml:space="preserve">HER2, human epidermal growth factor receptor 2; </w:t>
      </w:r>
      <w:r w:rsidR="00AC6C1B" w:rsidRPr="002A11B9">
        <w:rPr>
          <w:bCs/>
          <w:szCs w:val="24"/>
        </w:rPr>
        <w:t xml:space="preserve">iCCA, intrahepatic cholangiocarcinoma; </w:t>
      </w:r>
      <w:r w:rsidR="009A2477" w:rsidRPr="002A11B9">
        <w:rPr>
          <w:szCs w:val="24"/>
        </w:rPr>
        <w:t xml:space="preserve">IDH1, isocitrate dehydrogenase 1; </w:t>
      </w:r>
      <w:r w:rsidRPr="002A11B9">
        <w:rPr>
          <w:szCs w:val="24"/>
        </w:rPr>
        <w:t>MCBS, M</w:t>
      </w:r>
      <w:r w:rsidRPr="002A11B9">
        <w:rPr>
          <w:bCs/>
        </w:rPr>
        <w:t>agnitude of Clinical Benefit Scale</w:t>
      </w:r>
      <w:r w:rsidRPr="002A11B9">
        <w:rPr>
          <w:szCs w:val="24"/>
        </w:rPr>
        <w:t xml:space="preserve">; </w:t>
      </w:r>
      <w:r w:rsidR="009A2477" w:rsidRPr="002A11B9">
        <w:rPr>
          <w:bCs/>
          <w:szCs w:val="24"/>
        </w:rPr>
        <w:t>MDT, multidisciplinary team; MSI</w:t>
      </w:r>
      <w:r w:rsidR="004E00A1">
        <w:rPr>
          <w:bCs/>
          <w:szCs w:val="24"/>
        </w:rPr>
        <w:t>-H</w:t>
      </w:r>
      <w:r w:rsidR="009A2477" w:rsidRPr="002A11B9">
        <w:rPr>
          <w:bCs/>
          <w:szCs w:val="24"/>
        </w:rPr>
        <w:t>, microsatellite instability</w:t>
      </w:r>
      <w:r w:rsidR="00AF2AB0">
        <w:rPr>
          <w:bCs/>
          <w:szCs w:val="24"/>
        </w:rPr>
        <w:t>-high</w:t>
      </w:r>
      <w:r w:rsidR="00AC6C1B" w:rsidRPr="002A11B9">
        <w:rPr>
          <w:bCs/>
          <w:szCs w:val="24"/>
        </w:rPr>
        <w:t>;</w:t>
      </w:r>
      <w:r w:rsidR="00F31A2B" w:rsidRPr="002A11B9">
        <w:rPr>
          <w:bCs/>
          <w:szCs w:val="24"/>
        </w:rPr>
        <w:t xml:space="preserve"> </w:t>
      </w:r>
      <w:proofErr w:type="spellStart"/>
      <w:r w:rsidR="0026603C" w:rsidRPr="002A11B9">
        <w:rPr>
          <w:bCs/>
          <w:szCs w:val="24"/>
        </w:rPr>
        <w:t>nal-iri</w:t>
      </w:r>
      <w:proofErr w:type="spellEnd"/>
      <w:r w:rsidR="0026603C" w:rsidRPr="002A11B9">
        <w:rPr>
          <w:bCs/>
          <w:szCs w:val="24"/>
        </w:rPr>
        <w:t xml:space="preserve">, nano-liposomal irinotecan; </w:t>
      </w:r>
      <w:r w:rsidR="00F31A2B" w:rsidRPr="002A11B9">
        <w:rPr>
          <w:bCs/>
          <w:szCs w:val="24"/>
        </w:rPr>
        <w:t>NTRK, neurotrophic tyrosine receptor kinase;</w:t>
      </w:r>
      <w:r w:rsidR="00AC6C1B" w:rsidRPr="002A11B9">
        <w:rPr>
          <w:bCs/>
          <w:szCs w:val="24"/>
        </w:rPr>
        <w:t xml:space="preserve"> </w:t>
      </w:r>
      <w:proofErr w:type="spellStart"/>
      <w:r w:rsidR="00EB11F7" w:rsidRPr="002A11B9">
        <w:rPr>
          <w:bCs/>
          <w:szCs w:val="24"/>
        </w:rPr>
        <w:t>pCCA</w:t>
      </w:r>
      <w:proofErr w:type="spellEnd"/>
      <w:r w:rsidR="00EB11F7" w:rsidRPr="002A11B9">
        <w:rPr>
          <w:bCs/>
          <w:szCs w:val="24"/>
        </w:rPr>
        <w:t xml:space="preserve">, </w:t>
      </w:r>
      <w:r w:rsidR="00EB11F7" w:rsidRPr="002A11B9">
        <w:rPr>
          <w:szCs w:val="24"/>
        </w:rPr>
        <w:t>perihilar cholangiocarcinoma</w:t>
      </w:r>
      <w:r w:rsidR="00EB11F7" w:rsidRPr="002A11B9">
        <w:rPr>
          <w:bCs/>
          <w:szCs w:val="24"/>
        </w:rPr>
        <w:t xml:space="preserve">; </w:t>
      </w:r>
      <w:r w:rsidR="00AC6C1B" w:rsidRPr="002A11B9">
        <w:rPr>
          <w:bCs/>
          <w:szCs w:val="24"/>
        </w:rPr>
        <w:t xml:space="preserve">PD-1, </w:t>
      </w:r>
      <w:r w:rsidR="00AC6C1B" w:rsidRPr="002A11B9">
        <w:rPr>
          <w:bCs/>
        </w:rPr>
        <w:t>programmed cell death protein 1</w:t>
      </w:r>
      <w:r w:rsidR="00670582" w:rsidRPr="002A11B9">
        <w:rPr>
          <w:bCs/>
        </w:rPr>
        <w:t>; PS, performance status</w:t>
      </w:r>
      <w:r w:rsidR="009A2477" w:rsidRPr="002A11B9">
        <w:rPr>
          <w:bCs/>
          <w:szCs w:val="24"/>
        </w:rPr>
        <w:t>.</w:t>
      </w:r>
    </w:p>
    <w:p w14:paraId="443CF560" w14:textId="2413D596" w:rsidR="00FA347A" w:rsidRPr="002A11B9" w:rsidRDefault="00FA347A" w:rsidP="003C5ABC">
      <w:pPr>
        <w:suppressAutoHyphens/>
        <w:spacing w:after="120"/>
        <w:rPr>
          <w:bCs/>
          <w:szCs w:val="24"/>
        </w:rPr>
      </w:pPr>
      <w:r w:rsidRPr="002A11B9">
        <w:rPr>
          <w:bCs/>
          <w:szCs w:val="24"/>
          <w:vertAlign w:val="superscript"/>
        </w:rPr>
        <w:t>a</w:t>
      </w:r>
      <w:r w:rsidRPr="002A11B9">
        <w:rPr>
          <w:bCs/>
          <w:szCs w:val="24"/>
        </w:rPr>
        <w:t xml:space="preserve"> Special considerations</w:t>
      </w:r>
      <w:r w:rsidR="00EB11F7" w:rsidRPr="002A11B9">
        <w:rPr>
          <w:bCs/>
          <w:szCs w:val="24"/>
        </w:rPr>
        <w:t>: (i) c</w:t>
      </w:r>
      <w:r w:rsidRPr="002A11B9">
        <w:rPr>
          <w:bCs/>
          <w:szCs w:val="24"/>
        </w:rPr>
        <w:t>onsider the need for preoperative drainage</w:t>
      </w:r>
      <w:r w:rsidR="00EB11F7" w:rsidRPr="002A11B9">
        <w:rPr>
          <w:bCs/>
          <w:szCs w:val="24"/>
        </w:rPr>
        <w:t>; (ii) a</w:t>
      </w:r>
      <w:r w:rsidRPr="002A11B9">
        <w:rPr>
          <w:bCs/>
          <w:szCs w:val="24"/>
        </w:rPr>
        <w:t xml:space="preserve">void percutaneous biopsy in </w:t>
      </w:r>
      <w:proofErr w:type="spellStart"/>
      <w:r w:rsidRPr="002A11B9">
        <w:rPr>
          <w:bCs/>
          <w:szCs w:val="24"/>
        </w:rPr>
        <w:t>resectable</w:t>
      </w:r>
      <w:proofErr w:type="spellEnd"/>
      <w:r w:rsidRPr="002A11B9">
        <w:rPr>
          <w:bCs/>
          <w:szCs w:val="24"/>
        </w:rPr>
        <w:t xml:space="preserve"> d/</w:t>
      </w:r>
      <w:proofErr w:type="spellStart"/>
      <w:r w:rsidRPr="002A11B9">
        <w:rPr>
          <w:bCs/>
          <w:szCs w:val="24"/>
        </w:rPr>
        <w:t>pCCA</w:t>
      </w:r>
      <w:proofErr w:type="spellEnd"/>
      <w:r w:rsidR="00EB11F7" w:rsidRPr="002A11B9">
        <w:rPr>
          <w:bCs/>
          <w:szCs w:val="24"/>
        </w:rPr>
        <w:t xml:space="preserve">; </w:t>
      </w:r>
      <w:r w:rsidR="00FE0ECA" w:rsidRPr="002A11B9">
        <w:rPr>
          <w:bCs/>
          <w:szCs w:val="24"/>
        </w:rPr>
        <w:t>(iii) a</w:t>
      </w:r>
      <w:r w:rsidRPr="002A11B9">
        <w:rPr>
          <w:bCs/>
          <w:szCs w:val="24"/>
        </w:rPr>
        <w:t>ssess future liver remnant</w:t>
      </w:r>
      <w:r w:rsidR="00FE0ECA" w:rsidRPr="002A11B9">
        <w:rPr>
          <w:bCs/>
          <w:szCs w:val="24"/>
        </w:rPr>
        <w:t>; (iv) n</w:t>
      </w:r>
      <w:r w:rsidRPr="002A11B9">
        <w:rPr>
          <w:bCs/>
          <w:szCs w:val="24"/>
        </w:rPr>
        <w:t>eoadjuvant approach (selected cases)</w:t>
      </w:r>
      <w:r w:rsidR="00FE0ECA" w:rsidRPr="002A11B9">
        <w:rPr>
          <w:bCs/>
          <w:szCs w:val="24"/>
        </w:rPr>
        <w:t>; (v) c</w:t>
      </w:r>
      <w:r w:rsidRPr="002A11B9">
        <w:rPr>
          <w:bCs/>
          <w:szCs w:val="24"/>
        </w:rPr>
        <w:t xml:space="preserve">ompletion surgery for incidental </w:t>
      </w:r>
      <w:r w:rsidR="00827C35" w:rsidRPr="002A11B9">
        <w:rPr>
          <w:bCs/>
          <w:szCs w:val="24"/>
        </w:rPr>
        <w:t>GBC</w:t>
      </w:r>
      <w:r w:rsidRPr="002A11B9">
        <w:rPr>
          <w:bCs/>
          <w:szCs w:val="24"/>
        </w:rPr>
        <w:t xml:space="preserve"> </w:t>
      </w:r>
      <w:r w:rsidR="00827C35" w:rsidRPr="002A11B9">
        <w:rPr>
          <w:bCs/>
          <w:szCs w:val="24"/>
        </w:rPr>
        <w:t>stage ≥</w:t>
      </w:r>
      <w:r w:rsidRPr="002A11B9">
        <w:rPr>
          <w:bCs/>
          <w:szCs w:val="24"/>
        </w:rPr>
        <w:t>T1b</w:t>
      </w:r>
      <w:r w:rsidR="00827C35" w:rsidRPr="002A11B9">
        <w:rPr>
          <w:bCs/>
          <w:szCs w:val="24"/>
        </w:rPr>
        <w:t>.</w:t>
      </w:r>
    </w:p>
    <w:p w14:paraId="719E4C9F" w14:textId="0FF6F2E2" w:rsidR="00FA347A" w:rsidRPr="002A11B9" w:rsidRDefault="00FA347A" w:rsidP="003C5ABC">
      <w:pPr>
        <w:suppressAutoHyphens/>
        <w:spacing w:after="120"/>
        <w:rPr>
          <w:bCs/>
          <w:szCs w:val="24"/>
        </w:rPr>
      </w:pPr>
      <w:r w:rsidRPr="002A11B9">
        <w:rPr>
          <w:bCs/>
          <w:szCs w:val="24"/>
          <w:vertAlign w:val="superscript"/>
        </w:rPr>
        <w:t>b</w:t>
      </w:r>
      <w:r w:rsidRPr="002A11B9">
        <w:rPr>
          <w:bCs/>
          <w:szCs w:val="24"/>
        </w:rPr>
        <w:t xml:space="preserve"> </w:t>
      </w:r>
      <w:r w:rsidR="00277952" w:rsidRPr="002A11B9">
        <w:rPr>
          <w:bCs/>
          <w:szCs w:val="24"/>
        </w:rPr>
        <w:t>S</w:t>
      </w:r>
      <w:r w:rsidRPr="002A11B9">
        <w:rPr>
          <w:bCs/>
          <w:szCs w:val="24"/>
        </w:rPr>
        <w:t xml:space="preserve">alvage surgery or local therapies should be considered in responding patients with initially inoperable disease. </w:t>
      </w:r>
    </w:p>
    <w:p w14:paraId="46351B59" w14:textId="717A32DC" w:rsidR="00D562BD" w:rsidRPr="002A11B9" w:rsidRDefault="00D562BD" w:rsidP="003C5ABC">
      <w:pPr>
        <w:suppressAutoHyphens/>
        <w:spacing w:after="120"/>
        <w:rPr>
          <w:bCs/>
          <w:szCs w:val="24"/>
        </w:rPr>
      </w:pPr>
      <w:r w:rsidRPr="002A11B9">
        <w:rPr>
          <w:vertAlign w:val="superscript"/>
        </w:rPr>
        <w:t>c</w:t>
      </w:r>
      <w:r w:rsidRPr="002A11B9">
        <w:t xml:space="preserve"> Not EMA approved; not FDA approved.</w:t>
      </w:r>
    </w:p>
    <w:p w14:paraId="60EE6D6A" w14:textId="0FD094C2" w:rsidR="00FA347A" w:rsidRPr="002A11B9" w:rsidRDefault="005E3B94" w:rsidP="003C5ABC">
      <w:pPr>
        <w:suppressAutoHyphens/>
        <w:spacing w:after="120"/>
        <w:rPr>
          <w:bCs/>
          <w:szCs w:val="24"/>
        </w:rPr>
      </w:pPr>
      <w:r w:rsidRPr="002A11B9">
        <w:rPr>
          <w:bCs/>
          <w:szCs w:val="24"/>
          <w:vertAlign w:val="superscript"/>
        </w:rPr>
        <w:t>d</w:t>
      </w:r>
      <w:r w:rsidR="00FA347A" w:rsidRPr="002A11B9">
        <w:rPr>
          <w:bCs/>
          <w:szCs w:val="24"/>
        </w:rPr>
        <w:t xml:space="preserve"> Reconsider surgery in the event of adequate response to treatment.</w:t>
      </w:r>
    </w:p>
    <w:p w14:paraId="2E8B55D9" w14:textId="1EB05F74" w:rsidR="00827C35" w:rsidRPr="002A11B9" w:rsidRDefault="005E3B94" w:rsidP="003C5ABC">
      <w:pPr>
        <w:suppressAutoHyphens/>
        <w:spacing w:after="120"/>
        <w:rPr>
          <w:bCs/>
          <w:szCs w:val="24"/>
        </w:rPr>
      </w:pPr>
      <w:r w:rsidRPr="002A11B9">
        <w:rPr>
          <w:bCs/>
          <w:szCs w:val="24"/>
          <w:vertAlign w:val="superscript"/>
        </w:rPr>
        <w:t>e</w:t>
      </w:r>
      <w:r w:rsidR="00827C35" w:rsidRPr="002A11B9">
        <w:rPr>
          <w:bCs/>
          <w:szCs w:val="24"/>
        </w:rPr>
        <w:t xml:space="preserve"> Clinical trial recommended when available</w:t>
      </w:r>
      <w:r w:rsidRPr="002A11B9">
        <w:rPr>
          <w:bCs/>
          <w:szCs w:val="24"/>
        </w:rPr>
        <w:t>.</w:t>
      </w:r>
    </w:p>
    <w:p w14:paraId="35E86CE0" w14:textId="34EEDD96" w:rsidR="00FA347A" w:rsidRPr="002A11B9" w:rsidRDefault="005E3B94" w:rsidP="003C5ABC">
      <w:pPr>
        <w:suppressAutoHyphens/>
        <w:spacing w:after="120"/>
        <w:rPr>
          <w:bCs/>
          <w:szCs w:val="24"/>
        </w:rPr>
      </w:pPr>
      <w:r w:rsidRPr="002A11B9">
        <w:rPr>
          <w:bCs/>
          <w:szCs w:val="24"/>
          <w:vertAlign w:val="superscript"/>
        </w:rPr>
        <w:lastRenderedPageBreak/>
        <w:t>f</w:t>
      </w:r>
      <w:r w:rsidR="00FA347A" w:rsidRPr="002A11B9">
        <w:rPr>
          <w:bCs/>
          <w:szCs w:val="24"/>
        </w:rPr>
        <w:t xml:space="preserve"> Molecular profiling should be performed before</w:t>
      </w:r>
      <w:r w:rsidR="00277952" w:rsidRPr="002A11B9">
        <w:rPr>
          <w:bCs/>
          <w:szCs w:val="24"/>
        </w:rPr>
        <w:t>/</w:t>
      </w:r>
      <w:r w:rsidR="00FA347A" w:rsidRPr="002A11B9">
        <w:rPr>
          <w:bCs/>
          <w:szCs w:val="24"/>
        </w:rPr>
        <w:t xml:space="preserve">during first-line therapy. Gene panel should include </w:t>
      </w:r>
      <w:r w:rsidR="00FA347A" w:rsidRPr="002A11B9">
        <w:rPr>
          <w:bCs/>
          <w:i/>
          <w:iCs/>
          <w:szCs w:val="24"/>
        </w:rPr>
        <w:t>FGFR2, IDH1, H</w:t>
      </w:r>
      <w:r w:rsidR="00827C35" w:rsidRPr="002A11B9">
        <w:rPr>
          <w:bCs/>
          <w:i/>
          <w:iCs/>
          <w:szCs w:val="24"/>
        </w:rPr>
        <w:t>ER</w:t>
      </w:r>
      <w:r w:rsidR="00FA347A" w:rsidRPr="002A11B9">
        <w:rPr>
          <w:bCs/>
          <w:i/>
          <w:iCs/>
          <w:szCs w:val="24"/>
        </w:rPr>
        <w:t>2/neu</w:t>
      </w:r>
      <w:r w:rsidR="00FA347A" w:rsidRPr="002A11B9">
        <w:rPr>
          <w:bCs/>
          <w:szCs w:val="24"/>
        </w:rPr>
        <w:t xml:space="preserve"> and </w:t>
      </w:r>
      <w:r w:rsidR="00FA347A" w:rsidRPr="002A11B9">
        <w:rPr>
          <w:bCs/>
          <w:i/>
          <w:iCs/>
          <w:szCs w:val="24"/>
        </w:rPr>
        <w:t>BRAF</w:t>
      </w:r>
      <w:r w:rsidR="00FA347A" w:rsidRPr="002A11B9">
        <w:rPr>
          <w:bCs/>
          <w:szCs w:val="24"/>
        </w:rPr>
        <w:t xml:space="preserve"> to test for hotspot mutations</w:t>
      </w:r>
      <w:r w:rsidR="00827C35" w:rsidRPr="002A11B9">
        <w:rPr>
          <w:bCs/>
          <w:szCs w:val="24"/>
        </w:rPr>
        <w:t>,</w:t>
      </w:r>
      <w:r w:rsidR="00FA347A" w:rsidRPr="002A11B9">
        <w:rPr>
          <w:bCs/>
          <w:szCs w:val="24"/>
        </w:rPr>
        <w:t xml:space="preserve"> but may also include genes such as </w:t>
      </w:r>
      <w:r w:rsidR="00FA347A" w:rsidRPr="002A11B9">
        <w:rPr>
          <w:bCs/>
          <w:i/>
          <w:iCs/>
          <w:szCs w:val="24"/>
        </w:rPr>
        <w:t>NTRK</w:t>
      </w:r>
      <w:r w:rsidR="00FA347A" w:rsidRPr="002A11B9">
        <w:rPr>
          <w:bCs/>
          <w:szCs w:val="24"/>
        </w:rPr>
        <w:t xml:space="preserve"> and </w:t>
      </w:r>
      <w:r w:rsidR="00FA347A" w:rsidRPr="002A11B9">
        <w:rPr>
          <w:bCs/>
          <w:i/>
          <w:iCs/>
          <w:szCs w:val="24"/>
        </w:rPr>
        <w:t>c-</w:t>
      </w:r>
      <w:r w:rsidR="00670582" w:rsidRPr="002A11B9">
        <w:rPr>
          <w:bCs/>
          <w:i/>
          <w:iCs/>
          <w:szCs w:val="24"/>
        </w:rPr>
        <w:t>MET</w:t>
      </w:r>
      <w:r w:rsidR="00FA347A" w:rsidRPr="002A11B9">
        <w:rPr>
          <w:bCs/>
          <w:szCs w:val="24"/>
        </w:rPr>
        <w:t xml:space="preserve">. The rapidly evolving landscape of drug targets and predictive biomarkers may necessitate larger panels in the future. </w:t>
      </w:r>
    </w:p>
    <w:p w14:paraId="5D07266B" w14:textId="635EF9F4" w:rsidR="00FA347A" w:rsidRPr="002A11B9" w:rsidRDefault="005E3B94" w:rsidP="003C5ABC">
      <w:pPr>
        <w:suppressAutoHyphens/>
        <w:spacing w:after="120"/>
        <w:rPr>
          <w:bCs/>
          <w:szCs w:val="24"/>
        </w:rPr>
      </w:pPr>
      <w:r w:rsidRPr="002A11B9">
        <w:rPr>
          <w:bCs/>
          <w:szCs w:val="24"/>
          <w:vertAlign w:val="superscript"/>
        </w:rPr>
        <w:t>g</w:t>
      </w:r>
      <w:r w:rsidR="00FA347A" w:rsidRPr="002A11B9">
        <w:rPr>
          <w:bCs/>
          <w:szCs w:val="24"/>
        </w:rPr>
        <w:t xml:space="preserve"> </w:t>
      </w:r>
      <w:r w:rsidR="00BA700B" w:rsidRPr="002A11B9">
        <w:rPr>
          <w:bCs/>
          <w:szCs w:val="24"/>
        </w:rPr>
        <w:t>C</w:t>
      </w:r>
      <w:r w:rsidR="00FA347A" w:rsidRPr="002A11B9">
        <w:rPr>
          <w:bCs/>
          <w:szCs w:val="24"/>
        </w:rPr>
        <w:t>is</w:t>
      </w:r>
      <w:r w:rsidR="00B40E3D" w:rsidRPr="002A11B9">
        <w:rPr>
          <w:bCs/>
          <w:szCs w:val="24"/>
        </w:rPr>
        <w:t>platin</w:t>
      </w:r>
      <w:r w:rsidR="00670582" w:rsidRPr="002A11B9">
        <w:rPr>
          <w:bCs/>
          <w:szCs w:val="24"/>
        </w:rPr>
        <w:t>–g</w:t>
      </w:r>
      <w:r w:rsidR="00FA347A" w:rsidRPr="002A11B9">
        <w:rPr>
          <w:bCs/>
          <w:szCs w:val="24"/>
        </w:rPr>
        <w:t>em</w:t>
      </w:r>
      <w:r w:rsidR="00B40E3D" w:rsidRPr="002A11B9">
        <w:rPr>
          <w:bCs/>
          <w:szCs w:val="24"/>
        </w:rPr>
        <w:t>citabine</w:t>
      </w:r>
      <w:r w:rsidR="00BA700B" w:rsidRPr="002A11B9">
        <w:rPr>
          <w:bCs/>
          <w:szCs w:val="24"/>
        </w:rPr>
        <w:t>–</w:t>
      </w:r>
      <w:r w:rsidR="00FA347A" w:rsidRPr="002A11B9">
        <w:rPr>
          <w:bCs/>
          <w:szCs w:val="24"/>
        </w:rPr>
        <w:t xml:space="preserve">durvalumab is recommended </w:t>
      </w:r>
      <w:r w:rsidR="00670582" w:rsidRPr="002A11B9">
        <w:rPr>
          <w:bCs/>
          <w:szCs w:val="24"/>
        </w:rPr>
        <w:t xml:space="preserve">for </w:t>
      </w:r>
      <w:r w:rsidR="00FA347A" w:rsidRPr="002A11B9">
        <w:rPr>
          <w:bCs/>
          <w:szCs w:val="24"/>
        </w:rPr>
        <w:t>first</w:t>
      </w:r>
      <w:r w:rsidR="00670582" w:rsidRPr="002A11B9">
        <w:rPr>
          <w:bCs/>
          <w:szCs w:val="24"/>
        </w:rPr>
        <w:t>-line treatment</w:t>
      </w:r>
      <w:r w:rsidR="00FA347A" w:rsidRPr="002A11B9">
        <w:rPr>
          <w:bCs/>
          <w:szCs w:val="24"/>
        </w:rPr>
        <w:t xml:space="preserve"> [I, A]. Consider </w:t>
      </w:r>
      <w:r w:rsidR="00670582" w:rsidRPr="002A11B9">
        <w:rPr>
          <w:bCs/>
          <w:szCs w:val="24"/>
        </w:rPr>
        <w:t>gemcitabine</w:t>
      </w:r>
      <w:r w:rsidR="00FA347A" w:rsidRPr="002A11B9">
        <w:rPr>
          <w:bCs/>
          <w:szCs w:val="24"/>
        </w:rPr>
        <w:t xml:space="preserve"> monotherapy in patients with </w:t>
      </w:r>
      <w:r w:rsidRPr="002A11B9">
        <w:rPr>
          <w:bCs/>
          <w:szCs w:val="24"/>
        </w:rPr>
        <w:t xml:space="preserve">a </w:t>
      </w:r>
      <w:r w:rsidR="00FA347A" w:rsidRPr="002A11B9">
        <w:rPr>
          <w:bCs/>
          <w:szCs w:val="24"/>
        </w:rPr>
        <w:t xml:space="preserve">compromised </w:t>
      </w:r>
      <w:r w:rsidR="00670582" w:rsidRPr="002A11B9">
        <w:rPr>
          <w:bCs/>
          <w:szCs w:val="24"/>
        </w:rPr>
        <w:t>PS</w:t>
      </w:r>
      <w:r w:rsidR="00FA347A" w:rsidRPr="002A11B9">
        <w:rPr>
          <w:bCs/>
          <w:szCs w:val="24"/>
        </w:rPr>
        <w:t xml:space="preserve"> or significant debility </w:t>
      </w:r>
      <w:r w:rsidR="00361C94" w:rsidRPr="002A11B9">
        <w:rPr>
          <w:bCs/>
          <w:szCs w:val="24"/>
        </w:rPr>
        <w:t xml:space="preserve">who are </w:t>
      </w:r>
      <w:r w:rsidR="00FA347A" w:rsidRPr="002A11B9">
        <w:rPr>
          <w:bCs/>
          <w:szCs w:val="24"/>
        </w:rPr>
        <w:t xml:space="preserve">at risk </w:t>
      </w:r>
      <w:r w:rsidR="00361C94" w:rsidRPr="002A11B9">
        <w:rPr>
          <w:bCs/>
          <w:szCs w:val="24"/>
        </w:rPr>
        <w:t>of</w:t>
      </w:r>
      <w:r w:rsidR="00FA347A" w:rsidRPr="002A11B9">
        <w:rPr>
          <w:bCs/>
          <w:szCs w:val="24"/>
        </w:rPr>
        <w:t xml:space="preserve"> toxicity from platinum-containing </w:t>
      </w:r>
      <w:proofErr w:type="spellStart"/>
      <w:r w:rsidR="00670582" w:rsidRPr="002A11B9">
        <w:rPr>
          <w:bCs/>
          <w:szCs w:val="24"/>
        </w:rPr>
        <w:t>ChT</w:t>
      </w:r>
      <w:proofErr w:type="spellEnd"/>
      <w:r w:rsidR="00FA347A" w:rsidRPr="002A11B9">
        <w:rPr>
          <w:bCs/>
          <w:szCs w:val="24"/>
        </w:rPr>
        <w:t xml:space="preserve"> regimens</w:t>
      </w:r>
      <w:r w:rsidR="00670582" w:rsidRPr="002A11B9">
        <w:rPr>
          <w:bCs/>
          <w:szCs w:val="24"/>
        </w:rPr>
        <w:t>.</w:t>
      </w:r>
    </w:p>
    <w:p w14:paraId="3EEC8F05" w14:textId="532815CF" w:rsidR="006D107E" w:rsidRPr="002A11B9" w:rsidRDefault="006D107E" w:rsidP="003C1307">
      <w:pPr>
        <w:suppressAutoHyphens/>
        <w:spacing w:after="120"/>
        <w:rPr>
          <w:szCs w:val="24"/>
        </w:rPr>
      </w:pPr>
      <w:r w:rsidRPr="002A11B9">
        <w:rPr>
          <w:szCs w:val="24"/>
          <w:vertAlign w:val="superscript"/>
        </w:rPr>
        <w:t>h</w:t>
      </w:r>
      <w:r w:rsidRPr="002A11B9">
        <w:rPr>
          <w:szCs w:val="24"/>
        </w:rPr>
        <w:t xml:space="preserve"> ESMO-MCBS v1.1</w:t>
      </w:r>
      <w:r w:rsidRPr="002A11B9">
        <w:rPr>
          <w:szCs w:val="24"/>
        </w:rPr>
        <w:fldChar w:fldCharType="begin">
          <w:fldData xml:space="preserve">PEVuZE5vdGU+PENpdGU+PEF1dGhvcj5DaGVybnk8L0F1dGhvcj48WWVhcj4yMDE3PC9ZZWFyPjxS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=
</w:fldData>
        </w:fldChar>
      </w:r>
      <w:r w:rsidR="00CD1EBC">
        <w:rPr>
          <w:szCs w:val="24"/>
        </w:rPr>
        <w:instrText xml:space="preserve"> ADDIN EN.CITE </w:instrText>
      </w:r>
      <w:r w:rsidR="00CD1EBC">
        <w:rPr>
          <w:szCs w:val="24"/>
        </w:rPr>
        <w:fldChar w:fldCharType="begin">
          <w:fldData xml:space="preserve">PEVuZE5vdGU+PENpdGU+PEF1dGhvcj5DaGVybnk8L0F1dGhvcj48WWVhcj4yMDE3PC9ZZWFyPjxS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=
</w:fldData>
        </w:fldChar>
      </w:r>
      <w:r w:rsidR="00CD1EBC">
        <w:rPr>
          <w:szCs w:val="24"/>
        </w:rPr>
        <w:instrText xml:space="preserve"> ADDIN EN.CITE.DATA </w:instrText>
      </w:r>
      <w:r w:rsidR="00CD1EBC">
        <w:rPr>
          <w:szCs w:val="24"/>
        </w:rPr>
      </w:r>
      <w:r w:rsidR="00CD1EBC">
        <w:rPr>
          <w:szCs w:val="24"/>
        </w:rPr>
        <w:fldChar w:fldCharType="end"/>
      </w:r>
      <w:r w:rsidRPr="002A11B9">
        <w:rPr>
          <w:szCs w:val="24"/>
        </w:rPr>
      </w:r>
      <w:r w:rsidRPr="002A11B9">
        <w:rPr>
          <w:szCs w:val="24"/>
        </w:rPr>
        <w:fldChar w:fldCharType="separate"/>
      </w:r>
      <w:r w:rsidR="00CD1EBC" w:rsidRPr="00CD1EBC">
        <w:rPr>
          <w:noProof/>
          <w:szCs w:val="24"/>
          <w:vertAlign w:val="superscript"/>
        </w:rPr>
        <w:t>107</w:t>
      </w:r>
      <w:r w:rsidRPr="002A11B9">
        <w:rPr>
          <w:szCs w:val="24"/>
        </w:rPr>
        <w:fldChar w:fldCharType="end"/>
      </w:r>
      <w:r w:rsidRPr="002A11B9">
        <w:rPr>
          <w:szCs w:val="24"/>
        </w:rPr>
        <w:t xml:space="preserve"> was used to calculate scores for therapies/indications approved by the EMA or FDA. The scores have been calculated by the ESMO-MCBS Working Group and validated by the ESMO Guidelines Committee (</w:t>
      </w:r>
      <w:hyperlink r:id="rId19" w:history="1">
        <w:r w:rsidRPr="002A11B9">
          <w:rPr>
            <w:rStyle w:val="Hyperlink"/>
            <w:szCs w:val="24"/>
          </w:rPr>
          <w:t>https://www.esmo.org/guidelines/esmo-mcbs/esmo-mcbs-evaluation-forms</w:t>
        </w:r>
      </w:hyperlink>
      <w:r w:rsidRPr="002A11B9">
        <w:rPr>
          <w:szCs w:val="24"/>
        </w:rPr>
        <w:t>).</w:t>
      </w:r>
    </w:p>
    <w:p w14:paraId="14378730" w14:textId="785CAB5F" w:rsidR="006D107E" w:rsidRPr="002A11B9" w:rsidRDefault="006D107E" w:rsidP="003C1307">
      <w:pPr>
        <w:suppressAutoHyphens/>
        <w:spacing w:after="120"/>
        <w:rPr>
          <w:szCs w:val="24"/>
        </w:rPr>
      </w:pPr>
      <w:r w:rsidRPr="002A11B9">
        <w:rPr>
          <w:szCs w:val="24"/>
          <w:vertAlign w:val="superscript"/>
        </w:rPr>
        <w:t>i</w:t>
      </w:r>
      <w:r w:rsidRPr="002A11B9">
        <w:rPr>
          <w:szCs w:val="24"/>
        </w:rPr>
        <w:t xml:space="preserve"> ESCAT scores apply to genomic alterations only. These scores have been defined by the guideline authors and validated by the ESMO Translational Research and Precision Medicine Working Group.</w:t>
      </w:r>
      <w:r w:rsidRPr="002A11B9">
        <w:rPr>
          <w:szCs w:val="24"/>
        </w:rPr>
        <w:fldChar w:fldCharType="begin">
          <w:fldData xml:space="preserve">PEVuZE5vdGU+PENpdGU+PEF1dGhvcj5NYXRlbzwvQXV0aG9yPjxZZWFyPjIwMTg8L1llYXI+PFJl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</w:fldData>
        </w:fldChar>
      </w:r>
      <w:r w:rsidR="00CD1EBC">
        <w:rPr>
          <w:szCs w:val="24"/>
        </w:rPr>
        <w:instrText xml:space="preserve"> ADDIN EN.CITE </w:instrText>
      </w:r>
      <w:r w:rsidR="00CD1EBC">
        <w:rPr>
          <w:szCs w:val="24"/>
        </w:rPr>
        <w:fldChar w:fldCharType="begin">
          <w:fldData xml:space="preserve">PEVuZE5vdGU+PENpdGU+PEF1dGhvcj5NYXRlbzwvQXV0aG9yPjxZZWFyPjIwMTg8L1llYXI+PFJl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</w:fldData>
        </w:fldChar>
      </w:r>
      <w:r w:rsidR="00CD1EBC">
        <w:rPr>
          <w:szCs w:val="24"/>
        </w:rPr>
        <w:instrText xml:space="preserve"> ADDIN EN.CITE.DATA </w:instrText>
      </w:r>
      <w:r w:rsidR="00CD1EBC">
        <w:rPr>
          <w:szCs w:val="24"/>
        </w:rPr>
      </w:r>
      <w:r w:rsidR="00CD1EBC">
        <w:rPr>
          <w:szCs w:val="24"/>
        </w:rPr>
        <w:fldChar w:fldCharType="end"/>
      </w:r>
      <w:r w:rsidRPr="002A11B9">
        <w:rPr>
          <w:szCs w:val="24"/>
        </w:rPr>
      </w:r>
      <w:r w:rsidRPr="002A11B9">
        <w:rPr>
          <w:szCs w:val="24"/>
        </w:rPr>
        <w:fldChar w:fldCharType="separate"/>
      </w:r>
      <w:r w:rsidR="00CD1EBC" w:rsidRPr="00CD1EBC">
        <w:rPr>
          <w:noProof/>
          <w:szCs w:val="24"/>
          <w:vertAlign w:val="superscript"/>
        </w:rPr>
        <w:t>106</w:t>
      </w:r>
      <w:r w:rsidRPr="002A11B9">
        <w:rPr>
          <w:szCs w:val="24"/>
        </w:rPr>
        <w:fldChar w:fldCharType="end"/>
      </w:r>
    </w:p>
    <w:p w14:paraId="6F3A8469" w14:textId="79B146F7" w:rsidR="00361C94" w:rsidRPr="002A11B9" w:rsidRDefault="006D107E" w:rsidP="003C1307">
      <w:pPr>
        <w:suppressAutoHyphens/>
        <w:spacing w:after="120"/>
        <w:rPr>
          <w:bCs/>
        </w:rPr>
      </w:pPr>
      <w:r w:rsidRPr="002A11B9">
        <w:rPr>
          <w:bCs/>
          <w:szCs w:val="24"/>
          <w:vertAlign w:val="superscript"/>
        </w:rPr>
        <w:t>j</w:t>
      </w:r>
      <w:r w:rsidR="00361C94" w:rsidRPr="002A11B9">
        <w:rPr>
          <w:bCs/>
          <w:szCs w:val="24"/>
        </w:rPr>
        <w:t xml:space="preserve"> </w:t>
      </w:r>
      <w:r w:rsidR="00361C94" w:rsidRPr="002A11B9">
        <w:rPr>
          <w:bCs/>
        </w:rPr>
        <w:t>FDA approved; not EMA approved.</w:t>
      </w:r>
    </w:p>
    <w:p w14:paraId="6AC5A4F0" w14:textId="079882D9" w:rsidR="00361C94" w:rsidRPr="002A11B9" w:rsidRDefault="006D107E" w:rsidP="00827C35">
      <w:pPr>
        <w:suppressAutoHyphens/>
        <w:spacing w:before="120" w:after="0"/>
        <w:rPr>
          <w:bCs/>
          <w:szCs w:val="24"/>
        </w:rPr>
      </w:pPr>
      <w:r w:rsidRPr="002A11B9">
        <w:rPr>
          <w:bCs/>
          <w:vertAlign w:val="superscript"/>
        </w:rPr>
        <w:t>k</w:t>
      </w:r>
      <w:r w:rsidR="00361C94" w:rsidRPr="002A11B9">
        <w:rPr>
          <w:bCs/>
        </w:rPr>
        <w:t xml:space="preserve"> EMA and FDA approved.</w:t>
      </w:r>
    </w:p>
    <w:p w14:paraId="52BF59CB" w14:textId="18C72E82" w:rsidR="002F42AE" w:rsidRDefault="006D107E" w:rsidP="002F42AE">
      <w:pPr>
        <w:suppressAutoHyphens/>
        <w:spacing w:before="120" w:after="0"/>
        <w:rPr>
          <w:bCs/>
          <w:szCs w:val="24"/>
        </w:rPr>
      </w:pPr>
      <w:r w:rsidRPr="002A11B9">
        <w:rPr>
          <w:bCs/>
          <w:szCs w:val="24"/>
          <w:vertAlign w:val="superscript"/>
        </w:rPr>
        <w:t>l</w:t>
      </w:r>
      <w:r w:rsidR="00FA347A" w:rsidRPr="002A11B9">
        <w:rPr>
          <w:bCs/>
          <w:szCs w:val="24"/>
        </w:rPr>
        <w:t xml:space="preserve"> </w:t>
      </w:r>
      <w:r w:rsidR="00670582" w:rsidRPr="002A11B9">
        <w:rPr>
          <w:bCs/>
          <w:szCs w:val="24"/>
        </w:rPr>
        <w:t>A</w:t>
      </w:r>
      <w:r w:rsidR="00FA347A" w:rsidRPr="002A11B9">
        <w:rPr>
          <w:bCs/>
          <w:szCs w:val="24"/>
        </w:rPr>
        <w:t>nti-PD</w:t>
      </w:r>
      <w:r w:rsidR="00670582" w:rsidRPr="002A11B9">
        <w:rPr>
          <w:bCs/>
          <w:szCs w:val="24"/>
        </w:rPr>
        <w:t>-</w:t>
      </w:r>
      <w:r w:rsidR="00FA347A" w:rsidRPr="002A11B9">
        <w:rPr>
          <w:bCs/>
          <w:szCs w:val="24"/>
        </w:rPr>
        <w:t xml:space="preserve">1 therapy is recommended for </w:t>
      </w:r>
      <w:r w:rsidR="00670582" w:rsidRPr="002A11B9">
        <w:rPr>
          <w:bCs/>
          <w:szCs w:val="24"/>
        </w:rPr>
        <w:t xml:space="preserve">patients with </w:t>
      </w:r>
      <w:r w:rsidR="00FA347A" w:rsidRPr="002A11B9">
        <w:rPr>
          <w:bCs/>
          <w:szCs w:val="24"/>
        </w:rPr>
        <w:t>MSI</w:t>
      </w:r>
      <w:r w:rsidR="004E00A1">
        <w:rPr>
          <w:bCs/>
          <w:szCs w:val="24"/>
        </w:rPr>
        <w:t>-H</w:t>
      </w:r>
      <w:r w:rsidR="00FA347A" w:rsidRPr="002A11B9">
        <w:rPr>
          <w:bCs/>
          <w:szCs w:val="24"/>
        </w:rPr>
        <w:t>/</w:t>
      </w:r>
      <w:proofErr w:type="spellStart"/>
      <w:r w:rsidR="00E5432E" w:rsidRPr="002A11B9">
        <w:rPr>
          <w:bCs/>
          <w:szCs w:val="24"/>
        </w:rPr>
        <w:t>d</w:t>
      </w:r>
      <w:r w:rsidR="00FA347A" w:rsidRPr="002A11B9">
        <w:rPr>
          <w:bCs/>
          <w:szCs w:val="24"/>
        </w:rPr>
        <w:t>MMR</w:t>
      </w:r>
      <w:proofErr w:type="spellEnd"/>
      <w:r w:rsidR="00FA347A" w:rsidRPr="002A11B9">
        <w:rPr>
          <w:bCs/>
          <w:szCs w:val="24"/>
        </w:rPr>
        <w:t xml:space="preserve"> </w:t>
      </w:r>
      <w:r w:rsidR="00C63997" w:rsidRPr="002A11B9">
        <w:rPr>
          <w:bCs/>
          <w:szCs w:val="24"/>
        </w:rPr>
        <w:t>who</w:t>
      </w:r>
      <w:r w:rsidR="00FA347A" w:rsidRPr="002A11B9">
        <w:rPr>
          <w:bCs/>
          <w:szCs w:val="24"/>
        </w:rPr>
        <w:t xml:space="preserve"> have not been treated with </w:t>
      </w:r>
      <w:r w:rsidR="00670582" w:rsidRPr="002A11B9">
        <w:rPr>
          <w:bCs/>
          <w:szCs w:val="24"/>
        </w:rPr>
        <w:t xml:space="preserve">first-line </w:t>
      </w:r>
      <w:r w:rsidR="00FA347A" w:rsidRPr="002A11B9">
        <w:rPr>
          <w:bCs/>
          <w:szCs w:val="24"/>
        </w:rPr>
        <w:t>immunotherapy.</w:t>
      </w:r>
      <w:r w:rsidR="002F42AE" w:rsidRPr="002A11B9">
        <w:rPr>
          <w:bCs/>
          <w:szCs w:val="24"/>
        </w:rPr>
        <w:t xml:space="preserve"> </w:t>
      </w:r>
    </w:p>
    <w:p w14:paraId="437AAA0C" w14:textId="54D02240" w:rsidR="004A3EF6" w:rsidRPr="002A11B9" w:rsidRDefault="004A3EF6" w:rsidP="002F42AE">
      <w:pPr>
        <w:suppressAutoHyphens/>
        <w:spacing w:before="120" w:after="0"/>
        <w:rPr>
          <w:bCs/>
          <w:szCs w:val="24"/>
        </w:rPr>
      </w:pPr>
      <w:r w:rsidRPr="004A3EF6">
        <w:rPr>
          <w:bCs/>
          <w:szCs w:val="24"/>
          <w:vertAlign w:val="superscript"/>
        </w:rPr>
        <w:t>m</w:t>
      </w:r>
      <w:r>
        <w:rPr>
          <w:bCs/>
          <w:szCs w:val="24"/>
        </w:rPr>
        <w:t xml:space="preserve"> </w:t>
      </w:r>
      <w:r>
        <w:rPr>
          <w:bCs/>
        </w:rPr>
        <w:t>EM</w:t>
      </w:r>
      <w:r w:rsidRPr="002A11B9">
        <w:rPr>
          <w:bCs/>
        </w:rPr>
        <w:t xml:space="preserve">A approved; not </w:t>
      </w:r>
      <w:r>
        <w:rPr>
          <w:bCs/>
        </w:rPr>
        <w:t>FD</w:t>
      </w:r>
      <w:r w:rsidRPr="002A11B9">
        <w:rPr>
          <w:bCs/>
        </w:rPr>
        <w:t>A approved.</w:t>
      </w:r>
    </w:p>
    <w:p w14:paraId="59CE5AA4" w14:textId="3ADFE0B4" w:rsidR="007E66B3" w:rsidRPr="002A11B9" w:rsidRDefault="007E66B3" w:rsidP="00E815C4">
      <w:pPr>
        <w:suppressAutoHyphens/>
        <w:spacing w:after="120"/>
        <w:jc w:val="both"/>
        <w:rPr>
          <w:bCs/>
          <w:szCs w:val="24"/>
        </w:rPr>
      </w:pPr>
    </w:p>
    <w:sectPr w:rsidR="007E66B3" w:rsidRPr="002A11B9" w:rsidSect="00E815C4">
      <w:pgSz w:w="16834" w:h="11909" w:orient="landscape"/>
      <w:pgMar w:top="1440" w:right="1440" w:bottom="1440" w:left="1440"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EFF85" w14:textId="77777777" w:rsidR="00D32385" w:rsidRDefault="00D32385">
      <w:pPr>
        <w:spacing w:line="240" w:lineRule="auto"/>
      </w:pPr>
      <w:r>
        <w:separator/>
      </w:r>
    </w:p>
  </w:endnote>
  <w:endnote w:type="continuationSeparator" w:id="0">
    <w:p w14:paraId="09969652" w14:textId="77777777" w:rsidR="00D32385" w:rsidRDefault="00D32385">
      <w:pPr>
        <w:spacing w:line="240" w:lineRule="auto"/>
      </w:pPr>
      <w:r>
        <w:continuationSeparator/>
      </w:r>
    </w:p>
  </w:endnote>
  <w:endnote w:type="continuationNotice" w:id="1">
    <w:p w14:paraId="461A583B" w14:textId="77777777" w:rsidR="00D32385" w:rsidRDefault="00D323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4D659" w14:textId="77777777" w:rsidR="00D32385" w:rsidRDefault="00D323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B5ACD" w14:textId="38183915" w:rsidR="00D32385" w:rsidRDefault="00D32385">
    <w:pPr>
      <w:jc w:val="right"/>
    </w:pPr>
    <w:r>
      <w:fldChar w:fldCharType="begin"/>
    </w:r>
    <w:r>
      <w:instrText>PAGE</w:instrText>
    </w:r>
    <w:r>
      <w:fldChar w:fldCharType="separate"/>
    </w:r>
    <w:r w:rsidR="00EC3CBA">
      <w:rPr>
        <w:noProof/>
      </w:rPr>
      <w:t>3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B19DF" w14:textId="77777777" w:rsidR="00D32385" w:rsidRDefault="00D32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E15A7" w14:textId="77777777" w:rsidR="00D32385" w:rsidRDefault="00D32385">
      <w:pPr>
        <w:spacing w:line="240" w:lineRule="auto"/>
      </w:pPr>
      <w:r>
        <w:separator/>
      </w:r>
    </w:p>
  </w:footnote>
  <w:footnote w:type="continuationSeparator" w:id="0">
    <w:p w14:paraId="65E621CF" w14:textId="77777777" w:rsidR="00D32385" w:rsidRDefault="00D32385">
      <w:pPr>
        <w:spacing w:line="240" w:lineRule="auto"/>
      </w:pPr>
      <w:r>
        <w:continuationSeparator/>
      </w:r>
    </w:p>
  </w:footnote>
  <w:footnote w:type="continuationNotice" w:id="1">
    <w:p w14:paraId="05758E2D" w14:textId="77777777" w:rsidR="00D32385" w:rsidRDefault="00D3238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7196F" w14:textId="77777777" w:rsidR="00D32385" w:rsidRDefault="00D323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9E333" w14:textId="77777777" w:rsidR="00D32385" w:rsidRDefault="00D32385">
    <w:pP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BCDF5" w14:textId="77777777" w:rsidR="00D32385" w:rsidRDefault="00D323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33D1D"/>
    <w:multiLevelType w:val="hybridMultilevel"/>
    <w:tmpl w:val="7ECE2EA0"/>
    <w:lvl w:ilvl="0" w:tplc="142AE10C">
      <w:numFmt w:val="bullet"/>
      <w:lvlText w:val="•"/>
      <w:lvlJc w:val="left"/>
      <w:pPr>
        <w:ind w:left="360" w:hanging="360"/>
      </w:pPr>
      <w:rPr>
        <w:rFonts w:ascii="Arial" w:eastAsia="Arial" w:hAnsi="Arial" w:cs="Aria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 w15:restartNumberingAfterBreak="0">
    <w:nsid w:val="05F81887"/>
    <w:multiLevelType w:val="hybridMultilevel"/>
    <w:tmpl w:val="57CA6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D25B77"/>
    <w:multiLevelType w:val="multilevel"/>
    <w:tmpl w:val="3956218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0925781A"/>
    <w:multiLevelType w:val="multilevel"/>
    <w:tmpl w:val="B2AAC7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4B613D"/>
    <w:multiLevelType w:val="hybridMultilevel"/>
    <w:tmpl w:val="6CE4C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4F777D6"/>
    <w:multiLevelType w:val="multilevel"/>
    <w:tmpl w:val="40602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4CD00C1"/>
    <w:multiLevelType w:val="hybridMultilevel"/>
    <w:tmpl w:val="6DDE5ADC"/>
    <w:lvl w:ilvl="0" w:tplc="BBBA7240">
      <w:start w:val="1"/>
      <w:numFmt w:val="bullet"/>
      <w:lvlText w:val=""/>
      <w:lvlJc w:val="left"/>
      <w:pPr>
        <w:tabs>
          <w:tab w:val="num" w:pos="624"/>
        </w:tabs>
        <w:ind w:left="624" w:hanging="511"/>
      </w:pPr>
      <w:rPr>
        <w:rFonts w:ascii="Wingdings" w:hAnsi="Wingdings" w:hint="default"/>
      </w:rPr>
    </w:lvl>
    <w:lvl w:ilvl="1" w:tplc="04080003">
      <w:start w:val="1"/>
      <w:numFmt w:val="bullet"/>
      <w:lvlText w:val="o"/>
      <w:lvlJc w:val="left"/>
      <w:pPr>
        <w:tabs>
          <w:tab w:val="num" w:pos="1440"/>
        </w:tabs>
        <w:ind w:left="1440" w:hanging="360"/>
      </w:pPr>
      <w:rPr>
        <w:rFonts w:ascii="Courier New" w:hAnsi="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52F3FB9"/>
    <w:multiLevelType w:val="hybridMultilevel"/>
    <w:tmpl w:val="F90E3DBC"/>
    <w:lvl w:ilvl="0" w:tplc="08090001">
      <w:start w:val="1"/>
      <w:numFmt w:val="bullet"/>
      <w:lvlText w:val=""/>
      <w:lvlJc w:val="left"/>
      <w:pPr>
        <w:ind w:left="790" w:hanging="360"/>
      </w:pPr>
      <w:rPr>
        <w:rFonts w:ascii="Symbol" w:hAnsi="Symbol"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8" w15:restartNumberingAfterBreak="0">
    <w:nsid w:val="2ACF79E6"/>
    <w:multiLevelType w:val="multilevel"/>
    <w:tmpl w:val="8B6AF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436E4F"/>
    <w:multiLevelType w:val="multilevel"/>
    <w:tmpl w:val="3990D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8813C1"/>
    <w:multiLevelType w:val="hybridMultilevel"/>
    <w:tmpl w:val="2B9C450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5217BC2"/>
    <w:multiLevelType w:val="hybridMultilevel"/>
    <w:tmpl w:val="29342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8706E0"/>
    <w:multiLevelType w:val="hybridMultilevel"/>
    <w:tmpl w:val="FACE6D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463C4E"/>
    <w:multiLevelType w:val="multilevel"/>
    <w:tmpl w:val="706C3D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4B8B5EB1"/>
    <w:multiLevelType w:val="multilevel"/>
    <w:tmpl w:val="FD58D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8F67A6"/>
    <w:multiLevelType w:val="hybridMultilevel"/>
    <w:tmpl w:val="13C60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9F6129"/>
    <w:multiLevelType w:val="multilevel"/>
    <w:tmpl w:val="66BCA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BA46F0"/>
    <w:multiLevelType w:val="multilevel"/>
    <w:tmpl w:val="6B88E2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3A159EC"/>
    <w:multiLevelType w:val="hybridMultilevel"/>
    <w:tmpl w:val="09623D9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6BA84918"/>
    <w:multiLevelType w:val="hybridMultilevel"/>
    <w:tmpl w:val="DBF03750"/>
    <w:lvl w:ilvl="0" w:tplc="7C0AFA5E">
      <w:start w:val="1"/>
      <w:numFmt w:val="bullet"/>
      <w:lvlText w:val="·"/>
      <w:lvlJc w:val="left"/>
      <w:pPr>
        <w:ind w:left="720" w:hanging="360"/>
      </w:pPr>
      <w:rPr>
        <w:rFonts w:ascii="Symbol" w:hAnsi="Symbol" w:hint="default"/>
      </w:rPr>
    </w:lvl>
    <w:lvl w:ilvl="1" w:tplc="9A564188">
      <w:start w:val="1"/>
      <w:numFmt w:val="bullet"/>
      <w:lvlText w:val="o"/>
      <w:lvlJc w:val="left"/>
      <w:pPr>
        <w:ind w:left="1440" w:hanging="360"/>
      </w:pPr>
      <w:rPr>
        <w:rFonts w:ascii="Courier New" w:hAnsi="Courier New" w:hint="default"/>
      </w:rPr>
    </w:lvl>
    <w:lvl w:ilvl="2" w:tplc="8D883896">
      <w:start w:val="1"/>
      <w:numFmt w:val="bullet"/>
      <w:lvlText w:val=""/>
      <w:lvlJc w:val="left"/>
      <w:pPr>
        <w:ind w:left="2160" w:hanging="360"/>
      </w:pPr>
      <w:rPr>
        <w:rFonts w:ascii="Wingdings" w:hAnsi="Wingdings" w:hint="default"/>
      </w:rPr>
    </w:lvl>
    <w:lvl w:ilvl="3" w:tplc="2992553C">
      <w:start w:val="1"/>
      <w:numFmt w:val="bullet"/>
      <w:lvlText w:val=""/>
      <w:lvlJc w:val="left"/>
      <w:pPr>
        <w:ind w:left="2880" w:hanging="360"/>
      </w:pPr>
      <w:rPr>
        <w:rFonts w:ascii="Symbol" w:hAnsi="Symbol" w:hint="default"/>
      </w:rPr>
    </w:lvl>
    <w:lvl w:ilvl="4" w:tplc="52D648FE">
      <w:start w:val="1"/>
      <w:numFmt w:val="bullet"/>
      <w:lvlText w:val="o"/>
      <w:lvlJc w:val="left"/>
      <w:pPr>
        <w:ind w:left="3600" w:hanging="360"/>
      </w:pPr>
      <w:rPr>
        <w:rFonts w:ascii="Courier New" w:hAnsi="Courier New" w:hint="default"/>
      </w:rPr>
    </w:lvl>
    <w:lvl w:ilvl="5" w:tplc="BF68A11C">
      <w:start w:val="1"/>
      <w:numFmt w:val="bullet"/>
      <w:lvlText w:val=""/>
      <w:lvlJc w:val="left"/>
      <w:pPr>
        <w:ind w:left="4320" w:hanging="360"/>
      </w:pPr>
      <w:rPr>
        <w:rFonts w:ascii="Wingdings" w:hAnsi="Wingdings" w:hint="default"/>
      </w:rPr>
    </w:lvl>
    <w:lvl w:ilvl="6" w:tplc="3D184CF4">
      <w:start w:val="1"/>
      <w:numFmt w:val="bullet"/>
      <w:lvlText w:val=""/>
      <w:lvlJc w:val="left"/>
      <w:pPr>
        <w:ind w:left="5040" w:hanging="360"/>
      </w:pPr>
      <w:rPr>
        <w:rFonts w:ascii="Symbol" w:hAnsi="Symbol" w:hint="default"/>
      </w:rPr>
    </w:lvl>
    <w:lvl w:ilvl="7" w:tplc="955204EE">
      <w:start w:val="1"/>
      <w:numFmt w:val="bullet"/>
      <w:lvlText w:val="o"/>
      <w:lvlJc w:val="left"/>
      <w:pPr>
        <w:ind w:left="5760" w:hanging="360"/>
      </w:pPr>
      <w:rPr>
        <w:rFonts w:ascii="Courier New" w:hAnsi="Courier New" w:hint="default"/>
      </w:rPr>
    </w:lvl>
    <w:lvl w:ilvl="8" w:tplc="991EB948">
      <w:start w:val="1"/>
      <w:numFmt w:val="bullet"/>
      <w:lvlText w:val=""/>
      <w:lvlJc w:val="left"/>
      <w:pPr>
        <w:ind w:left="6480" w:hanging="360"/>
      </w:pPr>
      <w:rPr>
        <w:rFonts w:ascii="Wingdings" w:hAnsi="Wingdings" w:hint="default"/>
      </w:rPr>
    </w:lvl>
  </w:abstractNum>
  <w:abstractNum w:abstractNumId="20" w15:restartNumberingAfterBreak="0">
    <w:nsid w:val="6CC46263"/>
    <w:multiLevelType w:val="multilevel"/>
    <w:tmpl w:val="95F672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0775D73"/>
    <w:multiLevelType w:val="hybridMultilevel"/>
    <w:tmpl w:val="8DC0813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747B5A3C"/>
    <w:multiLevelType w:val="hybridMultilevel"/>
    <w:tmpl w:val="EFF4E9D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3" w15:restartNumberingAfterBreak="0">
    <w:nsid w:val="74925564"/>
    <w:multiLevelType w:val="multilevel"/>
    <w:tmpl w:val="3AC4F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4DD0E9C"/>
    <w:multiLevelType w:val="multilevel"/>
    <w:tmpl w:val="42343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F65EAF"/>
    <w:multiLevelType w:val="hybridMultilevel"/>
    <w:tmpl w:val="672CA3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77AC537E"/>
    <w:multiLevelType w:val="hybridMultilevel"/>
    <w:tmpl w:val="8F901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4777132">
    <w:abstractNumId w:val="19"/>
  </w:num>
  <w:num w:numId="2" w16cid:durableId="1247960072">
    <w:abstractNumId w:val="20"/>
  </w:num>
  <w:num w:numId="3" w16cid:durableId="1440297690">
    <w:abstractNumId w:val="13"/>
  </w:num>
  <w:num w:numId="4" w16cid:durableId="258368179">
    <w:abstractNumId w:val="23"/>
  </w:num>
  <w:num w:numId="5" w16cid:durableId="189032961">
    <w:abstractNumId w:val="17"/>
  </w:num>
  <w:num w:numId="6" w16cid:durableId="1555971751">
    <w:abstractNumId w:val="5"/>
  </w:num>
  <w:num w:numId="7" w16cid:durableId="232740437">
    <w:abstractNumId w:val="2"/>
  </w:num>
  <w:num w:numId="8" w16cid:durableId="292684249">
    <w:abstractNumId w:val="3"/>
  </w:num>
  <w:num w:numId="9" w16cid:durableId="1997105542">
    <w:abstractNumId w:val="24"/>
  </w:num>
  <w:num w:numId="10" w16cid:durableId="953710852">
    <w:abstractNumId w:val="9"/>
  </w:num>
  <w:num w:numId="11" w16cid:durableId="1935625020">
    <w:abstractNumId w:val="8"/>
  </w:num>
  <w:num w:numId="12" w16cid:durableId="1290628070">
    <w:abstractNumId w:val="14"/>
  </w:num>
  <w:num w:numId="13" w16cid:durableId="419640236">
    <w:abstractNumId w:val="25"/>
  </w:num>
  <w:num w:numId="14" w16cid:durableId="1803039413">
    <w:abstractNumId w:val="10"/>
  </w:num>
  <w:num w:numId="15" w16cid:durableId="1620457483">
    <w:abstractNumId w:val="0"/>
  </w:num>
  <w:num w:numId="16" w16cid:durableId="162473860">
    <w:abstractNumId w:val="18"/>
  </w:num>
  <w:num w:numId="17" w16cid:durableId="784153697">
    <w:abstractNumId w:val="6"/>
  </w:num>
  <w:num w:numId="18" w16cid:durableId="780999781">
    <w:abstractNumId w:val="22"/>
  </w:num>
  <w:num w:numId="19" w16cid:durableId="910314966">
    <w:abstractNumId w:val="26"/>
  </w:num>
  <w:num w:numId="20" w16cid:durableId="1065488334">
    <w:abstractNumId w:val="15"/>
  </w:num>
  <w:num w:numId="21" w16cid:durableId="1995835621">
    <w:abstractNumId w:val="7"/>
  </w:num>
  <w:num w:numId="22" w16cid:durableId="1013141677">
    <w:abstractNumId w:val="21"/>
  </w:num>
  <w:num w:numId="23" w16cid:durableId="2064284270">
    <w:abstractNumId w:val="12"/>
  </w:num>
  <w:num w:numId="24" w16cid:durableId="1641035560">
    <w:abstractNumId w:val="16"/>
  </w:num>
  <w:num w:numId="25" w16cid:durableId="978194769">
    <w:abstractNumId w:val="1"/>
  </w:num>
  <w:num w:numId="26" w16cid:durableId="981690512">
    <w:abstractNumId w:val="4"/>
  </w:num>
  <w:num w:numId="27" w16cid:durableId="179837689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0"/>
  <w:activeWritingStyle w:appName="MSWord" w:lang="en-GB"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6" w:nlCheck="1" w:checkStyle="0"/>
  <w:activeWritingStyle w:appName="MSWord" w:lang="de-DE" w:vendorID="64" w:dllVersion="0" w:nlCheck="1" w:checkStyle="0"/>
  <w:activeWritingStyle w:appName="MSWord" w:lang="it-IT" w:vendorID="64" w:dllVersion="0" w:nlCheck="1" w:checkStyle="0"/>
  <w:activeWritingStyle w:appName="MSWord" w:lang="fr-FR" w:vendorID="64" w:dllVersion="0" w:nlCheck="1" w:checkStyle="0"/>
  <w:activeWritingStyle w:appName="MSWord" w:lang="fr-FR" w:vendorID="64" w:dllVersion="4096" w:nlCheck="1" w:checkStyle="0"/>
  <w:activeWritingStyle w:appName="MSWord" w:lang="nl-NL" w:vendorID="64" w:dllVersion="0" w:nlCheck="1" w:checkStyle="0"/>
  <w:activeWritingStyle w:appName="MSWord" w:lang="it-IT" w:vendorID="64" w:dllVersion="6" w:nlCheck="1" w:checkStyle="0"/>
  <w:proofState w:spelling="clean"/>
  <w:revisionView w:markup="0"/>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Y0NjEzMza0MDA3NbVU0lEKTi0uzszPAykwrgUAz46OTywAAAA="/>
    <w:docVar w:name="EN.InstantFormat" w:val="&lt;ENInstantFormat&gt;&lt;Enabled&gt;1&lt;/Enabled&gt;&lt;ScanUnformatted&gt;1&lt;/ScanUnformatted&gt;&lt;ScanChanges&gt;1&lt;/ScanChanges&gt;&lt;Suspended&gt;1&lt;/Suspended&gt;&lt;/ENInstantFormat&gt;"/>
    <w:docVar w:name="EN.Layout" w:val="&lt;ENLayout&gt;&lt;Style&gt;JAMA 2020&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0f0v0eemstptpet50ax2efj00r0vpxszppf&quot;&gt;BTC CPG EndNote Library&lt;record-ids&gt;&lt;item&gt;1&lt;/item&gt;&lt;item&gt;2&lt;/item&gt;&lt;item&gt;3&lt;/item&gt;&lt;item&gt;4&lt;/item&gt;&lt;item&gt;7&lt;/item&gt;&lt;item&gt;10&lt;/item&gt;&lt;item&gt;11&lt;/item&gt;&lt;item&gt;12&lt;/item&gt;&lt;item&gt;13&lt;/item&gt;&lt;item&gt;14&lt;/item&gt;&lt;item&gt;16&lt;/item&gt;&lt;item&gt;17&lt;/item&gt;&lt;item&gt;19&lt;/item&gt;&lt;item&gt;20&lt;/item&gt;&lt;item&gt;23&lt;/item&gt;&lt;item&gt;24&lt;/item&gt;&lt;item&gt;25&lt;/item&gt;&lt;item&gt;26&lt;/item&gt;&lt;item&gt;28&lt;/item&gt;&lt;item&gt;30&lt;/item&gt;&lt;item&gt;31&lt;/item&gt;&lt;item&gt;32&lt;/item&gt;&lt;item&gt;35&lt;/item&gt;&lt;item&gt;46&lt;/item&gt;&lt;item&gt;48&lt;/item&gt;&lt;item&gt;50&lt;/item&gt;&lt;item&gt;51&lt;/item&gt;&lt;item&gt;53&lt;/item&gt;&lt;item&gt;55&lt;/item&gt;&lt;item&gt;56&lt;/item&gt;&lt;item&gt;57&lt;/item&gt;&lt;item&gt;58&lt;/item&gt;&lt;item&gt;59&lt;/item&gt;&lt;item&gt;60&lt;/item&gt;&lt;item&gt;61&lt;/item&gt;&lt;item&gt;62&lt;/item&gt;&lt;item&gt;66&lt;/item&gt;&lt;item&gt;68&lt;/item&gt;&lt;item&gt;69&lt;/item&gt;&lt;item&gt;70&lt;/item&gt;&lt;item&gt;71&lt;/item&gt;&lt;item&gt;72&lt;/item&gt;&lt;item&gt;73&lt;/item&gt;&lt;item&gt;74&lt;/item&gt;&lt;item&gt;75&lt;/item&gt;&lt;item&gt;76&lt;/item&gt;&lt;item&gt;77&lt;/item&gt;&lt;item&gt;78&lt;/item&gt;&lt;item&gt;79&lt;/item&gt;&lt;item&gt;82&lt;/item&gt;&lt;item&gt;84&lt;/item&gt;&lt;item&gt;86&lt;/item&gt;&lt;item&gt;87&lt;/item&gt;&lt;item&gt;90&lt;/item&gt;&lt;item&gt;91&lt;/item&gt;&lt;item&gt;92&lt;/item&gt;&lt;item&gt;93&lt;/item&gt;&lt;item&gt;94&lt;/item&gt;&lt;item&gt;97&lt;/item&gt;&lt;item&gt;102&lt;/item&gt;&lt;item&gt;103&lt;/item&gt;&lt;item&gt;104&lt;/item&gt;&lt;item&gt;105&lt;/item&gt;&lt;item&gt;106&lt;/item&gt;&lt;item&gt;107&lt;/item&gt;&lt;item&gt;108&lt;/item&gt;&lt;item&gt;111&lt;/item&gt;&lt;item&gt;112&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2&lt;/item&gt;&lt;item&gt;134&lt;/item&gt;&lt;item&gt;135&lt;/item&gt;&lt;item&gt;136&lt;/item&gt;&lt;item&gt;137&lt;/item&gt;&lt;item&gt;139&lt;/item&gt;&lt;item&gt;140&lt;/item&gt;&lt;item&gt;157&lt;/item&gt;&lt;item&gt;158&lt;/item&gt;&lt;item&gt;159&lt;/item&gt;&lt;item&gt;161&lt;/item&gt;&lt;item&gt;162&lt;/item&gt;&lt;item&gt;163&lt;/item&gt;&lt;item&gt;164&lt;/item&gt;&lt;item&gt;165&lt;/item&gt;&lt;item&gt;166&lt;/item&gt;&lt;item&gt;167&lt;/item&gt;&lt;item&gt;168&lt;/item&gt;&lt;item&gt;173&lt;/item&gt;&lt;item&gt;176&lt;/item&gt;&lt;item&gt;177&lt;/item&gt;&lt;item&gt;178&lt;/item&gt;&lt;/record-ids&gt;&lt;/item&gt;&lt;/Libraries&gt;"/>
  </w:docVars>
  <w:rsids>
    <w:rsidRoot w:val="00684A48"/>
    <w:rsid w:val="00003528"/>
    <w:rsid w:val="0000372B"/>
    <w:rsid w:val="000054BF"/>
    <w:rsid w:val="00005FBA"/>
    <w:rsid w:val="00010701"/>
    <w:rsid w:val="000110D2"/>
    <w:rsid w:val="0001175D"/>
    <w:rsid w:val="00012D46"/>
    <w:rsid w:val="000131FD"/>
    <w:rsid w:val="00013A4C"/>
    <w:rsid w:val="000144DA"/>
    <w:rsid w:val="00014A6C"/>
    <w:rsid w:val="00015F8F"/>
    <w:rsid w:val="00016147"/>
    <w:rsid w:val="00021221"/>
    <w:rsid w:val="00021629"/>
    <w:rsid w:val="0002191B"/>
    <w:rsid w:val="00021E72"/>
    <w:rsid w:val="00024776"/>
    <w:rsid w:val="00025268"/>
    <w:rsid w:val="00026CE2"/>
    <w:rsid w:val="00031B8E"/>
    <w:rsid w:val="00033C4E"/>
    <w:rsid w:val="000348D8"/>
    <w:rsid w:val="00036AFD"/>
    <w:rsid w:val="00040B89"/>
    <w:rsid w:val="00040B95"/>
    <w:rsid w:val="00041195"/>
    <w:rsid w:val="000420C9"/>
    <w:rsid w:val="000432F2"/>
    <w:rsid w:val="000438F8"/>
    <w:rsid w:val="00045FDA"/>
    <w:rsid w:val="00046EAF"/>
    <w:rsid w:val="00046FED"/>
    <w:rsid w:val="00051EF9"/>
    <w:rsid w:val="000526A1"/>
    <w:rsid w:val="000533CD"/>
    <w:rsid w:val="00053A19"/>
    <w:rsid w:val="00054C39"/>
    <w:rsid w:val="00056657"/>
    <w:rsid w:val="0005714F"/>
    <w:rsid w:val="00060B54"/>
    <w:rsid w:val="00060F17"/>
    <w:rsid w:val="00062444"/>
    <w:rsid w:val="0006270D"/>
    <w:rsid w:val="000651A9"/>
    <w:rsid w:val="00067E5A"/>
    <w:rsid w:val="0007048B"/>
    <w:rsid w:val="00070B23"/>
    <w:rsid w:val="00071E69"/>
    <w:rsid w:val="000721B2"/>
    <w:rsid w:val="000757F8"/>
    <w:rsid w:val="00075ED7"/>
    <w:rsid w:val="0007687D"/>
    <w:rsid w:val="00082304"/>
    <w:rsid w:val="000824AD"/>
    <w:rsid w:val="000844E3"/>
    <w:rsid w:val="000860FE"/>
    <w:rsid w:val="00087463"/>
    <w:rsid w:val="000923FD"/>
    <w:rsid w:val="00092C07"/>
    <w:rsid w:val="00092FE6"/>
    <w:rsid w:val="00095BD8"/>
    <w:rsid w:val="000A0362"/>
    <w:rsid w:val="000A070B"/>
    <w:rsid w:val="000A0B1B"/>
    <w:rsid w:val="000A1B00"/>
    <w:rsid w:val="000A30EA"/>
    <w:rsid w:val="000A3205"/>
    <w:rsid w:val="000A4518"/>
    <w:rsid w:val="000A5114"/>
    <w:rsid w:val="000A608E"/>
    <w:rsid w:val="000B6877"/>
    <w:rsid w:val="000C5EBB"/>
    <w:rsid w:val="000D11E7"/>
    <w:rsid w:val="000D3954"/>
    <w:rsid w:val="000D4200"/>
    <w:rsid w:val="000D5DC3"/>
    <w:rsid w:val="000D7901"/>
    <w:rsid w:val="000D7F66"/>
    <w:rsid w:val="000E03E8"/>
    <w:rsid w:val="000E0640"/>
    <w:rsid w:val="000E24A0"/>
    <w:rsid w:val="000E3227"/>
    <w:rsid w:val="000E490F"/>
    <w:rsid w:val="000E4FB9"/>
    <w:rsid w:val="000E55F4"/>
    <w:rsid w:val="000E570D"/>
    <w:rsid w:val="000E6D24"/>
    <w:rsid w:val="000E6F44"/>
    <w:rsid w:val="000F0E6D"/>
    <w:rsid w:val="000F13D2"/>
    <w:rsid w:val="000F1BB3"/>
    <w:rsid w:val="000F5A2C"/>
    <w:rsid w:val="000F7AE7"/>
    <w:rsid w:val="00102C42"/>
    <w:rsid w:val="00103CDE"/>
    <w:rsid w:val="001055DD"/>
    <w:rsid w:val="00107719"/>
    <w:rsid w:val="00107784"/>
    <w:rsid w:val="001077B0"/>
    <w:rsid w:val="00111C4A"/>
    <w:rsid w:val="00115301"/>
    <w:rsid w:val="00115407"/>
    <w:rsid w:val="00116280"/>
    <w:rsid w:val="00116476"/>
    <w:rsid w:val="00120BD6"/>
    <w:rsid w:val="0012324C"/>
    <w:rsid w:val="00126F8F"/>
    <w:rsid w:val="00127734"/>
    <w:rsid w:val="001336EA"/>
    <w:rsid w:val="00134088"/>
    <w:rsid w:val="001342CB"/>
    <w:rsid w:val="00136727"/>
    <w:rsid w:val="001412C1"/>
    <w:rsid w:val="00141B78"/>
    <w:rsid w:val="0014390E"/>
    <w:rsid w:val="00143C18"/>
    <w:rsid w:val="0014677F"/>
    <w:rsid w:val="00146D28"/>
    <w:rsid w:val="00147B3F"/>
    <w:rsid w:val="00147C9E"/>
    <w:rsid w:val="00150125"/>
    <w:rsid w:val="00150915"/>
    <w:rsid w:val="0015169D"/>
    <w:rsid w:val="00152390"/>
    <w:rsid w:val="0015307D"/>
    <w:rsid w:val="001539F0"/>
    <w:rsid w:val="0015444B"/>
    <w:rsid w:val="00155813"/>
    <w:rsid w:val="00155F9C"/>
    <w:rsid w:val="00157535"/>
    <w:rsid w:val="00157E39"/>
    <w:rsid w:val="00160122"/>
    <w:rsid w:val="00161323"/>
    <w:rsid w:val="00163950"/>
    <w:rsid w:val="00171082"/>
    <w:rsid w:val="00173362"/>
    <w:rsid w:val="00173FBA"/>
    <w:rsid w:val="00177E2A"/>
    <w:rsid w:val="00185FAB"/>
    <w:rsid w:val="00187CA5"/>
    <w:rsid w:val="00190449"/>
    <w:rsid w:val="00192317"/>
    <w:rsid w:val="00192E08"/>
    <w:rsid w:val="001953E5"/>
    <w:rsid w:val="00195C6E"/>
    <w:rsid w:val="00197558"/>
    <w:rsid w:val="001A0120"/>
    <w:rsid w:val="001A20D9"/>
    <w:rsid w:val="001A2148"/>
    <w:rsid w:val="001A3DF6"/>
    <w:rsid w:val="001A4838"/>
    <w:rsid w:val="001A575C"/>
    <w:rsid w:val="001A6F57"/>
    <w:rsid w:val="001B1881"/>
    <w:rsid w:val="001B2C62"/>
    <w:rsid w:val="001B6F56"/>
    <w:rsid w:val="001B7D79"/>
    <w:rsid w:val="001C06BC"/>
    <w:rsid w:val="001C0FE6"/>
    <w:rsid w:val="001C13A3"/>
    <w:rsid w:val="001C3C88"/>
    <w:rsid w:val="001C3F46"/>
    <w:rsid w:val="001C5E33"/>
    <w:rsid w:val="001C715A"/>
    <w:rsid w:val="001D0386"/>
    <w:rsid w:val="001D1B60"/>
    <w:rsid w:val="001D25DF"/>
    <w:rsid w:val="001D3A67"/>
    <w:rsid w:val="001E08F1"/>
    <w:rsid w:val="001E46A3"/>
    <w:rsid w:val="001E7101"/>
    <w:rsid w:val="001F2995"/>
    <w:rsid w:val="001F2E89"/>
    <w:rsid w:val="001F715C"/>
    <w:rsid w:val="001F72E6"/>
    <w:rsid w:val="001F783A"/>
    <w:rsid w:val="002007FF"/>
    <w:rsid w:val="00200F1B"/>
    <w:rsid w:val="00202A8B"/>
    <w:rsid w:val="00206038"/>
    <w:rsid w:val="00206D8D"/>
    <w:rsid w:val="00207964"/>
    <w:rsid w:val="00207D44"/>
    <w:rsid w:val="002128AD"/>
    <w:rsid w:val="0021391C"/>
    <w:rsid w:val="00214C11"/>
    <w:rsid w:val="00214CBA"/>
    <w:rsid w:val="00216A0F"/>
    <w:rsid w:val="0021726A"/>
    <w:rsid w:val="002176CB"/>
    <w:rsid w:val="00220C8C"/>
    <w:rsid w:val="002210D6"/>
    <w:rsid w:val="0022325A"/>
    <w:rsid w:val="002233C1"/>
    <w:rsid w:val="00224057"/>
    <w:rsid w:val="00224447"/>
    <w:rsid w:val="002265D2"/>
    <w:rsid w:val="00227C15"/>
    <w:rsid w:val="00232802"/>
    <w:rsid w:val="0024163E"/>
    <w:rsid w:val="00244015"/>
    <w:rsid w:val="002446B0"/>
    <w:rsid w:val="0024712B"/>
    <w:rsid w:val="002528D3"/>
    <w:rsid w:val="00254125"/>
    <w:rsid w:val="00255D93"/>
    <w:rsid w:val="0025653E"/>
    <w:rsid w:val="002572A7"/>
    <w:rsid w:val="00261BD6"/>
    <w:rsid w:val="002635BE"/>
    <w:rsid w:val="0026603C"/>
    <w:rsid w:val="0026714E"/>
    <w:rsid w:val="00272C56"/>
    <w:rsid w:val="00274F6F"/>
    <w:rsid w:val="00275963"/>
    <w:rsid w:val="002760D3"/>
    <w:rsid w:val="002769BB"/>
    <w:rsid w:val="002773A0"/>
    <w:rsid w:val="00277952"/>
    <w:rsid w:val="0028029D"/>
    <w:rsid w:val="002804F5"/>
    <w:rsid w:val="002808D6"/>
    <w:rsid w:val="00283317"/>
    <w:rsid w:val="00283E70"/>
    <w:rsid w:val="0028438A"/>
    <w:rsid w:val="0028442E"/>
    <w:rsid w:val="0028482A"/>
    <w:rsid w:val="00285711"/>
    <w:rsid w:val="00290855"/>
    <w:rsid w:val="002909A1"/>
    <w:rsid w:val="00294C83"/>
    <w:rsid w:val="00294D57"/>
    <w:rsid w:val="00294EF0"/>
    <w:rsid w:val="00295B0B"/>
    <w:rsid w:val="002A0CA1"/>
    <w:rsid w:val="002A11B9"/>
    <w:rsid w:val="002A1B79"/>
    <w:rsid w:val="002A371E"/>
    <w:rsid w:val="002A616B"/>
    <w:rsid w:val="002B0197"/>
    <w:rsid w:val="002B0420"/>
    <w:rsid w:val="002B16E9"/>
    <w:rsid w:val="002B3661"/>
    <w:rsid w:val="002B3904"/>
    <w:rsid w:val="002B4A9F"/>
    <w:rsid w:val="002B7304"/>
    <w:rsid w:val="002C1A8B"/>
    <w:rsid w:val="002C2943"/>
    <w:rsid w:val="002C5120"/>
    <w:rsid w:val="002D4A3D"/>
    <w:rsid w:val="002D6C35"/>
    <w:rsid w:val="002D768D"/>
    <w:rsid w:val="002E09C0"/>
    <w:rsid w:val="002E0D66"/>
    <w:rsid w:val="002E1C86"/>
    <w:rsid w:val="002E20C8"/>
    <w:rsid w:val="002E4340"/>
    <w:rsid w:val="002F0D9B"/>
    <w:rsid w:val="002F1EC5"/>
    <w:rsid w:val="002F28C7"/>
    <w:rsid w:val="002F32DC"/>
    <w:rsid w:val="002F3623"/>
    <w:rsid w:val="002F42AE"/>
    <w:rsid w:val="002F5C83"/>
    <w:rsid w:val="002F5E2F"/>
    <w:rsid w:val="002F7577"/>
    <w:rsid w:val="00300AC6"/>
    <w:rsid w:val="0030233B"/>
    <w:rsid w:val="00303A85"/>
    <w:rsid w:val="00304141"/>
    <w:rsid w:val="0030724A"/>
    <w:rsid w:val="003077CA"/>
    <w:rsid w:val="00312E17"/>
    <w:rsid w:val="00314A87"/>
    <w:rsid w:val="0031788B"/>
    <w:rsid w:val="0032031E"/>
    <w:rsid w:val="003209A3"/>
    <w:rsid w:val="00320A6A"/>
    <w:rsid w:val="0032389C"/>
    <w:rsid w:val="00323ADD"/>
    <w:rsid w:val="00323E59"/>
    <w:rsid w:val="00332D59"/>
    <w:rsid w:val="00333203"/>
    <w:rsid w:val="00333C27"/>
    <w:rsid w:val="003340D6"/>
    <w:rsid w:val="00334396"/>
    <w:rsid w:val="0033700E"/>
    <w:rsid w:val="0033782A"/>
    <w:rsid w:val="00337CC4"/>
    <w:rsid w:val="00340F4F"/>
    <w:rsid w:val="00341F6E"/>
    <w:rsid w:val="00344B86"/>
    <w:rsid w:val="00344F1D"/>
    <w:rsid w:val="00345670"/>
    <w:rsid w:val="0034659F"/>
    <w:rsid w:val="00346FE3"/>
    <w:rsid w:val="003470E6"/>
    <w:rsid w:val="00352E41"/>
    <w:rsid w:val="00354085"/>
    <w:rsid w:val="00356CB1"/>
    <w:rsid w:val="00356E1B"/>
    <w:rsid w:val="00361C94"/>
    <w:rsid w:val="003633D7"/>
    <w:rsid w:val="003634A9"/>
    <w:rsid w:val="003638ED"/>
    <w:rsid w:val="00365622"/>
    <w:rsid w:val="003665C4"/>
    <w:rsid w:val="003708B3"/>
    <w:rsid w:val="00373E56"/>
    <w:rsid w:val="00374D41"/>
    <w:rsid w:val="00374F04"/>
    <w:rsid w:val="0037603B"/>
    <w:rsid w:val="00376223"/>
    <w:rsid w:val="00376575"/>
    <w:rsid w:val="00376C0A"/>
    <w:rsid w:val="003771FE"/>
    <w:rsid w:val="003822F4"/>
    <w:rsid w:val="00384BE9"/>
    <w:rsid w:val="0038696A"/>
    <w:rsid w:val="003904DD"/>
    <w:rsid w:val="00390E09"/>
    <w:rsid w:val="00392C98"/>
    <w:rsid w:val="00393A61"/>
    <w:rsid w:val="00394835"/>
    <w:rsid w:val="0039566F"/>
    <w:rsid w:val="00395A30"/>
    <w:rsid w:val="00397B93"/>
    <w:rsid w:val="003A2AB6"/>
    <w:rsid w:val="003A6808"/>
    <w:rsid w:val="003A737C"/>
    <w:rsid w:val="003A7EB1"/>
    <w:rsid w:val="003B0540"/>
    <w:rsid w:val="003B0DA1"/>
    <w:rsid w:val="003B3BE1"/>
    <w:rsid w:val="003B47C2"/>
    <w:rsid w:val="003C1307"/>
    <w:rsid w:val="003C2A9D"/>
    <w:rsid w:val="003C2CCF"/>
    <w:rsid w:val="003C3EC5"/>
    <w:rsid w:val="003C4CC5"/>
    <w:rsid w:val="003C5ABC"/>
    <w:rsid w:val="003C5EFD"/>
    <w:rsid w:val="003D09A6"/>
    <w:rsid w:val="003D3453"/>
    <w:rsid w:val="003D4276"/>
    <w:rsid w:val="003D50E3"/>
    <w:rsid w:val="003D53AC"/>
    <w:rsid w:val="003D7884"/>
    <w:rsid w:val="003E043A"/>
    <w:rsid w:val="003E10FB"/>
    <w:rsid w:val="003E1B52"/>
    <w:rsid w:val="003E3AEF"/>
    <w:rsid w:val="003E687C"/>
    <w:rsid w:val="003F03AF"/>
    <w:rsid w:val="003F1ADE"/>
    <w:rsid w:val="003F3736"/>
    <w:rsid w:val="003F37C7"/>
    <w:rsid w:val="003F4AD2"/>
    <w:rsid w:val="003F57BE"/>
    <w:rsid w:val="003F5BAD"/>
    <w:rsid w:val="003F6806"/>
    <w:rsid w:val="004005BA"/>
    <w:rsid w:val="004035B0"/>
    <w:rsid w:val="0040365F"/>
    <w:rsid w:val="0040367F"/>
    <w:rsid w:val="00403902"/>
    <w:rsid w:val="0040482E"/>
    <w:rsid w:val="00404B60"/>
    <w:rsid w:val="00405B62"/>
    <w:rsid w:val="00405B76"/>
    <w:rsid w:val="00407B7F"/>
    <w:rsid w:val="00410096"/>
    <w:rsid w:val="00412615"/>
    <w:rsid w:val="00412FEF"/>
    <w:rsid w:val="00413807"/>
    <w:rsid w:val="00420252"/>
    <w:rsid w:val="004208C1"/>
    <w:rsid w:val="00423CAF"/>
    <w:rsid w:val="004242C7"/>
    <w:rsid w:val="00426C9A"/>
    <w:rsid w:val="00431C89"/>
    <w:rsid w:val="004346DC"/>
    <w:rsid w:val="004357A9"/>
    <w:rsid w:val="00441583"/>
    <w:rsid w:val="00443C45"/>
    <w:rsid w:val="004449BC"/>
    <w:rsid w:val="0044680C"/>
    <w:rsid w:val="004504C5"/>
    <w:rsid w:val="00450F1D"/>
    <w:rsid w:val="004510A3"/>
    <w:rsid w:val="00451518"/>
    <w:rsid w:val="0045430A"/>
    <w:rsid w:val="004570B3"/>
    <w:rsid w:val="00460BCD"/>
    <w:rsid w:val="00462F71"/>
    <w:rsid w:val="004630F4"/>
    <w:rsid w:val="0046429C"/>
    <w:rsid w:val="00467BA7"/>
    <w:rsid w:val="00467D70"/>
    <w:rsid w:val="00470AE5"/>
    <w:rsid w:val="0047148B"/>
    <w:rsid w:val="00475D0E"/>
    <w:rsid w:val="00477C29"/>
    <w:rsid w:val="00490E6B"/>
    <w:rsid w:val="004929B3"/>
    <w:rsid w:val="0049326D"/>
    <w:rsid w:val="0049544B"/>
    <w:rsid w:val="00495CF5"/>
    <w:rsid w:val="0049741A"/>
    <w:rsid w:val="00497D11"/>
    <w:rsid w:val="004A06DB"/>
    <w:rsid w:val="004A170A"/>
    <w:rsid w:val="004A2812"/>
    <w:rsid w:val="004A3A61"/>
    <w:rsid w:val="004A3EF6"/>
    <w:rsid w:val="004A63D7"/>
    <w:rsid w:val="004A703B"/>
    <w:rsid w:val="004B1776"/>
    <w:rsid w:val="004B4814"/>
    <w:rsid w:val="004B4B15"/>
    <w:rsid w:val="004B5956"/>
    <w:rsid w:val="004B5CBF"/>
    <w:rsid w:val="004B79EA"/>
    <w:rsid w:val="004C0B55"/>
    <w:rsid w:val="004C2C39"/>
    <w:rsid w:val="004C409A"/>
    <w:rsid w:val="004C6C03"/>
    <w:rsid w:val="004C77FC"/>
    <w:rsid w:val="004D0D75"/>
    <w:rsid w:val="004D52DC"/>
    <w:rsid w:val="004D58B1"/>
    <w:rsid w:val="004E00A1"/>
    <w:rsid w:val="004E06F6"/>
    <w:rsid w:val="004E0A97"/>
    <w:rsid w:val="004E52CC"/>
    <w:rsid w:val="004E5EAC"/>
    <w:rsid w:val="004E6983"/>
    <w:rsid w:val="004F314C"/>
    <w:rsid w:val="004F5746"/>
    <w:rsid w:val="004F5F69"/>
    <w:rsid w:val="00500662"/>
    <w:rsid w:val="005028DE"/>
    <w:rsid w:val="00510203"/>
    <w:rsid w:val="00510EF5"/>
    <w:rsid w:val="00511D40"/>
    <w:rsid w:val="0051209B"/>
    <w:rsid w:val="00513577"/>
    <w:rsid w:val="00514266"/>
    <w:rsid w:val="0051669F"/>
    <w:rsid w:val="00517693"/>
    <w:rsid w:val="00523AE5"/>
    <w:rsid w:val="00523B10"/>
    <w:rsid w:val="00525724"/>
    <w:rsid w:val="00526382"/>
    <w:rsid w:val="00526828"/>
    <w:rsid w:val="00530410"/>
    <w:rsid w:val="005311E8"/>
    <w:rsid w:val="00531665"/>
    <w:rsid w:val="00534ABF"/>
    <w:rsid w:val="00535453"/>
    <w:rsid w:val="0054614E"/>
    <w:rsid w:val="00547CBC"/>
    <w:rsid w:val="0055287B"/>
    <w:rsid w:val="00552F1D"/>
    <w:rsid w:val="00552FAE"/>
    <w:rsid w:val="005550C0"/>
    <w:rsid w:val="00555E92"/>
    <w:rsid w:val="005561C4"/>
    <w:rsid w:val="00556B15"/>
    <w:rsid w:val="00557340"/>
    <w:rsid w:val="00557601"/>
    <w:rsid w:val="00557F1F"/>
    <w:rsid w:val="00560BA5"/>
    <w:rsid w:val="00562924"/>
    <w:rsid w:val="00563D47"/>
    <w:rsid w:val="005655BD"/>
    <w:rsid w:val="005670A6"/>
    <w:rsid w:val="00567290"/>
    <w:rsid w:val="00570FF4"/>
    <w:rsid w:val="005712A8"/>
    <w:rsid w:val="00571E08"/>
    <w:rsid w:val="00572891"/>
    <w:rsid w:val="005744FF"/>
    <w:rsid w:val="00574B4E"/>
    <w:rsid w:val="00574C04"/>
    <w:rsid w:val="00574DFF"/>
    <w:rsid w:val="00576449"/>
    <w:rsid w:val="00576827"/>
    <w:rsid w:val="00576BA7"/>
    <w:rsid w:val="00576DCB"/>
    <w:rsid w:val="005807F2"/>
    <w:rsid w:val="00581811"/>
    <w:rsid w:val="005828F0"/>
    <w:rsid w:val="00582D6D"/>
    <w:rsid w:val="00583DBC"/>
    <w:rsid w:val="005841F2"/>
    <w:rsid w:val="0058522E"/>
    <w:rsid w:val="005870F6"/>
    <w:rsid w:val="005879BF"/>
    <w:rsid w:val="00591139"/>
    <w:rsid w:val="00595CEC"/>
    <w:rsid w:val="00595F6C"/>
    <w:rsid w:val="00596EE8"/>
    <w:rsid w:val="005A00E4"/>
    <w:rsid w:val="005A1327"/>
    <w:rsid w:val="005A1481"/>
    <w:rsid w:val="005A29F9"/>
    <w:rsid w:val="005A2DDD"/>
    <w:rsid w:val="005A3531"/>
    <w:rsid w:val="005A35A1"/>
    <w:rsid w:val="005A79B5"/>
    <w:rsid w:val="005B1337"/>
    <w:rsid w:val="005B3EE4"/>
    <w:rsid w:val="005B6F13"/>
    <w:rsid w:val="005B79C7"/>
    <w:rsid w:val="005C07D4"/>
    <w:rsid w:val="005C15D9"/>
    <w:rsid w:val="005C246B"/>
    <w:rsid w:val="005C2F7C"/>
    <w:rsid w:val="005C3807"/>
    <w:rsid w:val="005C45BC"/>
    <w:rsid w:val="005C481A"/>
    <w:rsid w:val="005C5AF4"/>
    <w:rsid w:val="005C5CF8"/>
    <w:rsid w:val="005D0508"/>
    <w:rsid w:val="005D3092"/>
    <w:rsid w:val="005D764B"/>
    <w:rsid w:val="005E21E4"/>
    <w:rsid w:val="005E3B94"/>
    <w:rsid w:val="005E4019"/>
    <w:rsid w:val="005E4568"/>
    <w:rsid w:val="005E5F32"/>
    <w:rsid w:val="005E73CF"/>
    <w:rsid w:val="005E7F75"/>
    <w:rsid w:val="005F1E43"/>
    <w:rsid w:val="005F4074"/>
    <w:rsid w:val="005F55A5"/>
    <w:rsid w:val="005F664D"/>
    <w:rsid w:val="005F6680"/>
    <w:rsid w:val="005F689B"/>
    <w:rsid w:val="0060040B"/>
    <w:rsid w:val="00600C08"/>
    <w:rsid w:val="00601D18"/>
    <w:rsid w:val="006031E1"/>
    <w:rsid w:val="00606A9C"/>
    <w:rsid w:val="00610D38"/>
    <w:rsid w:val="00611CD2"/>
    <w:rsid w:val="006167C7"/>
    <w:rsid w:val="00617950"/>
    <w:rsid w:val="00621468"/>
    <w:rsid w:val="0062393D"/>
    <w:rsid w:val="0062422D"/>
    <w:rsid w:val="00625697"/>
    <w:rsid w:val="00626407"/>
    <w:rsid w:val="00626D38"/>
    <w:rsid w:val="00627B11"/>
    <w:rsid w:val="00630359"/>
    <w:rsid w:val="0063208F"/>
    <w:rsid w:val="0063243C"/>
    <w:rsid w:val="00632D71"/>
    <w:rsid w:val="0063307F"/>
    <w:rsid w:val="00635C5B"/>
    <w:rsid w:val="0063740D"/>
    <w:rsid w:val="00640C76"/>
    <w:rsid w:val="00642185"/>
    <w:rsid w:val="0064243F"/>
    <w:rsid w:val="0064461B"/>
    <w:rsid w:val="00645770"/>
    <w:rsid w:val="00652058"/>
    <w:rsid w:val="006544F4"/>
    <w:rsid w:val="0065475C"/>
    <w:rsid w:val="00655166"/>
    <w:rsid w:val="00657908"/>
    <w:rsid w:val="00660BA5"/>
    <w:rsid w:val="00660D11"/>
    <w:rsid w:val="006617A4"/>
    <w:rsid w:val="00661BF5"/>
    <w:rsid w:val="0066437A"/>
    <w:rsid w:val="0066586F"/>
    <w:rsid w:val="00665E7E"/>
    <w:rsid w:val="00670582"/>
    <w:rsid w:val="0067127B"/>
    <w:rsid w:val="00671E54"/>
    <w:rsid w:val="0067245A"/>
    <w:rsid w:val="006725DA"/>
    <w:rsid w:val="0067356D"/>
    <w:rsid w:val="00673B17"/>
    <w:rsid w:val="00675DDB"/>
    <w:rsid w:val="00680B23"/>
    <w:rsid w:val="00681B97"/>
    <w:rsid w:val="00681E7E"/>
    <w:rsid w:val="00681F31"/>
    <w:rsid w:val="00682A13"/>
    <w:rsid w:val="00684669"/>
    <w:rsid w:val="00684A48"/>
    <w:rsid w:val="0068777A"/>
    <w:rsid w:val="00690D73"/>
    <w:rsid w:val="00692EBE"/>
    <w:rsid w:val="00694170"/>
    <w:rsid w:val="00695FCC"/>
    <w:rsid w:val="00696DC5"/>
    <w:rsid w:val="006A5BAF"/>
    <w:rsid w:val="006B0232"/>
    <w:rsid w:val="006B0A18"/>
    <w:rsid w:val="006B141A"/>
    <w:rsid w:val="006B31A2"/>
    <w:rsid w:val="006B3C60"/>
    <w:rsid w:val="006B49C5"/>
    <w:rsid w:val="006B617F"/>
    <w:rsid w:val="006B63CF"/>
    <w:rsid w:val="006B75FD"/>
    <w:rsid w:val="006C428C"/>
    <w:rsid w:val="006C515C"/>
    <w:rsid w:val="006D107E"/>
    <w:rsid w:val="006D10B4"/>
    <w:rsid w:val="006D4038"/>
    <w:rsid w:val="006D59AE"/>
    <w:rsid w:val="006E1656"/>
    <w:rsid w:val="006E48C8"/>
    <w:rsid w:val="006E6260"/>
    <w:rsid w:val="006E68B8"/>
    <w:rsid w:val="006F0543"/>
    <w:rsid w:val="006F087E"/>
    <w:rsid w:val="006F25FA"/>
    <w:rsid w:val="006F2F7B"/>
    <w:rsid w:val="006F3168"/>
    <w:rsid w:val="006F3FE9"/>
    <w:rsid w:val="006F53C1"/>
    <w:rsid w:val="006F5758"/>
    <w:rsid w:val="00702951"/>
    <w:rsid w:val="0070307F"/>
    <w:rsid w:val="00705099"/>
    <w:rsid w:val="00705843"/>
    <w:rsid w:val="00710110"/>
    <w:rsid w:val="00710459"/>
    <w:rsid w:val="007110D2"/>
    <w:rsid w:val="00711340"/>
    <w:rsid w:val="00712E23"/>
    <w:rsid w:val="00714C52"/>
    <w:rsid w:val="00714EE6"/>
    <w:rsid w:val="00717742"/>
    <w:rsid w:val="00720DE8"/>
    <w:rsid w:val="00720FA2"/>
    <w:rsid w:val="007211BB"/>
    <w:rsid w:val="007211BF"/>
    <w:rsid w:val="0072130D"/>
    <w:rsid w:val="007239E4"/>
    <w:rsid w:val="00724690"/>
    <w:rsid w:val="007254D7"/>
    <w:rsid w:val="0073083D"/>
    <w:rsid w:val="007312F6"/>
    <w:rsid w:val="0073191F"/>
    <w:rsid w:val="00732343"/>
    <w:rsid w:val="00733508"/>
    <w:rsid w:val="007409DD"/>
    <w:rsid w:val="00740A12"/>
    <w:rsid w:val="0074133E"/>
    <w:rsid w:val="00743884"/>
    <w:rsid w:val="0074569B"/>
    <w:rsid w:val="00751169"/>
    <w:rsid w:val="00752068"/>
    <w:rsid w:val="00754B63"/>
    <w:rsid w:val="00755486"/>
    <w:rsid w:val="007561D3"/>
    <w:rsid w:val="0076310A"/>
    <w:rsid w:val="00765610"/>
    <w:rsid w:val="00766A17"/>
    <w:rsid w:val="00766B8D"/>
    <w:rsid w:val="00767A59"/>
    <w:rsid w:val="007700D4"/>
    <w:rsid w:val="0077125C"/>
    <w:rsid w:val="00771ADB"/>
    <w:rsid w:val="00773CDE"/>
    <w:rsid w:val="00774A1F"/>
    <w:rsid w:val="00774D65"/>
    <w:rsid w:val="007770B5"/>
    <w:rsid w:val="00780572"/>
    <w:rsid w:val="007816A4"/>
    <w:rsid w:val="00782BF3"/>
    <w:rsid w:val="00783FD6"/>
    <w:rsid w:val="00784D46"/>
    <w:rsid w:val="00785559"/>
    <w:rsid w:val="007868CD"/>
    <w:rsid w:val="0078756B"/>
    <w:rsid w:val="00790582"/>
    <w:rsid w:val="007925C6"/>
    <w:rsid w:val="00794C50"/>
    <w:rsid w:val="00794E47"/>
    <w:rsid w:val="007956BB"/>
    <w:rsid w:val="00795F22"/>
    <w:rsid w:val="00795FE9"/>
    <w:rsid w:val="0079704F"/>
    <w:rsid w:val="007A0659"/>
    <w:rsid w:val="007A1031"/>
    <w:rsid w:val="007A2842"/>
    <w:rsid w:val="007A3DEB"/>
    <w:rsid w:val="007A65B8"/>
    <w:rsid w:val="007A699B"/>
    <w:rsid w:val="007A76DF"/>
    <w:rsid w:val="007B50C1"/>
    <w:rsid w:val="007B5DD8"/>
    <w:rsid w:val="007C2BA6"/>
    <w:rsid w:val="007C5F63"/>
    <w:rsid w:val="007D1FA4"/>
    <w:rsid w:val="007D6CF5"/>
    <w:rsid w:val="007E0985"/>
    <w:rsid w:val="007E113B"/>
    <w:rsid w:val="007E48C7"/>
    <w:rsid w:val="007E5C1A"/>
    <w:rsid w:val="007E5CE5"/>
    <w:rsid w:val="007E5D90"/>
    <w:rsid w:val="007E66B3"/>
    <w:rsid w:val="007E6ED9"/>
    <w:rsid w:val="007E776B"/>
    <w:rsid w:val="007F1E19"/>
    <w:rsid w:val="007F270B"/>
    <w:rsid w:val="007F2FBE"/>
    <w:rsid w:val="007F4624"/>
    <w:rsid w:val="00801E66"/>
    <w:rsid w:val="00801F24"/>
    <w:rsid w:val="00804448"/>
    <w:rsid w:val="00804F1E"/>
    <w:rsid w:val="008127AA"/>
    <w:rsid w:val="0081466F"/>
    <w:rsid w:val="00815541"/>
    <w:rsid w:val="0081558E"/>
    <w:rsid w:val="008158E8"/>
    <w:rsid w:val="00817427"/>
    <w:rsid w:val="008222BF"/>
    <w:rsid w:val="008224DB"/>
    <w:rsid w:val="00822795"/>
    <w:rsid w:val="008231D5"/>
    <w:rsid w:val="0082328B"/>
    <w:rsid w:val="008237E6"/>
    <w:rsid w:val="00823E25"/>
    <w:rsid w:val="008264AE"/>
    <w:rsid w:val="00827C35"/>
    <w:rsid w:val="00827E2D"/>
    <w:rsid w:val="00827FA2"/>
    <w:rsid w:val="00831496"/>
    <w:rsid w:val="0083209E"/>
    <w:rsid w:val="00834744"/>
    <w:rsid w:val="0083489D"/>
    <w:rsid w:val="00843A46"/>
    <w:rsid w:val="00851CF5"/>
    <w:rsid w:val="008524E2"/>
    <w:rsid w:val="008555A2"/>
    <w:rsid w:val="00855C68"/>
    <w:rsid w:val="008561CD"/>
    <w:rsid w:val="00860706"/>
    <w:rsid w:val="008616CA"/>
    <w:rsid w:val="00861CB2"/>
    <w:rsid w:val="0086208C"/>
    <w:rsid w:val="00862293"/>
    <w:rsid w:val="00862B16"/>
    <w:rsid w:val="008635F9"/>
    <w:rsid w:val="00863C89"/>
    <w:rsid w:val="008705DB"/>
    <w:rsid w:val="00870CEE"/>
    <w:rsid w:val="00871531"/>
    <w:rsid w:val="008726A8"/>
    <w:rsid w:val="00873730"/>
    <w:rsid w:val="00876EBC"/>
    <w:rsid w:val="00880234"/>
    <w:rsid w:val="0088131A"/>
    <w:rsid w:val="008814AC"/>
    <w:rsid w:val="00881CCD"/>
    <w:rsid w:val="00882BC5"/>
    <w:rsid w:val="00882EA3"/>
    <w:rsid w:val="00884773"/>
    <w:rsid w:val="008861AD"/>
    <w:rsid w:val="00887EB0"/>
    <w:rsid w:val="00891E81"/>
    <w:rsid w:val="0089280D"/>
    <w:rsid w:val="00892861"/>
    <w:rsid w:val="00892CC2"/>
    <w:rsid w:val="00896A42"/>
    <w:rsid w:val="008A1EF4"/>
    <w:rsid w:val="008A270E"/>
    <w:rsid w:val="008A73E8"/>
    <w:rsid w:val="008A79DE"/>
    <w:rsid w:val="008B1DA0"/>
    <w:rsid w:val="008B21C4"/>
    <w:rsid w:val="008B2A29"/>
    <w:rsid w:val="008B45D4"/>
    <w:rsid w:val="008B4EAC"/>
    <w:rsid w:val="008B5B1C"/>
    <w:rsid w:val="008B6128"/>
    <w:rsid w:val="008B73D1"/>
    <w:rsid w:val="008C09AE"/>
    <w:rsid w:val="008C115E"/>
    <w:rsid w:val="008C367C"/>
    <w:rsid w:val="008C49FB"/>
    <w:rsid w:val="008C76E1"/>
    <w:rsid w:val="008D07FB"/>
    <w:rsid w:val="008D10F0"/>
    <w:rsid w:val="008D4DF5"/>
    <w:rsid w:val="008D4F79"/>
    <w:rsid w:val="008D4FDE"/>
    <w:rsid w:val="008D5F27"/>
    <w:rsid w:val="008E1AC3"/>
    <w:rsid w:val="008E3DF5"/>
    <w:rsid w:val="008E6F26"/>
    <w:rsid w:val="008F0EAD"/>
    <w:rsid w:val="008F254A"/>
    <w:rsid w:val="008F34A4"/>
    <w:rsid w:val="008F4ED9"/>
    <w:rsid w:val="008F6EDD"/>
    <w:rsid w:val="009025AC"/>
    <w:rsid w:val="00902FBD"/>
    <w:rsid w:val="0090300C"/>
    <w:rsid w:val="0090388B"/>
    <w:rsid w:val="009044BE"/>
    <w:rsid w:val="009047E7"/>
    <w:rsid w:val="00905BEA"/>
    <w:rsid w:val="00911D02"/>
    <w:rsid w:val="00912013"/>
    <w:rsid w:val="0091223B"/>
    <w:rsid w:val="00914840"/>
    <w:rsid w:val="00914B79"/>
    <w:rsid w:val="00915439"/>
    <w:rsid w:val="009158F0"/>
    <w:rsid w:val="00915AF4"/>
    <w:rsid w:val="00915F09"/>
    <w:rsid w:val="0091716D"/>
    <w:rsid w:val="009179C7"/>
    <w:rsid w:val="00917E4D"/>
    <w:rsid w:val="00920211"/>
    <w:rsid w:val="00921606"/>
    <w:rsid w:val="009235DC"/>
    <w:rsid w:val="009237F3"/>
    <w:rsid w:val="00924057"/>
    <w:rsid w:val="00924390"/>
    <w:rsid w:val="009247E2"/>
    <w:rsid w:val="00924F4D"/>
    <w:rsid w:val="00925A8F"/>
    <w:rsid w:val="00926A85"/>
    <w:rsid w:val="0092755F"/>
    <w:rsid w:val="00927972"/>
    <w:rsid w:val="009321A9"/>
    <w:rsid w:val="00932F35"/>
    <w:rsid w:val="009342AF"/>
    <w:rsid w:val="00934DCE"/>
    <w:rsid w:val="00944A23"/>
    <w:rsid w:val="00947375"/>
    <w:rsid w:val="009529AE"/>
    <w:rsid w:val="00952C2F"/>
    <w:rsid w:val="00954D7C"/>
    <w:rsid w:val="009577C3"/>
    <w:rsid w:val="0096149C"/>
    <w:rsid w:val="00963AA3"/>
    <w:rsid w:val="00967E4E"/>
    <w:rsid w:val="00971070"/>
    <w:rsid w:val="0097317A"/>
    <w:rsid w:val="00975FAB"/>
    <w:rsid w:val="0097642C"/>
    <w:rsid w:val="009766A1"/>
    <w:rsid w:val="00977291"/>
    <w:rsid w:val="00980C1B"/>
    <w:rsid w:val="00987128"/>
    <w:rsid w:val="0098742F"/>
    <w:rsid w:val="00987E06"/>
    <w:rsid w:val="00990082"/>
    <w:rsid w:val="00990103"/>
    <w:rsid w:val="00990188"/>
    <w:rsid w:val="009954F0"/>
    <w:rsid w:val="0099649F"/>
    <w:rsid w:val="00997C64"/>
    <w:rsid w:val="009A19FD"/>
    <w:rsid w:val="009A2477"/>
    <w:rsid w:val="009A503D"/>
    <w:rsid w:val="009A65E6"/>
    <w:rsid w:val="009A6BAF"/>
    <w:rsid w:val="009B047B"/>
    <w:rsid w:val="009B1640"/>
    <w:rsid w:val="009B1831"/>
    <w:rsid w:val="009B18DF"/>
    <w:rsid w:val="009B200F"/>
    <w:rsid w:val="009B245D"/>
    <w:rsid w:val="009B4C3C"/>
    <w:rsid w:val="009B58F8"/>
    <w:rsid w:val="009B713F"/>
    <w:rsid w:val="009B7C9E"/>
    <w:rsid w:val="009C1163"/>
    <w:rsid w:val="009C2C26"/>
    <w:rsid w:val="009C74A0"/>
    <w:rsid w:val="009C7B44"/>
    <w:rsid w:val="009D5DCD"/>
    <w:rsid w:val="009D61BE"/>
    <w:rsid w:val="009D6D1C"/>
    <w:rsid w:val="009D76CF"/>
    <w:rsid w:val="009E2A20"/>
    <w:rsid w:val="009E2DF5"/>
    <w:rsid w:val="009E3508"/>
    <w:rsid w:val="009E3B49"/>
    <w:rsid w:val="009E5B04"/>
    <w:rsid w:val="009E750C"/>
    <w:rsid w:val="009F3B7E"/>
    <w:rsid w:val="009F4624"/>
    <w:rsid w:val="009F51E8"/>
    <w:rsid w:val="009F7423"/>
    <w:rsid w:val="009F7C2C"/>
    <w:rsid w:val="00A01C68"/>
    <w:rsid w:val="00A01FC8"/>
    <w:rsid w:val="00A02F3A"/>
    <w:rsid w:val="00A04E6C"/>
    <w:rsid w:val="00A1103F"/>
    <w:rsid w:val="00A12296"/>
    <w:rsid w:val="00A14B9A"/>
    <w:rsid w:val="00A156FA"/>
    <w:rsid w:val="00A157B8"/>
    <w:rsid w:val="00A15E16"/>
    <w:rsid w:val="00A21B2B"/>
    <w:rsid w:val="00A21E63"/>
    <w:rsid w:val="00A22780"/>
    <w:rsid w:val="00A303FF"/>
    <w:rsid w:val="00A30A8B"/>
    <w:rsid w:val="00A32CBD"/>
    <w:rsid w:val="00A332A3"/>
    <w:rsid w:val="00A33B99"/>
    <w:rsid w:val="00A34989"/>
    <w:rsid w:val="00A34A9D"/>
    <w:rsid w:val="00A34E0F"/>
    <w:rsid w:val="00A34EBF"/>
    <w:rsid w:val="00A36AEF"/>
    <w:rsid w:val="00A4084B"/>
    <w:rsid w:val="00A40EEF"/>
    <w:rsid w:val="00A425E7"/>
    <w:rsid w:val="00A43C3E"/>
    <w:rsid w:val="00A44123"/>
    <w:rsid w:val="00A445BC"/>
    <w:rsid w:val="00A44704"/>
    <w:rsid w:val="00A456CB"/>
    <w:rsid w:val="00A4704A"/>
    <w:rsid w:val="00A51962"/>
    <w:rsid w:val="00A519B6"/>
    <w:rsid w:val="00A52DDE"/>
    <w:rsid w:val="00A53359"/>
    <w:rsid w:val="00A53916"/>
    <w:rsid w:val="00A5651B"/>
    <w:rsid w:val="00A57039"/>
    <w:rsid w:val="00A57171"/>
    <w:rsid w:val="00A57861"/>
    <w:rsid w:val="00A6188D"/>
    <w:rsid w:val="00A61A10"/>
    <w:rsid w:val="00A62170"/>
    <w:rsid w:val="00A6440C"/>
    <w:rsid w:val="00A65300"/>
    <w:rsid w:val="00A67247"/>
    <w:rsid w:val="00A672AF"/>
    <w:rsid w:val="00A71193"/>
    <w:rsid w:val="00A77209"/>
    <w:rsid w:val="00A77360"/>
    <w:rsid w:val="00A77BAE"/>
    <w:rsid w:val="00A77C85"/>
    <w:rsid w:val="00A82E45"/>
    <w:rsid w:val="00A84232"/>
    <w:rsid w:val="00A84604"/>
    <w:rsid w:val="00A85AC3"/>
    <w:rsid w:val="00A8771A"/>
    <w:rsid w:val="00A87AFE"/>
    <w:rsid w:val="00A9067E"/>
    <w:rsid w:val="00A91741"/>
    <w:rsid w:val="00A9768F"/>
    <w:rsid w:val="00AA0318"/>
    <w:rsid w:val="00AA0343"/>
    <w:rsid w:val="00AA0C2A"/>
    <w:rsid w:val="00AA0E00"/>
    <w:rsid w:val="00AA203D"/>
    <w:rsid w:val="00AA2B06"/>
    <w:rsid w:val="00AA3266"/>
    <w:rsid w:val="00AA3271"/>
    <w:rsid w:val="00AB1A42"/>
    <w:rsid w:val="00AC1A2B"/>
    <w:rsid w:val="00AC2525"/>
    <w:rsid w:val="00AC4516"/>
    <w:rsid w:val="00AC6C1B"/>
    <w:rsid w:val="00AC7598"/>
    <w:rsid w:val="00AC7E6A"/>
    <w:rsid w:val="00AD0A6D"/>
    <w:rsid w:val="00AD268D"/>
    <w:rsid w:val="00AD2DC4"/>
    <w:rsid w:val="00AD3A8C"/>
    <w:rsid w:val="00AD45BD"/>
    <w:rsid w:val="00AD6610"/>
    <w:rsid w:val="00AD6DBA"/>
    <w:rsid w:val="00AE189A"/>
    <w:rsid w:val="00AE28F9"/>
    <w:rsid w:val="00AE5627"/>
    <w:rsid w:val="00AE5735"/>
    <w:rsid w:val="00AE707D"/>
    <w:rsid w:val="00AF2AB0"/>
    <w:rsid w:val="00AF3E30"/>
    <w:rsid w:val="00AF524D"/>
    <w:rsid w:val="00AF5E94"/>
    <w:rsid w:val="00AF6D19"/>
    <w:rsid w:val="00AF6DBE"/>
    <w:rsid w:val="00B002D1"/>
    <w:rsid w:val="00B00869"/>
    <w:rsid w:val="00B018ED"/>
    <w:rsid w:val="00B02210"/>
    <w:rsid w:val="00B02CD4"/>
    <w:rsid w:val="00B045F8"/>
    <w:rsid w:val="00B0470F"/>
    <w:rsid w:val="00B07DE5"/>
    <w:rsid w:val="00B1022F"/>
    <w:rsid w:val="00B11319"/>
    <w:rsid w:val="00B1380D"/>
    <w:rsid w:val="00B14D81"/>
    <w:rsid w:val="00B16869"/>
    <w:rsid w:val="00B16B9E"/>
    <w:rsid w:val="00B216FA"/>
    <w:rsid w:val="00B22037"/>
    <w:rsid w:val="00B258B4"/>
    <w:rsid w:val="00B258FE"/>
    <w:rsid w:val="00B26046"/>
    <w:rsid w:val="00B266C5"/>
    <w:rsid w:val="00B27127"/>
    <w:rsid w:val="00B27F43"/>
    <w:rsid w:val="00B27F82"/>
    <w:rsid w:val="00B351B2"/>
    <w:rsid w:val="00B36173"/>
    <w:rsid w:val="00B3660F"/>
    <w:rsid w:val="00B36619"/>
    <w:rsid w:val="00B37027"/>
    <w:rsid w:val="00B40E3D"/>
    <w:rsid w:val="00B40F23"/>
    <w:rsid w:val="00B4101A"/>
    <w:rsid w:val="00B41717"/>
    <w:rsid w:val="00B418DB"/>
    <w:rsid w:val="00B41BC2"/>
    <w:rsid w:val="00B4413B"/>
    <w:rsid w:val="00B45502"/>
    <w:rsid w:val="00B46767"/>
    <w:rsid w:val="00B47497"/>
    <w:rsid w:val="00B5226A"/>
    <w:rsid w:val="00B52B54"/>
    <w:rsid w:val="00B57794"/>
    <w:rsid w:val="00B57E0E"/>
    <w:rsid w:val="00B6046F"/>
    <w:rsid w:val="00B6192B"/>
    <w:rsid w:val="00B6326E"/>
    <w:rsid w:val="00B63D3D"/>
    <w:rsid w:val="00B6702B"/>
    <w:rsid w:val="00B7057D"/>
    <w:rsid w:val="00B71918"/>
    <w:rsid w:val="00B71D0F"/>
    <w:rsid w:val="00B73D6A"/>
    <w:rsid w:val="00B7623C"/>
    <w:rsid w:val="00B80B52"/>
    <w:rsid w:val="00B80ED1"/>
    <w:rsid w:val="00B82A8B"/>
    <w:rsid w:val="00B84D4F"/>
    <w:rsid w:val="00B901EB"/>
    <w:rsid w:val="00B914D1"/>
    <w:rsid w:val="00B92E94"/>
    <w:rsid w:val="00B9312D"/>
    <w:rsid w:val="00B94D36"/>
    <w:rsid w:val="00B953EF"/>
    <w:rsid w:val="00BA1A2E"/>
    <w:rsid w:val="00BA1C54"/>
    <w:rsid w:val="00BA1F59"/>
    <w:rsid w:val="00BA479F"/>
    <w:rsid w:val="00BA57DE"/>
    <w:rsid w:val="00BA700B"/>
    <w:rsid w:val="00BB1D9E"/>
    <w:rsid w:val="00BB5140"/>
    <w:rsid w:val="00BC112F"/>
    <w:rsid w:val="00BC1B01"/>
    <w:rsid w:val="00BC227E"/>
    <w:rsid w:val="00BC3295"/>
    <w:rsid w:val="00BC3ADF"/>
    <w:rsid w:val="00BC4E53"/>
    <w:rsid w:val="00BC5D8C"/>
    <w:rsid w:val="00BD15E5"/>
    <w:rsid w:val="00BD5EA4"/>
    <w:rsid w:val="00BD6C94"/>
    <w:rsid w:val="00BD6DAA"/>
    <w:rsid w:val="00BD7779"/>
    <w:rsid w:val="00BE12E0"/>
    <w:rsid w:val="00BE2D19"/>
    <w:rsid w:val="00BE35ED"/>
    <w:rsid w:val="00BE5BF6"/>
    <w:rsid w:val="00BE6124"/>
    <w:rsid w:val="00BE66EE"/>
    <w:rsid w:val="00BE73C2"/>
    <w:rsid w:val="00BE7FF4"/>
    <w:rsid w:val="00BF2584"/>
    <w:rsid w:val="00BF352B"/>
    <w:rsid w:val="00BF3AF5"/>
    <w:rsid w:val="00BF48B1"/>
    <w:rsid w:val="00BF75F8"/>
    <w:rsid w:val="00BF7AED"/>
    <w:rsid w:val="00C0334F"/>
    <w:rsid w:val="00C05548"/>
    <w:rsid w:val="00C063DE"/>
    <w:rsid w:val="00C10D8A"/>
    <w:rsid w:val="00C1300E"/>
    <w:rsid w:val="00C1431B"/>
    <w:rsid w:val="00C16C7F"/>
    <w:rsid w:val="00C207DD"/>
    <w:rsid w:val="00C244C6"/>
    <w:rsid w:val="00C25429"/>
    <w:rsid w:val="00C256E1"/>
    <w:rsid w:val="00C27874"/>
    <w:rsid w:val="00C304B5"/>
    <w:rsid w:val="00C30685"/>
    <w:rsid w:val="00C31AF2"/>
    <w:rsid w:val="00C31DCD"/>
    <w:rsid w:val="00C3329A"/>
    <w:rsid w:val="00C33AF0"/>
    <w:rsid w:val="00C35727"/>
    <w:rsid w:val="00C35C66"/>
    <w:rsid w:val="00C35CFD"/>
    <w:rsid w:val="00C37353"/>
    <w:rsid w:val="00C37F56"/>
    <w:rsid w:val="00C406F4"/>
    <w:rsid w:val="00C42E2F"/>
    <w:rsid w:val="00C43ACB"/>
    <w:rsid w:val="00C43D61"/>
    <w:rsid w:val="00C44854"/>
    <w:rsid w:val="00C44D10"/>
    <w:rsid w:val="00C46540"/>
    <w:rsid w:val="00C46598"/>
    <w:rsid w:val="00C471E1"/>
    <w:rsid w:val="00C47E94"/>
    <w:rsid w:val="00C50562"/>
    <w:rsid w:val="00C50B64"/>
    <w:rsid w:val="00C52154"/>
    <w:rsid w:val="00C53C0D"/>
    <w:rsid w:val="00C53EE8"/>
    <w:rsid w:val="00C53EF4"/>
    <w:rsid w:val="00C53F2A"/>
    <w:rsid w:val="00C557CF"/>
    <w:rsid w:val="00C55B04"/>
    <w:rsid w:val="00C57318"/>
    <w:rsid w:val="00C60084"/>
    <w:rsid w:val="00C60242"/>
    <w:rsid w:val="00C60E11"/>
    <w:rsid w:val="00C6221A"/>
    <w:rsid w:val="00C62D2D"/>
    <w:rsid w:val="00C6398A"/>
    <w:rsid w:val="00C6398E"/>
    <w:rsid w:val="00C63997"/>
    <w:rsid w:val="00C642F6"/>
    <w:rsid w:val="00C700CA"/>
    <w:rsid w:val="00C70C11"/>
    <w:rsid w:val="00C72C69"/>
    <w:rsid w:val="00C73A7B"/>
    <w:rsid w:val="00C73E1B"/>
    <w:rsid w:val="00C74BC5"/>
    <w:rsid w:val="00C756BF"/>
    <w:rsid w:val="00C75F6F"/>
    <w:rsid w:val="00C8014C"/>
    <w:rsid w:val="00C806E9"/>
    <w:rsid w:val="00C80BC5"/>
    <w:rsid w:val="00C80E23"/>
    <w:rsid w:val="00C819E9"/>
    <w:rsid w:val="00C85A4D"/>
    <w:rsid w:val="00C87DE7"/>
    <w:rsid w:val="00C909A3"/>
    <w:rsid w:val="00C90C8B"/>
    <w:rsid w:val="00C93B54"/>
    <w:rsid w:val="00C93C59"/>
    <w:rsid w:val="00C947F7"/>
    <w:rsid w:val="00C963A8"/>
    <w:rsid w:val="00C964B9"/>
    <w:rsid w:val="00CA2171"/>
    <w:rsid w:val="00CA33B9"/>
    <w:rsid w:val="00CA3AB7"/>
    <w:rsid w:val="00CA4FDF"/>
    <w:rsid w:val="00CA551F"/>
    <w:rsid w:val="00CA5642"/>
    <w:rsid w:val="00CB14B4"/>
    <w:rsid w:val="00CB1906"/>
    <w:rsid w:val="00CB3850"/>
    <w:rsid w:val="00CB38D9"/>
    <w:rsid w:val="00CB467C"/>
    <w:rsid w:val="00CB6F2D"/>
    <w:rsid w:val="00CC01E5"/>
    <w:rsid w:val="00CC10E5"/>
    <w:rsid w:val="00CC234F"/>
    <w:rsid w:val="00CC23A3"/>
    <w:rsid w:val="00CC23DA"/>
    <w:rsid w:val="00CC278E"/>
    <w:rsid w:val="00CC676D"/>
    <w:rsid w:val="00CC75DE"/>
    <w:rsid w:val="00CD14BF"/>
    <w:rsid w:val="00CD1EBC"/>
    <w:rsid w:val="00CD1F7F"/>
    <w:rsid w:val="00CD2E3D"/>
    <w:rsid w:val="00CD7136"/>
    <w:rsid w:val="00CE011D"/>
    <w:rsid w:val="00CE26D7"/>
    <w:rsid w:val="00CE53AB"/>
    <w:rsid w:val="00CE6B6F"/>
    <w:rsid w:val="00CE6D6F"/>
    <w:rsid w:val="00CF143A"/>
    <w:rsid w:val="00CF204B"/>
    <w:rsid w:val="00CF3F01"/>
    <w:rsid w:val="00CF3FE9"/>
    <w:rsid w:val="00CF4E28"/>
    <w:rsid w:val="00CF698D"/>
    <w:rsid w:val="00CF7E1B"/>
    <w:rsid w:val="00D008E6"/>
    <w:rsid w:val="00D01367"/>
    <w:rsid w:val="00D017AB"/>
    <w:rsid w:val="00D0285A"/>
    <w:rsid w:val="00D04C32"/>
    <w:rsid w:val="00D052EF"/>
    <w:rsid w:val="00D15C69"/>
    <w:rsid w:val="00D20E89"/>
    <w:rsid w:val="00D248E5"/>
    <w:rsid w:val="00D24DDF"/>
    <w:rsid w:val="00D310DE"/>
    <w:rsid w:val="00D32385"/>
    <w:rsid w:val="00D3326A"/>
    <w:rsid w:val="00D35AAB"/>
    <w:rsid w:val="00D408EB"/>
    <w:rsid w:val="00D42308"/>
    <w:rsid w:val="00D42B1E"/>
    <w:rsid w:val="00D44013"/>
    <w:rsid w:val="00D447E1"/>
    <w:rsid w:val="00D45878"/>
    <w:rsid w:val="00D46838"/>
    <w:rsid w:val="00D51876"/>
    <w:rsid w:val="00D52EEC"/>
    <w:rsid w:val="00D55F24"/>
    <w:rsid w:val="00D562BD"/>
    <w:rsid w:val="00D60DA8"/>
    <w:rsid w:val="00D618C0"/>
    <w:rsid w:val="00D61B1E"/>
    <w:rsid w:val="00D63A03"/>
    <w:rsid w:val="00D64BA2"/>
    <w:rsid w:val="00D67632"/>
    <w:rsid w:val="00D679A1"/>
    <w:rsid w:val="00D70024"/>
    <w:rsid w:val="00D71259"/>
    <w:rsid w:val="00D7138C"/>
    <w:rsid w:val="00D71682"/>
    <w:rsid w:val="00D71999"/>
    <w:rsid w:val="00D71AD3"/>
    <w:rsid w:val="00D726AE"/>
    <w:rsid w:val="00D72FE7"/>
    <w:rsid w:val="00D743DB"/>
    <w:rsid w:val="00D74573"/>
    <w:rsid w:val="00D7568E"/>
    <w:rsid w:val="00D77FF9"/>
    <w:rsid w:val="00D821C9"/>
    <w:rsid w:val="00D822D8"/>
    <w:rsid w:val="00D92CD3"/>
    <w:rsid w:val="00D942E9"/>
    <w:rsid w:val="00D944BD"/>
    <w:rsid w:val="00D97B4F"/>
    <w:rsid w:val="00DA184F"/>
    <w:rsid w:val="00DA380B"/>
    <w:rsid w:val="00DA46B4"/>
    <w:rsid w:val="00DA4E9F"/>
    <w:rsid w:val="00DA7060"/>
    <w:rsid w:val="00DB1E63"/>
    <w:rsid w:val="00DB3081"/>
    <w:rsid w:val="00DB3C15"/>
    <w:rsid w:val="00DB59FC"/>
    <w:rsid w:val="00DB777B"/>
    <w:rsid w:val="00DC05AF"/>
    <w:rsid w:val="00DC1526"/>
    <w:rsid w:val="00DC6529"/>
    <w:rsid w:val="00DD0894"/>
    <w:rsid w:val="00DD09B9"/>
    <w:rsid w:val="00DD2A1A"/>
    <w:rsid w:val="00DD43C6"/>
    <w:rsid w:val="00DD4EB8"/>
    <w:rsid w:val="00DD5CAF"/>
    <w:rsid w:val="00DD6B83"/>
    <w:rsid w:val="00DD761D"/>
    <w:rsid w:val="00DE0199"/>
    <w:rsid w:val="00DE0DED"/>
    <w:rsid w:val="00DE4080"/>
    <w:rsid w:val="00DE5387"/>
    <w:rsid w:val="00DE6010"/>
    <w:rsid w:val="00DE7BDD"/>
    <w:rsid w:val="00DF33C7"/>
    <w:rsid w:val="00DF5037"/>
    <w:rsid w:val="00DF5B30"/>
    <w:rsid w:val="00DF62B6"/>
    <w:rsid w:val="00DF6A6C"/>
    <w:rsid w:val="00E0312F"/>
    <w:rsid w:val="00E05340"/>
    <w:rsid w:val="00E05834"/>
    <w:rsid w:val="00E06797"/>
    <w:rsid w:val="00E075A3"/>
    <w:rsid w:val="00E10E2A"/>
    <w:rsid w:val="00E11D12"/>
    <w:rsid w:val="00E13A53"/>
    <w:rsid w:val="00E146FE"/>
    <w:rsid w:val="00E154ED"/>
    <w:rsid w:val="00E171AB"/>
    <w:rsid w:val="00E219B2"/>
    <w:rsid w:val="00E23FE5"/>
    <w:rsid w:val="00E24D4D"/>
    <w:rsid w:val="00E27048"/>
    <w:rsid w:val="00E271A2"/>
    <w:rsid w:val="00E278F3"/>
    <w:rsid w:val="00E31639"/>
    <w:rsid w:val="00E32DDB"/>
    <w:rsid w:val="00E32E6A"/>
    <w:rsid w:val="00E401E3"/>
    <w:rsid w:val="00E40529"/>
    <w:rsid w:val="00E41101"/>
    <w:rsid w:val="00E413A9"/>
    <w:rsid w:val="00E413C1"/>
    <w:rsid w:val="00E42169"/>
    <w:rsid w:val="00E46761"/>
    <w:rsid w:val="00E51FE0"/>
    <w:rsid w:val="00E5432E"/>
    <w:rsid w:val="00E54782"/>
    <w:rsid w:val="00E54F0B"/>
    <w:rsid w:val="00E55C60"/>
    <w:rsid w:val="00E560FC"/>
    <w:rsid w:val="00E57946"/>
    <w:rsid w:val="00E62C13"/>
    <w:rsid w:val="00E64E53"/>
    <w:rsid w:val="00E6648A"/>
    <w:rsid w:val="00E67553"/>
    <w:rsid w:val="00E67569"/>
    <w:rsid w:val="00E70221"/>
    <w:rsid w:val="00E703A4"/>
    <w:rsid w:val="00E7096C"/>
    <w:rsid w:val="00E70CB7"/>
    <w:rsid w:val="00E7193C"/>
    <w:rsid w:val="00E72EB2"/>
    <w:rsid w:val="00E73975"/>
    <w:rsid w:val="00E77806"/>
    <w:rsid w:val="00E815C4"/>
    <w:rsid w:val="00E841DF"/>
    <w:rsid w:val="00E84C8D"/>
    <w:rsid w:val="00E86AAA"/>
    <w:rsid w:val="00E8704E"/>
    <w:rsid w:val="00E91513"/>
    <w:rsid w:val="00E92055"/>
    <w:rsid w:val="00E95826"/>
    <w:rsid w:val="00EA292B"/>
    <w:rsid w:val="00EA2955"/>
    <w:rsid w:val="00EB03B3"/>
    <w:rsid w:val="00EB07D6"/>
    <w:rsid w:val="00EB11F7"/>
    <w:rsid w:val="00EB20E5"/>
    <w:rsid w:val="00EB2C03"/>
    <w:rsid w:val="00EB2E64"/>
    <w:rsid w:val="00EB4BF6"/>
    <w:rsid w:val="00EB4E6A"/>
    <w:rsid w:val="00EB7723"/>
    <w:rsid w:val="00EB7F2B"/>
    <w:rsid w:val="00EC028B"/>
    <w:rsid w:val="00EC14D6"/>
    <w:rsid w:val="00EC3568"/>
    <w:rsid w:val="00EC3CBA"/>
    <w:rsid w:val="00EC4B6E"/>
    <w:rsid w:val="00EC5882"/>
    <w:rsid w:val="00EC5EEE"/>
    <w:rsid w:val="00EC6171"/>
    <w:rsid w:val="00EC6621"/>
    <w:rsid w:val="00ED1479"/>
    <w:rsid w:val="00ED358D"/>
    <w:rsid w:val="00ED7AC6"/>
    <w:rsid w:val="00EE18D2"/>
    <w:rsid w:val="00EE4D10"/>
    <w:rsid w:val="00EE6740"/>
    <w:rsid w:val="00EE69DF"/>
    <w:rsid w:val="00EE72C7"/>
    <w:rsid w:val="00EF15BA"/>
    <w:rsid w:val="00EF1F0B"/>
    <w:rsid w:val="00EF44BD"/>
    <w:rsid w:val="00F00C61"/>
    <w:rsid w:val="00F0152A"/>
    <w:rsid w:val="00F023F1"/>
    <w:rsid w:val="00F026E0"/>
    <w:rsid w:val="00F0306E"/>
    <w:rsid w:val="00F0318A"/>
    <w:rsid w:val="00F0618F"/>
    <w:rsid w:val="00F10422"/>
    <w:rsid w:val="00F1179C"/>
    <w:rsid w:val="00F13A4C"/>
    <w:rsid w:val="00F15636"/>
    <w:rsid w:val="00F24BBF"/>
    <w:rsid w:val="00F24FF0"/>
    <w:rsid w:val="00F2766E"/>
    <w:rsid w:val="00F3002B"/>
    <w:rsid w:val="00F31A2B"/>
    <w:rsid w:val="00F32814"/>
    <w:rsid w:val="00F3409B"/>
    <w:rsid w:val="00F342AB"/>
    <w:rsid w:val="00F34554"/>
    <w:rsid w:val="00F361E2"/>
    <w:rsid w:val="00F365B2"/>
    <w:rsid w:val="00F37117"/>
    <w:rsid w:val="00F40BC7"/>
    <w:rsid w:val="00F4118C"/>
    <w:rsid w:val="00F423AA"/>
    <w:rsid w:val="00F42A8E"/>
    <w:rsid w:val="00F446E9"/>
    <w:rsid w:val="00F472FC"/>
    <w:rsid w:val="00F5024F"/>
    <w:rsid w:val="00F55888"/>
    <w:rsid w:val="00F55B19"/>
    <w:rsid w:val="00F56BBD"/>
    <w:rsid w:val="00F60C7E"/>
    <w:rsid w:val="00F61425"/>
    <w:rsid w:val="00F63A0B"/>
    <w:rsid w:val="00F65F17"/>
    <w:rsid w:val="00F6654F"/>
    <w:rsid w:val="00F71B86"/>
    <w:rsid w:val="00F72B82"/>
    <w:rsid w:val="00F73F68"/>
    <w:rsid w:val="00F804E6"/>
    <w:rsid w:val="00F82DE6"/>
    <w:rsid w:val="00F82F4C"/>
    <w:rsid w:val="00F84076"/>
    <w:rsid w:val="00F856BD"/>
    <w:rsid w:val="00F858FF"/>
    <w:rsid w:val="00F85D77"/>
    <w:rsid w:val="00F86409"/>
    <w:rsid w:val="00F91B74"/>
    <w:rsid w:val="00F92485"/>
    <w:rsid w:val="00F924E3"/>
    <w:rsid w:val="00F927C6"/>
    <w:rsid w:val="00F937F2"/>
    <w:rsid w:val="00F942E5"/>
    <w:rsid w:val="00F95225"/>
    <w:rsid w:val="00F96480"/>
    <w:rsid w:val="00F972D4"/>
    <w:rsid w:val="00FA347A"/>
    <w:rsid w:val="00FA454A"/>
    <w:rsid w:val="00FA6001"/>
    <w:rsid w:val="00FA6ABB"/>
    <w:rsid w:val="00FA7746"/>
    <w:rsid w:val="00FB04B9"/>
    <w:rsid w:val="00FB0FAC"/>
    <w:rsid w:val="00FB1687"/>
    <w:rsid w:val="00FB2745"/>
    <w:rsid w:val="00FB3CF8"/>
    <w:rsid w:val="00FB3EA9"/>
    <w:rsid w:val="00FB3F45"/>
    <w:rsid w:val="00FB4AD0"/>
    <w:rsid w:val="00FB5AF5"/>
    <w:rsid w:val="00FB664E"/>
    <w:rsid w:val="00FB74BB"/>
    <w:rsid w:val="00FC0F84"/>
    <w:rsid w:val="00FC19F6"/>
    <w:rsid w:val="00FC1A3E"/>
    <w:rsid w:val="00FC204C"/>
    <w:rsid w:val="00FC2B89"/>
    <w:rsid w:val="00FC6456"/>
    <w:rsid w:val="00FC7740"/>
    <w:rsid w:val="00FD011A"/>
    <w:rsid w:val="00FD0DBF"/>
    <w:rsid w:val="00FD116E"/>
    <w:rsid w:val="00FD1797"/>
    <w:rsid w:val="00FD3A2A"/>
    <w:rsid w:val="00FD6550"/>
    <w:rsid w:val="00FD6EB9"/>
    <w:rsid w:val="00FD7796"/>
    <w:rsid w:val="00FE0C95"/>
    <w:rsid w:val="00FE0ECA"/>
    <w:rsid w:val="00FE227E"/>
    <w:rsid w:val="00FE454C"/>
    <w:rsid w:val="00FE51E0"/>
    <w:rsid w:val="00FE5A36"/>
    <w:rsid w:val="00FE5EF1"/>
    <w:rsid w:val="00FE68B7"/>
    <w:rsid w:val="00FE7BF0"/>
    <w:rsid w:val="00FF0092"/>
    <w:rsid w:val="00FF2B77"/>
    <w:rsid w:val="00FF3EA8"/>
    <w:rsid w:val="00FF45D5"/>
    <w:rsid w:val="00FF5A9A"/>
    <w:rsid w:val="00FF6766"/>
    <w:rsid w:val="00FF74A2"/>
    <w:rsid w:val="13850230"/>
    <w:rsid w:val="1A3461BF"/>
    <w:rsid w:val="1D3E6D87"/>
    <w:rsid w:val="1E60F369"/>
    <w:rsid w:val="1F1F66AD"/>
    <w:rsid w:val="20210B73"/>
    <w:rsid w:val="2B7C4E04"/>
    <w:rsid w:val="2DFB23B4"/>
    <w:rsid w:val="3702FB7B"/>
    <w:rsid w:val="425CAB70"/>
    <w:rsid w:val="55892843"/>
    <w:rsid w:val="5603DE20"/>
    <w:rsid w:val="57C0D600"/>
    <w:rsid w:val="58A1C6A3"/>
    <w:rsid w:val="5C396F3F"/>
    <w:rsid w:val="65E96DFB"/>
    <w:rsid w:val="69B749DC"/>
    <w:rsid w:val="6DCB5350"/>
    <w:rsid w:val="72F461A5"/>
    <w:rsid w:val="78DB3E4A"/>
    <w:rsid w:val="7D6508C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94955"/>
  <w15:docId w15:val="{03BD911C-729B-4E0B-8568-0761C754E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nl-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AFE"/>
    <w:pPr>
      <w:spacing w:after="240" w:line="360" w:lineRule="auto"/>
    </w:pPr>
    <w:rPr>
      <w:sz w:val="24"/>
    </w:rPr>
  </w:style>
  <w:style w:type="paragraph" w:styleId="Heading1">
    <w:name w:val="heading 1"/>
    <w:basedOn w:val="Normal"/>
    <w:next w:val="Normal"/>
    <w:uiPriority w:val="9"/>
    <w:qFormat/>
    <w:rsid w:val="00E278F3"/>
    <w:pPr>
      <w:spacing w:after="120"/>
      <w:outlineLvl w:val="0"/>
    </w:pPr>
    <w:rPr>
      <w:b/>
      <w:caps/>
      <w:szCs w:val="24"/>
    </w:rPr>
  </w:style>
  <w:style w:type="paragraph" w:styleId="Heading2">
    <w:name w:val="heading 2"/>
    <w:basedOn w:val="Normal"/>
    <w:next w:val="Normal"/>
    <w:uiPriority w:val="9"/>
    <w:unhideWhenUsed/>
    <w:qFormat/>
    <w:rsid w:val="00BF48B1"/>
    <w:pPr>
      <w:spacing w:after="120"/>
      <w:outlineLvl w:val="1"/>
    </w:pPr>
    <w:rPr>
      <w:b/>
      <w:i/>
      <w:szCs w:val="24"/>
    </w:rPr>
  </w:style>
  <w:style w:type="paragraph" w:styleId="Heading3">
    <w:name w:val="heading 3"/>
    <w:basedOn w:val="Normal"/>
    <w:next w:val="Normal"/>
    <w:uiPriority w:val="9"/>
    <w:unhideWhenUsed/>
    <w:qFormat/>
    <w:rsid w:val="00DA4E9F"/>
    <w:pPr>
      <w:framePr w:h="313" w:hRule="exact" w:wrap="around" w:vAnchor="text" w:hAnchor="text" w:y="7"/>
      <w:outlineLvl w:val="2"/>
    </w:pPr>
    <w:rPr>
      <w:b/>
      <w:bCs/>
      <w:szCs w:val="24"/>
    </w:rPr>
  </w:style>
  <w:style w:type="paragraph" w:styleId="Heading4">
    <w:name w:val="heading 4"/>
    <w:basedOn w:val="Heading3"/>
    <w:next w:val="Normal"/>
    <w:uiPriority w:val="9"/>
    <w:unhideWhenUsed/>
    <w:qFormat/>
    <w:rsid w:val="00523AE5"/>
    <w:pPr>
      <w:framePr w:wrap="around"/>
      <w:ind w:left="720"/>
      <w:outlineLvl w:val="3"/>
    </w:pPr>
    <w:rPr>
      <w:i/>
      <w:iCs/>
    </w:rPr>
  </w:style>
  <w:style w:type="paragraph" w:styleId="Heading5">
    <w:name w:val="heading 5"/>
    <w:basedOn w:val="Normal"/>
    <w:next w:val="Normal"/>
    <w:uiPriority w:val="9"/>
    <w:semiHidden/>
    <w:unhideWhenUsed/>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rsid w:val="009235DC"/>
    <w:pPr>
      <w:spacing w:after="120"/>
    </w:pPr>
    <w:rPr>
      <w:b/>
      <w:szCs w:val="24"/>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1"/>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917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7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91741"/>
    <w:rPr>
      <w:b/>
      <w:bCs/>
    </w:rPr>
  </w:style>
  <w:style w:type="character" w:customStyle="1" w:styleId="CommentSubjectChar">
    <w:name w:val="Comment Subject Char"/>
    <w:basedOn w:val="CommentTextChar"/>
    <w:link w:val="CommentSubject"/>
    <w:uiPriority w:val="99"/>
    <w:semiHidden/>
    <w:rsid w:val="00A91741"/>
    <w:rPr>
      <w:b/>
      <w:bCs/>
      <w:sz w:val="20"/>
      <w:szCs w:val="20"/>
    </w:rPr>
  </w:style>
  <w:style w:type="character" w:styleId="Hyperlink">
    <w:name w:val="Hyperlink"/>
    <w:basedOn w:val="DefaultParagraphFont"/>
    <w:uiPriority w:val="99"/>
    <w:unhideWhenUsed/>
    <w:rsid w:val="004C77FC"/>
    <w:rPr>
      <w:color w:val="0000FF" w:themeColor="hyperlink"/>
      <w:u w:val="single"/>
    </w:rPr>
  </w:style>
  <w:style w:type="character" w:customStyle="1" w:styleId="UnresolvedMention1">
    <w:name w:val="Unresolved Mention1"/>
    <w:basedOn w:val="DefaultParagraphFont"/>
    <w:uiPriority w:val="99"/>
    <w:semiHidden/>
    <w:unhideWhenUsed/>
    <w:rsid w:val="004C77FC"/>
    <w:rPr>
      <w:color w:val="605E5C"/>
      <w:shd w:val="clear" w:color="auto" w:fill="E1DFDD"/>
    </w:rPr>
  </w:style>
  <w:style w:type="paragraph" w:customStyle="1" w:styleId="EndNoteBibliographyTitle">
    <w:name w:val="EndNote Bibliography Title"/>
    <w:basedOn w:val="Normal"/>
    <w:link w:val="EndNoteBibliographyTitleChar"/>
    <w:rsid w:val="00884773"/>
    <w:pPr>
      <w:jc w:val="center"/>
    </w:pPr>
    <w:rPr>
      <w:noProof/>
      <w:lang w:val="nl-NL"/>
    </w:rPr>
  </w:style>
  <w:style w:type="character" w:customStyle="1" w:styleId="EndNoteBibliographyTitleChar">
    <w:name w:val="EndNote Bibliography Title Char"/>
    <w:basedOn w:val="DefaultParagraphFont"/>
    <w:link w:val="EndNoteBibliographyTitle"/>
    <w:rsid w:val="00884773"/>
    <w:rPr>
      <w:noProof/>
      <w:sz w:val="24"/>
      <w:lang w:val="nl-NL"/>
    </w:rPr>
  </w:style>
  <w:style w:type="paragraph" w:customStyle="1" w:styleId="EndNoteBibliography">
    <w:name w:val="EndNote Bibliography"/>
    <w:basedOn w:val="Normal"/>
    <w:link w:val="EndNoteBibliographyChar"/>
    <w:rsid w:val="00884773"/>
    <w:rPr>
      <w:noProof/>
      <w:lang w:val="nl-NL"/>
    </w:rPr>
  </w:style>
  <w:style w:type="character" w:customStyle="1" w:styleId="EndNoteBibliographyChar">
    <w:name w:val="EndNote Bibliography Char"/>
    <w:basedOn w:val="DefaultParagraphFont"/>
    <w:link w:val="EndNoteBibliography"/>
    <w:rsid w:val="00884773"/>
    <w:rPr>
      <w:noProof/>
      <w:sz w:val="24"/>
      <w:lang w:val="nl-NL"/>
    </w:rPr>
  </w:style>
  <w:style w:type="paragraph" w:styleId="Header">
    <w:name w:val="header"/>
    <w:basedOn w:val="Normal"/>
    <w:link w:val="HeaderChar"/>
    <w:uiPriority w:val="99"/>
    <w:unhideWhenUsed/>
    <w:rsid w:val="004929B3"/>
    <w:pPr>
      <w:tabs>
        <w:tab w:val="center" w:pos="4513"/>
        <w:tab w:val="right" w:pos="9026"/>
      </w:tabs>
      <w:spacing w:line="240" w:lineRule="auto"/>
    </w:pPr>
  </w:style>
  <w:style w:type="character" w:customStyle="1" w:styleId="HeaderChar">
    <w:name w:val="Header Char"/>
    <w:basedOn w:val="DefaultParagraphFont"/>
    <w:link w:val="Header"/>
    <w:uiPriority w:val="99"/>
    <w:rsid w:val="004929B3"/>
  </w:style>
  <w:style w:type="paragraph" w:styleId="Footer">
    <w:name w:val="footer"/>
    <w:basedOn w:val="Normal"/>
    <w:link w:val="FooterChar"/>
    <w:uiPriority w:val="99"/>
    <w:unhideWhenUsed/>
    <w:rsid w:val="004929B3"/>
    <w:pPr>
      <w:tabs>
        <w:tab w:val="center" w:pos="4513"/>
        <w:tab w:val="right" w:pos="9026"/>
      </w:tabs>
      <w:spacing w:line="240" w:lineRule="auto"/>
    </w:pPr>
  </w:style>
  <w:style w:type="character" w:customStyle="1" w:styleId="FooterChar">
    <w:name w:val="Footer Char"/>
    <w:basedOn w:val="DefaultParagraphFont"/>
    <w:link w:val="Footer"/>
    <w:uiPriority w:val="99"/>
    <w:rsid w:val="004929B3"/>
  </w:style>
  <w:style w:type="character" w:customStyle="1" w:styleId="id-label">
    <w:name w:val="id-label"/>
    <w:basedOn w:val="DefaultParagraphFont"/>
    <w:rsid w:val="004449BC"/>
  </w:style>
  <w:style w:type="character" w:styleId="Strong">
    <w:name w:val="Strong"/>
    <w:basedOn w:val="DefaultParagraphFont"/>
    <w:uiPriority w:val="22"/>
    <w:qFormat/>
    <w:rsid w:val="004449BC"/>
    <w:rPr>
      <w:b/>
      <w:bCs/>
    </w:rPr>
  </w:style>
  <w:style w:type="character" w:styleId="FollowedHyperlink">
    <w:name w:val="FollowedHyperlink"/>
    <w:basedOn w:val="DefaultParagraphFont"/>
    <w:uiPriority w:val="99"/>
    <w:semiHidden/>
    <w:unhideWhenUsed/>
    <w:rsid w:val="00635C5B"/>
    <w:rPr>
      <w:color w:val="800080" w:themeColor="followedHyperlink"/>
      <w:u w:val="single"/>
    </w:rPr>
  </w:style>
  <w:style w:type="paragraph" w:styleId="NormalWeb">
    <w:name w:val="Normal (Web)"/>
    <w:basedOn w:val="Normal"/>
    <w:uiPriority w:val="99"/>
    <w:semiHidden/>
    <w:unhideWhenUsed/>
    <w:rsid w:val="002B0420"/>
    <w:pPr>
      <w:spacing w:before="100" w:beforeAutospacing="1" w:after="100" w:afterAutospacing="1" w:line="240" w:lineRule="auto"/>
    </w:pPr>
    <w:rPr>
      <w:rFonts w:ascii="Times New Roman" w:eastAsia="Times New Roman" w:hAnsi="Times New Roman" w:cs="Times New Roman"/>
      <w:szCs w:val="24"/>
      <w:lang w:val="nl-NL"/>
    </w:rPr>
  </w:style>
  <w:style w:type="character" w:customStyle="1" w:styleId="UnresolvedMention2">
    <w:name w:val="Unresolved Mention2"/>
    <w:basedOn w:val="DefaultParagraphFont"/>
    <w:uiPriority w:val="99"/>
    <w:unhideWhenUsed/>
    <w:rsid w:val="00AC7598"/>
    <w:rPr>
      <w:color w:val="605E5C"/>
      <w:shd w:val="clear" w:color="auto" w:fill="E1DFDD"/>
    </w:rPr>
  </w:style>
  <w:style w:type="character" w:customStyle="1" w:styleId="st1">
    <w:name w:val="st1"/>
    <w:rsid w:val="00511D40"/>
    <w:rPr>
      <w:rFonts w:cs="Times New Roman"/>
    </w:rPr>
  </w:style>
  <w:style w:type="paragraph" w:styleId="ListParagraph">
    <w:name w:val="List Paragraph"/>
    <w:basedOn w:val="Normal"/>
    <w:uiPriority w:val="34"/>
    <w:qFormat/>
    <w:rsid w:val="004E52CC"/>
    <w:pPr>
      <w:ind w:left="720"/>
      <w:contextualSpacing/>
    </w:pPr>
  </w:style>
  <w:style w:type="character" w:customStyle="1" w:styleId="Mention1">
    <w:name w:val="Mention1"/>
    <w:basedOn w:val="DefaultParagraphFont"/>
    <w:uiPriority w:val="99"/>
    <w:unhideWhenUsed/>
    <w:rsid w:val="003340D6"/>
    <w:rPr>
      <w:color w:val="2B579A"/>
      <w:shd w:val="clear" w:color="auto" w:fill="E1DFDD"/>
    </w:rPr>
  </w:style>
  <w:style w:type="table" w:styleId="TableGrid">
    <w:name w:val="Table Grid"/>
    <w:basedOn w:val="TableNormal"/>
    <w:uiPriority w:val="39"/>
    <w:rsid w:val="00752068"/>
    <w:pPr>
      <w:spacing w:line="240" w:lineRule="auto"/>
    </w:pPr>
    <w:rPr>
      <w:rFonts w:asciiTheme="minorHAnsi" w:eastAsia="Times New Roman" w:hAnsiTheme="minorHAnsi" w:cstheme="minorBidi"/>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
    <w:name w:val="EndNote Bibliography Car"/>
    <w:basedOn w:val="DefaultParagraphFont"/>
    <w:rsid w:val="00C90C8B"/>
    <w:rPr>
      <w:rFonts w:ascii="Calibri" w:eastAsia="Calibri" w:hAnsi="Calibri" w:cs="Calibri"/>
      <w:noProof/>
      <w:lang w:val="en-US"/>
    </w:rPr>
  </w:style>
  <w:style w:type="paragraph" w:styleId="Bibliography">
    <w:name w:val="Bibliography"/>
    <w:basedOn w:val="Normal"/>
    <w:next w:val="Normal"/>
    <w:uiPriority w:val="37"/>
    <w:semiHidden/>
    <w:unhideWhenUsed/>
    <w:rsid w:val="00AF6D19"/>
  </w:style>
  <w:style w:type="character" w:customStyle="1" w:styleId="EndNoteBibliographyZchn">
    <w:name w:val="EndNote Bibliography Zchn"/>
    <w:basedOn w:val="DefaultParagraphFont"/>
    <w:rsid w:val="00A157B8"/>
    <w:rPr>
      <w:rFonts w:ascii="Calibri" w:hAnsi="Calibri" w:cs="Calibri"/>
      <w:lang w:val="en-US"/>
    </w:rPr>
  </w:style>
  <w:style w:type="paragraph" w:customStyle="1" w:styleId="p1">
    <w:name w:val="p1"/>
    <w:basedOn w:val="Normal"/>
    <w:rsid w:val="00304141"/>
    <w:pPr>
      <w:spacing w:after="0" w:line="240" w:lineRule="auto"/>
    </w:pPr>
    <w:rPr>
      <w:rFonts w:ascii="Times" w:eastAsiaTheme="minorHAnsi" w:hAnsi="Times" w:cs="Times New Roman"/>
      <w:sz w:val="12"/>
      <w:szCs w:val="12"/>
      <w:lang w:eastAsia="en-GB"/>
    </w:rPr>
  </w:style>
  <w:style w:type="character" w:customStyle="1" w:styleId="s1">
    <w:name w:val="s1"/>
    <w:basedOn w:val="DefaultParagraphFont"/>
    <w:rsid w:val="00304141"/>
    <w:rPr>
      <w:rFonts w:ascii="Helvetica" w:hAnsi="Helvetica" w:hint="default"/>
      <w:sz w:val="15"/>
      <w:szCs w:val="15"/>
    </w:rPr>
  </w:style>
  <w:style w:type="character" w:customStyle="1" w:styleId="docsum-journal-citation">
    <w:name w:val="docsum-journal-citation"/>
    <w:basedOn w:val="DefaultParagraphFont"/>
    <w:rsid w:val="002E0D66"/>
  </w:style>
  <w:style w:type="character" w:customStyle="1" w:styleId="citation-part">
    <w:name w:val="citation-part"/>
    <w:basedOn w:val="DefaultParagraphFont"/>
    <w:rsid w:val="002E0D66"/>
  </w:style>
  <w:style w:type="character" w:customStyle="1" w:styleId="docsum-pmid">
    <w:name w:val="docsum-pmid"/>
    <w:basedOn w:val="DefaultParagraphFont"/>
    <w:rsid w:val="002E0D66"/>
  </w:style>
  <w:style w:type="character" w:customStyle="1" w:styleId="docsum-authors">
    <w:name w:val="docsum-authors"/>
    <w:basedOn w:val="DefaultParagraphFont"/>
    <w:rsid w:val="003E10FB"/>
  </w:style>
  <w:style w:type="paragraph" w:styleId="Revision">
    <w:name w:val="Revision"/>
    <w:hidden/>
    <w:uiPriority w:val="99"/>
    <w:semiHidden/>
    <w:rsid w:val="00021629"/>
    <w:pPr>
      <w:spacing w:line="240" w:lineRule="auto"/>
    </w:pPr>
    <w:rPr>
      <w:sz w:val="24"/>
    </w:rPr>
  </w:style>
  <w:style w:type="character" w:customStyle="1" w:styleId="NichtaufgelsteErwhnung1">
    <w:name w:val="Nicht aufgelöste Erwähnung1"/>
    <w:basedOn w:val="DefaultParagraphFont"/>
    <w:uiPriority w:val="99"/>
    <w:semiHidden/>
    <w:unhideWhenUsed/>
    <w:rsid w:val="00021629"/>
    <w:rPr>
      <w:color w:val="605E5C"/>
      <w:shd w:val="clear" w:color="auto" w:fill="E1DFDD"/>
    </w:rPr>
  </w:style>
  <w:style w:type="character" w:customStyle="1" w:styleId="NichtaufgelsteErwhnung2">
    <w:name w:val="Nicht aufgelöste Erwähnung2"/>
    <w:basedOn w:val="DefaultParagraphFont"/>
    <w:uiPriority w:val="99"/>
    <w:semiHidden/>
    <w:unhideWhenUsed/>
    <w:rsid w:val="001412C1"/>
    <w:rPr>
      <w:color w:val="605E5C"/>
      <w:shd w:val="clear" w:color="auto" w:fill="E1DFDD"/>
    </w:rPr>
  </w:style>
  <w:style w:type="character" w:customStyle="1" w:styleId="UnresolvedMention3">
    <w:name w:val="Unresolved Mention3"/>
    <w:basedOn w:val="DefaultParagraphFont"/>
    <w:uiPriority w:val="99"/>
    <w:semiHidden/>
    <w:unhideWhenUsed/>
    <w:rsid w:val="007E776B"/>
    <w:rPr>
      <w:color w:val="605E5C"/>
      <w:shd w:val="clear" w:color="auto" w:fill="E1DFDD"/>
    </w:rPr>
  </w:style>
  <w:style w:type="character" w:customStyle="1" w:styleId="UnresolvedMention4">
    <w:name w:val="Unresolved Mention4"/>
    <w:basedOn w:val="DefaultParagraphFont"/>
    <w:uiPriority w:val="99"/>
    <w:unhideWhenUsed/>
    <w:rsid w:val="00BB5140"/>
    <w:rPr>
      <w:color w:val="605E5C"/>
      <w:shd w:val="clear" w:color="auto" w:fill="E1DFDD"/>
    </w:rPr>
  </w:style>
  <w:style w:type="character" w:customStyle="1" w:styleId="hgkelc">
    <w:name w:val="hgkelc"/>
    <w:basedOn w:val="DefaultParagraphFont"/>
    <w:rsid w:val="00E86AAA"/>
  </w:style>
  <w:style w:type="character" w:customStyle="1" w:styleId="Mention2">
    <w:name w:val="Mention2"/>
    <w:basedOn w:val="DefaultParagraphFont"/>
    <w:uiPriority w:val="99"/>
    <w:unhideWhenUsed/>
    <w:rsid w:val="00576827"/>
    <w:rPr>
      <w:color w:val="2B579A"/>
      <w:shd w:val="clear" w:color="auto" w:fill="E1DFDD"/>
    </w:rPr>
  </w:style>
  <w:style w:type="character" w:customStyle="1" w:styleId="UnresolvedMention5">
    <w:name w:val="Unresolved Mention5"/>
    <w:basedOn w:val="DefaultParagraphFont"/>
    <w:uiPriority w:val="99"/>
    <w:semiHidden/>
    <w:unhideWhenUsed/>
    <w:rsid w:val="00714EE6"/>
    <w:rPr>
      <w:color w:val="605E5C"/>
      <w:shd w:val="clear" w:color="auto" w:fill="E1DFDD"/>
    </w:rPr>
  </w:style>
  <w:style w:type="character" w:customStyle="1" w:styleId="apple-converted-space">
    <w:name w:val="apple-converted-space"/>
    <w:basedOn w:val="DefaultParagraphFont"/>
    <w:rsid w:val="00BF352B"/>
  </w:style>
  <w:style w:type="character" w:styleId="Emphasis">
    <w:name w:val="Emphasis"/>
    <w:basedOn w:val="DefaultParagraphFont"/>
    <w:uiPriority w:val="20"/>
    <w:qFormat/>
    <w:rsid w:val="00BF35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95030">
      <w:bodyDiv w:val="1"/>
      <w:marLeft w:val="0"/>
      <w:marRight w:val="0"/>
      <w:marTop w:val="0"/>
      <w:marBottom w:val="0"/>
      <w:divBdr>
        <w:top w:val="none" w:sz="0" w:space="0" w:color="auto"/>
        <w:left w:val="none" w:sz="0" w:space="0" w:color="auto"/>
        <w:bottom w:val="none" w:sz="0" w:space="0" w:color="auto"/>
        <w:right w:val="none" w:sz="0" w:space="0" w:color="auto"/>
      </w:divBdr>
    </w:div>
    <w:div w:id="109016009">
      <w:bodyDiv w:val="1"/>
      <w:marLeft w:val="0"/>
      <w:marRight w:val="0"/>
      <w:marTop w:val="0"/>
      <w:marBottom w:val="0"/>
      <w:divBdr>
        <w:top w:val="none" w:sz="0" w:space="0" w:color="auto"/>
        <w:left w:val="none" w:sz="0" w:space="0" w:color="auto"/>
        <w:bottom w:val="none" w:sz="0" w:space="0" w:color="auto"/>
        <w:right w:val="none" w:sz="0" w:space="0" w:color="auto"/>
      </w:divBdr>
    </w:div>
    <w:div w:id="163517372">
      <w:bodyDiv w:val="1"/>
      <w:marLeft w:val="0"/>
      <w:marRight w:val="0"/>
      <w:marTop w:val="0"/>
      <w:marBottom w:val="0"/>
      <w:divBdr>
        <w:top w:val="none" w:sz="0" w:space="0" w:color="auto"/>
        <w:left w:val="none" w:sz="0" w:space="0" w:color="auto"/>
        <w:bottom w:val="none" w:sz="0" w:space="0" w:color="auto"/>
        <w:right w:val="none" w:sz="0" w:space="0" w:color="auto"/>
      </w:divBdr>
    </w:div>
    <w:div w:id="216165508">
      <w:bodyDiv w:val="1"/>
      <w:marLeft w:val="0"/>
      <w:marRight w:val="0"/>
      <w:marTop w:val="0"/>
      <w:marBottom w:val="0"/>
      <w:divBdr>
        <w:top w:val="none" w:sz="0" w:space="0" w:color="auto"/>
        <w:left w:val="none" w:sz="0" w:space="0" w:color="auto"/>
        <w:bottom w:val="none" w:sz="0" w:space="0" w:color="auto"/>
        <w:right w:val="none" w:sz="0" w:space="0" w:color="auto"/>
      </w:divBdr>
    </w:div>
    <w:div w:id="592007434">
      <w:bodyDiv w:val="1"/>
      <w:marLeft w:val="0"/>
      <w:marRight w:val="0"/>
      <w:marTop w:val="0"/>
      <w:marBottom w:val="0"/>
      <w:divBdr>
        <w:top w:val="none" w:sz="0" w:space="0" w:color="auto"/>
        <w:left w:val="none" w:sz="0" w:space="0" w:color="auto"/>
        <w:bottom w:val="none" w:sz="0" w:space="0" w:color="auto"/>
        <w:right w:val="none" w:sz="0" w:space="0" w:color="auto"/>
      </w:divBdr>
    </w:div>
    <w:div w:id="606157751">
      <w:bodyDiv w:val="1"/>
      <w:marLeft w:val="0"/>
      <w:marRight w:val="0"/>
      <w:marTop w:val="0"/>
      <w:marBottom w:val="0"/>
      <w:divBdr>
        <w:top w:val="none" w:sz="0" w:space="0" w:color="auto"/>
        <w:left w:val="none" w:sz="0" w:space="0" w:color="auto"/>
        <w:bottom w:val="none" w:sz="0" w:space="0" w:color="auto"/>
        <w:right w:val="none" w:sz="0" w:space="0" w:color="auto"/>
      </w:divBdr>
      <w:divsChild>
        <w:div w:id="1132287763">
          <w:marLeft w:val="288"/>
          <w:marRight w:val="0"/>
          <w:marTop w:val="200"/>
          <w:marBottom w:val="0"/>
          <w:divBdr>
            <w:top w:val="none" w:sz="0" w:space="0" w:color="auto"/>
            <w:left w:val="none" w:sz="0" w:space="0" w:color="auto"/>
            <w:bottom w:val="none" w:sz="0" w:space="0" w:color="auto"/>
            <w:right w:val="none" w:sz="0" w:space="0" w:color="auto"/>
          </w:divBdr>
        </w:div>
        <w:div w:id="1367020055">
          <w:marLeft w:val="288"/>
          <w:marRight w:val="0"/>
          <w:marTop w:val="200"/>
          <w:marBottom w:val="0"/>
          <w:divBdr>
            <w:top w:val="none" w:sz="0" w:space="0" w:color="auto"/>
            <w:left w:val="none" w:sz="0" w:space="0" w:color="auto"/>
            <w:bottom w:val="none" w:sz="0" w:space="0" w:color="auto"/>
            <w:right w:val="none" w:sz="0" w:space="0" w:color="auto"/>
          </w:divBdr>
        </w:div>
        <w:div w:id="1564415107">
          <w:marLeft w:val="288"/>
          <w:marRight w:val="0"/>
          <w:marTop w:val="200"/>
          <w:marBottom w:val="0"/>
          <w:divBdr>
            <w:top w:val="none" w:sz="0" w:space="0" w:color="auto"/>
            <w:left w:val="none" w:sz="0" w:space="0" w:color="auto"/>
            <w:bottom w:val="none" w:sz="0" w:space="0" w:color="auto"/>
            <w:right w:val="none" w:sz="0" w:space="0" w:color="auto"/>
          </w:divBdr>
        </w:div>
        <w:div w:id="1195457109">
          <w:marLeft w:val="288"/>
          <w:marRight w:val="0"/>
          <w:marTop w:val="200"/>
          <w:marBottom w:val="0"/>
          <w:divBdr>
            <w:top w:val="none" w:sz="0" w:space="0" w:color="auto"/>
            <w:left w:val="none" w:sz="0" w:space="0" w:color="auto"/>
            <w:bottom w:val="none" w:sz="0" w:space="0" w:color="auto"/>
            <w:right w:val="none" w:sz="0" w:space="0" w:color="auto"/>
          </w:divBdr>
        </w:div>
        <w:div w:id="1567450033">
          <w:marLeft w:val="288"/>
          <w:marRight w:val="0"/>
          <w:marTop w:val="200"/>
          <w:marBottom w:val="0"/>
          <w:divBdr>
            <w:top w:val="none" w:sz="0" w:space="0" w:color="auto"/>
            <w:left w:val="none" w:sz="0" w:space="0" w:color="auto"/>
            <w:bottom w:val="none" w:sz="0" w:space="0" w:color="auto"/>
            <w:right w:val="none" w:sz="0" w:space="0" w:color="auto"/>
          </w:divBdr>
        </w:div>
      </w:divsChild>
    </w:div>
    <w:div w:id="646787382">
      <w:bodyDiv w:val="1"/>
      <w:marLeft w:val="0"/>
      <w:marRight w:val="0"/>
      <w:marTop w:val="0"/>
      <w:marBottom w:val="0"/>
      <w:divBdr>
        <w:top w:val="none" w:sz="0" w:space="0" w:color="auto"/>
        <w:left w:val="none" w:sz="0" w:space="0" w:color="auto"/>
        <w:bottom w:val="none" w:sz="0" w:space="0" w:color="auto"/>
        <w:right w:val="none" w:sz="0" w:space="0" w:color="auto"/>
      </w:divBdr>
    </w:div>
    <w:div w:id="647443793">
      <w:bodyDiv w:val="1"/>
      <w:marLeft w:val="0"/>
      <w:marRight w:val="0"/>
      <w:marTop w:val="0"/>
      <w:marBottom w:val="0"/>
      <w:divBdr>
        <w:top w:val="none" w:sz="0" w:space="0" w:color="auto"/>
        <w:left w:val="none" w:sz="0" w:space="0" w:color="auto"/>
        <w:bottom w:val="none" w:sz="0" w:space="0" w:color="auto"/>
        <w:right w:val="none" w:sz="0" w:space="0" w:color="auto"/>
      </w:divBdr>
    </w:div>
    <w:div w:id="681392073">
      <w:bodyDiv w:val="1"/>
      <w:marLeft w:val="0"/>
      <w:marRight w:val="0"/>
      <w:marTop w:val="0"/>
      <w:marBottom w:val="0"/>
      <w:divBdr>
        <w:top w:val="none" w:sz="0" w:space="0" w:color="auto"/>
        <w:left w:val="none" w:sz="0" w:space="0" w:color="auto"/>
        <w:bottom w:val="none" w:sz="0" w:space="0" w:color="auto"/>
        <w:right w:val="none" w:sz="0" w:space="0" w:color="auto"/>
      </w:divBdr>
    </w:div>
    <w:div w:id="694963010">
      <w:bodyDiv w:val="1"/>
      <w:marLeft w:val="0"/>
      <w:marRight w:val="0"/>
      <w:marTop w:val="0"/>
      <w:marBottom w:val="0"/>
      <w:divBdr>
        <w:top w:val="none" w:sz="0" w:space="0" w:color="auto"/>
        <w:left w:val="none" w:sz="0" w:space="0" w:color="auto"/>
        <w:bottom w:val="none" w:sz="0" w:space="0" w:color="auto"/>
        <w:right w:val="none" w:sz="0" w:space="0" w:color="auto"/>
      </w:divBdr>
    </w:div>
    <w:div w:id="699403692">
      <w:bodyDiv w:val="1"/>
      <w:marLeft w:val="0"/>
      <w:marRight w:val="0"/>
      <w:marTop w:val="0"/>
      <w:marBottom w:val="0"/>
      <w:divBdr>
        <w:top w:val="none" w:sz="0" w:space="0" w:color="auto"/>
        <w:left w:val="none" w:sz="0" w:space="0" w:color="auto"/>
        <w:bottom w:val="none" w:sz="0" w:space="0" w:color="auto"/>
        <w:right w:val="none" w:sz="0" w:space="0" w:color="auto"/>
      </w:divBdr>
    </w:div>
    <w:div w:id="795410957">
      <w:bodyDiv w:val="1"/>
      <w:marLeft w:val="0"/>
      <w:marRight w:val="0"/>
      <w:marTop w:val="0"/>
      <w:marBottom w:val="0"/>
      <w:divBdr>
        <w:top w:val="none" w:sz="0" w:space="0" w:color="auto"/>
        <w:left w:val="none" w:sz="0" w:space="0" w:color="auto"/>
        <w:bottom w:val="none" w:sz="0" w:space="0" w:color="auto"/>
        <w:right w:val="none" w:sz="0" w:space="0" w:color="auto"/>
      </w:divBdr>
    </w:div>
    <w:div w:id="819614426">
      <w:bodyDiv w:val="1"/>
      <w:marLeft w:val="0"/>
      <w:marRight w:val="0"/>
      <w:marTop w:val="0"/>
      <w:marBottom w:val="0"/>
      <w:divBdr>
        <w:top w:val="none" w:sz="0" w:space="0" w:color="auto"/>
        <w:left w:val="none" w:sz="0" w:space="0" w:color="auto"/>
        <w:bottom w:val="none" w:sz="0" w:space="0" w:color="auto"/>
        <w:right w:val="none" w:sz="0" w:space="0" w:color="auto"/>
      </w:divBdr>
    </w:div>
    <w:div w:id="1002900059">
      <w:bodyDiv w:val="1"/>
      <w:marLeft w:val="0"/>
      <w:marRight w:val="0"/>
      <w:marTop w:val="0"/>
      <w:marBottom w:val="0"/>
      <w:divBdr>
        <w:top w:val="none" w:sz="0" w:space="0" w:color="auto"/>
        <w:left w:val="none" w:sz="0" w:space="0" w:color="auto"/>
        <w:bottom w:val="none" w:sz="0" w:space="0" w:color="auto"/>
        <w:right w:val="none" w:sz="0" w:space="0" w:color="auto"/>
      </w:divBdr>
    </w:div>
    <w:div w:id="1110079483">
      <w:bodyDiv w:val="1"/>
      <w:marLeft w:val="0"/>
      <w:marRight w:val="0"/>
      <w:marTop w:val="0"/>
      <w:marBottom w:val="0"/>
      <w:divBdr>
        <w:top w:val="none" w:sz="0" w:space="0" w:color="auto"/>
        <w:left w:val="none" w:sz="0" w:space="0" w:color="auto"/>
        <w:bottom w:val="none" w:sz="0" w:space="0" w:color="auto"/>
        <w:right w:val="none" w:sz="0" w:space="0" w:color="auto"/>
      </w:divBdr>
    </w:div>
    <w:div w:id="1394085512">
      <w:bodyDiv w:val="1"/>
      <w:marLeft w:val="0"/>
      <w:marRight w:val="0"/>
      <w:marTop w:val="0"/>
      <w:marBottom w:val="0"/>
      <w:divBdr>
        <w:top w:val="none" w:sz="0" w:space="0" w:color="auto"/>
        <w:left w:val="none" w:sz="0" w:space="0" w:color="auto"/>
        <w:bottom w:val="none" w:sz="0" w:space="0" w:color="auto"/>
        <w:right w:val="none" w:sz="0" w:space="0" w:color="auto"/>
      </w:divBdr>
      <w:divsChild>
        <w:div w:id="585116140">
          <w:marLeft w:val="0"/>
          <w:marRight w:val="0"/>
          <w:marTop w:val="0"/>
          <w:marBottom w:val="0"/>
          <w:divBdr>
            <w:top w:val="none" w:sz="0" w:space="0" w:color="auto"/>
            <w:left w:val="none" w:sz="0" w:space="0" w:color="auto"/>
            <w:bottom w:val="none" w:sz="0" w:space="0" w:color="auto"/>
            <w:right w:val="none" w:sz="0" w:space="0" w:color="auto"/>
          </w:divBdr>
          <w:divsChild>
            <w:div w:id="1376196227">
              <w:marLeft w:val="0"/>
              <w:marRight w:val="0"/>
              <w:marTop w:val="0"/>
              <w:marBottom w:val="0"/>
              <w:divBdr>
                <w:top w:val="none" w:sz="0" w:space="0" w:color="auto"/>
                <w:left w:val="none" w:sz="0" w:space="0" w:color="auto"/>
                <w:bottom w:val="none" w:sz="0" w:space="0" w:color="auto"/>
                <w:right w:val="none" w:sz="0" w:space="0" w:color="auto"/>
              </w:divBdr>
              <w:divsChild>
                <w:div w:id="2090537534">
                  <w:marLeft w:val="0"/>
                  <w:marRight w:val="0"/>
                  <w:marTop w:val="0"/>
                  <w:marBottom w:val="0"/>
                  <w:divBdr>
                    <w:top w:val="none" w:sz="0" w:space="0" w:color="auto"/>
                    <w:left w:val="none" w:sz="0" w:space="0" w:color="auto"/>
                    <w:bottom w:val="none" w:sz="0" w:space="0" w:color="auto"/>
                    <w:right w:val="none" w:sz="0" w:space="0" w:color="auto"/>
                  </w:divBdr>
                  <w:divsChild>
                    <w:div w:id="157196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483450">
      <w:bodyDiv w:val="1"/>
      <w:marLeft w:val="0"/>
      <w:marRight w:val="0"/>
      <w:marTop w:val="0"/>
      <w:marBottom w:val="0"/>
      <w:divBdr>
        <w:top w:val="none" w:sz="0" w:space="0" w:color="auto"/>
        <w:left w:val="none" w:sz="0" w:space="0" w:color="auto"/>
        <w:bottom w:val="none" w:sz="0" w:space="0" w:color="auto"/>
        <w:right w:val="none" w:sz="0" w:space="0" w:color="auto"/>
      </w:divBdr>
    </w:div>
    <w:div w:id="1481731452">
      <w:bodyDiv w:val="1"/>
      <w:marLeft w:val="0"/>
      <w:marRight w:val="0"/>
      <w:marTop w:val="0"/>
      <w:marBottom w:val="0"/>
      <w:divBdr>
        <w:top w:val="none" w:sz="0" w:space="0" w:color="auto"/>
        <w:left w:val="none" w:sz="0" w:space="0" w:color="auto"/>
        <w:bottom w:val="none" w:sz="0" w:space="0" w:color="auto"/>
        <w:right w:val="none" w:sz="0" w:space="0" w:color="auto"/>
      </w:divBdr>
    </w:div>
    <w:div w:id="1544439425">
      <w:bodyDiv w:val="1"/>
      <w:marLeft w:val="0"/>
      <w:marRight w:val="0"/>
      <w:marTop w:val="0"/>
      <w:marBottom w:val="0"/>
      <w:divBdr>
        <w:top w:val="none" w:sz="0" w:space="0" w:color="auto"/>
        <w:left w:val="none" w:sz="0" w:space="0" w:color="auto"/>
        <w:bottom w:val="none" w:sz="0" w:space="0" w:color="auto"/>
        <w:right w:val="none" w:sz="0" w:space="0" w:color="auto"/>
      </w:divBdr>
    </w:div>
    <w:div w:id="1585648171">
      <w:bodyDiv w:val="1"/>
      <w:marLeft w:val="0"/>
      <w:marRight w:val="0"/>
      <w:marTop w:val="0"/>
      <w:marBottom w:val="0"/>
      <w:divBdr>
        <w:top w:val="none" w:sz="0" w:space="0" w:color="auto"/>
        <w:left w:val="none" w:sz="0" w:space="0" w:color="auto"/>
        <w:bottom w:val="none" w:sz="0" w:space="0" w:color="auto"/>
        <w:right w:val="none" w:sz="0" w:space="0" w:color="auto"/>
      </w:divBdr>
      <w:divsChild>
        <w:div w:id="861824390">
          <w:marLeft w:val="0"/>
          <w:marRight w:val="0"/>
          <w:marTop w:val="0"/>
          <w:marBottom w:val="0"/>
          <w:divBdr>
            <w:top w:val="none" w:sz="0" w:space="0" w:color="auto"/>
            <w:left w:val="none" w:sz="0" w:space="0" w:color="auto"/>
            <w:bottom w:val="none" w:sz="0" w:space="0" w:color="auto"/>
            <w:right w:val="none" w:sz="0" w:space="0" w:color="auto"/>
          </w:divBdr>
        </w:div>
      </w:divsChild>
    </w:div>
    <w:div w:id="1629357586">
      <w:bodyDiv w:val="1"/>
      <w:marLeft w:val="0"/>
      <w:marRight w:val="0"/>
      <w:marTop w:val="0"/>
      <w:marBottom w:val="0"/>
      <w:divBdr>
        <w:top w:val="none" w:sz="0" w:space="0" w:color="auto"/>
        <w:left w:val="none" w:sz="0" w:space="0" w:color="auto"/>
        <w:bottom w:val="none" w:sz="0" w:space="0" w:color="auto"/>
        <w:right w:val="none" w:sz="0" w:space="0" w:color="auto"/>
      </w:divBdr>
    </w:div>
    <w:div w:id="1725255851">
      <w:bodyDiv w:val="1"/>
      <w:marLeft w:val="0"/>
      <w:marRight w:val="0"/>
      <w:marTop w:val="0"/>
      <w:marBottom w:val="0"/>
      <w:divBdr>
        <w:top w:val="none" w:sz="0" w:space="0" w:color="auto"/>
        <w:left w:val="none" w:sz="0" w:space="0" w:color="auto"/>
        <w:bottom w:val="none" w:sz="0" w:space="0" w:color="auto"/>
        <w:right w:val="none" w:sz="0" w:space="0" w:color="auto"/>
      </w:divBdr>
    </w:div>
    <w:div w:id="1787389014">
      <w:bodyDiv w:val="1"/>
      <w:marLeft w:val="0"/>
      <w:marRight w:val="0"/>
      <w:marTop w:val="0"/>
      <w:marBottom w:val="0"/>
      <w:divBdr>
        <w:top w:val="none" w:sz="0" w:space="0" w:color="auto"/>
        <w:left w:val="none" w:sz="0" w:space="0" w:color="auto"/>
        <w:bottom w:val="none" w:sz="0" w:space="0" w:color="auto"/>
        <w:right w:val="none" w:sz="0" w:space="0" w:color="auto"/>
      </w:divBdr>
    </w:div>
    <w:div w:id="1851721732">
      <w:bodyDiv w:val="1"/>
      <w:marLeft w:val="0"/>
      <w:marRight w:val="0"/>
      <w:marTop w:val="0"/>
      <w:marBottom w:val="0"/>
      <w:divBdr>
        <w:top w:val="none" w:sz="0" w:space="0" w:color="auto"/>
        <w:left w:val="none" w:sz="0" w:space="0" w:color="auto"/>
        <w:bottom w:val="none" w:sz="0" w:space="0" w:color="auto"/>
        <w:right w:val="none" w:sz="0" w:space="0" w:color="auto"/>
      </w:divBdr>
    </w:div>
    <w:div w:id="1888640245">
      <w:bodyDiv w:val="1"/>
      <w:marLeft w:val="0"/>
      <w:marRight w:val="0"/>
      <w:marTop w:val="0"/>
      <w:marBottom w:val="0"/>
      <w:divBdr>
        <w:top w:val="none" w:sz="0" w:space="0" w:color="auto"/>
        <w:left w:val="none" w:sz="0" w:space="0" w:color="auto"/>
        <w:bottom w:val="none" w:sz="0" w:space="0" w:color="auto"/>
        <w:right w:val="none" w:sz="0" w:space="0" w:color="auto"/>
      </w:divBdr>
    </w:div>
    <w:div w:id="21285044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gco.iarc.fr/today"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smo.org/guidelines/guidelines-by-topic/gastrointestinal-cancers/biliary-cancer"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esmo.org/guidelines/esmo-mcbs/esmo-mcbs-evaluation-form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fd04a78-78d1-47a2-b92f-84ee2b95f608">
      <Terms xmlns="http://schemas.microsoft.com/office/infopath/2007/PartnerControls"/>
    </lcf76f155ced4ddcb4097134ff3c332f>
    <TaxCatchAll xmlns="235ff43d-26a7-42ea-a8c4-18be9aacb69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DAB7B4110EB5440BE5370393EC3050F" ma:contentTypeVersion="16" ma:contentTypeDescription="Create a new document." ma:contentTypeScope="" ma:versionID="34b369a007d3c4c8b8890db29ece2e04">
  <xsd:schema xmlns:xsd="http://www.w3.org/2001/XMLSchema" xmlns:xs="http://www.w3.org/2001/XMLSchema" xmlns:p="http://schemas.microsoft.com/office/2006/metadata/properties" xmlns:ns2="4fd04a78-78d1-47a2-b92f-84ee2b95f608" xmlns:ns3="235ff43d-26a7-42ea-a8c4-18be9aacb69b" targetNamespace="http://schemas.microsoft.com/office/2006/metadata/properties" ma:root="true" ma:fieldsID="dde3a9285b7f7d79c356ddfb7809fe10" ns2:_="" ns3:_="">
    <xsd:import namespace="4fd04a78-78d1-47a2-b92f-84ee2b95f608"/>
    <xsd:import namespace="235ff43d-26a7-42ea-a8c4-18be9aacb69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d04a78-78d1-47a2-b92f-84ee2b95f6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8878626-82f3-48be-ba60-4576c689d00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35ff43d-26a7-42ea-a8c4-18be9aacb69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b93a767d-f903-4650-9190-59bc6f85dd0d}" ma:internalName="TaxCatchAll" ma:showField="CatchAllData" ma:web="235ff43d-26a7-42ea-a8c4-18be9aacb69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64884B-4A2F-4886-A3CD-C7CDDD842962}">
  <ds:schemaRefs>
    <ds:schemaRef ds:uri="http://purl.org/dc/dcmitype/"/>
    <ds:schemaRef ds:uri="http://schemas.microsoft.com/office/2006/documentManagement/types"/>
    <ds:schemaRef ds:uri="http://schemas.microsoft.com/office/2006/metadata/properties"/>
    <ds:schemaRef ds:uri="http://www.w3.org/XML/1998/namespace"/>
    <ds:schemaRef ds:uri="4fd04a78-78d1-47a2-b92f-84ee2b95f608"/>
    <ds:schemaRef ds:uri="http://purl.org/dc/elements/1.1/"/>
    <ds:schemaRef ds:uri="http://purl.org/dc/terms/"/>
    <ds:schemaRef ds:uri="http://schemas.microsoft.com/office/infopath/2007/PartnerControls"/>
    <ds:schemaRef ds:uri="http://schemas.openxmlformats.org/package/2006/metadata/core-properties"/>
    <ds:schemaRef ds:uri="235ff43d-26a7-42ea-a8c4-18be9aacb69b"/>
  </ds:schemaRefs>
</ds:datastoreItem>
</file>

<file path=customXml/itemProps2.xml><?xml version="1.0" encoding="utf-8"?>
<ds:datastoreItem xmlns:ds="http://schemas.openxmlformats.org/officeDocument/2006/customXml" ds:itemID="{B6687751-4DA8-4EB0-A20A-1228868076A4}">
  <ds:schemaRefs>
    <ds:schemaRef ds:uri="http://schemas.openxmlformats.org/officeDocument/2006/bibliography"/>
  </ds:schemaRefs>
</ds:datastoreItem>
</file>

<file path=customXml/itemProps3.xml><?xml version="1.0" encoding="utf-8"?>
<ds:datastoreItem xmlns:ds="http://schemas.openxmlformats.org/officeDocument/2006/customXml" ds:itemID="{35E62BCF-E2BC-4103-8B83-91B6D22AB356}">
  <ds:schemaRefs>
    <ds:schemaRef ds:uri="http://schemas.microsoft.com/sharepoint/v3/contenttype/forms"/>
  </ds:schemaRefs>
</ds:datastoreItem>
</file>

<file path=customXml/itemProps4.xml><?xml version="1.0" encoding="utf-8"?>
<ds:datastoreItem xmlns:ds="http://schemas.openxmlformats.org/officeDocument/2006/customXml" ds:itemID="{B3C025FF-9B74-45AC-80B4-3ECC3E949E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d04a78-78d1-47a2-b92f-84ee2b95f608"/>
    <ds:schemaRef ds:uri="235ff43d-26a7-42ea-a8c4-18be9aacb6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7321</Words>
  <Characters>105486</Characters>
  <Application>Microsoft Office Word</Application>
  <DocSecurity>0</DocSecurity>
  <Lines>1850</Lines>
  <Paragraphs>529</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
      <vt:lpstr/>
      <vt:lpstr/>
      <vt:lpstr/>
    </vt:vector>
  </TitlesOfParts>
  <Company>Institut Mutualiste Montsouris</Company>
  <LinksUpToDate>false</LinksUpToDate>
  <CharactersWithSpaces>12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Marie</dc:creator>
  <cp:lastModifiedBy>Marie Marshall</cp:lastModifiedBy>
  <cp:revision>5</cp:revision>
  <dcterms:created xsi:type="dcterms:W3CDTF">2022-10-10T09:49:00Z</dcterms:created>
  <dcterms:modified xsi:type="dcterms:W3CDTF">2023-01-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AB7B4110EB5440BE5370393EC3050F</vt:lpwstr>
  </property>
  <property fmtid="{D5CDD505-2E9C-101B-9397-08002B2CF9AE}" pid="3" name="_dlc_DocIdItemGuid">
    <vt:lpwstr>bfbb400f-1977-4dea-b54e-f6484d6618a1</vt:lpwstr>
  </property>
  <property fmtid="{D5CDD505-2E9C-101B-9397-08002B2CF9AE}" pid="4" name="MediaServiceImageTags">
    <vt:lpwstr/>
  </property>
  <property fmtid="{D5CDD505-2E9C-101B-9397-08002B2CF9AE}" pid="5" name="GrammarlyDocumentId">
    <vt:lpwstr>6c23a3164d01c98ffd65f59c93d25dd70fa850a44f001b32c23e0a0d5e0ef9fd</vt:lpwstr>
  </property>
</Properties>
</file>